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Ex1.xml" ContentType="application/vnd.ms-office.chartex+xml"/>
  <Override PartName="/word/charts/style2.xml" ContentType="application/vnd.ms-office.chartstyle+xml"/>
  <Override PartName="/word/charts/colors2.xml" ContentType="application/vnd.ms-office.chartcolorstyle+xml"/>
  <Override PartName="/word/charts/chartEx2.xml" ContentType="application/vnd.ms-office.chartex+xml"/>
  <Override PartName="/word/charts/style3.xml" ContentType="application/vnd.ms-office.chartstyle+xml"/>
  <Override PartName="/word/charts/colors3.xml" ContentType="application/vnd.ms-office.chartcolorstyle+xml"/>
  <Override PartName="/word/charts/chartEx3.xml" ContentType="application/vnd.ms-office.chartex+xml"/>
  <Override PartName="/word/charts/style4.xml" ContentType="application/vnd.ms-office.chartstyle+xml"/>
  <Override PartName="/word/charts/colors4.xml" ContentType="application/vnd.ms-office.chartcolorstyle+xml"/>
  <Override PartName="/word/charts/chart2.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3.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4.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5.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1BFD10" w14:textId="5562BD1E" w:rsidR="008B1F35" w:rsidRPr="009553D8" w:rsidRDefault="00D82880">
      <w:pPr>
        <w:pStyle w:val="Subtitle"/>
        <w:rPr>
          <w:rFonts w:ascii="Times" w:hAnsi="Times"/>
        </w:rPr>
      </w:pPr>
      <w:r w:rsidRPr="009553D8">
        <w:rPr>
          <w:rFonts w:ascii="Times" w:hAnsi="Times"/>
        </w:rPr>
        <w:t>Thesis: Samara Seed Kinematics and Dynamics</w:t>
      </w:r>
    </w:p>
    <w:p w14:paraId="35C843B4" w14:textId="3161C557" w:rsidR="008B1F35" w:rsidRPr="009553D8" w:rsidRDefault="00376BCB">
      <w:pPr>
        <w:pStyle w:val="Title"/>
        <w:rPr>
          <w:rFonts w:ascii="Times" w:hAnsi="Times"/>
        </w:rPr>
      </w:pPr>
      <w:r w:rsidRPr="009553D8">
        <w:rPr>
          <w:rFonts w:ascii="Times" w:hAnsi="Times"/>
        </w:rPr>
        <w:t>Statistical Analysis of Samara Morphology and Transition Time</w:t>
      </w:r>
    </w:p>
    <w:p w14:paraId="5EDA11A7" w14:textId="1E7C007D" w:rsidR="008B1F35" w:rsidRPr="009553D8" w:rsidRDefault="00376BCB">
      <w:pPr>
        <w:pStyle w:val="Author"/>
        <w:rPr>
          <w:rFonts w:ascii="Times" w:hAnsi="Times"/>
        </w:rPr>
      </w:pPr>
      <w:r w:rsidRPr="009553D8">
        <w:rPr>
          <w:rFonts w:ascii="Times" w:hAnsi="Times"/>
        </w:rPr>
        <w:t>Shashwat Sparsh</w:t>
      </w:r>
    </w:p>
    <w:p w14:paraId="6F21378B" w14:textId="280EC232" w:rsidR="0088210B" w:rsidRPr="009553D8" w:rsidRDefault="00057889" w:rsidP="00057889">
      <w:pPr>
        <w:jc w:val="center"/>
        <w:rPr>
          <w:rFonts w:ascii="Times" w:eastAsiaTheme="minorHAnsi" w:hAnsi="Times" w:cstheme="minorBidi"/>
        </w:rPr>
      </w:pPr>
      <w:r w:rsidRPr="009553D8">
        <w:rPr>
          <w:rFonts w:ascii="Times" w:hAnsi="Times"/>
          <w:noProof/>
        </w:rPr>
        <mc:AlternateContent>
          <mc:Choice Requires="wpg">
            <w:drawing>
              <wp:inline distT="0" distB="0" distL="0" distR="0" wp14:anchorId="7E3D440C" wp14:editId="0F688A4E">
                <wp:extent cx="4101361" cy="6143625"/>
                <wp:effectExtent l="0" t="0" r="1270" b="3175"/>
                <wp:docPr id="552260429" name="Group 1"/>
                <wp:cNvGraphicFramePr/>
                <a:graphic xmlns:a="http://schemas.openxmlformats.org/drawingml/2006/main">
                  <a:graphicData uri="http://schemas.microsoft.com/office/word/2010/wordprocessingGroup">
                    <wpg:wgp>
                      <wpg:cNvGrpSpPr/>
                      <wpg:grpSpPr>
                        <a:xfrm>
                          <a:off x="0" y="0"/>
                          <a:ext cx="4101361" cy="6143625"/>
                          <a:chOff x="0" y="0"/>
                          <a:chExt cx="4101361" cy="6143625"/>
                        </a:xfrm>
                      </wpg:grpSpPr>
                      <pic:pic xmlns:pic="http://schemas.openxmlformats.org/drawingml/2006/picture">
                        <pic:nvPicPr>
                          <pic:cNvPr id="1237813477" name="Picture 2" descr="A picture containing handwriting, outdoor&#10;&#10;Description automatically generated">
                            <a:extLst>
                              <a:ext uri="{FF2B5EF4-FFF2-40B4-BE49-F238E27FC236}">
                                <a16:creationId xmlns:a16="http://schemas.microsoft.com/office/drawing/2014/main" id="{48AC15DC-303A-DBC1-5484-6BAF68E838C2}"/>
                              </a:ext>
                            </a:extLst>
                          </pic:cNvPr>
                          <pic:cNvPicPr>
                            <a:picLocks noChangeAspect="1"/>
                          </pic:cNvPicPr>
                        </pic:nvPicPr>
                        <pic:blipFill rotWithShape="1">
                          <a:blip r:embed="rId8">
                            <a:extLst>
                              <a:ext uri="{28A0092B-C50C-407E-A947-70E740481C1C}">
                                <a14:useLocalDpi xmlns:a14="http://schemas.microsoft.com/office/drawing/2010/main" val="0"/>
                              </a:ext>
                            </a:extLst>
                          </a:blip>
                          <a:srcRect t="52410" b="16923"/>
                          <a:stretch/>
                        </pic:blipFill>
                        <pic:spPr bwMode="auto">
                          <a:xfrm rot="5400000">
                            <a:off x="-2483168" y="2483168"/>
                            <a:ext cx="6143625" cy="1177290"/>
                          </a:xfrm>
                          <a:prstGeom prst="rect">
                            <a:avLst/>
                          </a:prstGeom>
                          <a:solidFill>
                            <a:srgbClr val="FFFFFF"/>
                          </a:solidFill>
                        </pic:spPr>
                      </pic:pic>
                      <pic:pic xmlns:pic="http://schemas.openxmlformats.org/drawingml/2006/picture">
                        <pic:nvPicPr>
                          <pic:cNvPr id="888613440" name="Picture 2" descr="A picture containing handwriting, text&#10;&#10;Description automatically generated">
                            <a:extLst>
                              <a:ext uri="{FF2B5EF4-FFF2-40B4-BE49-F238E27FC236}">
                                <a16:creationId xmlns:a16="http://schemas.microsoft.com/office/drawing/2014/main" id="{76DD1273-D62B-96D6-BEFC-E21BFB1BAC80}"/>
                              </a:ext>
                            </a:extLst>
                          </pic:cNvPr>
                          <pic:cNvPicPr>
                            <a:picLocks noChangeAspect="1"/>
                          </pic:cNvPicPr>
                        </pic:nvPicPr>
                        <pic:blipFill rotWithShape="1">
                          <a:blip r:embed="rId9">
                            <a:extLst>
                              <a:ext uri="{28A0092B-C50C-407E-A947-70E740481C1C}">
                                <a14:useLocalDpi xmlns:a14="http://schemas.microsoft.com/office/drawing/2010/main" val="0"/>
                              </a:ext>
                            </a:extLst>
                          </a:blip>
                          <a:srcRect t="54944" b="14389"/>
                          <a:stretch/>
                        </pic:blipFill>
                        <pic:spPr bwMode="auto">
                          <a:xfrm rot="5400000">
                            <a:off x="-1016108" y="2483168"/>
                            <a:ext cx="6143625" cy="117729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88982902" name="Picture 3" descr="A picture containing handwriting, letter, text, envelope&#10;&#10;Description automatically generated">
                            <a:extLst>
                              <a:ext uri="{FF2B5EF4-FFF2-40B4-BE49-F238E27FC236}">
                                <a16:creationId xmlns:a16="http://schemas.microsoft.com/office/drawing/2014/main" id="{8DC62DFF-3AFE-4669-96B8-65FE9C653B97}"/>
                              </a:ext>
                            </a:extLst>
                          </pic:cNvPr>
                          <pic:cNvPicPr>
                            <a:picLocks noChangeAspect="1"/>
                          </pic:cNvPicPr>
                        </pic:nvPicPr>
                        <pic:blipFill rotWithShape="1">
                          <a:blip r:embed="rId10">
                            <a:extLst>
                              <a:ext uri="{28A0092B-C50C-407E-A947-70E740481C1C}">
                                <a14:useLocalDpi xmlns:a14="http://schemas.microsoft.com/office/drawing/2010/main" val="0"/>
                              </a:ext>
                            </a:extLst>
                          </a:blip>
                          <a:srcRect l="-1" t="56936" r="639" b="12593"/>
                          <a:stretch/>
                        </pic:blipFill>
                        <pic:spPr bwMode="auto">
                          <a:xfrm rot="5400000">
                            <a:off x="440903" y="2483168"/>
                            <a:ext cx="6143625" cy="117729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641A38C8" id="Group 1" o:spid="_x0000_s1026" style="width:322.95pt;height:483.75pt;mso-position-horizontal-relative:char;mso-position-vertical-relative:line" coordsize="41013,6143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picture containing handwriting, outdoor&#10;&#10;Description automatically generated" style="position:absolute;left:-24832;top:24832;width:61436;height:1177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" filled="t">
                  <v:imagedata r:id="rId11" o:title="A picture containing handwriting, outdoor&#10;&#10;Description automatically generated" croptop="34347f" cropbottom="11091f"/>
                </v:shape>
                <v:shape id="Picture 2" o:spid="_x0000_s1028" type="#_x0000_t75" alt="A picture containing handwriting, text&#10;&#10;Description automatically generated" style="position:absolute;left:-10161;top:24831;width:61436;height:1177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">
                  <v:imagedata r:id="rId12" o:title="A picture containing handwriting, text&#10;&#10;Description automatically generated" croptop="36008f" cropbottom="9430f"/>
                </v:shape>
                <v:shape id="Picture 3" o:spid="_x0000_s1029" type="#_x0000_t75" alt="A picture containing handwriting, letter, text, envelope&#10;&#10;Description automatically generated" style="position:absolute;left:4409;top:24831;width:61436;height:11773;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">
                  <v:imagedata r:id="rId13" o:title="A picture containing handwriting, letter, text, envelope&#10;&#10;Description automatically generated" croptop="37314f" cropbottom="8253f" cropleft="-1f" cropright="419f"/>
                </v:shape>
                <w10:anchorlock/>
              </v:group>
            </w:pict>
          </mc:Fallback>
        </mc:AlternateContent>
      </w:r>
    </w:p>
    <w:sdt>
      <w:sdtPr>
        <w:rPr>
          <w:rFonts w:ascii="Times" w:eastAsia="Times New Roman" w:hAnsi="Times" w:cs="Times New Roman"/>
          <w:color w:val="auto"/>
          <w:sz w:val="24"/>
          <w:szCs w:val="24"/>
          <w:lang w:eastAsia="en-US"/>
        </w:rPr>
        <w:id w:val="-1609882964"/>
        <w:docPartObj>
          <w:docPartGallery w:val="Table of Contents"/>
          <w:docPartUnique/>
        </w:docPartObj>
      </w:sdtPr>
      <w:sdtEndPr>
        <w:rPr>
          <w:b/>
          <w:bCs/>
          <w:noProof/>
        </w:rPr>
      </w:sdtEndPr>
      <w:sdtContent>
        <w:p w14:paraId="7E10A579" w14:textId="550C32CF" w:rsidR="00D316D8" w:rsidRPr="009553D8" w:rsidRDefault="00D316D8">
          <w:pPr>
            <w:pStyle w:val="TOCHeading"/>
            <w:rPr>
              <w:rFonts w:ascii="Times" w:hAnsi="Times"/>
            </w:rPr>
          </w:pPr>
          <w:r w:rsidRPr="009553D8">
            <w:rPr>
              <w:rFonts w:ascii="Times" w:hAnsi="Times"/>
            </w:rPr>
            <w:t>Table of Contents</w:t>
          </w:r>
        </w:p>
        <w:p w14:paraId="1355F89C" w14:textId="6569D0A7" w:rsidR="005E1723" w:rsidRDefault="00D316D8">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r w:rsidRPr="009553D8">
            <w:rPr>
              <w:rFonts w:ascii="Times" w:hAnsi="Times"/>
              <w:caps w:val="0"/>
            </w:rPr>
            <w:fldChar w:fldCharType="begin"/>
          </w:r>
          <w:r w:rsidRPr="009553D8">
            <w:rPr>
              <w:rFonts w:ascii="Times" w:hAnsi="Times"/>
              <w:caps w:val="0"/>
            </w:rPr>
            <w:instrText xml:space="preserve"> TOC \o "1-3" \h \z \u </w:instrText>
          </w:r>
          <w:r w:rsidRPr="009553D8">
            <w:rPr>
              <w:rFonts w:ascii="Times" w:hAnsi="Times"/>
              <w:caps w:val="0"/>
            </w:rPr>
            <w:fldChar w:fldCharType="separate"/>
          </w:r>
          <w:hyperlink w:anchor="_Toc183558293" w:history="1">
            <w:r w:rsidR="005E1723" w:rsidRPr="00635BFA">
              <w:rPr>
                <w:rStyle w:val="Hyperlink"/>
                <w:rFonts w:ascii="Times" w:hAnsi="Times"/>
                <w:noProof/>
              </w:rPr>
              <w:t>Background</w:t>
            </w:r>
            <w:r w:rsidR="005E1723">
              <w:rPr>
                <w:noProof/>
                <w:webHidden/>
              </w:rPr>
              <w:tab/>
            </w:r>
            <w:r w:rsidR="005E1723">
              <w:rPr>
                <w:noProof/>
                <w:webHidden/>
              </w:rPr>
              <w:fldChar w:fldCharType="begin"/>
            </w:r>
            <w:r w:rsidR="005E1723">
              <w:rPr>
                <w:noProof/>
                <w:webHidden/>
              </w:rPr>
              <w:instrText xml:space="preserve"> PAGEREF _Toc183558293 \h </w:instrText>
            </w:r>
            <w:r w:rsidR="005E1723">
              <w:rPr>
                <w:noProof/>
                <w:webHidden/>
              </w:rPr>
            </w:r>
            <w:r w:rsidR="005E1723">
              <w:rPr>
                <w:noProof/>
                <w:webHidden/>
              </w:rPr>
              <w:fldChar w:fldCharType="separate"/>
            </w:r>
            <w:r w:rsidR="00A96486">
              <w:rPr>
                <w:noProof/>
                <w:webHidden/>
              </w:rPr>
              <w:t>3</w:t>
            </w:r>
            <w:r w:rsidR="005E1723">
              <w:rPr>
                <w:noProof/>
                <w:webHidden/>
              </w:rPr>
              <w:fldChar w:fldCharType="end"/>
            </w:r>
          </w:hyperlink>
        </w:p>
        <w:p w14:paraId="642F465F" w14:textId="3A45FA2F" w:rsidR="005E1723" w:rsidRDefault="005E1723">
          <w:pPr>
            <w:pStyle w:val="TOC2"/>
            <w:tabs>
              <w:tab w:val="right" w:leader="dot" w:pos="9552"/>
            </w:tabs>
            <w:rPr>
              <w:rFonts w:eastAsiaTheme="minorEastAsia" w:cstheme="minorBidi"/>
              <w:smallCaps w:val="0"/>
              <w:noProof/>
              <w:color w:val="auto"/>
              <w:kern w:val="2"/>
              <w:sz w:val="24"/>
              <w:szCs w:val="24"/>
              <w:lang w:eastAsia="en-US"/>
              <w14:ligatures w14:val="standardContextual"/>
            </w:rPr>
          </w:pPr>
          <w:hyperlink w:anchor="_Toc183558294" w:history="1">
            <w:r w:rsidRPr="00635BFA">
              <w:rPr>
                <w:rStyle w:val="Hyperlink"/>
                <w:rFonts w:ascii="Times" w:hAnsi="Times"/>
                <w:noProof/>
              </w:rPr>
              <w:t>Morphological Distributions</w:t>
            </w:r>
            <w:r>
              <w:rPr>
                <w:noProof/>
                <w:webHidden/>
              </w:rPr>
              <w:tab/>
            </w:r>
            <w:r>
              <w:rPr>
                <w:noProof/>
                <w:webHidden/>
              </w:rPr>
              <w:fldChar w:fldCharType="begin"/>
            </w:r>
            <w:r>
              <w:rPr>
                <w:noProof/>
                <w:webHidden/>
              </w:rPr>
              <w:instrText xml:space="preserve"> PAGEREF _Toc183558294 \h </w:instrText>
            </w:r>
            <w:r>
              <w:rPr>
                <w:noProof/>
                <w:webHidden/>
              </w:rPr>
            </w:r>
            <w:r>
              <w:rPr>
                <w:noProof/>
                <w:webHidden/>
              </w:rPr>
              <w:fldChar w:fldCharType="separate"/>
            </w:r>
            <w:r w:rsidR="00A96486">
              <w:rPr>
                <w:noProof/>
                <w:webHidden/>
              </w:rPr>
              <w:t>4</w:t>
            </w:r>
            <w:r>
              <w:rPr>
                <w:noProof/>
                <w:webHidden/>
              </w:rPr>
              <w:fldChar w:fldCharType="end"/>
            </w:r>
          </w:hyperlink>
        </w:p>
        <w:p w14:paraId="04AB9237" w14:textId="53A898FE" w:rsidR="005E1723" w:rsidRDefault="005E1723">
          <w:pPr>
            <w:pStyle w:val="TOC2"/>
            <w:tabs>
              <w:tab w:val="right" w:leader="dot" w:pos="9552"/>
            </w:tabs>
            <w:rPr>
              <w:rFonts w:eastAsiaTheme="minorEastAsia" w:cstheme="minorBidi"/>
              <w:smallCaps w:val="0"/>
              <w:noProof/>
              <w:color w:val="auto"/>
              <w:kern w:val="2"/>
              <w:sz w:val="24"/>
              <w:szCs w:val="24"/>
              <w:lang w:eastAsia="en-US"/>
              <w14:ligatures w14:val="standardContextual"/>
            </w:rPr>
          </w:pPr>
          <w:hyperlink w:anchor="_Toc183558295" w:history="1">
            <w:r w:rsidRPr="00635BFA">
              <w:rPr>
                <w:rStyle w:val="Hyperlink"/>
                <w:rFonts w:ascii="Times" w:hAnsi="Times"/>
                <w:noProof/>
              </w:rPr>
              <w:t>Transition Time Distributions</w:t>
            </w:r>
            <w:r>
              <w:rPr>
                <w:noProof/>
                <w:webHidden/>
              </w:rPr>
              <w:tab/>
            </w:r>
            <w:r>
              <w:rPr>
                <w:noProof/>
                <w:webHidden/>
              </w:rPr>
              <w:fldChar w:fldCharType="begin"/>
            </w:r>
            <w:r>
              <w:rPr>
                <w:noProof/>
                <w:webHidden/>
              </w:rPr>
              <w:instrText xml:space="preserve"> PAGEREF _Toc183558295 \h </w:instrText>
            </w:r>
            <w:r>
              <w:rPr>
                <w:noProof/>
                <w:webHidden/>
              </w:rPr>
            </w:r>
            <w:r>
              <w:rPr>
                <w:noProof/>
                <w:webHidden/>
              </w:rPr>
              <w:fldChar w:fldCharType="separate"/>
            </w:r>
            <w:r w:rsidR="00A96486">
              <w:rPr>
                <w:noProof/>
                <w:webHidden/>
              </w:rPr>
              <w:t>6</w:t>
            </w:r>
            <w:r>
              <w:rPr>
                <w:noProof/>
                <w:webHidden/>
              </w:rPr>
              <w:fldChar w:fldCharType="end"/>
            </w:r>
          </w:hyperlink>
        </w:p>
        <w:p w14:paraId="45150A71" w14:textId="1BF1B80E" w:rsidR="005E1723" w:rsidRDefault="005E1723">
          <w:pPr>
            <w:pStyle w:val="TOC2"/>
            <w:tabs>
              <w:tab w:val="right" w:leader="dot" w:pos="9552"/>
            </w:tabs>
            <w:rPr>
              <w:rFonts w:eastAsiaTheme="minorEastAsia" w:cstheme="minorBidi"/>
              <w:smallCaps w:val="0"/>
              <w:noProof/>
              <w:color w:val="auto"/>
              <w:kern w:val="2"/>
              <w:sz w:val="24"/>
              <w:szCs w:val="24"/>
              <w:lang w:eastAsia="en-US"/>
              <w14:ligatures w14:val="standardContextual"/>
            </w:rPr>
          </w:pPr>
          <w:hyperlink w:anchor="_Toc183558296" w:history="1">
            <w:r w:rsidRPr="00635BFA">
              <w:rPr>
                <w:rStyle w:val="Hyperlink"/>
                <w:rFonts w:ascii="Times" w:hAnsi="Times"/>
                <w:noProof/>
              </w:rPr>
              <w:t>Independent 2 Sample T-Test Results</w:t>
            </w:r>
            <w:r>
              <w:rPr>
                <w:noProof/>
                <w:webHidden/>
              </w:rPr>
              <w:tab/>
            </w:r>
            <w:r>
              <w:rPr>
                <w:noProof/>
                <w:webHidden/>
              </w:rPr>
              <w:fldChar w:fldCharType="begin"/>
            </w:r>
            <w:r>
              <w:rPr>
                <w:noProof/>
                <w:webHidden/>
              </w:rPr>
              <w:instrText xml:space="preserve"> PAGEREF _Toc183558296 \h </w:instrText>
            </w:r>
            <w:r>
              <w:rPr>
                <w:noProof/>
                <w:webHidden/>
              </w:rPr>
            </w:r>
            <w:r>
              <w:rPr>
                <w:noProof/>
                <w:webHidden/>
              </w:rPr>
              <w:fldChar w:fldCharType="separate"/>
            </w:r>
            <w:r w:rsidR="00A96486">
              <w:rPr>
                <w:noProof/>
                <w:webHidden/>
              </w:rPr>
              <w:t>7</w:t>
            </w:r>
            <w:r>
              <w:rPr>
                <w:noProof/>
                <w:webHidden/>
              </w:rPr>
              <w:fldChar w:fldCharType="end"/>
            </w:r>
          </w:hyperlink>
        </w:p>
        <w:p w14:paraId="533E6F4F" w14:textId="4ECB013A" w:rsidR="005E1723" w:rsidRDefault="005E1723">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hyperlink w:anchor="_Toc183558297" w:history="1">
            <w:r w:rsidRPr="00635BFA">
              <w:rPr>
                <w:rStyle w:val="Hyperlink"/>
                <w:rFonts w:ascii="Times" w:hAnsi="Times"/>
                <w:noProof/>
              </w:rPr>
              <w:t>Hypothesis Test</w:t>
            </w:r>
            <w:r>
              <w:rPr>
                <w:noProof/>
                <w:webHidden/>
              </w:rPr>
              <w:tab/>
            </w:r>
            <w:r>
              <w:rPr>
                <w:noProof/>
                <w:webHidden/>
              </w:rPr>
              <w:fldChar w:fldCharType="begin"/>
            </w:r>
            <w:r>
              <w:rPr>
                <w:noProof/>
                <w:webHidden/>
              </w:rPr>
              <w:instrText xml:space="preserve"> PAGEREF _Toc183558297 \h </w:instrText>
            </w:r>
            <w:r>
              <w:rPr>
                <w:noProof/>
                <w:webHidden/>
              </w:rPr>
            </w:r>
            <w:r>
              <w:rPr>
                <w:noProof/>
                <w:webHidden/>
              </w:rPr>
              <w:fldChar w:fldCharType="separate"/>
            </w:r>
            <w:r w:rsidR="00A96486">
              <w:rPr>
                <w:noProof/>
                <w:webHidden/>
              </w:rPr>
              <w:t>8</w:t>
            </w:r>
            <w:r>
              <w:rPr>
                <w:noProof/>
                <w:webHidden/>
              </w:rPr>
              <w:fldChar w:fldCharType="end"/>
            </w:r>
          </w:hyperlink>
        </w:p>
        <w:p w14:paraId="1D4116DF" w14:textId="20A5670F" w:rsidR="005E1723" w:rsidRDefault="005E1723">
          <w:pPr>
            <w:pStyle w:val="TOC2"/>
            <w:tabs>
              <w:tab w:val="right" w:leader="dot" w:pos="9552"/>
            </w:tabs>
            <w:rPr>
              <w:rFonts w:eastAsiaTheme="minorEastAsia" w:cstheme="minorBidi"/>
              <w:smallCaps w:val="0"/>
              <w:noProof/>
              <w:color w:val="auto"/>
              <w:kern w:val="2"/>
              <w:sz w:val="24"/>
              <w:szCs w:val="24"/>
              <w:lang w:eastAsia="en-US"/>
              <w14:ligatures w14:val="standardContextual"/>
            </w:rPr>
          </w:pPr>
          <w:hyperlink w:anchor="_Toc183558298" w:history="1">
            <w:r w:rsidRPr="00635BFA">
              <w:rPr>
                <w:rStyle w:val="Hyperlink"/>
                <w:rFonts w:ascii="Times" w:hAnsi="Times"/>
                <w:noProof/>
              </w:rPr>
              <w:t>Mass Based Samples</w:t>
            </w:r>
            <w:r>
              <w:rPr>
                <w:noProof/>
                <w:webHidden/>
              </w:rPr>
              <w:tab/>
            </w:r>
            <w:r>
              <w:rPr>
                <w:noProof/>
                <w:webHidden/>
              </w:rPr>
              <w:fldChar w:fldCharType="begin"/>
            </w:r>
            <w:r>
              <w:rPr>
                <w:noProof/>
                <w:webHidden/>
              </w:rPr>
              <w:instrText xml:space="preserve"> PAGEREF _Toc183558298 \h </w:instrText>
            </w:r>
            <w:r>
              <w:rPr>
                <w:noProof/>
                <w:webHidden/>
              </w:rPr>
            </w:r>
            <w:r>
              <w:rPr>
                <w:noProof/>
                <w:webHidden/>
              </w:rPr>
              <w:fldChar w:fldCharType="separate"/>
            </w:r>
            <w:r w:rsidR="00A96486">
              <w:rPr>
                <w:noProof/>
                <w:webHidden/>
              </w:rPr>
              <w:t>8</w:t>
            </w:r>
            <w:r>
              <w:rPr>
                <w:noProof/>
                <w:webHidden/>
              </w:rPr>
              <w:fldChar w:fldCharType="end"/>
            </w:r>
          </w:hyperlink>
        </w:p>
        <w:p w14:paraId="65173570" w14:textId="43E56B8E" w:rsidR="005E1723" w:rsidRDefault="005E1723">
          <w:pPr>
            <w:pStyle w:val="TOC2"/>
            <w:tabs>
              <w:tab w:val="right" w:leader="dot" w:pos="9552"/>
            </w:tabs>
            <w:rPr>
              <w:rFonts w:eastAsiaTheme="minorEastAsia" w:cstheme="minorBidi"/>
              <w:smallCaps w:val="0"/>
              <w:noProof/>
              <w:color w:val="auto"/>
              <w:kern w:val="2"/>
              <w:sz w:val="24"/>
              <w:szCs w:val="24"/>
              <w:lang w:eastAsia="en-US"/>
              <w14:ligatures w14:val="standardContextual"/>
            </w:rPr>
          </w:pPr>
          <w:hyperlink w:anchor="_Toc183558299" w:history="1">
            <w:r w:rsidRPr="00635BFA">
              <w:rPr>
                <w:rStyle w:val="Hyperlink"/>
                <w:rFonts w:ascii="Times" w:hAnsi="Times"/>
                <w:noProof/>
              </w:rPr>
              <w:t>Wing-Loading Based Samples</w:t>
            </w:r>
            <w:r>
              <w:rPr>
                <w:noProof/>
                <w:webHidden/>
              </w:rPr>
              <w:tab/>
            </w:r>
            <w:r>
              <w:rPr>
                <w:noProof/>
                <w:webHidden/>
              </w:rPr>
              <w:fldChar w:fldCharType="begin"/>
            </w:r>
            <w:r>
              <w:rPr>
                <w:noProof/>
                <w:webHidden/>
              </w:rPr>
              <w:instrText xml:space="preserve"> PAGEREF _Toc183558299 \h </w:instrText>
            </w:r>
            <w:r>
              <w:rPr>
                <w:noProof/>
                <w:webHidden/>
              </w:rPr>
            </w:r>
            <w:r>
              <w:rPr>
                <w:noProof/>
                <w:webHidden/>
              </w:rPr>
              <w:fldChar w:fldCharType="separate"/>
            </w:r>
            <w:r w:rsidR="00A96486">
              <w:rPr>
                <w:noProof/>
                <w:webHidden/>
              </w:rPr>
              <w:t>8</w:t>
            </w:r>
            <w:r>
              <w:rPr>
                <w:noProof/>
                <w:webHidden/>
              </w:rPr>
              <w:fldChar w:fldCharType="end"/>
            </w:r>
          </w:hyperlink>
        </w:p>
        <w:p w14:paraId="4669EE04" w14:textId="0E1E4987" w:rsidR="005E1723" w:rsidRDefault="005E1723">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hyperlink w:anchor="_Toc183558300" w:history="1">
            <w:r w:rsidRPr="00635BFA">
              <w:rPr>
                <w:rStyle w:val="Hyperlink"/>
                <w:rFonts w:ascii="Times" w:hAnsi="Times"/>
                <w:noProof/>
              </w:rPr>
              <w:t>Summary</w:t>
            </w:r>
            <w:r>
              <w:rPr>
                <w:noProof/>
                <w:webHidden/>
              </w:rPr>
              <w:tab/>
            </w:r>
            <w:r>
              <w:rPr>
                <w:noProof/>
                <w:webHidden/>
              </w:rPr>
              <w:fldChar w:fldCharType="begin"/>
            </w:r>
            <w:r>
              <w:rPr>
                <w:noProof/>
                <w:webHidden/>
              </w:rPr>
              <w:instrText xml:space="preserve"> PAGEREF _Toc183558300 \h </w:instrText>
            </w:r>
            <w:r>
              <w:rPr>
                <w:noProof/>
                <w:webHidden/>
              </w:rPr>
            </w:r>
            <w:r>
              <w:rPr>
                <w:noProof/>
                <w:webHidden/>
              </w:rPr>
              <w:fldChar w:fldCharType="separate"/>
            </w:r>
            <w:r w:rsidR="00A96486">
              <w:rPr>
                <w:noProof/>
                <w:webHidden/>
              </w:rPr>
              <w:t>9</w:t>
            </w:r>
            <w:r>
              <w:rPr>
                <w:noProof/>
                <w:webHidden/>
              </w:rPr>
              <w:fldChar w:fldCharType="end"/>
            </w:r>
          </w:hyperlink>
        </w:p>
        <w:p w14:paraId="68DCF19B" w14:textId="43B5745E" w:rsidR="005E1723" w:rsidRDefault="005E1723">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hyperlink w:anchor="_Toc183558301" w:history="1">
            <w:r w:rsidRPr="00635BFA">
              <w:rPr>
                <w:rStyle w:val="Hyperlink"/>
                <w:rFonts w:ascii="Times" w:hAnsi="Times"/>
                <w:noProof/>
              </w:rPr>
              <w:t>References</w:t>
            </w:r>
            <w:r>
              <w:rPr>
                <w:noProof/>
                <w:webHidden/>
              </w:rPr>
              <w:tab/>
            </w:r>
            <w:r>
              <w:rPr>
                <w:noProof/>
                <w:webHidden/>
              </w:rPr>
              <w:fldChar w:fldCharType="begin"/>
            </w:r>
            <w:r>
              <w:rPr>
                <w:noProof/>
                <w:webHidden/>
              </w:rPr>
              <w:instrText xml:space="preserve"> PAGEREF _Toc183558301 \h </w:instrText>
            </w:r>
            <w:r>
              <w:rPr>
                <w:noProof/>
                <w:webHidden/>
              </w:rPr>
            </w:r>
            <w:r>
              <w:rPr>
                <w:noProof/>
                <w:webHidden/>
              </w:rPr>
              <w:fldChar w:fldCharType="separate"/>
            </w:r>
            <w:r w:rsidR="00A96486">
              <w:rPr>
                <w:noProof/>
                <w:webHidden/>
              </w:rPr>
              <w:t>10</w:t>
            </w:r>
            <w:r>
              <w:rPr>
                <w:noProof/>
                <w:webHidden/>
              </w:rPr>
              <w:fldChar w:fldCharType="end"/>
            </w:r>
          </w:hyperlink>
        </w:p>
        <w:p w14:paraId="7F2DC58F" w14:textId="1CCE8266" w:rsidR="005E1723" w:rsidRDefault="005E1723">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hyperlink w:anchor="_Toc183558302" w:history="1">
            <w:r w:rsidRPr="00635BFA">
              <w:rPr>
                <w:rStyle w:val="Hyperlink"/>
                <w:rFonts w:ascii="Times" w:hAnsi="Times"/>
                <w:noProof/>
              </w:rPr>
              <w:t>Appendix A: Mass Data</w:t>
            </w:r>
            <w:r>
              <w:rPr>
                <w:noProof/>
                <w:webHidden/>
              </w:rPr>
              <w:tab/>
            </w:r>
            <w:r>
              <w:rPr>
                <w:noProof/>
                <w:webHidden/>
              </w:rPr>
              <w:fldChar w:fldCharType="begin"/>
            </w:r>
            <w:r>
              <w:rPr>
                <w:noProof/>
                <w:webHidden/>
              </w:rPr>
              <w:instrText xml:space="preserve"> PAGEREF _Toc183558302 \h </w:instrText>
            </w:r>
            <w:r>
              <w:rPr>
                <w:noProof/>
                <w:webHidden/>
              </w:rPr>
            </w:r>
            <w:r>
              <w:rPr>
                <w:noProof/>
                <w:webHidden/>
              </w:rPr>
              <w:fldChar w:fldCharType="separate"/>
            </w:r>
            <w:r w:rsidR="00A96486">
              <w:rPr>
                <w:noProof/>
                <w:webHidden/>
              </w:rPr>
              <w:t>12</w:t>
            </w:r>
            <w:r>
              <w:rPr>
                <w:noProof/>
                <w:webHidden/>
              </w:rPr>
              <w:fldChar w:fldCharType="end"/>
            </w:r>
          </w:hyperlink>
        </w:p>
        <w:p w14:paraId="1A0101A0" w14:textId="303335AA" w:rsidR="005E1723" w:rsidRDefault="005E1723">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hyperlink w:anchor="_Toc183558303" w:history="1">
            <w:r w:rsidRPr="00635BFA">
              <w:rPr>
                <w:rStyle w:val="Hyperlink"/>
                <w:rFonts w:ascii="Times" w:hAnsi="Times"/>
                <w:noProof/>
              </w:rPr>
              <w:t>Appendix B: Wing Loading Data</w:t>
            </w:r>
            <w:r>
              <w:rPr>
                <w:noProof/>
                <w:webHidden/>
              </w:rPr>
              <w:tab/>
            </w:r>
            <w:r>
              <w:rPr>
                <w:noProof/>
                <w:webHidden/>
              </w:rPr>
              <w:fldChar w:fldCharType="begin"/>
            </w:r>
            <w:r>
              <w:rPr>
                <w:noProof/>
                <w:webHidden/>
              </w:rPr>
              <w:instrText xml:space="preserve"> PAGEREF _Toc183558303 \h </w:instrText>
            </w:r>
            <w:r>
              <w:rPr>
                <w:noProof/>
                <w:webHidden/>
              </w:rPr>
            </w:r>
            <w:r>
              <w:rPr>
                <w:noProof/>
                <w:webHidden/>
              </w:rPr>
              <w:fldChar w:fldCharType="separate"/>
            </w:r>
            <w:r w:rsidR="00A96486">
              <w:rPr>
                <w:noProof/>
                <w:webHidden/>
              </w:rPr>
              <w:t>15</w:t>
            </w:r>
            <w:r>
              <w:rPr>
                <w:noProof/>
                <w:webHidden/>
              </w:rPr>
              <w:fldChar w:fldCharType="end"/>
            </w:r>
          </w:hyperlink>
        </w:p>
        <w:p w14:paraId="33A82893" w14:textId="5533F73E" w:rsidR="005E1723" w:rsidRDefault="005E1723">
          <w:pPr>
            <w:pStyle w:val="TOC1"/>
            <w:tabs>
              <w:tab w:val="right" w:leader="dot" w:pos="9552"/>
            </w:tabs>
            <w:rPr>
              <w:rFonts w:eastAsiaTheme="minorEastAsia" w:cstheme="minorBidi"/>
              <w:b w:val="0"/>
              <w:bCs w:val="0"/>
              <w:caps w:val="0"/>
              <w:noProof/>
              <w:color w:val="auto"/>
              <w:kern w:val="2"/>
              <w:sz w:val="24"/>
              <w:szCs w:val="24"/>
              <w:lang w:eastAsia="en-US"/>
              <w14:ligatures w14:val="standardContextual"/>
            </w:rPr>
          </w:pPr>
          <w:hyperlink w:anchor="_Toc183558304" w:history="1">
            <w:r w:rsidRPr="00635BFA">
              <w:rPr>
                <w:rStyle w:val="Hyperlink"/>
                <w:rFonts w:ascii="Times" w:hAnsi="Times"/>
                <w:noProof/>
              </w:rPr>
              <w:t>Appendix C: Regression Lines</w:t>
            </w:r>
            <w:r>
              <w:rPr>
                <w:noProof/>
                <w:webHidden/>
              </w:rPr>
              <w:tab/>
            </w:r>
            <w:r>
              <w:rPr>
                <w:noProof/>
                <w:webHidden/>
              </w:rPr>
              <w:fldChar w:fldCharType="begin"/>
            </w:r>
            <w:r>
              <w:rPr>
                <w:noProof/>
                <w:webHidden/>
              </w:rPr>
              <w:instrText xml:space="preserve"> PAGEREF _Toc183558304 \h </w:instrText>
            </w:r>
            <w:r>
              <w:rPr>
                <w:noProof/>
                <w:webHidden/>
              </w:rPr>
            </w:r>
            <w:r>
              <w:rPr>
                <w:noProof/>
                <w:webHidden/>
              </w:rPr>
              <w:fldChar w:fldCharType="separate"/>
            </w:r>
            <w:r w:rsidR="00A96486">
              <w:rPr>
                <w:noProof/>
                <w:webHidden/>
              </w:rPr>
              <w:t>18</w:t>
            </w:r>
            <w:r>
              <w:rPr>
                <w:noProof/>
                <w:webHidden/>
              </w:rPr>
              <w:fldChar w:fldCharType="end"/>
            </w:r>
          </w:hyperlink>
        </w:p>
        <w:p w14:paraId="5FA90BAA" w14:textId="552953E3" w:rsidR="00D316D8" w:rsidRPr="009553D8" w:rsidRDefault="00D316D8">
          <w:pPr>
            <w:rPr>
              <w:rFonts w:ascii="Times" w:hAnsi="Times"/>
            </w:rPr>
          </w:pPr>
          <w:r w:rsidRPr="009553D8">
            <w:rPr>
              <w:rFonts w:ascii="Times" w:hAnsi="Times" w:cstheme="minorHAnsi"/>
              <w:caps/>
              <w:sz w:val="20"/>
              <w:szCs w:val="20"/>
            </w:rPr>
            <w:fldChar w:fldCharType="end"/>
          </w:r>
        </w:p>
      </w:sdtContent>
    </w:sdt>
    <w:p w14:paraId="137D90A1" w14:textId="4BF31D18" w:rsidR="00BD4D96" w:rsidRDefault="007109F5">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r w:rsidRPr="009553D8">
        <w:rPr>
          <w:rFonts w:ascii="Times" w:eastAsiaTheme="majorEastAsia" w:hAnsi="Times" w:cstheme="majorBidi"/>
          <w:smallCaps w:val="0"/>
          <w:sz w:val="42"/>
          <w:szCs w:val="32"/>
        </w:rPr>
        <w:fldChar w:fldCharType="begin"/>
      </w:r>
      <w:r w:rsidRPr="009553D8">
        <w:rPr>
          <w:rFonts w:ascii="Times" w:eastAsiaTheme="majorEastAsia" w:hAnsi="Times" w:cstheme="majorBidi"/>
          <w:smallCaps w:val="0"/>
          <w:sz w:val="42"/>
          <w:szCs w:val="32"/>
        </w:rPr>
        <w:instrText xml:space="preserve"> TOC \h \z \c "Figure" </w:instrText>
      </w:r>
      <w:r w:rsidRPr="009553D8">
        <w:rPr>
          <w:rFonts w:ascii="Times" w:eastAsiaTheme="majorEastAsia" w:hAnsi="Times" w:cstheme="majorBidi"/>
          <w:smallCaps w:val="0"/>
          <w:sz w:val="42"/>
          <w:szCs w:val="32"/>
        </w:rPr>
        <w:fldChar w:fldCharType="separate"/>
      </w:r>
      <w:hyperlink w:anchor="_Toc183619915" w:history="1">
        <w:r w:rsidR="00BD4D96" w:rsidRPr="00C92EDE">
          <w:rPr>
            <w:rStyle w:val="Hyperlink"/>
            <w:noProof/>
          </w:rPr>
          <w:t>Figure 1: Samara Seed Stages, Varshney [23]</w:t>
        </w:r>
        <w:r w:rsidR="00BD4D96">
          <w:rPr>
            <w:noProof/>
            <w:webHidden/>
          </w:rPr>
          <w:tab/>
        </w:r>
        <w:r w:rsidR="00BD4D96">
          <w:rPr>
            <w:noProof/>
            <w:webHidden/>
          </w:rPr>
          <w:fldChar w:fldCharType="begin"/>
        </w:r>
        <w:r w:rsidR="00BD4D96">
          <w:rPr>
            <w:noProof/>
            <w:webHidden/>
          </w:rPr>
          <w:instrText xml:space="preserve"> PAGEREF _Toc183619915 \h </w:instrText>
        </w:r>
        <w:r w:rsidR="00BD4D96">
          <w:rPr>
            <w:noProof/>
            <w:webHidden/>
          </w:rPr>
        </w:r>
        <w:r w:rsidR="00BD4D96">
          <w:rPr>
            <w:noProof/>
            <w:webHidden/>
          </w:rPr>
          <w:fldChar w:fldCharType="separate"/>
        </w:r>
        <w:r w:rsidR="00A96486">
          <w:rPr>
            <w:noProof/>
            <w:webHidden/>
          </w:rPr>
          <w:t>3</w:t>
        </w:r>
        <w:r w:rsidR="00BD4D96">
          <w:rPr>
            <w:noProof/>
            <w:webHidden/>
          </w:rPr>
          <w:fldChar w:fldCharType="end"/>
        </w:r>
      </w:hyperlink>
    </w:p>
    <w:p w14:paraId="5322198C" w14:textId="247A55CB"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16" w:history="1">
        <w:r w:rsidRPr="00C92EDE">
          <w:rPr>
            <w:rStyle w:val="Hyperlink"/>
            <w:noProof/>
          </w:rPr>
          <w:t>Figure 2: Samara Seed Geometry, Jung [9]</w:t>
        </w:r>
        <w:r>
          <w:rPr>
            <w:noProof/>
            <w:webHidden/>
          </w:rPr>
          <w:tab/>
        </w:r>
        <w:r>
          <w:rPr>
            <w:noProof/>
            <w:webHidden/>
          </w:rPr>
          <w:fldChar w:fldCharType="begin"/>
        </w:r>
        <w:r>
          <w:rPr>
            <w:noProof/>
            <w:webHidden/>
          </w:rPr>
          <w:instrText xml:space="preserve"> PAGEREF _Toc183619916 \h </w:instrText>
        </w:r>
        <w:r>
          <w:rPr>
            <w:noProof/>
            <w:webHidden/>
          </w:rPr>
        </w:r>
        <w:r>
          <w:rPr>
            <w:noProof/>
            <w:webHidden/>
          </w:rPr>
          <w:fldChar w:fldCharType="separate"/>
        </w:r>
        <w:r w:rsidR="00A96486">
          <w:rPr>
            <w:noProof/>
            <w:webHidden/>
          </w:rPr>
          <w:t>3</w:t>
        </w:r>
        <w:r>
          <w:rPr>
            <w:noProof/>
            <w:webHidden/>
          </w:rPr>
          <w:fldChar w:fldCharType="end"/>
        </w:r>
      </w:hyperlink>
    </w:p>
    <w:p w14:paraId="5E3AFE61" w14:textId="423E0453"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17" w:history="1">
        <w:r w:rsidRPr="00C92EDE">
          <w:rPr>
            <w:rStyle w:val="Hyperlink"/>
            <w:rFonts w:ascii="Times" w:hAnsi="Times"/>
            <w:noProof/>
          </w:rPr>
          <w:t>Figure 3: Trajectory for Seed 3, Fast Transition CaseCharts</w:t>
        </w:r>
        <w:r>
          <w:rPr>
            <w:noProof/>
            <w:webHidden/>
          </w:rPr>
          <w:tab/>
        </w:r>
        <w:r>
          <w:rPr>
            <w:noProof/>
            <w:webHidden/>
          </w:rPr>
          <w:fldChar w:fldCharType="begin"/>
        </w:r>
        <w:r>
          <w:rPr>
            <w:noProof/>
            <w:webHidden/>
          </w:rPr>
          <w:instrText xml:space="preserve"> PAGEREF _Toc183619917 \h </w:instrText>
        </w:r>
        <w:r>
          <w:rPr>
            <w:noProof/>
            <w:webHidden/>
          </w:rPr>
        </w:r>
        <w:r>
          <w:rPr>
            <w:noProof/>
            <w:webHidden/>
          </w:rPr>
          <w:fldChar w:fldCharType="separate"/>
        </w:r>
        <w:r w:rsidR="00A96486">
          <w:rPr>
            <w:noProof/>
            <w:webHidden/>
          </w:rPr>
          <w:t>4</w:t>
        </w:r>
        <w:r>
          <w:rPr>
            <w:noProof/>
            <w:webHidden/>
          </w:rPr>
          <w:fldChar w:fldCharType="end"/>
        </w:r>
      </w:hyperlink>
    </w:p>
    <w:p w14:paraId="183DA602" w14:textId="7BE90A6D"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18" w:history="1">
        <w:r w:rsidRPr="00C92EDE">
          <w:rPr>
            <w:rStyle w:val="Hyperlink"/>
            <w:noProof/>
          </w:rPr>
          <w:t>Figure 4: Mass Distribution</w:t>
        </w:r>
        <w:r>
          <w:rPr>
            <w:noProof/>
            <w:webHidden/>
          </w:rPr>
          <w:tab/>
        </w:r>
        <w:r>
          <w:rPr>
            <w:noProof/>
            <w:webHidden/>
          </w:rPr>
          <w:fldChar w:fldCharType="begin"/>
        </w:r>
        <w:r>
          <w:rPr>
            <w:noProof/>
            <w:webHidden/>
          </w:rPr>
          <w:instrText xml:space="preserve"> PAGEREF _Toc183619918 \h </w:instrText>
        </w:r>
        <w:r>
          <w:rPr>
            <w:noProof/>
            <w:webHidden/>
          </w:rPr>
        </w:r>
        <w:r>
          <w:rPr>
            <w:noProof/>
            <w:webHidden/>
          </w:rPr>
          <w:fldChar w:fldCharType="separate"/>
        </w:r>
        <w:r w:rsidR="00A96486">
          <w:rPr>
            <w:noProof/>
            <w:webHidden/>
          </w:rPr>
          <w:t>4</w:t>
        </w:r>
        <w:r>
          <w:rPr>
            <w:noProof/>
            <w:webHidden/>
          </w:rPr>
          <w:fldChar w:fldCharType="end"/>
        </w:r>
      </w:hyperlink>
    </w:p>
    <w:p w14:paraId="10165B3E" w14:textId="4DEDD6AB"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19" w:history="1">
        <w:r w:rsidRPr="00C92EDE">
          <w:rPr>
            <w:rStyle w:val="Hyperlink"/>
            <w:noProof/>
          </w:rPr>
          <w:t>Figure 5: Transition-Time Distribution</w:t>
        </w:r>
        <w:r>
          <w:rPr>
            <w:noProof/>
            <w:webHidden/>
          </w:rPr>
          <w:tab/>
        </w:r>
        <w:r>
          <w:rPr>
            <w:noProof/>
            <w:webHidden/>
          </w:rPr>
          <w:fldChar w:fldCharType="begin"/>
        </w:r>
        <w:r>
          <w:rPr>
            <w:noProof/>
            <w:webHidden/>
          </w:rPr>
          <w:instrText xml:space="preserve"> PAGEREF _Toc183619919 \h </w:instrText>
        </w:r>
        <w:r>
          <w:rPr>
            <w:noProof/>
            <w:webHidden/>
          </w:rPr>
        </w:r>
        <w:r>
          <w:rPr>
            <w:noProof/>
            <w:webHidden/>
          </w:rPr>
          <w:fldChar w:fldCharType="separate"/>
        </w:r>
        <w:r w:rsidR="00A96486">
          <w:rPr>
            <w:b/>
            <w:bCs/>
            <w:noProof/>
            <w:webHidden/>
          </w:rPr>
          <w:t>Error! Bookmark not defined.</w:t>
        </w:r>
        <w:r>
          <w:rPr>
            <w:noProof/>
            <w:webHidden/>
          </w:rPr>
          <w:fldChar w:fldCharType="end"/>
        </w:r>
      </w:hyperlink>
    </w:p>
    <w:p w14:paraId="44B71C0F" w14:textId="1B8FDBC2"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20" w:history="1">
        <w:r w:rsidRPr="00C92EDE">
          <w:rPr>
            <w:rStyle w:val="Hyperlink"/>
            <w:noProof/>
          </w:rPr>
          <w:t>Figure 6: Wing-Loading Distribution</w:t>
        </w:r>
        <w:r>
          <w:rPr>
            <w:noProof/>
            <w:webHidden/>
          </w:rPr>
          <w:tab/>
        </w:r>
        <w:r>
          <w:rPr>
            <w:noProof/>
            <w:webHidden/>
          </w:rPr>
          <w:fldChar w:fldCharType="begin"/>
        </w:r>
        <w:r>
          <w:rPr>
            <w:noProof/>
            <w:webHidden/>
          </w:rPr>
          <w:instrText xml:space="preserve"> PAGEREF _Toc183619920 \h </w:instrText>
        </w:r>
        <w:r>
          <w:rPr>
            <w:noProof/>
            <w:webHidden/>
          </w:rPr>
        </w:r>
        <w:r>
          <w:rPr>
            <w:noProof/>
            <w:webHidden/>
          </w:rPr>
          <w:fldChar w:fldCharType="separate"/>
        </w:r>
        <w:r w:rsidR="00A96486">
          <w:rPr>
            <w:b/>
            <w:bCs/>
            <w:noProof/>
            <w:webHidden/>
          </w:rPr>
          <w:t>Error! Bookmark not defined.</w:t>
        </w:r>
        <w:r>
          <w:rPr>
            <w:noProof/>
            <w:webHidden/>
          </w:rPr>
          <w:fldChar w:fldCharType="end"/>
        </w:r>
      </w:hyperlink>
    </w:p>
    <w:p w14:paraId="3FBC50AD" w14:textId="6C576E20"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21" w:history="1">
        <w:r w:rsidRPr="00C92EDE">
          <w:rPr>
            <w:rStyle w:val="Hyperlink"/>
            <w:rFonts w:ascii="Times" w:hAnsi="Times"/>
            <w:noProof/>
          </w:rPr>
          <w:t>Figure 7: Transition Time and Mass Distribution</w:t>
        </w:r>
        <w:r>
          <w:rPr>
            <w:noProof/>
            <w:webHidden/>
          </w:rPr>
          <w:tab/>
        </w:r>
        <w:r>
          <w:rPr>
            <w:noProof/>
            <w:webHidden/>
          </w:rPr>
          <w:fldChar w:fldCharType="begin"/>
        </w:r>
        <w:r>
          <w:rPr>
            <w:noProof/>
            <w:webHidden/>
          </w:rPr>
          <w:instrText xml:space="preserve"> PAGEREF _Toc183619921 \h </w:instrText>
        </w:r>
        <w:r>
          <w:rPr>
            <w:noProof/>
            <w:webHidden/>
          </w:rPr>
        </w:r>
        <w:r>
          <w:rPr>
            <w:noProof/>
            <w:webHidden/>
          </w:rPr>
          <w:fldChar w:fldCharType="separate"/>
        </w:r>
        <w:r w:rsidR="00A96486">
          <w:rPr>
            <w:noProof/>
            <w:webHidden/>
          </w:rPr>
          <w:t>6</w:t>
        </w:r>
        <w:r>
          <w:rPr>
            <w:noProof/>
            <w:webHidden/>
          </w:rPr>
          <w:fldChar w:fldCharType="end"/>
        </w:r>
      </w:hyperlink>
    </w:p>
    <w:p w14:paraId="366FE5E6" w14:textId="4310FA3B" w:rsidR="00BD4D96" w:rsidRDefault="00BD4D96">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19922" w:history="1">
        <w:r w:rsidRPr="00C92EDE">
          <w:rPr>
            <w:rStyle w:val="Hyperlink"/>
            <w:rFonts w:ascii="Times" w:hAnsi="Times"/>
            <w:noProof/>
          </w:rPr>
          <w:t>Figure 8: Transition Time and Wing-Loading Distribution</w:t>
        </w:r>
        <w:r>
          <w:rPr>
            <w:noProof/>
            <w:webHidden/>
          </w:rPr>
          <w:tab/>
        </w:r>
        <w:r>
          <w:rPr>
            <w:noProof/>
            <w:webHidden/>
          </w:rPr>
          <w:fldChar w:fldCharType="begin"/>
        </w:r>
        <w:r>
          <w:rPr>
            <w:noProof/>
            <w:webHidden/>
          </w:rPr>
          <w:instrText xml:space="preserve"> PAGEREF _Toc183619922 \h </w:instrText>
        </w:r>
        <w:r>
          <w:rPr>
            <w:noProof/>
            <w:webHidden/>
          </w:rPr>
        </w:r>
        <w:r>
          <w:rPr>
            <w:noProof/>
            <w:webHidden/>
          </w:rPr>
          <w:fldChar w:fldCharType="separate"/>
        </w:r>
        <w:r w:rsidR="00A96486">
          <w:rPr>
            <w:noProof/>
            <w:webHidden/>
          </w:rPr>
          <w:t>7</w:t>
        </w:r>
        <w:r>
          <w:rPr>
            <w:noProof/>
            <w:webHidden/>
          </w:rPr>
          <w:fldChar w:fldCharType="end"/>
        </w:r>
      </w:hyperlink>
    </w:p>
    <w:p w14:paraId="26E2636F" w14:textId="77777777" w:rsidR="00F16FC2" w:rsidRDefault="007109F5" w:rsidP="00D316D8">
      <w:pPr>
        <w:rPr>
          <w:noProof/>
        </w:rPr>
      </w:pPr>
      <w:r w:rsidRPr="009553D8">
        <w:rPr>
          <w:rFonts w:ascii="Times" w:eastAsiaTheme="majorEastAsia" w:hAnsi="Times" w:cstheme="majorBidi"/>
          <w:smallCaps/>
          <w:sz w:val="42"/>
          <w:szCs w:val="32"/>
        </w:rPr>
        <w:fldChar w:fldCharType="end"/>
      </w:r>
      <w:r w:rsidR="00D316D8" w:rsidRPr="009553D8">
        <w:rPr>
          <w:rFonts w:ascii="Times" w:eastAsiaTheme="majorEastAsia" w:hAnsi="Times" w:cstheme="majorBidi"/>
          <w:sz w:val="42"/>
          <w:szCs w:val="32"/>
        </w:rPr>
        <w:fldChar w:fldCharType="begin"/>
      </w:r>
      <w:r w:rsidR="00D316D8" w:rsidRPr="009553D8">
        <w:rPr>
          <w:rFonts w:ascii="Times" w:eastAsiaTheme="majorEastAsia" w:hAnsi="Times" w:cstheme="majorBidi"/>
          <w:sz w:val="42"/>
          <w:szCs w:val="32"/>
        </w:rPr>
        <w:instrText xml:space="preserve"> TOC \h \z \c "Table" </w:instrText>
      </w:r>
      <w:r w:rsidR="00D316D8" w:rsidRPr="009553D8">
        <w:rPr>
          <w:rFonts w:ascii="Times" w:eastAsiaTheme="majorEastAsia" w:hAnsi="Times" w:cstheme="majorBidi"/>
          <w:sz w:val="42"/>
          <w:szCs w:val="32"/>
        </w:rPr>
        <w:fldChar w:fldCharType="separate"/>
      </w:r>
    </w:p>
    <w:p w14:paraId="560D70FD" w14:textId="5E84445D" w:rsidR="00F16FC2" w:rsidRDefault="00F16FC2">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22938" w:history="1">
        <w:r w:rsidRPr="00A919FB">
          <w:rPr>
            <w:rStyle w:val="Hyperlink"/>
            <w:noProof/>
          </w:rPr>
          <w:t>Table 1: Mass Descriptive Statistics</w:t>
        </w:r>
        <w:r>
          <w:rPr>
            <w:noProof/>
            <w:webHidden/>
          </w:rPr>
          <w:tab/>
        </w:r>
        <w:r>
          <w:rPr>
            <w:noProof/>
            <w:webHidden/>
          </w:rPr>
          <w:fldChar w:fldCharType="begin"/>
        </w:r>
        <w:r>
          <w:rPr>
            <w:noProof/>
            <w:webHidden/>
          </w:rPr>
          <w:instrText xml:space="preserve"> PAGEREF _Toc183622938 \h </w:instrText>
        </w:r>
        <w:r>
          <w:rPr>
            <w:noProof/>
            <w:webHidden/>
          </w:rPr>
        </w:r>
        <w:r>
          <w:rPr>
            <w:noProof/>
            <w:webHidden/>
          </w:rPr>
          <w:fldChar w:fldCharType="separate"/>
        </w:r>
        <w:r w:rsidR="00A96486">
          <w:rPr>
            <w:noProof/>
            <w:webHidden/>
          </w:rPr>
          <w:t>4</w:t>
        </w:r>
        <w:r>
          <w:rPr>
            <w:noProof/>
            <w:webHidden/>
          </w:rPr>
          <w:fldChar w:fldCharType="end"/>
        </w:r>
      </w:hyperlink>
    </w:p>
    <w:p w14:paraId="5CB487AE" w14:textId="067B2C86" w:rsidR="00F16FC2" w:rsidRDefault="00F16FC2">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22939" w:history="1">
        <w:r w:rsidRPr="00A919FB">
          <w:rPr>
            <w:rStyle w:val="Hyperlink"/>
            <w:noProof/>
          </w:rPr>
          <w:t>Table 2: Wing-Loading Descriptive Statistics</w:t>
        </w:r>
        <w:r>
          <w:rPr>
            <w:noProof/>
            <w:webHidden/>
          </w:rPr>
          <w:tab/>
        </w:r>
        <w:r>
          <w:rPr>
            <w:noProof/>
            <w:webHidden/>
          </w:rPr>
          <w:fldChar w:fldCharType="begin"/>
        </w:r>
        <w:r>
          <w:rPr>
            <w:noProof/>
            <w:webHidden/>
          </w:rPr>
          <w:instrText xml:space="preserve"> PAGEREF _Toc183622939 \h </w:instrText>
        </w:r>
        <w:r>
          <w:rPr>
            <w:noProof/>
            <w:webHidden/>
          </w:rPr>
        </w:r>
        <w:r>
          <w:rPr>
            <w:noProof/>
            <w:webHidden/>
          </w:rPr>
          <w:fldChar w:fldCharType="separate"/>
        </w:r>
        <w:r w:rsidR="00A96486">
          <w:rPr>
            <w:noProof/>
            <w:webHidden/>
          </w:rPr>
          <w:t>5</w:t>
        </w:r>
        <w:r>
          <w:rPr>
            <w:noProof/>
            <w:webHidden/>
          </w:rPr>
          <w:fldChar w:fldCharType="end"/>
        </w:r>
      </w:hyperlink>
    </w:p>
    <w:p w14:paraId="14C5FC06" w14:textId="2E83BCB4" w:rsidR="00F16FC2" w:rsidRDefault="00F16FC2">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22940" w:history="1">
        <w:r w:rsidRPr="00A919FB">
          <w:rPr>
            <w:rStyle w:val="Hyperlink"/>
            <w:noProof/>
          </w:rPr>
          <w:t>Table 3: Transition-Time Descriptive Statistics</w:t>
        </w:r>
        <w:r>
          <w:rPr>
            <w:noProof/>
            <w:webHidden/>
          </w:rPr>
          <w:tab/>
        </w:r>
        <w:r>
          <w:rPr>
            <w:noProof/>
            <w:webHidden/>
          </w:rPr>
          <w:fldChar w:fldCharType="begin"/>
        </w:r>
        <w:r>
          <w:rPr>
            <w:noProof/>
            <w:webHidden/>
          </w:rPr>
          <w:instrText xml:space="preserve"> PAGEREF _Toc183622940 \h </w:instrText>
        </w:r>
        <w:r>
          <w:rPr>
            <w:noProof/>
            <w:webHidden/>
          </w:rPr>
        </w:r>
        <w:r>
          <w:rPr>
            <w:noProof/>
            <w:webHidden/>
          </w:rPr>
          <w:fldChar w:fldCharType="separate"/>
        </w:r>
        <w:r w:rsidR="00A96486">
          <w:rPr>
            <w:noProof/>
            <w:webHidden/>
          </w:rPr>
          <w:t>5</w:t>
        </w:r>
        <w:r>
          <w:rPr>
            <w:noProof/>
            <w:webHidden/>
          </w:rPr>
          <w:fldChar w:fldCharType="end"/>
        </w:r>
      </w:hyperlink>
    </w:p>
    <w:p w14:paraId="0A62358B" w14:textId="6BB57C24" w:rsidR="00F16FC2" w:rsidRDefault="00F16FC2">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22941" w:history="1">
        <w:r w:rsidRPr="00A919FB">
          <w:rPr>
            <w:rStyle w:val="Hyperlink"/>
            <w:rFonts w:ascii="Times" w:hAnsi="Times"/>
            <w:noProof/>
          </w:rPr>
          <w:t>Table 4: Mass Based T-Test</w:t>
        </w:r>
        <w:r>
          <w:rPr>
            <w:noProof/>
            <w:webHidden/>
          </w:rPr>
          <w:tab/>
        </w:r>
        <w:r>
          <w:rPr>
            <w:noProof/>
            <w:webHidden/>
          </w:rPr>
          <w:fldChar w:fldCharType="begin"/>
        </w:r>
        <w:r>
          <w:rPr>
            <w:noProof/>
            <w:webHidden/>
          </w:rPr>
          <w:instrText xml:space="preserve"> PAGEREF _Toc183622941 \h </w:instrText>
        </w:r>
        <w:r>
          <w:rPr>
            <w:noProof/>
            <w:webHidden/>
          </w:rPr>
        </w:r>
        <w:r>
          <w:rPr>
            <w:noProof/>
            <w:webHidden/>
          </w:rPr>
          <w:fldChar w:fldCharType="separate"/>
        </w:r>
        <w:r w:rsidR="00A96486">
          <w:rPr>
            <w:noProof/>
            <w:webHidden/>
          </w:rPr>
          <w:t>7</w:t>
        </w:r>
        <w:r>
          <w:rPr>
            <w:noProof/>
            <w:webHidden/>
          </w:rPr>
          <w:fldChar w:fldCharType="end"/>
        </w:r>
      </w:hyperlink>
    </w:p>
    <w:p w14:paraId="74ACD448" w14:textId="39D516AF" w:rsidR="00F16FC2" w:rsidRDefault="00F16FC2">
      <w:pPr>
        <w:pStyle w:val="TableofFigures"/>
        <w:tabs>
          <w:tab w:val="right" w:leader="dot" w:pos="9552"/>
        </w:tabs>
        <w:rPr>
          <w:rFonts w:eastAsiaTheme="minorEastAsia" w:cstheme="minorBidi"/>
          <w:smallCaps w:val="0"/>
          <w:noProof/>
          <w:color w:val="auto"/>
          <w:kern w:val="2"/>
          <w:sz w:val="24"/>
          <w:szCs w:val="24"/>
          <w:lang w:eastAsia="en-US"/>
          <w14:ligatures w14:val="standardContextual"/>
        </w:rPr>
      </w:pPr>
      <w:hyperlink w:anchor="_Toc183622942" w:history="1">
        <w:r w:rsidRPr="00A919FB">
          <w:rPr>
            <w:rStyle w:val="Hyperlink"/>
            <w:rFonts w:ascii="Times" w:hAnsi="Times"/>
            <w:noProof/>
          </w:rPr>
          <w:t>Table 5: Wing-Loading Based T-Test</w:t>
        </w:r>
        <w:r>
          <w:rPr>
            <w:noProof/>
            <w:webHidden/>
          </w:rPr>
          <w:tab/>
        </w:r>
        <w:r>
          <w:rPr>
            <w:noProof/>
            <w:webHidden/>
          </w:rPr>
          <w:fldChar w:fldCharType="begin"/>
        </w:r>
        <w:r>
          <w:rPr>
            <w:noProof/>
            <w:webHidden/>
          </w:rPr>
          <w:instrText xml:space="preserve"> PAGEREF _Toc183622942 \h </w:instrText>
        </w:r>
        <w:r>
          <w:rPr>
            <w:noProof/>
            <w:webHidden/>
          </w:rPr>
        </w:r>
        <w:r>
          <w:rPr>
            <w:noProof/>
            <w:webHidden/>
          </w:rPr>
          <w:fldChar w:fldCharType="separate"/>
        </w:r>
        <w:r w:rsidR="00A96486">
          <w:rPr>
            <w:noProof/>
            <w:webHidden/>
          </w:rPr>
          <w:t>8</w:t>
        </w:r>
        <w:r>
          <w:rPr>
            <w:noProof/>
            <w:webHidden/>
          </w:rPr>
          <w:fldChar w:fldCharType="end"/>
        </w:r>
      </w:hyperlink>
    </w:p>
    <w:p w14:paraId="027C7C14" w14:textId="41BF15D9" w:rsidR="00281999" w:rsidRPr="009553D8" w:rsidRDefault="00D316D8" w:rsidP="00D316D8">
      <w:pPr>
        <w:rPr>
          <w:rFonts w:ascii="Times" w:eastAsiaTheme="majorEastAsia" w:hAnsi="Times" w:cstheme="majorBidi"/>
          <w:sz w:val="42"/>
          <w:szCs w:val="32"/>
        </w:rPr>
      </w:pPr>
      <w:r w:rsidRPr="009553D8">
        <w:rPr>
          <w:rFonts w:ascii="Times" w:eastAsiaTheme="majorEastAsia" w:hAnsi="Times" w:cstheme="majorBidi"/>
          <w:sz w:val="42"/>
          <w:szCs w:val="32"/>
        </w:rPr>
        <w:fldChar w:fldCharType="end"/>
      </w:r>
    </w:p>
    <w:p w14:paraId="77587B61" w14:textId="77777777" w:rsidR="00B37CF0" w:rsidRDefault="00B37CF0">
      <w:pPr>
        <w:spacing w:after="240" w:line="312" w:lineRule="auto"/>
        <w:rPr>
          <w:rFonts w:ascii="Times" w:eastAsiaTheme="majorEastAsia" w:hAnsi="Times" w:cstheme="majorBidi"/>
          <w:color w:val="000000" w:themeColor="text1"/>
          <w:sz w:val="42"/>
          <w:szCs w:val="32"/>
          <w:lang w:eastAsia="ja-JP"/>
        </w:rPr>
      </w:pPr>
      <w:r>
        <w:rPr>
          <w:rFonts w:ascii="Times" w:hAnsi="Times"/>
        </w:rPr>
        <w:br w:type="page"/>
      </w:r>
    </w:p>
    <w:p w14:paraId="3F1A9810" w14:textId="47240A82" w:rsidR="008B1F35" w:rsidRPr="009553D8" w:rsidRDefault="00B37CF0">
      <w:pPr>
        <w:pStyle w:val="Heading1"/>
        <w:rPr>
          <w:rFonts w:ascii="Times" w:hAnsi="Times"/>
        </w:rPr>
      </w:pPr>
      <w:bookmarkStart w:id="0" w:name="_Toc183558293"/>
      <w:r w:rsidRPr="009553D8">
        <w:rPr>
          <w:rFonts w:ascii="Times" w:hAnsi="Times"/>
          <w:noProof/>
        </w:rPr>
        <w:lastRenderedPageBreak/>
        <w:drawing>
          <wp:anchor distT="0" distB="0" distL="114300" distR="114300" simplePos="0" relativeHeight="251658240" behindDoc="1" locked="0" layoutInCell="1" allowOverlap="1" wp14:anchorId="314F27C2" wp14:editId="40DE6F9E">
            <wp:simplePos x="0" y="0"/>
            <wp:positionH relativeFrom="margin">
              <wp:posOffset>4162425</wp:posOffset>
            </wp:positionH>
            <wp:positionV relativeFrom="paragraph">
              <wp:posOffset>186055</wp:posOffset>
            </wp:positionV>
            <wp:extent cx="1913890" cy="3754120"/>
            <wp:effectExtent l="0" t="0" r="3810" b="5080"/>
            <wp:wrapTight wrapText="bothSides">
              <wp:wrapPolygon edited="0">
                <wp:start x="0" y="0"/>
                <wp:lineTo x="0" y="21556"/>
                <wp:lineTo x="21500" y="21556"/>
                <wp:lineTo x="21500" y="0"/>
                <wp:lineTo x="0" y="0"/>
              </wp:wrapPolygon>
            </wp:wrapTight>
            <wp:docPr id="5" name="Picture 4" descr="A diagram of a plant&#10;&#10;Description automatically generated">
              <a:extLst xmlns:a="http://schemas.openxmlformats.org/drawingml/2006/main">
                <a:ext uri="{FF2B5EF4-FFF2-40B4-BE49-F238E27FC236}">
                  <a16:creationId xmlns:a16="http://schemas.microsoft.com/office/drawing/2014/main" id="{AE0BF816-EE59-D9F5-57DB-FC4F674547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plant&#10;&#10;Description automatically generated">
                      <a:extLst>
                        <a:ext uri="{FF2B5EF4-FFF2-40B4-BE49-F238E27FC236}">
                          <a16:creationId xmlns:a16="http://schemas.microsoft.com/office/drawing/2014/main" id="{AE0BF816-EE59-D9F5-57DB-FC4F67454754}"/>
                        </a:ext>
                      </a:extLst>
                    </pic:cNvPr>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1913890" cy="3754120"/>
                    </a:xfrm>
                    <a:prstGeom prst="rect">
                      <a:avLst/>
                    </a:prstGeom>
                    <a:noFill/>
                  </pic:spPr>
                </pic:pic>
              </a:graphicData>
            </a:graphic>
            <wp14:sizeRelH relativeFrom="page">
              <wp14:pctWidth>0</wp14:pctWidth>
            </wp14:sizeRelH>
            <wp14:sizeRelV relativeFrom="page">
              <wp14:pctHeight>0</wp14:pctHeight>
            </wp14:sizeRelV>
          </wp:anchor>
        </w:drawing>
      </w:r>
      <w:r w:rsidR="0088210B" w:rsidRPr="009553D8">
        <w:rPr>
          <w:rFonts w:ascii="Times" w:hAnsi="Times"/>
        </w:rPr>
        <w:t>Background</w:t>
      </w:r>
      <w:bookmarkEnd w:id="0"/>
    </w:p>
    <w:p w14:paraId="0FC0D566" w14:textId="5C7D6C3C" w:rsidR="00A64F2E" w:rsidRDefault="00E04867">
      <w:pPr>
        <w:rPr>
          <w:rFonts w:ascii="Times" w:hAnsi="Times"/>
        </w:rPr>
      </w:pPr>
      <w:r w:rsidRPr="009553D8">
        <w:rPr>
          <w:rFonts w:ascii="Times" w:hAnsi="Times"/>
        </w:rPr>
        <w:t xml:space="preserve">Samara seeds are a common topic of research in the field of aerodynamics and evolutionary sciences due to their tendency to </w:t>
      </w:r>
      <w:proofErr w:type="gramStart"/>
      <w:r w:rsidRPr="009553D8">
        <w:rPr>
          <w:rFonts w:ascii="Times" w:hAnsi="Times"/>
        </w:rPr>
        <w:t>auto-rotate</w:t>
      </w:r>
      <w:proofErr w:type="gramEnd"/>
      <w:r w:rsidRPr="009553D8">
        <w:rPr>
          <w:rFonts w:ascii="Times" w:hAnsi="Times"/>
        </w:rPr>
        <w:t xml:space="preserve"> as they fall. As a result of this characteristic nature, they are colloquially referred to as helicopter plants. Biological studies on these seeds predominantly focus on mapping out statistical distributions of their morphology such as looking at span, chord, and mass</w:t>
      </w:r>
      <w:r w:rsidR="00C962B2">
        <w:rPr>
          <w:rFonts w:ascii="Times" w:hAnsi="Times"/>
        </w:rPr>
        <w:t xml:space="preserve"> (Figure 2)</w:t>
      </w:r>
      <w:r w:rsidR="00075AB3">
        <w:rPr>
          <w:rStyle w:val="FootnoteReference"/>
          <w:rFonts w:ascii="Times" w:hAnsi="Times"/>
        </w:rPr>
        <w:footnoteReference w:id="1"/>
      </w:r>
      <w:r w:rsidR="00DD082F" w:rsidRPr="009553D8">
        <w:rPr>
          <w:rFonts w:ascii="Times" w:hAnsi="Times"/>
        </w:rPr>
        <w:t xml:space="preserve">. Aerodynamic studies typically focus on evaluating the kinematic and dynamic responses of samara </w:t>
      </w:r>
      <w:r w:rsidR="00A64F2E" w:rsidRPr="009553D8">
        <w:rPr>
          <w:rFonts w:ascii="Times" w:hAnsi="Times"/>
        </w:rPr>
        <w:t>during the auto-rotation stage. Samara seed descent</w:t>
      </w:r>
      <w:r w:rsidR="009D1470">
        <w:rPr>
          <w:rFonts w:ascii="Times" w:hAnsi="Times"/>
        </w:rPr>
        <w:t xml:space="preserve"> (Figure 1)</w:t>
      </w:r>
      <w:r w:rsidR="00614FB6">
        <w:rPr>
          <w:rStyle w:val="FootnoteReference"/>
          <w:rFonts w:ascii="Times" w:hAnsi="Times"/>
        </w:rPr>
        <w:footnoteReference w:id="2"/>
      </w:r>
      <w:r w:rsidR="009D1470">
        <w:rPr>
          <w:rFonts w:ascii="Times" w:hAnsi="Times"/>
        </w:rPr>
        <w:t xml:space="preserve"> </w:t>
      </w:r>
      <w:r w:rsidR="00A64F2E" w:rsidRPr="009553D8">
        <w:rPr>
          <w:rFonts w:ascii="Times" w:hAnsi="Times"/>
        </w:rPr>
        <w:t xml:space="preserve">can be classified into three separate stages, Free-Fall, Transition, and Steady-State. The free-fall stage </w:t>
      </w:r>
      <w:r w:rsidR="003F5802" w:rsidRPr="009553D8">
        <w:rPr>
          <w:rFonts w:ascii="Times" w:hAnsi="Times"/>
        </w:rPr>
        <w:t xml:space="preserve">occurs when the seed is initially following and behaving like a typical projectile. The transition stage takes place between the free-fall and steady-state where the seed begins to spin but has not entered steady-state autorotation. The final stage is steady-state autorotation where the seed has </w:t>
      </w:r>
      <w:r w:rsidR="00F36590" w:rsidRPr="009553D8">
        <w:rPr>
          <w:rFonts w:ascii="Times" w:hAnsi="Times"/>
        </w:rPr>
        <w:t>begun to spin steadily and is generating thrust slowing its descent.</w:t>
      </w:r>
    </w:p>
    <w:p w14:paraId="4AC38089" w14:textId="77777777" w:rsidR="005E1723" w:rsidRPr="009553D8" w:rsidRDefault="005E1723">
      <w:pPr>
        <w:rPr>
          <w:rFonts w:ascii="Times" w:hAnsi="Times"/>
        </w:rPr>
      </w:pPr>
    </w:p>
    <w:p w14:paraId="1250614D" w14:textId="05B1DFFB" w:rsidR="000F4F5F" w:rsidRPr="009553D8" w:rsidRDefault="00B37CF0" w:rsidP="008E0DC0">
      <w:pPr>
        <w:rPr>
          <w:rFonts w:ascii="Times" w:hAnsi="Times"/>
        </w:rPr>
      </w:pPr>
      <w:r w:rsidRPr="009553D8">
        <w:rPr>
          <w:rFonts w:ascii="Times" w:hAnsi="Times"/>
          <w:noProof/>
        </w:rPr>
        <mc:AlternateContent>
          <mc:Choice Requires="wps">
            <w:drawing>
              <wp:anchor distT="0" distB="0" distL="114300" distR="114300" simplePos="0" relativeHeight="251660288" behindDoc="1" locked="0" layoutInCell="1" allowOverlap="1" wp14:anchorId="67CBADDE" wp14:editId="20CEBE1A">
                <wp:simplePos x="0" y="0"/>
                <wp:positionH relativeFrom="column">
                  <wp:posOffset>4215130</wp:posOffset>
                </wp:positionH>
                <wp:positionV relativeFrom="paragraph">
                  <wp:posOffset>329565</wp:posOffset>
                </wp:positionV>
                <wp:extent cx="1856740" cy="331470"/>
                <wp:effectExtent l="0" t="0" r="0" b="0"/>
                <wp:wrapTight wrapText="bothSides">
                  <wp:wrapPolygon edited="0">
                    <wp:start x="0" y="0"/>
                    <wp:lineTo x="0" y="20690"/>
                    <wp:lineTo x="21423" y="20690"/>
                    <wp:lineTo x="21423" y="0"/>
                    <wp:lineTo x="0" y="0"/>
                  </wp:wrapPolygon>
                </wp:wrapTight>
                <wp:docPr id="835912512" name="Text Box 1"/>
                <wp:cNvGraphicFramePr/>
                <a:graphic xmlns:a="http://schemas.openxmlformats.org/drawingml/2006/main">
                  <a:graphicData uri="http://schemas.microsoft.com/office/word/2010/wordprocessingShape">
                    <wps:wsp>
                      <wps:cNvSpPr txBox="1"/>
                      <wps:spPr>
                        <a:xfrm>
                          <a:off x="0" y="0"/>
                          <a:ext cx="1856740" cy="331470"/>
                        </a:xfrm>
                        <a:prstGeom prst="rect">
                          <a:avLst/>
                        </a:prstGeom>
                        <a:solidFill>
                          <a:prstClr val="white"/>
                        </a:solidFill>
                        <a:ln>
                          <a:noFill/>
                        </a:ln>
                      </wps:spPr>
                      <wps:txbx>
                        <w:txbxContent>
                          <w:p w14:paraId="1B83395A" w14:textId="31E2CBAC" w:rsidR="008B72B0" w:rsidRPr="00B35129" w:rsidRDefault="008B72B0" w:rsidP="00233A38">
                            <w:pPr>
                              <w:pStyle w:val="Caption"/>
                              <w:jc w:val="center"/>
                            </w:pPr>
                            <w:bookmarkStart w:id="1" w:name="_Toc183619915"/>
                            <w:r>
                              <w:t xml:space="preserve">Figure </w:t>
                            </w:r>
                            <w:fldSimple w:instr=" SEQ Figure \* ARABIC ">
                              <w:r w:rsidR="00A96486">
                                <w:rPr>
                                  <w:noProof/>
                                </w:rPr>
                                <w:t>1</w:t>
                              </w:r>
                            </w:fldSimple>
                            <w:r>
                              <w:t xml:space="preserve">: Samara Seed Stages, </w:t>
                            </w:r>
                            <w:r w:rsidR="00C27E58">
                              <w:t xml:space="preserve">Varshney </w:t>
                            </w:r>
                            <w:r w:rsidR="00233A38">
                              <w:t>[23]</w:t>
                            </w:r>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CBADDE" id="_x0000_t202" coordsize="21600,21600" o:spt="202" path="m,l,21600r21600,l21600,xe">
                <v:stroke joinstyle="miter"/>
                <v:path gradientshapeok="t" o:connecttype="rect"/>
              </v:shapetype>
              <v:shape id="Text Box 1" o:spid="_x0000_s1026" type="#_x0000_t202" style="position:absolute;margin-left:331.9pt;margin-top:25.95pt;width:146.2pt;height:26.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" stroked="f">
                <v:textbox inset="0,0,0,0">
                  <w:txbxContent>
                    <w:p w14:paraId="1B83395A" w14:textId="31E2CBAC" w:rsidR="008B72B0" w:rsidRPr="00B35129" w:rsidRDefault="008B72B0" w:rsidP="00233A38">
                      <w:pPr>
                        <w:pStyle w:val="Caption"/>
                        <w:jc w:val="center"/>
                      </w:pPr>
                      <w:bookmarkStart w:id="2" w:name="_Toc183619915"/>
                      <w:r>
                        <w:t xml:space="preserve">Figure </w:t>
                      </w:r>
                      <w:fldSimple w:instr=" SEQ Figure \* ARABIC ">
                        <w:r w:rsidR="00A96486">
                          <w:rPr>
                            <w:noProof/>
                          </w:rPr>
                          <w:t>1</w:t>
                        </w:r>
                      </w:fldSimple>
                      <w:r>
                        <w:t xml:space="preserve">: Samara Seed Stages, </w:t>
                      </w:r>
                      <w:r w:rsidR="00C27E58">
                        <w:t xml:space="preserve">Varshney </w:t>
                      </w:r>
                      <w:r w:rsidR="00233A38">
                        <w:t>[23]</w:t>
                      </w:r>
                      <w:bookmarkEnd w:id="2"/>
                    </w:p>
                  </w:txbxContent>
                </v:textbox>
                <w10:wrap type="tight"/>
              </v:shape>
            </w:pict>
          </mc:Fallback>
        </mc:AlternateContent>
      </w:r>
      <w:r w:rsidR="00F97ADA" w:rsidRPr="009553D8">
        <w:rPr>
          <w:rFonts w:ascii="Times" w:hAnsi="Times"/>
        </w:rPr>
        <w:t xml:space="preserve">The goal of this study is to identify whether mass or wing-loading is a better predictor of transition-time, a question posed by </w:t>
      </w:r>
      <w:r w:rsidR="002873F3">
        <w:rPr>
          <w:rFonts w:ascii="Times" w:hAnsi="Times"/>
        </w:rPr>
        <w:t>this</w:t>
      </w:r>
      <w:r w:rsidR="009F4957" w:rsidRPr="009553D8">
        <w:rPr>
          <w:rFonts w:ascii="Times" w:hAnsi="Times"/>
        </w:rPr>
        <w:t xml:space="preserve"> thesis. This study analyzes a sample of</w:t>
      </w:r>
      <w:r w:rsidR="008E0DC0" w:rsidRPr="009553D8">
        <w:rPr>
          <w:rFonts w:ascii="Times" w:hAnsi="Times"/>
        </w:rPr>
        <w:t xml:space="preserve"> 84 seeds collected and tested using a high-speed imaging rig. This set-up allowed for the collection of trajectory data which allows for the extraction for transition time which occurs once the “</w:t>
      </w:r>
      <w:proofErr w:type="spellStart"/>
      <w:r w:rsidR="008E0DC0" w:rsidRPr="009553D8">
        <w:rPr>
          <w:rFonts w:ascii="Times" w:hAnsi="Times"/>
        </w:rPr>
        <w:t>zNorm</w:t>
      </w:r>
      <w:proofErr w:type="spellEnd"/>
      <w:r w:rsidR="008E0DC0" w:rsidRPr="009553D8">
        <w:rPr>
          <w:rFonts w:ascii="Times" w:hAnsi="Times"/>
        </w:rPr>
        <w:t>” motion becomes periodic</w:t>
      </w:r>
      <w:r w:rsidR="009D1470">
        <w:rPr>
          <w:rFonts w:ascii="Times" w:hAnsi="Times"/>
        </w:rPr>
        <w:t xml:space="preserve"> (Figure </w:t>
      </w:r>
      <w:r w:rsidR="00C962B2">
        <w:rPr>
          <w:rFonts w:ascii="Times" w:hAnsi="Times"/>
        </w:rPr>
        <w:t>3</w:t>
      </w:r>
      <w:r w:rsidR="009D1470">
        <w:rPr>
          <w:rFonts w:ascii="Times" w:hAnsi="Times"/>
        </w:rPr>
        <w:t>)</w:t>
      </w:r>
      <w:r w:rsidR="008E0DC0" w:rsidRPr="009553D8">
        <w:rPr>
          <w:rFonts w:ascii="Times" w:hAnsi="Times"/>
        </w:rPr>
        <w:t>. A distribution of the various properties can be found in the morphology subsection under charts.</w:t>
      </w:r>
      <w:r w:rsidR="00E85965" w:rsidRPr="009553D8">
        <w:rPr>
          <w:rFonts w:ascii="Times" w:hAnsi="Times"/>
        </w:rPr>
        <w:t xml:space="preserve"> </w:t>
      </w:r>
    </w:p>
    <w:p w14:paraId="279032F7" w14:textId="23AD5E68" w:rsidR="000F4F5F" w:rsidRPr="009553D8" w:rsidRDefault="005E1723" w:rsidP="008E0DC0">
      <w:pPr>
        <w:rPr>
          <w:rFonts w:ascii="Times" w:hAnsi="Times"/>
        </w:rPr>
      </w:pPr>
      <w:r w:rsidRPr="00B37CF0">
        <w:rPr>
          <w:rFonts w:ascii="Times" w:hAnsi="Times"/>
          <w:noProof/>
        </w:rPr>
        <w:drawing>
          <wp:anchor distT="0" distB="0" distL="114300" distR="114300" simplePos="0" relativeHeight="251661312" behindDoc="1" locked="0" layoutInCell="1" allowOverlap="1" wp14:anchorId="5B6BB187" wp14:editId="5215DB61">
            <wp:simplePos x="0" y="0"/>
            <wp:positionH relativeFrom="margin">
              <wp:align>right</wp:align>
            </wp:positionH>
            <wp:positionV relativeFrom="paragraph">
              <wp:posOffset>177800</wp:posOffset>
            </wp:positionV>
            <wp:extent cx="3042285" cy="1894840"/>
            <wp:effectExtent l="0" t="0" r="5715" b="0"/>
            <wp:wrapTight wrapText="bothSides">
              <wp:wrapPolygon edited="0">
                <wp:start x="0" y="0"/>
                <wp:lineTo x="0" y="21426"/>
                <wp:lineTo x="21550" y="21426"/>
                <wp:lineTo x="21550" y="0"/>
                <wp:lineTo x="0" y="0"/>
              </wp:wrapPolygon>
            </wp:wrapTight>
            <wp:docPr id="2102118838"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18838" name="Picture 1" descr="A diagram of a pla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42285" cy="1894840"/>
                    </a:xfrm>
                    <a:prstGeom prst="rect">
                      <a:avLst/>
                    </a:prstGeom>
                  </pic:spPr>
                </pic:pic>
              </a:graphicData>
            </a:graphic>
            <wp14:sizeRelH relativeFrom="page">
              <wp14:pctWidth>0</wp14:pctWidth>
            </wp14:sizeRelH>
            <wp14:sizeRelV relativeFrom="page">
              <wp14:pctHeight>0</wp14:pctHeight>
            </wp14:sizeRelV>
          </wp:anchor>
        </w:drawing>
      </w:r>
    </w:p>
    <w:p w14:paraId="45B4E03A" w14:textId="19EC0B50" w:rsidR="008E0DC0" w:rsidRPr="009553D8" w:rsidRDefault="008E0DC0" w:rsidP="008E0DC0">
      <w:pPr>
        <w:rPr>
          <w:rFonts w:ascii="Times" w:hAnsi="Times"/>
        </w:rPr>
      </w:pPr>
      <w:r w:rsidRPr="009553D8">
        <w:rPr>
          <w:rFonts w:ascii="Times" w:hAnsi="Times"/>
        </w:rPr>
        <w:t xml:space="preserve">This statistical analysis is an independent two sample t-test assuming unequal variance on the 84 seed sample. This sample was split into two based on mass (g) and wing loading </w:t>
      </w:r>
      <w:r w:rsidR="000462F9" w:rsidRPr="009553D8">
        <w:rPr>
          <w:rFonts w:ascii="Times" w:hAnsi="Times"/>
        </w:rPr>
        <w:t>(</w:t>
      </w:r>
      <w:r w:rsidR="000462F9">
        <w:rPr>
          <w:rFonts w:ascii="Times" w:hAnsi="Times"/>
        </w:rPr>
        <w:t>N/m</w:t>
      </w:r>
      <w:r w:rsidR="000462F9" w:rsidRPr="000462F9">
        <w:rPr>
          <w:rFonts w:ascii="Times" w:hAnsi="Times"/>
          <w:vertAlign w:val="superscript"/>
        </w:rPr>
        <w:t>2</w:t>
      </w:r>
      <w:r w:rsidR="000462F9" w:rsidRPr="009553D8">
        <w:rPr>
          <w:rFonts w:ascii="Times" w:hAnsi="Times"/>
        </w:rPr>
        <w:t xml:space="preserve">) </w:t>
      </w:r>
      <w:r w:rsidRPr="009553D8">
        <w:rPr>
          <w:rFonts w:ascii="Times" w:hAnsi="Times"/>
        </w:rPr>
        <w:t>and two individual tests were conducted to analyze the independence of the relationships between transition-time and these parameters.</w:t>
      </w:r>
      <w:r w:rsidR="00655E94" w:rsidRPr="009553D8">
        <w:rPr>
          <w:rFonts w:ascii="Times" w:hAnsi="Times"/>
        </w:rPr>
        <w:t xml:space="preserve"> </w:t>
      </w:r>
    </w:p>
    <w:p w14:paraId="3C4BDEF3" w14:textId="0F7AC20C" w:rsidR="008E0DC0" w:rsidRPr="009553D8" w:rsidRDefault="005E1723">
      <w:pPr>
        <w:rPr>
          <w:rFonts w:ascii="Times" w:hAnsi="Times"/>
        </w:rPr>
      </w:pPr>
      <w:r>
        <w:rPr>
          <w:noProof/>
        </w:rPr>
        <mc:AlternateContent>
          <mc:Choice Requires="wps">
            <w:drawing>
              <wp:anchor distT="0" distB="0" distL="114300" distR="114300" simplePos="0" relativeHeight="251663360" behindDoc="1" locked="0" layoutInCell="1" allowOverlap="1" wp14:anchorId="1B78E533" wp14:editId="4CB124EC">
                <wp:simplePos x="0" y="0"/>
                <wp:positionH relativeFrom="column">
                  <wp:posOffset>3049590</wp:posOffset>
                </wp:positionH>
                <wp:positionV relativeFrom="paragraph">
                  <wp:posOffset>737527</wp:posOffset>
                </wp:positionV>
                <wp:extent cx="3042285" cy="635"/>
                <wp:effectExtent l="0" t="0" r="5715" b="12065"/>
                <wp:wrapTight wrapText="bothSides">
                  <wp:wrapPolygon edited="0">
                    <wp:start x="0" y="0"/>
                    <wp:lineTo x="0" y="0"/>
                    <wp:lineTo x="21550" y="0"/>
                    <wp:lineTo x="21550" y="0"/>
                    <wp:lineTo x="0" y="0"/>
                  </wp:wrapPolygon>
                </wp:wrapTight>
                <wp:docPr id="200210716" name="Text Box 1"/>
                <wp:cNvGraphicFramePr/>
                <a:graphic xmlns:a="http://schemas.openxmlformats.org/drawingml/2006/main">
                  <a:graphicData uri="http://schemas.microsoft.com/office/word/2010/wordprocessingShape">
                    <wps:wsp>
                      <wps:cNvSpPr txBox="1"/>
                      <wps:spPr>
                        <a:xfrm>
                          <a:off x="0" y="0"/>
                          <a:ext cx="3042285" cy="635"/>
                        </a:xfrm>
                        <a:prstGeom prst="rect">
                          <a:avLst/>
                        </a:prstGeom>
                        <a:solidFill>
                          <a:prstClr val="white"/>
                        </a:solidFill>
                        <a:ln>
                          <a:noFill/>
                        </a:ln>
                      </wps:spPr>
                      <wps:txbx>
                        <w:txbxContent>
                          <w:p w14:paraId="1FECA764" w14:textId="47E50E2D" w:rsidR="00B37CF0" w:rsidRPr="000347B7" w:rsidRDefault="00B37CF0" w:rsidP="005E1723">
                            <w:pPr>
                              <w:pStyle w:val="Caption"/>
                              <w:jc w:val="center"/>
                              <w:rPr>
                                <w:rFonts w:ascii="Times" w:eastAsia="Times New Roman" w:hAnsi="Times" w:cs="Times New Roman"/>
                              </w:rPr>
                            </w:pPr>
                            <w:bookmarkStart w:id="3" w:name="_Toc183619916"/>
                            <w:r>
                              <w:t xml:space="preserve">Figure </w:t>
                            </w:r>
                            <w:fldSimple w:instr=" SEQ Figure \* ARABIC ">
                              <w:r w:rsidR="00A96486">
                                <w:rPr>
                                  <w:noProof/>
                                </w:rPr>
                                <w:t>2</w:t>
                              </w:r>
                            </w:fldSimple>
                            <w:r>
                              <w:t>: Samara Seed Geometry, Jung [</w:t>
                            </w:r>
                            <w:r w:rsidR="00C962B2">
                              <w:t>9]</w:t>
                            </w:r>
                            <w:bookmarkEnd w:id="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78E533" id="_x0000_s1027" type="#_x0000_t202" style="position:absolute;margin-left:240.15pt;margin-top:58.05pt;width:239.55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" stroked="f">
                <v:textbox style="mso-fit-shape-to-text:t" inset="0,0,0,0">
                  <w:txbxContent>
                    <w:p w14:paraId="1FECA764" w14:textId="47E50E2D" w:rsidR="00B37CF0" w:rsidRPr="000347B7" w:rsidRDefault="00B37CF0" w:rsidP="005E1723">
                      <w:pPr>
                        <w:pStyle w:val="Caption"/>
                        <w:jc w:val="center"/>
                        <w:rPr>
                          <w:rFonts w:ascii="Times" w:eastAsia="Times New Roman" w:hAnsi="Times" w:cs="Times New Roman"/>
                        </w:rPr>
                      </w:pPr>
                      <w:bookmarkStart w:id="4" w:name="_Toc183619916"/>
                      <w:r>
                        <w:t xml:space="preserve">Figure </w:t>
                      </w:r>
                      <w:fldSimple w:instr=" SEQ Figure \* ARABIC ">
                        <w:r w:rsidR="00A96486">
                          <w:rPr>
                            <w:noProof/>
                          </w:rPr>
                          <w:t>2</w:t>
                        </w:r>
                      </w:fldSimple>
                      <w:r>
                        <w:t>: Samara Seed Geometry, Jung [</w:t>
                      </w:r>
                      <w:r w:rsidR="00C962B2">
                        <w:t>9]</w:t>
                      </w:r>
                      <w:bookmarkEnd w:id="4"/>
                    </w:p>
                  </w:txbxContent>
                </v:textbox>
                <w10:wrap type="tight"/>
              </v:shape>
            </w:pict>
          </mc:Fallback>
        </mc:AlternateContent>
      </w:r>
    </w:p>
    <w:p w14:paraId="3988F6C3" w14:textId="77777777" w:rsidR="00C83486" w:rsidRPr="009553D8" w:rsidRDefault="001133E0" w:rsidP="00C83486">
      <w:pPr>
        <w:keepNext/>
        <w:jc w:val="center"/>
        <w:rPr>
          <w:rFonts w:ascii="Times" w:hAnsi="Times"/>
        </w:rPr>
      </w:pPr>
      <w:r w:rsidRPr="009553D8">
        <w:rPr>
          <w:rFonts w:ascii="Times" w:hAnsi="Times"/>
          <w:noProof/>
        </w:rPr>
        <w:lastRenderedPageBreak/>
        <w:drawing>
          <wp:inline distT="0" distB="0" distL="0" distR="0" wp14:anchorId="54B57FB8" wp14:editId="781FA76E">
            <wp:extent cx="5566787" cy="3269489"/>
            <wp:effectExtent l="0" t="0" r="8890" b="7620"/>
            <wp:docPr id="34268193" name="Chart 1">
              <a:extLst xmlns:a="http://schemas.openxmlformats.org/drawingml/2006/main">
                <a:ext uri="{FF2B5EF4-FFF2-40B4-BE49-F238E27FC236}">
                  <a16:creationId xmlns:a16="http://schemas.microsoft.com/office/drawing/2014/main" id="{E46E8DF8-3DCF-5043-B997-6DECCDA998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522E417" w14:textId="4CBA6A5E" w:rsidR="00E04867" w:rsidRPr="009553D8" w:rsidRDefault="00C83486" w:rsidP="009F4957">
      <w:pPr>
        <w:pStyle w:val="Caption"/>
        <w:jc w:val="center"/>
        <w:rPr>
          <w:rFonts w:ascii="Times" w:hAnsi="Times"/>
        </w:rPr>
      </w:pPr>
      <w:bookmarkStart w:id="5" w:name="_Toc183619917"/>
      <w:r w:rsidRPr="009553D8">
        <w:rPr>
          <w:rFonts w:ascii="Times" w:hAnsi="Times"/>
        </w:rPr>
        <w:t xml:space="preserve">Figure </w:t>
      </w:r>
      <w:r w:rsidRPr="009553D8">
        <w:rPr>
          <w:rFonts w:ascii="Times" w:hAnsi="Times"/>
        </w:rPr>
        <w:fldChar w:fldCharType="begin"/>
      </w:r>
      <w:r w:rsidRPr="009553D8">
        <w:rPr>
          <w:rFonts w:ascii="Times" w:hAnsi="Times"/>
        </w:rPr>
        <w:instrText xml:space="preserve"> SEQ Figure \* ARABIC </w:instrText>
      </w:r>
      <w:r w:rsidRPr="009553D8">
        <w:rPr>
          <w:rFonts w:ascii="Times" w:hAnsi="Times"/>
        </w:rPr>
        <w:fldChar w:fldCharType="separate"/>
      </w:r>
      <w:r w:rsidR="00A96486">
        <w:rPr>
          <w:rFonts w:ascii="Times" w:hAnsi="Times"/>
          <w:noProof/>
        </w:rPr>
        <w:t>3</w:t>
      </w:r>
      <w:r w:rsidRPr="009553D8">
        <w:rPr>
          <w:rFonts w:ascii="Times" w:hAnsi="Times"/>
        </w:rPr>
        <w:fldChar w:fldCharType="end"/>
      </w:r>
      <w:r w:rsidRPr="009553D8">
        <w:rPr>
          <w:rFonts w:ascii="Times" w:hAnsi="Times"/>
        </w:rPr>
        <w:t>: Trajectory for Seed 3, Fast Transition Case</w:t>
      </w:r>
      <w:bookmarkEnd w:id="5"/>
    </w:p>
    <w:p w14:paraId="7BAA8C47" w14:textId="53F2E8CB" w:rsidR="0017650C" w:rsidRPr="009553D8" w:rsidRDefault="0057503C" w:rsidP="0017650C">
      <w:pPr>
        <w:pStyle w:val="Heading2"/>
        <w:rPr>
          <w:rFonts w:ascii="Times" w:hAnsi="Times"/>
        </w:rPr>
      </w:pPr>
      <w:bookmarkStart w:id="6" w:name="_Toc183558294"/>
      <w:r>
        <w:rPr>
          <w:noProof/>
        </w:rPr>
        <mc:AlternateContent>
          <mc:Choice Requires="wps">
            <w:drawing>
              <wp:anchor distT="0" distB="0" distL="114300" distR="114300" simplePos="0" relativeHeight="251674624" behindDoc="1" locked="0" layoutInCell="1" allowOverlap="1" wp14:anchorId="51BAA612" wp14:editId="6C0424B2">
                <wp:simplePos x="0" y="0"/>
                <wp:positionH relativeFrom="column">
                  <wp:posOffset>2248535</wp:posOffset>
                </wp:positionH>
                <wp:positionV relativeFrom="paragraph">
                  <wp:posOffset>3783493</wp:posOffset>
                </wp:positionV>
                <wp:extent cx="3810635" cy="169545"/>
                <wp:effectExtent l="0" t="0" r="0" b="0"/>
                <wp:wrapTight wrapText="bothSides">
                  <wp:wrapPolygon edited="0">
                    <wp:start x="0" y="0"/>
                    <wp:lineTo x="0" y="19416"/>
                    <wp:lineTo x="21524" y="19416"/>
                    <wp:lineTo x="21524" y="0"/>
                    <wp:lineTo x="0" y="0"/>
                  </wp:wrapPolygon>
                </wp:wrapTight>
                <wp:docPr id="2074177957" name="Text Box 1"/>
                <wp:cNvGraphicFramePr/>
                <a:graphic xmlns:a="http://schemas.openxmlformats.org/drawingml/2006/main">
                  <a:graphicData uri="http://schemas.microsoft.com/office/word/2010/wordprocessingShape">
                    <wps:wsp>
                      <wps:cNvSpPr txBox="1"/>
                      <wps:spPr>
                        <a:xfrm>
                          <a:off x="0" y="0"/>
                          <a:ext cx="3810635" cy="169545"/>
                        </a:xfrm>
                        <a:prstGeom prst="rect">
                          <a:avLst/>
                        </a:prstGeom>
                        <a:solidFill>
                          <a:prstClr val="white"/>
                        </a:solidFill>
                        <a:ln>
                          <a:noFill/>
                        </a:ln>
                      </wps:spPr>
                      <wps:txbx>
                        <w:txbxContent>
                          <w:p w14:paraId="719B1A10" w14:textId="298B7E0F" w:rsidR="00DF00C3" w:rsidRPr="00244B90" w:rsidRDefault="00DF00C3" w:rsidP="00DF00C3">
                            <w:pPr>
                              <w:pStyle w:val="Caption"/>
                              <w:jc w:val="center"/>
                              <w:rPr>
                                <w:noProof/>
                                <w:sz w:val="36"/>
                                <w:szCs w:val="26"/>
                              </w:rPr>
                            </w:pPr>
                            <w:bookmarkStart w:id="7" w:name="_Toc183619918"/>
                            <w:r>
                              <w:t xml:space="preserve">Figure </w:t>
                            </w:r>
                            <w:fldSimple w:instr=" SEQ Figure \* ARABIC ">
                              <w:r w:rsidR="00A96486">
                                <w:rPr>
                                  <w:noProof/>
                                </w:rPr>
                                <w:t>4</w:t>
                              </w:r>
                            </w:fldSimple>
                            <w:r>
                              <w:t>: Mass Distribution</w:t>
                            </w:r>
                            <w:bookmarkEnd w:id="7"/>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1BAA612" id="_x0000_s1028" type="#_x0000_t202" style="position:absolute;margin-left:177.05pt;margin-top:297.9pt;width:300.05pt;height:13.35pt;z-index:-251641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" stroked="f">
                <v:textbox inset="0,0,0,0">
                  <w:txbxContent>
                    <w:p w14:paraId="719B1A10" w14:textId="298B7E0F" w:rsidR="00DF00C3" w:rsidRPr="00244B90" w:rsidRDefault="00DF00C3" w:rsidP="00DF00C3">
                      <w:pPr>
                        <w:pStyle w:val="Caption"/>
                        <w:jc w:val="center"/>
                        <w:rPr>
                          <w:noProof/>
                          <w:sz w:val="36"/>
                          <w:szCs w:val="26"/>
                        </w:rPr>
                      </w:pPr>
                      <w:bookmarkStart w:id="8" w:name="_Toc183619918"/>
                      <w:r>
                        <w:t xml:space="preserve">Figure </w:t>
                      </w:r>
                      <w:fldSimple w:instr=" SEQ Figure \* ARABIC ">
                        <w:r w:rsidR="00A96486">
                          <w:rPr>
                            <w:noProof/>
                          </w:rPr>
                          <w:t>4</w:t>
                        </w:r>
                      </w:fldSimple>
                      <w:r>
                        <w:t>: Mass Distribution</w:t>
                      </w:r>
                      <w:bookmarkEnd w:id="8"/>
                    </w:p>
                  </w:txbxContent>
                </v:textbox>
                <w10:wrap type="tight"/>
              </v:shape>
            </w:pict>
          </mc:Fallback>
        </mc:AlternateContent>
      </w:r>
      <w:r>
        <w:rPr>
          <w:noProof/>
        </w:rPr>
        <mc:AlternateContent>
          <mc:Choice Requires="cx1">
            <w:drawing>
              <wp:anchor distT="0" distB="0" distL="114300" distR="114300" simplePos="0" relativeHeight="251672576" behindDoc="1" locked="0" layoutInCell="1" allowOverlap="1" wp14:anchorId="29A3E3F8" wp14:editId="1F451015">
                <wp:simplePos x="0" y="0"/>
                <wp:positionH relativeFrom="margin">
                  <wp:posOffset>2248535</wp:posOffset>
                </wp:positionH>
                <wp:positionV relativeFrom="paragraph">
                  <wp:posOffset>556895</wp:posOffset>
                </wp:positionV>
                <wp:extent cx="3810635" cy="3220085"/>
                <wp:effectExtent l="0" t="0" r="12065" b="5715"/>
                <wp:wrapTight wrapText="bothSides">
                  <wp:wrapPolygon edited="0">
                    <wp:start x="0" y="0"/>
                    <wp:lineTo x="0" y="21553"/>
                    <wp:lineTo x="21596" y="21553"/>
                    <wp:lineTo x="21596" y="0"/>
                    <wp:lineTo x="0" y="0"/>
                  </wp:wrapPolygon>
                </wp:wrapTight>
                <wp:docPr id="2112149210" name="Chart 1">
                  <a:extLst xmlns:a="http://schemas.openxmlformats.org/drawingml/2006/main">
                    <a:ext uri="{FF2B5EF4-FFF2-40B4-BE49-F238E27FC236}">
                      <a16:creationId xmlns:a16="http://schemas.microsoft.com/office/drawing/2014/main" id="{E1288901-1501-926C-EC14-0CC8364183C1}"/>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7"/>
                  </a:graphicData>
                </a:graphic>
                <wp14:sizeRelH relativeFrom="page">
                  <wp14:pctWidth>0</wp14:pctWidth>
                </wp14:sizeRelH>
                <wp14:sizeRelV relativeFrom="page">
                  <wp14:pctHeight>0</wp14:pctHeight>
                </wp14:sizeRelV>
              </wp:anchor>
            </w:drawing>
          </mc:Choice>
          <mc:Fallback>
            <w:drawing>
              <wp:anchor distT="0" distB="0" distL="114300" distR="114300" simplePos="0" relativeHeight="251672576" behindDoc="1" locked="0" layoutInCell="1" allowOverlap="1" wp14:anchorId="29A3E3F8" wp14:editId="1F451015">
                <wp:simplePos x="0" y="0"/>
                <wp:positionH relativeFrom="margin">
                  <wp:posOffset>2248535</wp:posOffset>
                </wp:positionH>
                <wp:positionV relativeFrom="paragraph">
                  <wp:posOffset>556895</wp:posOffset>
                </wp:positionV>
                <wp:extent cx="3810635" cy="3220085"/>
                <wp:effectExtent l="0" t="0" r="12065" b="5715"/>
                <wp:wrapTight wrapText="bothSides">
                  <wp:wrapPolygon edited="0">
                    <wp:start x="0" y="0"/>
                    <wp:lineTo x="0" y="21553"/>
                    <wp:lineTo x="21596" y="21553"/>
                    <wp:lineTo x="21596" y="0"/>
                    <wp:lineTo x="0" y="0"/>
                  </wp:wrapPolygon>
                </wp:wrapTight>
                <wp:docPr id="2112149210" name="Chart 1">
                  <a:extLst xmlns:a="http://schemas.openxmlformats.org/drawingml/2006/main">
                    <a:ext uri="{FF2B5EF4-FFF2-40B4-BE49-F238E27FC236}">
                      <a16:creationId xmlns:a16="http://schemas.microsoft.com/office/drawing/2014/main" id="{E1288901-1501-926C-EC14-0CC8364183C1}"/>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112149210" name="Chart 1">
                          <a:extLst>
                            <a:ext uri="{FF2B5EF4-FFF2-40B4-BE49-F238E27FC236}">
                              <a16:creationId xmlns:a16="http://schemas.microsoft.com/office/drawing/2014/main" id="{E1288901-1501-926C-EC14-0CC8364183C1}"/>
                            </a:ext>
                          </a:extLst>
                        </pic:cNvPr>
                        <pic:cNvPicPr>
                          <a:picLocks noGrp="1" noRot="1" noChangeAspect="1" noMove="1" noResize="1" noEditPoints="1" noAdjustHandles="1" noChangeArrowheads="1" noChangeShapeType="1"/>
                        </pic:cNvPicPr>
                      </pic:nvPicPr>
                      <pic:blipFill>
                        <a:blip r:embed="rId18"/>
                        <a:stretch>
                          <a:fillRect/>
                        </a:stretch>
                      </pic:blipFill>
                      <pic:spPr>
                        <a:xfrm>
                          <a:off x="0" y="0"/>
                          <a:ext cx="3810635" cy="3220085"/>
                        </a:xfrm>
                        <a:prstGeom prst="rect">
                          <a:avLst/>
                        </a:prstGeom>
                      </pic:spPr>
                    </pic:pic>
                  </a:graphicData>
                </a:graphic>
                <wp14:sizeRelH relativeFrom="page">
                  <wp14:pctWidth>0</wp14:pctWidth>
                </wp14:sizeRelH>
                <wp14:sizeRelV relativeFrom="page">
                  <wp14:pctHeight>0</wp14:pctHeight>
                </wp14:sizeRelV>
              </wp:anchor>
            </w:drawing>
          </mc:Fallback>
        </mc:AlternateContent>
      </w:r>
      <w:r w:rsidR="0017650C" w:rsidRPr="009553D8">
        <w:rPr>
          <w:rFonts w:ascii="Times" w:hAnsi="Times"/>
        </w:rPr>
        <w:t xml:space="preserve">Morphological </w:t>
      </w:r>
      <w:r w:rsidR="00F16FC2">
        <w:rPr>
          <w:rFonts w:ascii="Times" w:hAnsi="Times"/>
        </w:rPr>
        <w:t xml:space="preserve">and Time </w:t>
      </w:r>
      <w:r w:rsidR="0017650C" w:rsidRPr="009553D8">
        <w:rPr>
          <w:rFonts w:ascii="Times" w:hAnsi="Times"/>
        </w:rPr>
        <w:t>Distributions</w:t>
      </w:r>
      <w:bookmarkEnd w:id="6"/>
    </w:p>
    <w:tbl>
      <w:tblPr>
        <w:tblpPr w:leftFromText="180" w:rightFromText="180" w:vertAnchor="text" w:tblpY="1"/>
        <w:tblOverlap w:val="never"/>
        <w:tblW w:w="3299" w:type="dxa"/>
        <w:tblLook w:val="04A0" w:firstRow="1" w:lastRow="0" w:firstColumn="1" w:lastColumn="0" w:noHBand="0" w:noVBand="1"/>
      </w:tblPr>
      <w:tblGrid>
        <w:gridCol w:w="1910"/>
        <w:gridCol w:w="1389"/>
      </w:tblGrid>
      <w:tr w:rsidR="002C5A34" w14:paraId="03637628" w14:textId="77777777" w:rsidTr="00CB2E1A">
        <w:trPr>
          <w:trHeight w:val="320"/>
        </w:trPr>
        <w:tc>
          <w:tcPr>
            <w:tcW w:w="3299" w:type="dxa"/>
            <w:gridSpan w:val="2"/>
            <w:tcBorders>
              <w:top w:val="single" w:sz="8" w:space="0" w:color="auto"/>
              <w:left w:val="nil"/>
              <w:bottom w:val="single" w:sz="4" w:space="0" w:color="auto"/>
              <w:right w:val="nil"/>
            </w:tcBorders>
            <w:shd w:val="clear" w:color="auto" w:fill="auto"/>
            <w:noWrap/>
            <w:vAlign w:val="center"/>
            <w:hideMark/>
          </w:tcPr>
          <w:p w14:paraId="7BD05BEC" w14:textId="77777777" w:rsidR="002C5A34" w:rsidRPr="00CB2E1A" w:rsidRDefault="002C5A34" w:rsidP="00CB2E1A">
            <w:pPr>
              <w:jc w:val="center"/>
              <w:rPr>
                <w:i/>
                <w:iCs/>
                <w:color w:val="000000"/>
                <w:sz w:val="22"/>
                <w:szCs w:val="22"/>
              </w:rPr>
            </w:pPr>
            <w:r w:rsidRPr="00CB2E1A">
              <w:rPr>
                <w:i/>
                <w:iCs/>
                <w:color w:val="000000"/>
                <w:sz w:val="22"/>
                <w:szCs w:val="22"/>
              </w:rPr>
              <w:t>Mass [g]</w:t>
            </w:r>
          </w:p>
        </w:tc>
      </w:tr>
      <w:tr w:rsidR="002C5A34" w14:paraId="10413903" w14:textId="77777777" w:rsidTr="002C5A34">
        <w:trPr>
          <w:trHeight w:val="320"/>
        </w:trPr>
        <w:tc>
          <w:tcPr>
            <w:tcW w:w="1910" w:type="dxa"/>
            <w:tcBorders>
              <w:top w:val="nil"/>
              <w:left w:val="nil"/>
              <w:bottom w:val="nil"/>
              <w:right w:val="nil"/>
            </w:tcBorders>
            <w:shd w:val="clear" w:color="auto" w:fill="auto"/>
            <w:noWrap/>
            <w:vAlign w:val="bottom"/>
            <w:hideMark/>
          </w:tcPr>
          <w:p w14:paraId="19B8951B" w14:textId="77777777" w:rsidR="002C5A34" w:rsidRPr="00CB2E1A" w:rsidRDefault="002C5A34" w:rsidP="002C5A34">
            <w:pPr>
              <w:jc w:val="center"/>
              <w:rPr>
                <w:i/>
                <w:iCs/>
                <w:color w:val="000000"/>
                <w:sz w:val="22"/>
                <w:szCs w:val="22"/>
              </w:rPr>
            </w:pPr>
          </w:p>
        </w:tc>
        <w:tc>
          <w:tcPr>
            <w:tcW w:w="1389" w:type="dxa"/>
            <w:tcBorders>
              <w:top w:val="nil"/>
              <w:left w:val="nil"/>
              <w:bottom w:val="nil"/>
              <w:right w:val="nil"/>
            </w:tcBorders>
            <w:shd w:val="clear" w:color="auto" w:fill="auto"/>
            <w:noWrap/>
            <w:vAlign w:val="bottom"/>
            <w:hideMark/>
          </w:tcPr>
          <w:p w14:paraId="593CE59A" w14:textId="77777777" w:rsidR="002C5A34" w:rsidRPr="00CB2E1A" w:rsidRDefault="002C5A34" w:rsidP="002C5A34">
            <w:pPr>
              <w:rPr>
                <w:sz w:val="20"/>
                <w:szCs w:val="20"/>
              </w:rPr>
            </w:pPr>
          </w:p>
        </w:tc>
      </w:tr>
      <w:tr w:rsidR="002C5A34" w14:paraId="5580847E" w14:textId="77777777" w:rsidTr="00CB2E1A">
        <w:trPr>
          <w:trHeight w:val="340"/>
        </w:trPr>
        <w:tc>
          <w:tcPr>
            <w:tcW w:w="1910" w:type="dxa"/>
            <w:tcBorders>
              <w:top w:val="nil"/>
              <w:left w:val="nil"/>
              <w:bottom w:val="nil"/>
              <w:right w:val="nil"/>
            </w:tcBorders>
            <w:shd w:val="clear" w:color="auto" w:fill="auto"/>
            <w:noWrap/>
            <w:vAlign w:val="center"/>
            <w:hideMark/>
          </w:tcPr>
          <w:p w14:paraId="3134E96E" w14:textId="77777777" w:rsidR="002C5A34" w:rsidRPr="00CB2E1A" w:rsidRDefault="002C5A34" w:rsidP="00CB2E1A">
            <w:pPr>
              <w:rPr>
                <w:color w:val="000000"/>
                <w:sz w:val="22"/>
                <w:szCs w:val="22"/>
              </w:rPr>
            </w:pPr>
            <w:r w:rsidRPr="00CB2E1A">
              <w:rPr>
                <w:color w:val="000000"/>
                <w:sz w:val="22"/>
                <w:szCs w:val="22"/>
              </w:rPr>
              <w:t>Mean</w:t>
            </w:r>
          </w:p>
        </w:tc>
        <w:tc>
          <w:tcPr>
            <w:tcW w:w="1389" w:type="dxa"/>
            <w:tcBorders>
              <w:top w:val="nil"/>
              <w:left w:val="nil"/>
              <w:bottom w:val="nil"/>
              <w:right w:val="nil"/>
            </w:tcBorders>
            <w:shd w:val="clear" w:color="auto" w:fill="auto"/>
            <w:noWrap/>
            <w:vAlign w:val="center"/>
            <w:hideMark/>
          </w:tcPr>
          <w:p w14:paraId="55EBE36C" w14:textId="77777777" w:rsidR="002C5A34" w:rsidRPr="00CB2E1A" w:rsidRDefault="002C5A34" w:rsidP="00CB2E1A">
            <w:pPr>
              <w:jc w:val="right"/>
              <w:rPr>
                <w:color w:val="000000"/>
                <w:sz w:val="22"/>
                <w:szCs w:val="22"/>
              </w:rPr>
            </w:pPr>
            <w:r w:rsidRPr="00CB2E1A">
              <w:rPr>
                <w:color w:val="000000"/>
                <w:sz w:val="22"/>
                <w:szCs w:val="22"/>
              </w:rPr>
              <w:t>0.45952381</w:t>
            </w:r>
          </w:p>
        </w:tc>
      </w:tr>
      <w:tr w:rsidR="002C5A34" w14:paraId="1BFE0FF0" w14:textId="77777777" w:rsidTr="00CB2E1A">
        <w:trPr>
          <w:trHeight w:val="320"/>
        </w:trPr>
        <w:tc>
          <w:tcPr>
            <w:tcW w:w="1910" w:type="dxa"/>
            <w:tcBorders>
              <w:top w:val="nil"/>
              <w:left w:val="nil"/>
              <w:bottom w:val="nil"/>
              <w:right w:val="nil"/>
            </w:tcBorders>
            <w:shd w:val="clear" w:color="auto" w:fill="auto"/>
            <w:noWrap/>
            <w:vAlign w:val="center"/>
            <w:hideMark/>
          </w:tcPr>
          <w:p w14:paraId="3E67C2F2" w14:textId="77777777" w:rsidR="002C5A34" w:rsidRPr="00CB2E1A" w:rsidRDefault="002C5A34" w:rsidP="00CB2E1A">
            <w:pPr>
              <w:rPr>
                <w:color w:val="000000"/>
                <w:sz w:val="22"/>
                <w:szCs w:val="22"/>
              </w:rPr>
            </w:pPr>
            <w:r w:rsidRPr="00CB2E1A">
              <w:rPr>
                <w:color w:val="000000"/>
                <w:sz w:val="22"/>
                <w:szCs w:val="22"/>
              </w:rPr>
              <w:t>Standard Error</w:t>
            </w:r>
          </w:p>
        </w:tc>
        <w:tc>
          <w:tcPr>
            <w:tcW w:w="1389" w:type="dxa"/>
            <w:tcBorders>
              <w:top w:val="nil"/>
              <w:left w:val="nil"/>
              <w:bottom w:val="nil"/>
              <w:right w:val="nil"/>
            </w:tcBorders>
            <w:shd w:val="clear" w:color="auto" w:fill="auto"/>
            <w:noWrap/>
            <w:vAlign w:val="center"/>
            <w:hideMark/>
          </w:tcPr>
          <w:p w14:paraId="2DAE8A58" w14:textId="77777777" w:rsidR="002C5A34" w:rsidRPr="00CB2E1A" w:rsidRDefault="002C5A34" w:rsidP="00CB2E1A">
            <w:pPr>
              <w:jc w:val="right"/>
              <w:rPr>
                <w:color w:val="000000"/>
                <w:sz w:val="22"/>
                <w:szCs w:val="22"/>
              </w:rPr>
            </w:pPr>
            <w:r w:rsidRPr="00CB2E1A">
              <w:rPr>
                <w:color w:val="000000"/>
                <w:sz w:val="22"/>
                <w:szCs w:val="22"/>
              </w:rPr>
              <w:t>0.014283324</w:t>
            </w:r>
          </w:p>
        </w:tc>
      </w:tr>
      <w:tr w:rsidR="002C5A34" w14:paraId="79164349" w14:textId="77777777" w:rsidTr="00CB2E1A">
        <w:trPr>
          <w:trHeight w:val="320"/>
        </w:trPr>
        <w:tc>
          <w:tcPr>
            <w:tcW w:w="1910" w:type="dxa"/>
            <w:tcBorders>
              <w:top w:val="nil"/>
              <w:left w:val="nil"/>
              <w:bottom w:val="nil"/>
              <w:right w:val="nil"/>
            </w:tcBorders>
            <w:shd w:val="clear" w:color="auto" w:fill="auto"/>
            <w:noWrap/>
            <w:vAlign w:val="center"/>
            <w:hideMark/>
          </w:tcPr>
          <w:p w14:paraId="7CB625FA" w14:textId="77777777" w:rsidR="002C5A34" w:rsidRPr="00CB2E1A" w:rsidRDefault="002C5A34" w:rsidP="00CB2E1A">
            <w:pPr>
              <w:rPr>
                <w:color w:val="000000"/>
                <w:sz w:val="22"/>
                <w:szCs w:val="22"/>
              </w:rPr>
            </w:pPr>
            <w:r w:rsidRPr="00CB2E1A">
              <w:rPr>
                <w:color w:val="000000"/>
                <w:sz w:val="22"/>
                <w:szCs w:val="22"/>
              </w:rPr>
              <w:t>Median</w:t>
            </w:r>
          </w:p>
        </w:tc>
        <w:tc>
          <w:tcPr>
            <w:tcW w:w="1389" w:type="dxa"/>
            <w:tcBorders>
              <w:top w:val="nil"/>
              <w:left w:val="nil"/>
              <w:bottom w:val="nil"/>
              <w:right w:val="nil"/>
            </w:tcBorders>
            <w:shd w:val="clear" w:color="auto" w:fill="auto"/>
            <w:noWrap/>
            <w:vAlign w:val="center"/>
            <w:hideMark/>
          </w:tcPr>
          <w:p w14:paraId="72DBE612" w14:textId="77777777" w:rsidR="002C5A34" w:rsidRPr="00CB2E1A" w:rsidRDefault="002C5A34" w:rsidP="00CB2E1A">
            <w:pPr>
              <w:jc w:val="right"/>
              <w:rPr>
                <w:color w:val="000000"/>
                <w:sz w:val="22"/>
                <w:szCs w:val="22"/>
              </w:rPr>
            </w:pPr>
            <w:r w:rsidRPr="00CB2E1A">
              <w:rPr>
                <w:color w:val="000000"/>
                <w:sz w:val="22"/>
                <w:szCs w:val="22"/>
              </w:rPr>
              <w:t>0.45</w:t>
            </w:r>
          </w:p>
        </w:tc>
      </w:tr>
      <w:tr w:rsidR="002C5A34" w14:paraId="3936DFF8" w14:textId="77777777" w:rsidTr="00CB2E1A">
        <w:trPr>
          <w:trHeight w:val="320"/>
        </w:trPr>
        <w:tc>
          <w:tcPr>
            <w:tcW w:w="1910" w:type="dxa"/>
            <w:tcBorders>
              <w:top w:val="nil"/>
              <w:left w:val="nil"/>
              <w:bottom w:val="nil"/>
              <w:right w:val="nil"/>
            </w:tcBorders>
            <w:shd w:val="clear" w:color="auto" w:fill="auto"/>
            <w:noWrap/>
            <w:vAlign w:val="center"/>
            <w:hideMark/>
          </w:tcPr>
          <w:p w14:paraId="6620465F" w14:textId="77777777" w:rsidR="002C5A34" w:rsidRPr="00CB2E1A" w:rsidRDefault="002C5A34" w:rsidP="00CB2E1A">
            <w:pPr>
              <w:rPr>
                <w:color w:val="000000"/>
                <w:sz w:val="22"/>
                <w:szCs w:val="22"/>
              </w:rPr>
            </w:pPr>
            <w:r w:rsidRPr="00CB2E1A">
              <w:rPr>
                <w:color w:val="000000"/>
                <w:sz w:val="22"/>
                <w:szCs w:val="22"/>
              </w:rPr>
              <w:t>Mode</w:t>
            </w:r>
          </w:p>
        </w:tc>
        <w:tc>
          <w:tcPr>
            <w:tcW w:w="1389" w:type="dxa"/>
            <w:tcBorders>
              <w:top w:val="nil"/>
              <w:left w:val="nil"/>
              <w:bottom w:val="nil"/>
              <w:right w:val="nil"/>
            </w:tcBorders>
            <w:shd w:val="clear" w:color="auto" w:fill="auto"/>
            <w:noWrap/>
            <w:vAlign w:val="center"/>
            <w:hideMark/>
          </w:tcPr>
          <w:p w14:paraId="7F389847" w14:textId="77777777" w:rsidR="002C5A34" w:rsidRPr="00CB2E1A" w:rsidRDefault="002C5A34" w:rsidP="00CB2E1A">
            <w:pPr>
              <w:jc w:val="right"/>
              <w:rPr>
                <w:color w:val="000000"/>
                <w:sz w:val="22"/>
                <w:szCs w:val="22"/>
              </w:rPr>
            </w:pPr>
            <w:r w:rsidRPr="00CB2E1A">
              <w:rPr>
                <w:color w:val="000000"/>
                <w:sz w:val="22"/>
                <w:szCs w:val="22"/>
              </w:rPr>
              <w:t>0.4</w:t>
            </w:r>
          </w:p>
        </w:tc>
      </w:tr>
      <w:tr w:rsidR="002C5A34" w14:paraId="46185A54" w14:textId="77777777" w:rsidTr="00CB2E1A">
        <w:trPr>
          <w:trHeight w:val="320"/>
        </w:trPr>
        <w:tc>
          <w:tcPr>
            <w:tcW w:w="1910" w:type="dxa"/>
            <w:tcBorders>
              <w:top w:val="nil"/>
              <w:left w:val="nil"/>
              <w:bottom w:val="nil"/>
              <w:right w:val="nil"/>
            </w:tcBorders>
            <w:shd w:val="clear" w:color="auto" w:fill="auto"/>
            <w:noWrap/>
            <w:vAlign w:val="center"/>
            <w:hideMark/>
          </w:tcPr>
          <w:p w14:paraId="093AF075" w14:textId="77777777" w:rsidR="002C5A34" w:rsidRPr="00CB2E1A" w:rsidRDefault="002C5A34" w:rsidP="00CB2E1A">
            <w:pPr>
              <w:rPr>
                <w:color w:val="000000"/>
                <w:sz w:val="22"/>
                <w:szCs w:val="22"/>
              </w:rPr>
            </w:pPr>
            <w:r w:rsidRPr="00CB2E1A">
              <w:rPr>
                <w:color w:val="000000"/>
                <w:sz w:val="22"/>
                <w:szCs w:val="22"/>
              </w:rPr>
              <w:t>Standard Deviation</w:t>
            </w:r>
          </w:p>
        </w:tc>
        <w:tc>
          <w:tcPr>
            <w:tcW w:w="1389" w:type="dxa"/>
            <w:tcBorders>
              <w:top w:val="nil"/>
              <w:left w:val="nil"/>
              <w:bottom w:val="nil"/>
              <w:right w:val="nil"/>
            </w:tcBorders>
            <w:shd w:val="clear" w:color="auto" w:fill="auto"/>
            <w:noWrap/>
            <w:vAlign w:val="center"/>
            <w:hideMark/>
          </w:tcPr>
          <w:p w14:paraId="3527774B" w14:textId="77777777" w:rsidR="002C5A34" w:rsidRPr="00CB2E1A" w:rsidRDefault="002C5A34" w:rsidP="00CB2E1A">
            <w:pPr>
              <w:jc w:val="right"/>
              <w:rPr>
                <w:color w:val="000000"/>
                <w:sz w:val="22"/>
                <w:szCs w:val="22"/>
              </w:rPr>
            </w:pPr>
            <w:r w:rsidRPr="00CB2E1A">
              <w:rPr>
                <w:color w:val="000000"/>
                <w:sz w:val="22"/>
                <w:szCs w:val="22"/>
              </w:rPr>
              <w:t>0.130908823</w:t>
            </w:r>
          </w:p>
        </w:tc>
      </w:tr>
      <w:tr w:rsidR="002C5A34" w14:paraId="4FB47C55" w14:textId="77777777" w:rsidTr="00CB2E1A">
        <w:trPr>
          <w:trHeight w:val="320"/>
        </w:trPr>
        <w:tc>
          <w:tcPr>
            <w:tcW w:w="1910" w:type="dxa"/>
            <w:tcBorders>
              <w:top w:val="nil"/>
              <w:left w:val="nil"/>
              <w:bottom w:val="nil"/>
              <w:right w:val="nil"/>
            </w:tcBorders>
            <w:shd w:val="clear" w:color="auto" w:fill="auto"/>
            <w:noWrap/>
            <w:vAlign w:val="center"/>
            <w:hideMark/>
          </w:tcPr>
          <w:p w14:paraId="2F4E1971" w14:textId="77777777" w:rsidR="002C5A34" w:rsidRPr="00CB2E1A" w:rsidRDefault="002C5A34" w:rsidP="00CB2E1A">
            <w:pPr>
              <w:rPr>
                <w:color w:val="000000"/>
                <w:sz w:val="22"/>
                <w:szCs w:val="22"/>
              </w:rPr>
            </w:pPr>
            <w:r w:rsidRPr="00CB2E1A">
              <w:rPr>
                <w:color w:val="000000"/>
                <w:sz w:val="22"/>
                <w:szCs w:val="22"/>
              </w:rPr>
              <w:t>Sample Variance</w:t>
            </w:r>
          </w:p>
        </w:tc>
        <w:tc>
          <w:tcPr>
            <w:tcW w:w="1389" w:type="dxa"/>
            <w:tcBorders>
              <w:top w:val="nil"/>
              <w:left w:val="nil"/>
              <w:bottom w:val="nil"/>
              <w:right w:val="nil"/>
            </w:tcBorders>
            <w:shd w:val="clear" w:color="auto" w:fill="auto"/>
            <w:noWrap/>
            <w:vAlign w:val="center"/>
            <w:hideMark/>
          </w:tcPr>
          <w:p w14:paraId="6232BE1E" w14:textId="77777777" w:rsidR="002C5A34" w:rsidRPr="00CB2E1A" w:rsidRDefault="002C5A34" w:rsidP="00CB2E1A">
            <w:pPr>
              <w:jc w:val="right"/>
              <w:rPr>
                <w:color w:val="000000"/>
                <w:sz w:val="22"/>
                <w:szCs w:val="22"/>
              </w:rPr>
            </w:pPr>
            <w:r w:rsidRPr="00CB2E1A">
              <w:rPr>
                <w:color w:val="000000"/>
                <w:sz w:val="22"/>
                <w:szCs w:val="22"/>
              </w:rPr>
              <w:t>0.01713712</w:t>
            </w:r>
          </w:p>
        </w:tc>
      </w:tr>
      <w:tr w:rsidR="002C5A34" w14:paraId="573D7D62" w14:textId="77777777" w:rsidTr="00CB2E1A">
        <w:trPr>
          <w:trHeight w:val="320"/>
        </w:trPr>
        <w:tc>
          <w:tcPr>
            <w:tcW w:w="1910" w:type="dxa"/>
            <w:tcBorders>
              <w:top w:val="nil"/>
              <w:left w:val="nil"/>
              <w:bottom w:val="nil"/>
              <w:right w:val="nil"/>
            </w:tcBorders>
            <w:shd w:val="clear" w:color="auto" w:fill="auto"/>
            <w:noWrap/>
            <w:vAlign w:val="center"/>
            <w:hideMark/>
          </w:tcPr>
          <w:p w14:paraId="5A12B73F" w14:textId="77777777" w:rsidR="002C5A34" w:rsidRPr="00CB2E1A" w:rsidRDefault="002C5A34" w:rsidP="00CB2E1A">
            <w:pPr>
              <w:rPr>
                <w:color w:val="000000"/>
                <w:sz w:val="22"/>
                <w:szCs w:val="22"/>
              </w:rPr>
            </w:pPr>
            <w:r w:rsidRPr="00CB2E1A">
              <w:rPr>
                <w:color w:val="000000"/>
                <w:sz w:val="22"/>
                <w:szCs w:val="22"/>
              </w:rPr>
              <w:t>Kurtosis</w:t>
            </w:r>
          </w:p>
        </w:tc>
        <w:tc>
          <w:tcPr>
            <w:tcW w:w="1389" w:type="dxa"/>
            <w:tcBorders>
              <w:top w:val="nil"/>
              <w:left w:val="nil"/>
              <w:bottom w:val="nil"/>
              <w:right w:val="nil"/>
            </w:tcBorders>
            <w:shd w:val="clear" w:color="auto" w:fill="auto"/>
            <w:noWrap/>
            <w:vAlign w:val="center"/>
            <w:hideMark/>
          </w:tcPr>
          <w:p w14:paraId="1B0CDB15" w14:textId="77777777" w:rsidR="002C5A34" w:rsidRPr="00CB2E1A" w:rsidRDefault="002C5A34" w:rsidP="00CB2E1A">
            <w:pPr>
              <w:jc w:val="right"/>
              <w:rPr>
                <w:color w:val="000000"/>
                <w:sz w:val="22"/>
                <w:szCs w:val="22"/>
              </w:rPr>
            </w:pPr>
            <w:r w:rsidRPr="00CB2E1A">
              <w:rPr>
                <w:color w:val="000000"/>
                <w:sz w:val="22"/>
                <w:szCs w:val="22"/>
              </w:rPr>
              <w:t>0.001158372</w:t>
            </w:r>
          </w:p>
        </w:tc>
      </w:tr>
      <w:tr w:rsidR="002C5A34" w14:paraId="3E9F55CA" w14:textId="77777777" w:rsidTr="00CB2E1A">
        <w:trPr>
          <w:trHeight w:val="320"/>
        </w:trPr>
        <w:tc>
          <w:tcPr>
            <w:tcW w:w="1910" w:type="dxa"/>
            <w:tcBorders>
              <w:top w:val="nil"/>
              <w:left w:val="nil"/>
              <w:bottom w:val="nil"/>
              <w:right w:val="nil"/>
            </w:tcBorders>
            <w:shd w:val="clear" w:color="auto" w:fill="auto"/>
            <w:noWrap/>
            <w:vAlign w:val="center"/>
            <w:hideMark/>
          </w:tcPr>
          <w:p w14:paraId="6D0000C0" w14:textId="77777777" w:rsidR="002C5A34" w:rsidRPr="00CB2E1A" w:rsidRDefault="002C5A34" w:rsidP="00CB2E1A">
            <w:pPr>
              <w:rPr>
                <w:color w:val="000000"/>
                <w:sz w:val="22"/>
                <w:szCs w:val="22"/>
              </w:rPr>
            </w:pPr>
            <w:r w:rsidRPr="00CB2E1A">
              <w:rPr>
                <w:color w:val="000000"/>
                <w:sz w:val="22"/>
                <w:szCs w:val="22"/>
              </w:rPr>
              <w:t>Skewness</w:t>
            </w:r>
          </w:p>
        </w:tc>
        <w:tc>
          <w:tcPr>
            <w:tcW w:w="1389" w:type="dxa"/>
            <w:tcBorders>
              <w:top w:val="nil"/>
              <w:left w:val="nil"/>
              <w:bottom w:val="nil"/>
              <w:right w:val="nil"/>
            </w:tcBorders>
            <w:shd w:val="clear" w:color="auto" w:fill="auto"/>
            <w:noWrap/>
            <w:vAlign w:val="center"/>
            <w:hideMark/>
          </w:tcPr>
          <w:p w14:paraId="3429B206" w14:textId="77777777" w:rsidR="002C5A34" w:rsidRPr="00CB2E1A" w:rsidRDefault="002C5A34" w:rsidP="00CB2E1A">
            <w:pPr>
              <w:jc w:val="right"/>
              <w:rPr>
                <w:color w:val="000000"/>
                <w:sz w:val="22"/>
                <w:szCs w:val="22"/>
              </w:rPr>
            </w:pPr>
            <w:r w:rsidRPr="00CB2E1A">
              <w:rPr>
                <w:color w:val="000000"/>
                <w:sz w:val="22"/>
                <w:szCs w:val="22"/>
              </w:rPr>
              <w:t>0.06760225</w:t>
            </w:r>
          </w:p>
        </w:tc>
      </w:tr>
      <w:tr w:rsidR="002C5A34" w14:paraId="3DC09EF4" w14:textId="77777777" w:rsidTr="00CB2E1A">
        <w:trPr>
          <w:trHeight w:val="320"/>
        </w:trPr>
        <w:tc>
          <w:tcPr>
            <w:tcW w:w="1910" w:type="dxa"/>
            <w:tcBorders>
              <w:top w:val="nil"/>
              <w:left w:val="nil"/>
              <w:bottom w:val="nil"/>
              <w:right w:val="nil"/>
            </w:tcBorders>
            <w:shd w:val="clear" w:color="auto" w:fill="auto"/>
            <w:noWrap/>
            <w:vAlign w:val="center"/>
            <w:hideMark/>
          </w:tcPr>
          <w:p w14:paraId="01AAF669" w14:textId="77777777" w:rsidR="002C5A34" w:rsidRPr="00CB2E1A" w:rsidRDefault="002C5A34" w:rsidP="00CB2E1A">
            <w:pPr>
              <w:rPr>
                <w:color w:val="000000"/>
                <w:sz w:val="22"/>
                <w:szCs w:val="22"/>
              </w:rPr>
            </w:pPr>
            <w:r w:rsidRPr="00CB2E1A">
              <w:rPr>
                <w:color w:val="000000"/>
                <w:sz w:val="22"/>
                <w:szCs w:val="22"/>
              </w:rPr>
              <w:t>Range</w:t>
            </w:r>
          </w:p>
        </w:tc>
        <w:tc>
          <w:tcPr>
            <w:tcW w:w="1389" w:type="dxa"/>
            <w:tcBorders>
              <w:top w:val="nil"/>
              <w:left w:val="nil"/>
              <w:bottom w:val="nil"/>
              <w:right w:val="nil"/>
            </w:tcBorders>
            <w:shd w:val="clear" w:color="auto" w:fill="auto"/>
            <w:noWrap/>
            <w:vAlign w:val="center"/>
            <w:hideMark/>
          </w:tcPr>
          <w:p w14:paraId="16BBCD53" w14:textId="77777777" w:rsidR="002C5A34" w:rsidRPr="00CB2E1A" w:rsidRDefault="002C5A34" w:rsidP="00CB2E1A">
            <w:pPr>
              <w:jc w:val="right"/>
              <w:rPr>
                <w:color w:val="000000"/>
                <w:sz w:val="22"/>
                <w:szCs w:val="22"/>
              </w:rPr>
            </w:pPr>
            <w:r w:rsidRPr="00CB2E1A">
              <w:rPr>
                <w:color w:val="000000"/>
                <w:sz w:val="22"/>
                <w:szCs w:val="22"/>
              </w:rPr>
              <w:t>0.7</w:t>
            </w:r>
          </w:p>
        </w:tc>
      </w:tr>
      <w:tr w:rsidR="002C5A34" w14:paraId="4EAFC577" w14:textId="77777777" w:rsidTr="00CB2E1A">
        <w:trPr>
          <w:trHeight w:val="320"/>
        </w:trPr>
        <w:tc>
          <w:tcPr>
            <w:tcW w:w="1910" w:type="dxa"/>
            <w:tcBorders>
              <w:top w:val="nil"/>
              <w:left w:val="nil"/>
              <w:bottom w:val="nil"/>
              <w:right w:val="nil"/>
            </w:tcBorders>
            <w:shd w:val="clear" w:color="auto" w:fill="auto"/>
            <w:noWrap/>
            <w:vAlign w:val="center"/>
            <w:hideMark/>
          </w:tcPr>
          <w:p w14:paraId="219ED128" w14:textId="77777777" w:rsidR="002C5A34" w:rsidRPr="00CB2E1A" w:rsidRDefault="002C5A34" w:rsidP="00CB2E1A">
            <w:pPr>
              <w:rPr>
                <w:color w:val="000000"/>
                <w:sz w:val="22"/>
                <w:szCs w:val="22"/>
              </w:rPr>
            </w:pPr>
            <w:r w:rsidRPr="00CB2E1A">
              <w:rPr>
                <w:color w:val="000000"/>
                <w:sz w:val="22"/>
                <w:szCs w:val="22"/>
              </w:rPr>
              <w:t>Minimum</w:t>
            </w:r>
          </w:p>
        </w:tc>
        <w:tc>
          <w:tcPr>
            <w:tcW w:w="1389" w:type="dxa"/>
            <w:tcBorders>
              <w:top w:val="nil"/>
              <w:left w:val="nil"/>
              <w:bottom w:val="nil"/>
              <w:right w:val="nil"/>
            </w:tcBorders>
            <w:shd w:val="clear" w:color="auto" w:fill="auto"/>
            <w:noWrap/>
            <w:vAlign w:val="center"/>
            <w:hideMark/>
          </w:tcPr>
          <w:p w14:paraId="64CAAF31" w14:textId="77777777" w:rsidR="002C5A34" w:rsidRPr="00CB2E1A" w:rsidRDefault="002C5A34" w:rsidP="00CB2E1A">
            <w:pPr>
              <w:jc w:val="right"/>
              <w:rPr>
                <w:color w:val="000000"/>
                <w:sz w:val="22"/>
                <w:szCs w:val="22"/>
              </w:rPr>
            </w:pPr>
            <w:r w:rsidRPr="00CB2E1A">
              <w:rPr>
                <w:color w:val="000000"/>
                <w:sz w:val="22"/>
                <w:szCs w:val="22"/>
              </w:rPr>
              <w:t>0.1</w:t>
            </w:r>
          </w:p>
        </w:tc>
      </w:tr>
      <w:tr w:rsidR="002C5A34" w14:paraId="18AFA509" w14:textId="77777777" w:rsidTr="00CB2E1A">
        <w:trPr>
          <w:trHeight w:val="320"/>
        </w:trPr>
        <w:tc>
          <w:tcPr>
            <w:tcW w:w="1910" w:type="dxa"/>
            <w:tcBorders>
              <w:top w:val="nil"/>
              <w:left w:val="nil"/>
              <w:bottom w:val="nil"/>
              <w:right w:val="nil"/>
            </w:tcBorders>
            <w:shd w:val="clear" w:color="auto" w:fill="auto"/>
            <w:noWrap/>
            <w:vAlign w:val="center"/>
            <w:hideMark/>
          </w:tcPr>
          <w:p w14:paraId="483737D4" w14:textId="77777777" w:rsidR="002C5A34" w:rsidRPr="00CB2E1A" w:rsidRDefault="002C5A34" w:rsidP="00CB2E1A">
            <w:pPr>
              <w:rPr>
                <w:color w:val="000000"/>
                <w:sz w:val="22"/>
                <w:szCs w:val="22"/>
              </w:rPr>
            </w:pPr>
            <w:r w:rsidRPr="00CB2E1A">
              <w:rPr>
                <w:color w:val="000000"/>
                <w:sz w:val="22"/>
                <w:szCs w:val="22"/>
              </w:rPr>
              <w:t>Maximum</w:t>
            </w:r>
          </w:p>
        </w:tc>
        <w:tc>
          <w:tcPr>
            <w:tcW w:w="1389" w:type="dxa"/>
            <w:tcBorders>
              <w:top w:val="nil"/>
              <w:left w:val="nil"/>
              <w:bottom w:val="nil"/>
              <w:right w:val="nil"/>
            </w:tcBorders>
            <w:shd w:val="clear" w:color="auto" w:fill="auto"/>
            <w:noWrap/>
            <w:vAlign w:val="center"/>
            <w:hideMark/>
          </w:tcPr>
          <w:p w14:paraId="09659271" w14:textId="77777777" w:rsidR="002C5A34" w:rsidRPr="00CB2E1A" w:rsidRDefault="002C5A34" w:rsidP="00CB2E1A">
            <w:pPr>
              <w:jc w:val="right"/>
              <w:rPr>
                <w:color w:val="000000"/>
                <w:sz w:val="22"/>
                <w:szCs w:val="22"/>
              </w:rPr>
            </w:pPr>
            <w:r w:rsidRPr="00CB2E1A">
              <w:rPr>
                <w:color w:val="000000"/>
                <w:sz w:val="22"/>
                <w:szCs w:val="22"/>
              </w:rPr>
              <w:t>0.8</w:t>
            </w:r>
          </w:p>
        </w:tc>
      </w:tr>
      <w:tr w:rsidR="002C5A34" w14:paraId="4DDABDF6" w14:textId="77777777" w:rsidTr="00CB2E1A">
        <w:trPr>
          <w:trHeight w:val="340"/>
        </w:trPr>
        <w:tc>
          <w:tcPr>
            <w:tcW w:w="1910" w:type="dxa"/>
            <w:tcBorders>
              <w:top w:val="nil"/>
              <w:left w:val="nil"/>
              <w:bottom w:val="nil"/>
              <w:right w:val="nil"/>
            </w:tcBorders>
            <w:shd w:val="clear" w:color="auto" w:fill="auto"/>
            <w:noWrap/>
            <w:vAlign w:val="center"/>
            <w:hideMark/>
          </w:tcPr>
          <w:p w14:paraId="255B15A6" w14:textId="77777777" w:rsidR="002C5A34" w:rsidRPr="00CB2E1A" w:rsidRDefault="002C5A34" w:rsidP="00CB2E1A">
            <w:pPr>
              <w:rPr>
                <w:color w:val="000000"/>
                <w:sz w:val="22"/>
                <w:szCs w:val="22"/>
              </w:rPr>
            </w:pPr>
            <w:r w:rsidRPr="00CB2E1A">
              <w:rPr>
                <w:color w:val="000000"/>
                <w:sz w:val="22"/>
                <w:szCs w:val="22"/>
              </w:rPr>
              <w:t>Sum</w:t>
            </w:r>
          </w:p>
        </w:tc>
        <w:tc>
          <w:tcPr>
            <w:tcW w:w="1389" w:type="dxa"/>
            <w:tcBorders>
              <w:top w:val="nil"/>
              <w:left w:val="nil"/>
              <w:bottom w:val="nil"/>
              <w:right w:val="nil"/>
            </w:tcBorders>
            <w:shd w:val="clear" w:color="auto" w:fill="auto"/>
            <w:noWrap/>
            <w:vAlign w:val="center"/>
            <w:hideMark/>
          </w:tcPr>
          <w:p w14:paraId="325A50CE" w14:textId="77777777" w:rsidR="002C5A34" w:rsidRPr="00CB2E1A" w:rsidRDefault="002C5A34" w:rsidP="00CB2E1A">
            <w:pPr>
              <w:jc w:val="right"/>
              <w:rPr>
                <w:color w:val="000000"/>
                <w:sz w:val="22"/>
                <w:szCs w:val="22"/>
              </w:rPr>
            </w:pPr>
            <w:r w:rsidRPr="00CB2E1A">
              <w:rPr>
                <w:color w:val="000000"/>
                <w:sz w:val="22"/>
                <w:szCs w:val="22"/>
              </w:rPr>
              <w:t>38.6</w:t>
            </w:r>
          </w:p>
        </w:tc>
      </w:tr>
      <w:tr w:rsidR="002C5A34" w14:paraId="733081FB" w14:textId="77777777" w:rsidTr="00CB2E1A">
        <w:trPr>
          <w:trHeight w:val="340"/>
        </w:trPr>
        <w:tc>
          <w:tcPr>
            <w:tcW w:w="1910" w:type="dxa"/>
            <w:tcBorders>
              <w:top w:val="nil"/>
              <w:left w:val="nil"/>
              <w:bottom w:val="single" w:sz="8" w:space="0" w:color="auto"/>
              <w:right w:val="nil"/>
            </w:tcBorders>
            <w:shd w:val="clear" w:color="auto" w:fill="auto"/>
            <w:noWrap/>
            <w:vAlign w:val="center"/>
            <w:hideMark/>
          </w:tcPr>
          <w:p w14:paraId="5BB65903" w14:textId="77777777" w:rsidR="002C5A34" w:rsidRPr="00CB2E1A" w:rsidRDefault="002C5A34" w:rsidP="00CB2E1A">
            <w:pPr>
              <w:rPr>
                <w:color w:val="000000"/>
                <w:sz w:val="22"/>
                <w:szCs w:val="22"/>
              </w:rPr>
            </w:pPr>
            <w:r w:rsidRPr="00CB2E1A">
              <w:rPr>
                <w:color w:val="000000"/>
                <w:sz w:val="22"/>
                <w:szCs w:val="22"/>
              </w:rPr>
              <w:t>Count</w:t>
            </w:r>
          </w:p>
        </w:tc>
        <w:tc>
          <w:tcPr>
            <w:tcW w:w="1389" w:type="dxa"/>
            <w:tcBorders>
              <w:top w:val="nil"/>
              <w:left w:val="nil"/>
              <w:bottom w:val="single" w:sz="8" w:space="0" w:color="auto"/>
              <w:right w:val="nil"/>
            </w:tcBorders>
            <w:shd w:val="clear" w:color="auto" w:fill="auto"/>
            <w:noWrap/>
            <w:vAlign w:val="center"/>
            <w:hideMark/>
          </w:tcPr>
          <w:p w14:paraId="7D81AF56" w14:textId="77777777" w:rsidR="002C5A34" w:rsidRPr="00CB2E1A" w:rsidRDefault="002C5A34" w:rsidP="00CB2E1A">
            <w:pPr>
              <w:keepNext/>
              <w:jc w:val="right"/>
              <w:rPr>
                <w:color w:val="000000"/>
                <w:sz w:val="22"/>
                <w:szCs w:val="22"/>
              </w:rPr>
            </w:pPr>
            <w:r w:rsidRPr="00CB2E1A">
              <w:rPr>
                <w:color w:val="000000"/>
                <w:sz w:val="22"/>
                <w:szCs w:val="22"/>
              </w:rPr>
              <w:t>84</w:t>
            </w:r>
          </w:p>
        </w:tc>
      </w:tr>
    </w:tbl>
    <w:p w14:paraId="57E36633" w14:textId="1C57309C" w:rsidR="00A64396" w:rsidRDefault="00A64396" w:rsidP="00A64396">
      <w:pPr>
        <w:pStyle w:val="Caption"/>
        <w:framePr w:w="3319" w:hSpace="180" w:wrap="around" w:vAnchor="text" w:hAnchor="page" w:x="1324" w:y="4992"/>
        <w:suppressOverlap/>
        <w:jc w:val="center"/>
      </w:pPr>
      <w:bookmarkStart w:id="9" w:name="_Toc183622938"/>
      <w:r>
        <w:t xml:space="preserve">Table </w:t>
      </w:r>
      <w:fldSimple w:instr=" SEQ Table \* ARABIC ">
        <w:r w:rsidR="00A96486">
          <w:rPr>
            <w:noProof/>
          </w:rPr>
          <w:t>1</w:t>
        </w:r>
      </w:fldSimple>
      <w:r>
        <w:t xml:space="preserve">: Mass </w:t>
      </w:r>
      <w:r w:rsidR="00BB6608">
        <w:t>Descriptive</w:t>
      </w:r>
      <w:r>
        <w:t xml:space="preserve"> Statistics</w:t>
      </w:r>
      <w:bookmarkEnd w:id="9"/>
    </w:p>
    <w:p w14:paraId="4F42EB25" w14:textId="434F88C2" w:rsidR="00755AEB" w:rsidRPr="00755AEB" w:rsidRDefault="00402DC1" w:rsidP="00402DC1">
      <w:pPr>
        <w:spacing w:after="240" w:line="312" w:lineRule="auto"/>
        <w:rPr>
          <w:lang w:eastAsia="ja-JP"/>
        </w:rPr>
      </w:pPr>
      <w:r>
        <w:rPr>
          <w:lang w:eastAsia="ja-JP"/>
        </w:rPr>
        <w:br w:type="page"/>
      </w:r>
    </w:p>
    <w:tbl>
      <w:tblPr>
        <w:tblpPr w:leftFromText="180" w:rightFromText="180" w:vertAnchor="text" w:tblpY="1"/>
        <w:tblOverlap w:val="never"/>
        <w:tblW w:w="3320" w:type="dxa"/>
        <w:tblLook w:val="04A0" w:firstRow="1" w:lastRow="0" w:firstColumn="1" w:lastColumn="0" w:noHBand="0" w:noVBand="1"/>
      </w:tblPr>
      <w:tblGrid>
        <w:gridCol w:w="1945"/>
        <w:gridCol w:w="1375"/>
      </w:tblGrid>
      <w:tr w:rsidR="00402DC1" w14:paraId="24738AD4" w14:textId="77777777" w:rsidTr="00CB2E1A">
        <w:trPr>
          <w:trHeight w:val="340"/>
        </w:trPr>
        <w:tc>
          <w:tcPr>
            <w:tcW w:w="3320" w:type="dxa"/>
            <w:gridSpan w:val="2"/>
            <w:tcBorders>
              <w:top w:val="single" w:sz="8" w:space="0" w:color="auto"/>
              <w:left w:val="nil"/>
              <w:bottom w:val="single" w:sz="4" w:space="0" w:color="auto"/>
              <w:right w:val="nil"/>
            </w:tcBorders>
            <w:shd w:val="clear" w:color="auto" w:fill="auto"/>
            <w:noWrap/>
            <w:vAlign w:val="center"/>
            <w:hideMark/>
          </w:tcPr>
          <w:p w14:paraId="43D6D9EF" w14:textId="77777777" w:rsidR="00402DC1" w:rsidRPr="00CB2E1A" w:rsidRDefault="00402DC1" w:rsidP="00CB2E1A">
            <w:pPr>
              <w:jc w:val="center"/>
              <w:rPr>
                <w:i/>
                <w:iCs/>
                <w:color w:val="000000"/>
                <w:sz w:val="22"/>
                <w:szCs w:val="22"/>
              </w:rPr>
            </w:pPr>
            <w:r w:rsidRPr="00CB2E1A">
              <w:rPr>
                <w:i/>
                <w:iCs/>
                <w:color w:val="000000"/>
                <w:sz w:val="22"/>
                <w:szCs w:val="22"/>
              </w:rPr>
              <w:lastRenderedPageBreak/>
              <w:t>Loading: mg/A [kg/m^2]</w:t>
            </w:r>
          </w:p>
        </w:tc>
      </w:tr>
      <w:tr w:rsidR="00402DC1" w14:paraId="64B43848" w14:textId="77777777" w:rsidTr="007C0550">
        <w:trPr>
          <w:trHeight w:val="320"/>
        </w:trPr>
        <w:tc>
          <w:tcPr>
            <w:tcW w:w="1945" w:type="dxa"/>
            <w:tcBorders>
              <w:top w:val="nil"/>
              <w:left w:val="nil"/>
              <w:bottom w:val="nil"/>
              <w:right w:val="nil"/>
            </w:tcBorders>
            <w:shd w:val="clear" w:color="auto" w:fill="auto"/>
            <w:noWrap/>
            <w:vAlign w:val="bottom"/>
            <w:hideMark/>
          </w:tcPr>
          <w:p w14:paraId="7FA1BB28" w14:textId="77777777" w:rsidR="00402DC1" w:rsidRPr="00CB2E1A" w:rsidRDefault="00402DC1" w:rsidP="00402DC1">
            <w:pPr>
              <w:jc w:val="center"/>
              <w:rPr>
                <w:i/>
                <w:iCs/>
                <w:color w:val="000000"/>
                <w:sz w:val="22"/>
                <w:szCs w:val="22"/>
              </w:rPr>
            </w:pPr>
          </w:p>
        </w:tc>
        <w:tc>
          <w:tcPr>
            <w:tcW w:w="1375" w:type="dxa"/>
            <w:tcBorders>
              <w:top w:val="nil"/>
              <w:left w:val="nil"/>
              <w:bottom w:val="nil"/>
              <w:right w:val="nil"/>
            </w:tcBorders>
            <w:shd w:val="clear" w:color="auto" w:fill="auto"/>
            <w:noWrap/>
            <w:vAlign w:val="center"/>
            <w:hideMark/>
          </w:tcPr>
          <w:p w14:paraId="7A95ED0E" w14:textId="77777777" w:rsidR="00402DC1" w:rsidRPr="00CB2E1A" w:rsidRDefault="00402DC1" w:rsidP="007C0550">
            <w:pPr>
              <w:jc w:val="right"/>
              <w:rPr>
                <w:sz w:val="20"/>
                <w:szCs w:val="20"/>
              </w:rPr>
            </w:pPr>
          </w:p>
        </w:tc>
      </w:tr>
      <w:tr w:rsidR="00402DC1" w14:paraId="7619814E" w14:textId="77777777" w:rsidTr="00CB2E1A">
        <w:trPr>
          <w:trHeight w:val="320"/>
        </w:trPr>
        <w:tc>
          <w:tcPr>
            <w:tcW w:w="1945" w:type="dxa"/>
            <w:tcBorders>
              <w:top w:val="nil"/>
              <w:left w:val="nil"/>
              <w:bottom w:val="nil"/>
              <w:right w:val="nil"/>
            </w:tcBorders>
            <w:shd w:val="clear" w:color="auto" w:fill="auto"/>
            <w:noWrap/>
            <w:vAlign w:val="center"/>
            <w:hideMark/>
          </w:tcPr>
          <w:p w14:paraId="70E00848" w14:textId="77777777" w:rsidR="00402DC1" w:rsidRPr="00CB2E1A" w:rsidRDefault="00402DC1" w:rsidP="00CB2E1A">
            <w:pPr>
              <w:rPr>
                <w:color w:val="000000"/>
                <w:sz w:val="22"/>
                <w:szCs w:val="22"/>
              </w:rPr>
            </w:pPr>
            <w:r w:rsidRPr="00CB2E1A">
              <w:rPr>
                <w:color w:val="000000"/>
                <w:sz w:val="22"/>
                <w:szCs w:val="22"/>
              </w:rPr>
              <w:t>Mean</w:t>
            </w:r>
          </w:p>
        </w:tc>
        <w:tc>
          <w:tcPr>
            <w:tcW w:w="1375" w:type="dxa"/>
            <w:tcBorders>
              <w:top w:val="nil"/>
              <w:left w:val="nil"/>
              <w:bottom w:val="nil"/>
              <w:right w:val="nil"/>
            </w:tcBorders>
            <w:shd w:val="clear" w:color="auto" w:fill="auto"/>
            <w:noWrap/>
            <w:vAlign w:val="center"/>
            <w:hideMark/>
          </w:tcPr>
          <w:p w14:paraId="5DAAA219" w14:textId="77777777" w:rsidR="00402DC1" w:rsidRPr="00CB2E1A" w:rsidRDefault="00402DC1" w:rsidP="007C0550">
            <w:pPr>
              <w:jc w:val="right"/>
              <w:rPr>
                <w:color w:val="000000"/>
                <w:sz w:val="22"/>
                <w:szCs w:val="22"/>
              </w:rPr>
            </w:pPr>
            <w:r w:rsidRPr="00CB2E1A">
              <w:rPr>
                <w:color w:val="000000"/>
                <w:sz w:val="22"/>
                <w:szCs w:val="22"/>
              </w:rPr>
              <w:t>4.328611115</w:t>
            </w:r>
          </w:p>
        </w:tc>
      </w:tr>
      <w:tr w:rsidR="00402DC1" w14:paraId="483AC0E2" w14:textId="77777777" w:rsidTr="00CB2E1A">
        <w:trPr>
          <w:trHeight w:val="320"/>
        </w:trPr>
        <w:tc>
          <w:tcPr>
            <w:tcW w:w="1945" w:type="dxa"/>
            <w:tcBorders>
              <w:top w:val="nil"/>
              <w:left w:val="nil"/>
              <w:bottom w:val="nil"/>
              <w:right w:val="nil"/>
            </w:tcBorders>
            <w:shd w:val="clear" w:color="auto" w:fill="auto"/>
            <w:noWrap/>
            <w:vAlign w:val="center"/>
            <w:hideMark/>
          </w:tcPr>
          <w:p w14:paraId="4B828093" w14:textId="77777777" w:rsidR="00402DC1" w:rsidRPr="00CB2E1A" w:rsidRDefault="00402DC1" w:rsidP="00CB2E1A">
            <w:pPr>
              <w:rPr>
                <w:color w:val="000000"/>
                <w:sz w:val="22"/>
                <w:szCs w:val="22"/>
              </w:rPr>
            </w:pPr>
            <w:r w:rsidRPr="00CB2E1A">
              <w:rPr>
                <w:color w:val="000000"/>
                <w:sz w:val="22"/>
                <w:szCs w:val="22"/>
              </w:rPr>
              <w:t>Standard Error</w:t>
            </w:r>
          </w:p>
        </w:tc>
        <w:tc>
          <w:tcPr>
            <w:tcW w:w="1375" w:type="dxa"/>
            <w:tcBorders>
              <w:top w:val="nil"/>
              <w:left w:val="nil"/>
              <w:bottom w:val="nil"/>
              <w:right w:val="nil"/>
            </w:tcBorders>
            <w:shd w:val="clear" w:color="auto" w:fill="auto"/>
            <w:noWrap/>
            <w:vAlign w:val="center"/>
            <w:hideMark/>
          </w:tcPr>
          <w:p w14:paraId="688B6F53" w14:textId="77777777" w:rsidR="00402DC1" w:rsidRPr="00CB2E1A" w:rsidRDefault="00402DC1" w:rsidP="007C0550">
            <w:pPr>
              <w:jc w:val="right"/>
              <w:rPr>
                <w:color w:val="000000"/>
                <w:sz w:val="22"/>
                <w:szCs w:val="22"/>
              </w:rPr>
            </w:pPr>
            <w:r w:rsidRPr="00CB2E1A">
              <w:rPr>
                <w:color w:val="000000"/>
                <w:sz w:val="22"/>
                <w:szCs w:val="22"/>
              </w:rPr>
              <w:t>0.126547236</w:t>
            </w:r>
          </w:p>
        </w:tc>
      </w:tr>
      <w:tr w:rsidR="00402DC1" w14:paraId="031CCDB1" w14:textId="77777777" w:rsidTr="00CB2E1A">
        <w:trPr>
          <w:trHeight w:val="320"/>
        </w:trPr>
        <w:tc>
          <w:tcPr>
            <w:tcW w:w="1945" w:type="dxa"/>
            <w:tcBorders>
              <w:top w:val="nil"/>
              <w:left w:val="nil"/>
              <w:bottom w:val="nil"/>
              <w:right w:val="nil"/>
            </w:tcBorders>
            <w:shd w:val="clear" w:color="auto" w:fill="auto"/>
            <w:noWrap/>
            <w:vAlign w:val="center"/>
            <w:hideMark/>
          </w:tcPr>
          <w:p w14:paraId="11067000" w14:textId="77777777" w:rsidR="00402DC1" w:rsidRPr="00CB2E1A" w:rsidRDefault="00402DC1" w:rsidP="00CB2E1A">
            <w:pPr>
              <w:rPr>
                <w:color w:val="000000"/>
                <w:sz w:val="22"/>
                <w:szCs w:val="22"/>
              </w:rPr>
            </w:pPr>
            <w:r w:rsidRPr="00CB2E1A">
              <w:rPr>
                <w:color w:val="000000"/>
                <w:sz w:val="22"/>
                <w:szCs w:val="22"/>
              </w:rPr>
              <w:t>Median</w:t>
            </w:r>
          </w:p>
        </w:tc>
        <w:tc>
          <w:tcPr>
            <w:tcW w:w="1375" w:type="dxa"/>
            <w:tcBorders>
              <w:top w:val="nil"/>
              <w:left w:val="nil"/>
              <w:bottom w:val="nil"/>
              <w:right w:val="nil"/>
            </w:tcBorders>
            <w:shd w:val="clear" w:color="auto" w:fill="auto"/>
            <w:noWrap/>
            <w:vAlign w:val="center"/>
            <w:hideMark/>
          </w:tcPr>
          <w:p w14:paraId="3F0377EE" w14:textId="77777777" w:rsidR="00402DC1" w:rsidRPr="00CB2E1A" w:rsidRDefault="00402DC1" w:rsidP="007C0550">
            <w:pPr>
              <w:jc w:val="right"/>
              <w:rPr>
                <w:color w:val="000000"/>
                <w:sz w:val="22"/>
                <w:szCs w:val="22"/>
              </w:rPr>
            </w:pPr>
            <w:r w:rsidRPr="00CB2E1A">
              <w:rPr>
                <w:color w:val="000000"/>
                <w:sz w:val="22"/>
                <w:szCs w:val="22"/>
              </w:rPr>
              <w:t>4.198695655</w:t>
            </w:r>
          </w:p>
        </w:tc>
      </w:tr>
      <w:tr w:rsidR="00402DC1" w14:paraId="1CE45E09" w14:textId="77777777" w:rsidTr="00CB2E1A">
        <w:trPr>
          <w:trHeight w:val="320"/>
        </w:trPr>
        <w:tc>
          <w:tcPr>
            <w:tcW w:w="1945" w:type="dxa"/>
            <w:tcBorders>
              <w:top w:val="nil"/>
              <w:left w:val="nil"/>
              <w:bottom w:val="nil"/>
              <w:right w:val="nil"/>
            </w:tcBorders>
            <w:shd w:val="clear" w:color="auto" w:fill="auto"/>
            <w:noWrap/>
            <w:vAlign w:val="center"/>
            <w:hideMark/>
          </w:tcPr>
          <w:p w14:paraId="030BA5D1" w14:textId="77777777" w:rsidR="00402DC1" w:rsidRPr="00CB2E1A" w:rsidRDefault="00402DC1" w:rsidP="00CB2E1A">
            <w:pPr>
              <w:rPr>
                <w:color w:val="000000"/>
                <w:sz w:val="22"/>
                <w:szCs w:val="22"/>
              </w:rPr>
            </w:pPr>
            <w:r w:rsidRPr="00CB2E1A">
              <w:rPr>
                <w:color w:val="000000"/>
                <w:sz w:val="22"/>
                <w:szCs w:val="22"/>
              </w:rPr>
              <w:t>Mode</w:t>
            </w:r>
          </w:p>
        </w:tc>
        <w:tc>
          <w:tcPr>
            <w:tcW w:w="1375" w:type="dxa"/>
            <w:tcBorders>
              <w:top w:val="nil"/>
              <w:left w:val="nil"/>
              <w:bottom w:val="nil"/>
              <w:right w:val="nil"/>
            </w:tcBorders>
            <w:shd w:val="clear" w:color="auto" w:fill="auto"/>
            <w:noWrap/>
            <w:vAlign w:val="center"/>
            <w:hideMark/>
          </w:tcPr>
          <w:p w14:paraId="70E50456" w14:textId="77777777" w:rsidR="00402DC1" w:rsidRPr="00CB2E1A" w:rsidRDefault="00402DC1" w:rsidP="007C0550">
            <w:pPr>
              <w:jc w:val="right"/>
              <w:rPr>
                <w:color w:val="000000"/>
                <w:sz w:val="22"/>
                <w:szCs w:val="22"/>
              </w:rPr>
            </w:pPr>
            <w:r w:rsidRPr="00CB2E1A">
              <w:rPr>
                <w:color w:val="000000"/>
                <w:sz w:val="22"/>
                <w:szCs w:val="22"/>
              </w:rPr>
              <w:t>#N/A</w:t>
            </w:r>
          </w:p>
        </w:tc>
      </w:tr>
      <w:tr w:rsidR="00402DC1" w14:paraId="498A03B2" w14:textId="77777777" w:rsidTr="00CB2E1A">
        <w:trPr>
          <w:trHeight w:val="320"/>
        </w:trPr>
        <w:tc>
          <w:tcPr>
            <w:tcW w:w="1945" w:type="dxa"/>
            <w:tcBorders>
              <w:top w:val="nil"/>
              <w:left w:val="nil"/>
              <w:bottom w:val="nil"/>
              <w:right w:val="nil"/>
            </w:tcBorders>
            <w:shd w:val="clear" w:color="auto" w:fill="auto"/>
            <w:noWrap/>
            <w:vAlign w:val="center"/>
            <w:hideMark/>
          </w:tcPr>
          <w:p w14:paraId="7FF848C5" w14:textId="77777777" w:rsidR="00402DC1" w:rsidRPr="00CB2E1A" w:rsidRDefault="00402DC1" w:rsidP="00CB2E1A">
            <w:pPr>
              <w:rPr>
                <w:color w:val="000000"/>
                <w:sz w:val="22"/>
                <w:szCs w:val="22"/>
              </w:rPr>
            </w:pPr>
            <w:r w:rsidRPr="00CB2E1A">
              <w:rPr>
                <w:color w:val="000000"/>
                <w:sz w:val="22"/>
                <w:szCs w:val="22"/>
              </w:rPr>
              <w:t>Standard Deviation</w:t>
            </w:r>
          </w:p>
        </w:tc>
        <w:tc>
          <w:tcPr>
            <w:tcW w:w="1375" w:type="dxa"/>
            <w:tcBorders>
              <w:top w:val="nil"/>
              <w:left w:val="nil"/>
              <w:bottom w:val="nil"/>
              <w:right w:val="nil"/>
            </w:tcBorders>
            <w:shd w:val="clear" w:color="auto" w:fill="auto"/>
            <w:noWrap/>
            <w:vAlign w:val="center"/>
            <w:hideMark/>
          </w:tcPr>
          <w:p w14:paraId="730CB509" w14:textId="77777777" w:rsidR="00402DC1" w:rsidRPr="00CB2E1A" w:rsidRDefault="00402DC1" w:rsidP="007C0550">
            <w:pPr>
              <w:jc w:val="right"/>
              <w:rPr>
                <w:color w:val="000000"/>
                <w:sz w:val="22"/>
                <w:szCs w:val="22"/>
              </w:rPr>
            </w:pPr>
            <w:r w:rsidRPr="00CB2E1A">
              <w:rPr>
                <w:color w:val="000000"/>
                <w:sz w:val="22"/>
                <w:szCs w:val="22"/>
              </w:rPr>
              <w:t>1.159824575</w:t>
            </w:r>
          </w:p>
        </w:tc>
      </w:tr>
      <w:tr w:rsidR="00402DC1" w14:paraId="2BF07437" w14:textId="77777777" w:rsidTr="00CB2E1A">
        <w:trPr>
          <w:trHeight w:val="320"/>
        </w:trPr>
        <w:tc>
          <w:tcPr>
            <w:tcW w:w="1945" w:type="dxa"/>
            <w:tcBorders>
              <w:top w:val="nil"/>
              <w:left w:val="nil"/>
              <w:bottom w:val="nil"/>
              <w:right w:val="nil"/>
            </w:tcBorders>
            <w:shd w:val="clear" w:color="auto" w:fill="auto"/>
            <w:noWrap/>
            <w:vAlign w:val="center"/>
            <w:hideMark/>
          </w:tcPr>
          <w:p w14:paraId="4EBC8D05" w14:textId="77777777" w:rsidR="00402DC1" w:rsidRPr="00CB2E1A" w:rsidRDefault="00402DC1" w:rsidP="00CB2E1A">
            <w:pPr>
              <w:rPr>
                <w:color w:val="000000"/>
                <w:sz w:val="22"/>
                <w:szCs w:val="22"/>
              </w:rPr>
            </w:pPr>
            <w:r w:rsidRPr="00CB2E1A">
              <w:rPr>
                <w:color w:val="000000"/>
                <w:sz w:val="22"/>
                <w:szCs w:val="22"/>
              </w:rPr>
              <w:t>Sample Variance</w:t>
            </w:r>
          </w:p>
        </w:tc>
        <w:tc>
          <w:tcPr>
            <w:tcW w:w="1375" w:type="dxa"/>
            <w:tcBorders>
              <w:top w:val="nil"/>
              <w:left w:val="nil"/>
              <w:bottom w:val="nil"/>
              <w:right w:val="nil"/>
            </w:tcBorders>
            <w:shd w:val="clear" w:color="auto" w:fill="auto"/>
            <w:noWrap/>
            <w:vAlign w:val="center"/>
            <w:hideMark/>
          </w:tcPr>
          <w:p w14:paraId="327ACBFD" w14:textId="77777777" w:rsidR="00402DC1" w:rsidRPr="00CB2E1A" w:rsidRDefault="00402DC1" w:rsidP="007C0550">
            <w:pPr>
              <w:jc w:val="right"/>
              <w:rPr>
                <w:color w:val="000000"/>
                <w:sz w:val="22"/>
                <w:szCs w:val="22"/>
              </w:rPr>
            </w:pPr>
            <w:r w:rsidRPr="00CB2E1A">
              <w:rPr>
                <w:color w:val="000000"/>
                <w:sz w:val="22"/>
                <w:szCs w:val="22"/>
              </w:rPr>
              <w:t>1.345193046</w:t>
            </w:r>
          </w:p>
        </w:tc>
      </w:tr>
      <w:tr w:rsidR="00402DC1" w14:paraId="5C710203" w14:textId="77777777" w:rsidTr="00CB2E1A">
        <w:trPr>
          <w:trHeight w:val="320"/>
        </w:trPr>
        <w:tc>
          <w:tcPr>
            <w:tcW w:w="1945" w:type="dxa"/>
            <w:tcBorders>
              <w:top w:val="nil"/>
              <w:left w:val="nil"/>
              <w:bottom w:val="nil"/>
              <w:right w:val="nil"/>
            </w:tcBorders>
            <w:shd w:val="clear" w:color="auto" w:fill="auto"/>
            <w:noWrap/>
            <w:vAlign w:val="center"/>
            <w:hideMark/>
          </w:tcPr>
          <w:p w14:paraId="42A72A83" w14:textId="77777777" w:rsidR="00402DC1" w:rsidRPr="00CB2E1A" w:rsidRDefault="00402DC1" w:rsidP="00CB2E1A">
            <w:pPr>
              <w:rPr>
                <w:color w:val="000000"/>
                <w:sz w:val="22"/>
                <w:szCs w:val="22"/>
              </w:rPr>
            </w:pPr>
            <w:r w:rsidRPr="00CB2E1A">
              <w:rPr>
                <w:color w:val="000000"/>
                <w:sz w:val="22"/>
                <w:szCs w:val="22"/>
              </w:rPr>
              <w:t>Kurtosis</w:t>
            </w:r>
          </w:p>
        </w:tc>
        <w:tc>
          <w:tcPr>
            <w:tcW w:w="1375" w:type="dxa"/>
            <w:tcBorders>
              <w:top w:val="nil"/>
              <w:left w:val="nil"/>
              <w:bottom w:val="nil"/>
              <w:right w:val="nil"/>
            </w:tcBorders>
            <w:shd w:val="clear" w:color="auto" w:fill="auto"/>
            <w:noWrap/>
            <w:vAlign w:val="center"/>
            <w:hideMark/>
          </w:tcPr>
          <w:p w14:paraId="2216B6D6" w14:textId="77777777" w:rsidR="00402DC1" w:rsidRPr="00CB2E1A" w:rsidRDefault="00402DC1" w:rsidP="007C0550">
            <w:pPr>
              <w:jc w:val="right"/>
              <w:rPr>
                <w:color w:val="000000"/>
                <w:sz w:val="22"/>
                <w:szCs w:val="22"/>
              </w:rPr>
            </w:pPr>
            <w:r w:rsidRPr="00CB2E1A">
              <w:rPr>
                <w:color w:val="000000"/>
                <w:sz w:val="22"/>
                <w:szCs w:val="22"/>
              </w:rPr>
              <w:t>0.847317471</w:t>
            </w:r>
          </w:p>
        </w:tc>
      </w:tr>
      <w:tr w:rsidR="00402DC1" w14:paraId="08922F09" w14:textId="77777777" w:rsidTr="00CB2E1A">
        <w:trPr>
          <w:trHeight w:val="320"/>
        </w:trPr>
        <w:tc>
          <w:tcPr>
            <w:tcW w:w="1945" w:type="dxa"/>
            <w:tcBorders>
              <w:top w:val="nil"/>
              <w:left w:val="nil"/>
              <w:bottom w:val="nil"/>
              <w:right w:val="nil"/>
            </w:tcBorders>
            <w:shd w:val="clear" w:color="auto" w:fill="auto"/>
            <w:noWrap/>
            <w:vAlign w:val="center"/>
            <w:hideMark/>
          </w:tcPr>
          <w:p w14:paraId="766717DC" w14:textId="77777777" w:rsidR="00402DC1" w:rsidRPr="00CB2E1A" w:rsidRDefault="00402DC1" w:rsidP="00CB2E1A">
            <w:pPr>
              <w:rPr>
                <w:color w:val="000000"/>
                <w:sz w:val="22"/>
                <w:szCs w:val="22"/>
              </w:rPr>
            </w:pPr>
            <w:r w:rsidRPr="00CB2E1A">
              <w:rPr>
                <w:color w:val="000000"/>
                <w:sz w:val="22"/>
                <w:szCs w:val="22"/>
              </w:rPr>
              <w:t>Skewness</w:t>
            </w:r>
          </w:p>
        </w:tc>
        <w:tc>
          <w:tcPr>
            <w:tcW w:w="1375" w:type="dxa"/>
            <w:tcBorders>
              <w:top w:val="nil"/>
              <w:left w:val="nil"/>
              <w:bottom w:val="nil"/>
              <w:right w:val="nil"/>
            </w:tcBorders>
            <w:shd w:val="clear" w:color="auto" w:fill="auto"/>
            <w:noWrap/>
            <w:vAlign w:val="center"/>
            <w:hideMark/>
          </w:tcPr>
          <w:p w14:paraId="6C0B4CE7" w14:textId="77777777" w:rsidR="00402DC1" w:rsidRPr="00CB2E1A" w:rsidRDefault="00402DC1" w:rsidP="007C0550">
            <w:pPr>
              <w:jc w:val="right"/>
              <w:rPr>
                <w:color w:val="000000"/>
                <w:sz w:val="22"/>
                <w:szCs w:val="22"/>
              </w:rPr>
            </w:pPr>
            <w:r w:rsidRPr="00CB2E1A">
              <w:rPr>
                <w:color w:val="000000"/>
                <w:sz w:val="22"/>
                <w:szCs w:val="22"/>
              </w:rPr>
              <w:t>0.576620521</w:t>
            </w:r>
          </w:p>
        </w:tc>
      </w:tr>
      <w:tr w:rsidR="00402DC1" w14:paraId="2025A23D" w14:textId="77777777" w:rsidTr="00CB2E1A">
        <w:trPr>
          <w:trHeight w:val="320"/>
        </w:trPr>
        <w:tc>
          <w:tcPr>
            <w:tcW w:w="1945" w:type="dxa"/>
            <w:tcBorders>
              <w:top w:val="nil"/>
              <w:left w:val="nil"/>
              <w:bottom w:val="nil"/>
              <w:right w:val="nil"/>
            </w:tcBorders>
            <w:shd w:val="clear" w:color="auto" w:fill="auto"/>
            <w:noWrap/>
            <w:vAlign w:val="center"/>
            <w:hideMark/>
          </w:tcPr>
          <w:p w14:paraId="6B231C25" w14:textId="77777777" w:rsidR="00402DC1" w:rsidRPr="00CB2E1A" w:rsidRDefault="00402DC1" w:rsidP="00CB2E1A">
            <w:pPr>
              <w:rPr>
                <w:color w:val="000000"/>
                <w:sz w:val="22"/>
                <w:szCs w:val="22"/>
              </w:rPr>
            </w:pPr>
            <w:r w:rsidRPr="00CB2E1A">
              <w:rPr>
                <w:color w:val="000000"/>
                <w:sz w:val="22"/>
                <w:szCs w:val="22"/>
              </w:rPr>
              <w:t>Range</w:t>
            </w:r>
          </w:p>
        </w:tc>
        <w:tc>
          <w:tcPr>
            <w:tcW w:w="1375" w:type="dxa"/>
            <w:tcBorders>
              <w:top w:val="nil"/>
              <w:left w:val="nil"/>
              <w:bottom w:val="nil"/>
              <w:right w:val="nil"/>
            </w:tcBorders>
            <w:shd w:val="clear" w:color="auto" w:fill="auto"/>
            <w:noWrap/>
            <w:vAlign w:val="center"/>
            <w:hideMark/>
          </w:tcPr>
          <w:p w14:paraId="3CFBBA44" w14:textId="77777777" w:rsidR="00402DC1" w:rsidRPr="00CB2E1A" w:rsidRDefault="00402DC1" w:rsidP="007C0550">
            <w:pPr>
              <w:jc w:val="right"/>
              <w:rPr>
                <w:color w:val="000000"/>
                <w:sz w:val="22"/>
                <w:szCs w:val="22"/>
              </w:rPr>
            </w:pPr>
            <w:r w:rsidRPr="00CB2E1A">
              <w:rPr>
                <w:color w:val="000000"/>
                <w:sz w:val="22"/>
                <w:szCs w:val="22"/>
              </w:rPr>
              <w:t>6.193674417</w:t>
            </w:r>
          </w:p>
        </w:tc>
      </w:tr>
      <w:tr w:rsidR="00402DC1" w14:paraId="5E6EB1B9" w14:textId="77777777" w:rsidTr="00CB2E1A">
        <w:trPr>
          <w:trHeight w:val="340"/>
        </w:trPr>
        <w:tc>
          <w:tcPr>
            <w:tcW w:w="1945" w:type="dxa"/>
            <w:tcBorders>
              <w:top w:val="nil"/>
              <w:left w:val="nil"/>
              <w:bottom w:val="nil"/>
              <w:right w:val="nil"/>
            </w:tcBorders>
            <w:shd w:val="clear" w:color="auto" w:fill="auto"/>
            <w:noWrap/>
            <w:vAlign w:val="center"/>
            <w:hideMark/>
          </w:tcPr>
          <w:p w14:paraId="5ECDC856" w14:textId="77777777" w:rsidR="00402DC1" w:rsidRPr="00CB2E1A" w:rsidRDefault="00402DC1" w:rsidP="00CB2E1A">
            <w:pPr>
              <w:rPr>
                <w:color w:val="000000"/>
                <w:sz w:val="22"/>
                <w:szCs w:val="22"/>
              </w:rPr>
            </w:pPr>
            <w:r w:rsidRPr="00CB2E1A">
              <w:rPr>
                <w:color w:val="000000"/>
                <w:sz w:val="22"/>
                <w:szCs w:val="22"/>
              </w:rPr>
              <w:t>Minimum</w:t>
            </w:r>
          </w:p>
        </w:tc>
        <w:tc>
          <w:tcPr>
            <w:tcW w:w="1375" w:type="dxa"/>
            <w:tcBorders>
              <w:top w:val="nil"/>
              <w:left w:val="nil"/>
              <w:bottom w:val="nil"/>
              <w:right w:val="nil"/>
            </w:tcBorders>
            <w:shd w:val="clear" w:color="auto" w:fill="auto"/>
            <w:noWrap/>
            <w:vAlign w:val="center"/>
            <w:hideMark/>
          </w:tcPr>
          <w:p w14:paraId="178B84B4" w14:textId="77777777" w:rsidR="00402DC1" w:rsidRPr="00CB2E1A" w:rsidRDefault="00402DC1" w:rsidP="007C0550">
            <w:pPr>
              <w:jc w:val="right"/>
              <w:rPr>
                <w:color w:val="000000"/>
                <w:sz w:val="22"/>
                <w:szCs w:val="22"/>
              </w:rPr>
            </w:pPr>
            <w:r w:rsidRPr="00CB2E1A">
              <w:rPr>
                <w:color w:val="000000"/>
                <w:sz w:val="22"/>
                <w:szCs w:val="22"/>
              </w:rPr>
              <w:t>1.361055837</w:t>
            </w:r>
          </w:p>
        </w:tc>
      </w:tr>
      <w:tr w:rsidR="00402DC1" w14:paraId="01104D90" w14:textId="77777777" w:rsidTr="00CB2E1A">
        <w:trPr>
          <w:trHeight w:val="320"/>
        </w:trPr>
        <w:tc>
          <w:tcPr>
            <w:tcW w:w="1945" w:type="dxa"/>
            <w:tcBorders>
              <w:top w:val="nil"/>
              <w:left w:val="nil"/>
              <w:bottom w:val="nil"/>
              <w:right w:val="nil"/>
            </w:tcBorders>
            <w:shd w:val="clear" w:color="auto" w:fill="auto"/>
            <w:noWrap/>
            <w:vAlign w:val="center"/>
            <w:hideMark/>
          </w:tcPr>
          <w:p w14:paraId="57A4F939" w14:textId="77777777" w:rsidR="00402DC1" w:rsidRPr="00CB2E1A" w:rsidRDefault="00402DC1" w:rsidP="00CB2E1A">
            <w:pPr>
              <w:rPr>
                <w:color w:val="000000"/>
                <w:sz w:val="22"/>
                <w:szCs w:val="22"/>
              </w:rPr>
            </w:pPr>
            <w:r w:rsidRPr="00CB2E1A">
              <w:rPr>
                <w:color w:val="000000"/>
                <w:sz w:val="22"/>
                <w:szCs w:val="22"/>
              </w:rPr>
              <w:t>Maximum</w:t>
            </w:r>
          </w:p>
        </w:tc>
        <w:tc>
          <w:tcPr>
            <w:tcW w:w="1375" w:type="dxa"/>
            <w:tcBorders>
              <w:top w:val="nil"/>
              <w:left w:val="nil"/>
              <w:bottom w:val="nil"/>
              <w:right w:val="nil"/>
            </w:tcBorders>
            <w:shd w:val="clear" w:color="auto" w:fill="auto"/>
            <w:noWrap/>
            <w:vAlign w:val="center"/>
            <w:hideMark/>
          </w:tcPr>
          <w:p w14:paraId="6EF9D293" w14:textId="77777777" w:rsidR="00402DC1" w:rsidRPr="00CB2E1A" w:rsidRDefault="00402DC1" w:rsidP="007C0550">
            <w:pPr>
              <w:jc w:val="right"/>
              <w:rPr>
                <w:color w:val="000000"/>
                <w:sz w:val="22"/>
                <w:szCs w:val="22"/>
              </w:rPr>
            </w:pPr>
            <w:r w:rsidRPr="00CB2E1A">
              <w:rPr>
                <w:color w:val="000000"/>
                <w:sz w:val="22"/>
                <w:szCs w:val="22"/>
              </w:rPr>
              <w:t>7.554730254</w:t>
            </w:r>
          </w:p>
        </w:tc>
      </w:tr>
      <w:tr w:rsidR="00402DC1" w14:paraId="5E2E7608" w14:textId="77777777" w:rsidTr="00CB2E1A">
        <w:trPr>
          <w:trHeight w:val="320"/>
        </w:trPr>
        <w:tc>
          <w:tcPr>
            <w:tcW w:w="1945" w:type="dxa"/>
            <w:tcBorders>
              <w:top w:val="nil"/>
              <w:left w:val="nil"/>
              <w:bottom w:val="nil"/>
              <w:right w:val="nil"/>
            </w:tcBorders>
            <w:shd w:val="clear" w:color="auto" w:fill="auto"/>
            <w:noWrap/>
            <w:vAlign w:val="center"/>
            <w:hideMark/>
          </w:tcPr>
          <w:p w14:paraId="697C4009" w14:textId="77777777" w:rsidR="00402DC1" w:rsidRPr="00CB2E1A" w:rsidRDefault="00402DC1" w:rsidP="00CB2E1A">
            <w:pPr>
              <w:rPr>
                <w:color w:val="000000"/>
                <w:sz w:val="22"/>
                <w:szCs w:val="22"/>
              </w:rPr>
            </w:pPr>
            <w:r w:rsidRPr="00CB2E1A">
              <w:rPr>
                <w:color w:val="000000"/>
                <w:sz w:val="22"/>
                <w:szCs w:val="22"/>
              </w:rPr>
              <w:t>Sum</w:t>
            </w:r>
          </w:p>
        </w:tc>
        <w:tc>
          <w:tcPr>
            <w:tcW w:w="1375" w:type="dxa"/>
            <w:tcBorders>
              <w:top w:val="nil"/>
              <w:left w:val="nil"/>
              <w:bottom w:val="nil"/>
              <w:right w:val="nil"/>
            </w:tcBorders>
            <w:shd w:val="clear" w:color="auto" w:fill="auto"/>
            <w:noWrap/>
            <w:vAlign w:val="center"/>
            <w:hideMark/>
          </w:tcPr>
          <w:p w14:paraId="5EB19859" w14:textId="77777777" w:rsidR="00402DC1" w:rsidRPr="00CB2E1A" w:rsidRDefault="00402DC1" w:rsidP="007C0550">
            <w:pPr>
              <w:jc w:val="right"/>
              <w:rPr>
                <w:color w:val="000000"/>
                <w:sz w:val="22"/>
                <w:szCs w:val="22"/>
              </w:rPr>
            </w:pPr>
            <w:r w:rsidRPr="00CB2E1A">
              <w:rPr>
                <w:color w:val="000000"/>
                <w:sz w:val="22"/>
                <w:szCs w:val="22"/>
              </w:rPr>
              <w:t>363.6033337</w:t>
            </w:r>
          </w:p>
        </w:tc>
      </w:tr>
      <w:tr w:rsidR="00402DC1" w14:paraId="3CE199F9" w14:textId="77777777" w:rsidTr="00CB2E1A">
        <w:trPr>
          <w:trHeight w:val="340"/>
        </w:trPr>
        <w:tc>
          <w:tcPr>
            <w:tcW w:w="1945" w:type="dxa"/>
            <w:tcBorders>
              <w:top w:val="nil"/>
              <w:left w:val="nil"/>
              <w:bottom w:val="single" w:sz="8" w:space="0" w:color="auto"/>
              <w:right w:val="nil"/>
            </w:tcBorders>
            <w:shd w:val="clear" w:color="auto" w:fill="auto"/>
            <w:noWrap/>
            <w:vAlign w:val="center"/>
            <w:hideMark/>
          </w:tcPr>
          <w:p w14:paraId="3772F9BB" w14:textId="77777777" w:rsidR="00402DC1" w:rsidRPr="00CB2E1A" w:rsidRDefault="00402DC1" w:rsidP="00CB2E1A">
            <w:pPr>
              <w:rPr>
                <w:color w:val="000000"/>
                <w:sz w:val="22"/>
                <w:szCs w:val="22"/>
              </w:rPr>
            </w:pPr>
            <w:r w:rsidRPr="00CB2E1A">
              <w:rPr>
                <w:color w:val="000000"/>
                <w:sz w:val="22"/>
                <w:szCs w:val="22"/>
              </w:rPr>
              <w:t>Count</w:t>
            </w:r>
          </w:p>
        </w:tc>
        <w:tc>
          <w:tcPr>
            <w:tcW w:w="1375" w:type="dxa"/>
            <w:tcBorders>
              <w:top w:val="nil"/>
              <w:left w:val="nil"/>
              <w:bottom w:val="single" w:sz="8" w:space="0" w:color="auto"/>
              <w:right w:val="nil"/>
            </w:tcBorders>
            <w:shd w:val="clear" w:color="auto" w:fill="auto"/>
            <w:noWrap/>
            <w:vAlign w:val="center"/>
            <w:hideMark/>
          </w:tcPr>
          <w:p w14:paraId="50E35931" w14:textId="77777777" w:rsidR="00402DC1" w:rsidRPr="00CB2E1A" w:rsidRDefault="00402DC1" w:rsidP="007C0550">
            <w:pPr>
              <w:keepNext/>
              <w:jc w:val="right"/>
              <w:rPr>
                <w:color w:val="000000"/>
                <w:sz w:val="22"/>
                <w:szCs w:val="22"/>
              </w:rPr>
            </w:pPr>
            <w:r w:rsidRPr="00CB2E1A">
              <w:rPr>
                <w:color w:val="000000"/>
                <w:sz w:val="22"/>
                <w:szCs w:val="22"/>
              </w:rPr>
              <w:t>84</w:t>
            </w:r>
          </w:p>
        </w:tc>
      </w:tr>
    </w:tbl>
    <w:p w14:paraId="74D51C03" w14:textId="28A18D3C" w:rsidR="00601161" w:rsidRDefault="00601161" w:rsidP="00BB6608">
      <w:pPr>
        <w:pStyle w:val="Caption"/>
        <w:framePr w:w="3357" w:h="511" w:hRule="exact" w:hSpace="180" w:wrap="around" w:vAnchor="text" w:hAnchor="page" w:x="1324" w:y="4978"/>
        <w:suppressOverlap/>
        <w:jc w:val="center"/>
      </w:pPr>
      <w:bookmarkStart w:id="10" w:name="_Toc183622939"/>
      <w:r>
        <w:t xml:space="preserve">Table </w:t>
      </w:r>
      <w:fldSimple w:instr=" SEQ Table \* ARABIC ">
        <w:r w:rsidR="00A96486">
          <w:rPr>
            <w:noProof/>
          </w:rPr>
          <w:t>2</w:t>
        </w:r>
      </w:fldSimple>
      <w:r>
        <w:t>: Wing-Loading Descriptive Statistics</w:t>
      </w:r>
      <w:bookmarkEnd w:id="10"/>
    </w:p>
    <w:p w14:paraId="5A97C7B6" w14:textId="08446A93" w:rsidR="00471B4C" w:rsidRDefault="004535BA" w:rsidP="00BD4D96">
      <w:pPr>
        <w:keepNext/>
        <w:jc w:val="center"/>
        <w:rPr>
          <w:noProof/>
        </w:rPr>
      </w:pPr>
      <w:r>
        <w:rPr>
          <w:noProof/>
        </w:rPr>
        <mc:AlternateContent>
          <mc:Choice Requires="wps">
            <w:drawing>
              <wp:anchor distT="0" distB="0" distL="114300" distR="114300" simplePos="0" relativeHeight="251683840" behindDoc="1" locked="0" layoutInCell="1" allowOverlap="1" wp14:anchorId="43B935C3" wp14:editId="3C89B932">
                <wp:simplePos x="0" y="0"/>
                <wp:positionH relativeFrom="column">
                  <wp:posOffset>2260600</wp:posOffset>
                </wp:positionH>
                <wp:positionV relativeFrom="paragraph">
                  <wp:posOffset>3188335</wp:posOffset>
                </wp:positionV>
                <wp:extent cx="3827145" cy="635"/>
                <wp:effectExtent l="0" t="0" r="0" b="12065"/>
                <wp:wrapTight wrapText="bothSides">
                  <wp:wrapPolygon edited="0">
                    <wp:start x="0" y="0"/>
                    <wp:lineTo x="0" y="0"/>
                    <wp:lineTo x="21503" y="0"/>
                    <wp:lineTo x="21503" y="0"/>
                    <wp:lineTo x="0" y="0"/>
                  </wp:wrapPolygon>
                </wp:wrapTight>
                <wp:docPr id="2047055793" name="Text Box 1"/>
                <wp:cNvGraphicFramePr/>
                <a:graphic xmlns:a="http://schemas.openxmlformats.org/drawingml/2006/main">
                  <a:graphicData uri="http://schemas.microsoft.com/office/word/2010/wordprocessingShape">
                    <wps:wsp>
                      <wps:cNvSpPr txBox="1"/>
                      <wps:spPr>
                        <a:xfrm>
                          <a:off x="0" y="0"/>
                          <a:ext cx="3827145" cy="635"/>
                        </a:xfrm>
                        <a:prstGeom prst="rect">
                          <a:avLst/>
                        </a:prstGeom>
                        <a:solidFill>
                          <a:prstClr val="white"/>
                        </a:solidFill>
                        <a:ln>
                          <a:noFill/>
                        </a:ln>
                      </wps:spPr>
                      <wps:txbx>
                        <w:txbxContent>
                          <w:p w14:paraId="3FC51F09" w14:textId="257D5E51" w:rsidR="004535BA" w:rsidRPr="000E1848" w:rsidRDefault="004535BA" w:rsidP="00DC5346">
                            <w:pPr>
                              <w:pStyle w:val="Caption"/>
                              <w:jc w:val="center"/>
                              <w:rPr>
                                <w:rFonts w:ascii="Times New Roman" w:eastAsia="Times New Roman" w:hAnsi="Times New Roman" w:cs="Times New Roman"/>
                                <w:noProof/>
                              </w:rPr>
                            </w:pPr>
                            <w:r>
                              <w:t xml:space="preserve">Figure </w:t>
                            </w:r>
                            <w:fldSimple w:instr=" SEQ Figure \* ARABIC ">
                              <w:r w:rsidR="00A96486">
                                <w:rPr>
                                  <w:noProof/>
                                </w:rPr>
                                <w:t>5</w:t>
                              </w:r>
                            </w:fldSimple>
                            <w:r>
                              <w:t>: Wing-Loading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B935C3" id="_x0000_s1029" type="#_x0000_t202" style="position:absolute;left:0;text-align:left;margin-left:178pt;margin-top:251.05pt;width:301.35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2p3Gw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" stroked="f">
                <v:textbox style="mso-fit-shape-to-text:t" inset="0,0,0,0">
                  <w:txbxContent>
                    <w:p w14:paraId="3FC51F09" w14:textId="257D5E51" w:rsidR="004535BA" w:rsidRPr="000E1848" w:rsidRDefault="004535BA" w:rsidP="00DC5346">
                      <w:pPr>
                        <w:pStyle w:val="Caption"/>
                        <w:jc w:val="center"/>
                        <w:rPr>
                          <w:rFonts w:ascii="Times New Roman" w:eastAsia="Times New Roman" w:hAnsi="Times New Roman" w:cs="Times New Roman"/>
                          <w:noProof/>
                        </w:rPr>
                      </w:pPr>
                      <w:r>
                        <w:t xml:space="preserve">Figure </w:t>
                      </w:r>
                      <w:fldSimple w:instr=" SEQ Figure \* ARABIC ">
                        <w:r w:rsidR="00A96486">
                          <w:rPr>
                            <w:noProof/>
                          </w:rPr>
                          <w:t>5</w:t>
                        </w:r>
                      </w:fldSimple>
                      <w:r>
                        <w:t>: Wing-Loading Distribution</w:t>
                      </w:r>
                    </w:p>
                  </w:txbxContent>
                </v:textbox>
                <w10:wrap type="tight"/>
              </v:shape>
            </w:pict>
          </mc:Fallback>
        </mc:AlternateContent>
      </w:r>
      <w:r w:rsidR="00471B4C">
        <w:rPr>
          <w:noProof/>
        </w:rPr>
        <mc:AlternateContent>
          <mc:Choice Requires="cx1">
            <w:drawing>
              <wp:anchor distT="0" distB="0" distL="114300" distR="114300" simplePos="0" relativeHeight="251675648" behindDoc="1" locked="0" layoutInCell="1" allowOverlap="1" wp14:anchorId="0E15FF43" wp14:editId="089A8751">
                <wp:simplePos x="0" y="0"/>
                <wp:positionH relativeFrom="margin">
                  <wp:posOffset>2260600</wp:posOffset>
                </wp:positionH>
                <wp:positionV relativeFrom="paragraph">
                  <wp:posOffset>17</wp:posOffset>
                </wp:positionV>
                <wp:extent cx="3827145" cy="3131185"/>
                <wp:effectExtent l="0" t="0" r="8255" b="5715"/>
                <wp:wrapTight wrapText="bothSides">
                  <wp:wrapPolygon edited="0">
                    <wp:start x="0" y="0"/>
                    <wp:lineTo x="0" y="21552"/>
                    <wp:lineTo x="21575" y="21552"/>
                    <wp:lineTo x="21575" y="0"/>
                    <wp:lineTo x="0" y="0"/>
                  </wp:wrapPolygon>
                </wp:wrapTight>
                <wp:docPr id="1774300123" name="Chart 1">
                  <a:extLst xmlns:a="http://schemas.openxmlformats.org/drawingml/2006/main">
                    <a:ext uri="{FF2B5EF4-FFF2-40B4-BE49-F238E27FC236}">
                      <a16:creationId xmlns:a16="http://schemas.microsoft.com/office/drawing/2014/main" id="{4E8888D1-BBF5-97DE-64A5-7781603457A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9"/>
                  </a:graphicData>
                </a:graphic>
                <wp14:sizeRelH relativeFrom="page">
                  <wp14:pctWidth>0</wp14:pctWidth>
                </wp14:sizeRelH>
                <wp14:sizeRelV relativeFrom="page">
                  <wp14:pctHeight>0</wp14:pctHeight>
                </wp14:sizeRelV>
              </wp:anchor>
            </w:drawing>
          </mc:Choice>
          <mc:Fallback>
            <w:drawing>
              <wp:anchor distT="0" distB="0" distL="114300" distR="114300" simplePos="0" relativeHeight="251675648" behindDoc="1" locked="0" layoutInCell="1" allowOverlap="1" wp14:anchorId="0E15FF43" wp14:editId="089A8751">
                <wp:simplePos x="0" y="0"/>
                <wp:positionH relativeFrom="margin">
                  <wp:posOffset>2260600</wp:posOffset>
                </wp:positionH>
                <wp:positionV relativeFrom="paragraph">
                  <wp:posOffset>17</wp:posOffset>
                </wp:positionV>
                <wp:extent cx="3827145" cy="3131185"/>
                <wp:effectExtent l="0" t="0" r="8255" b="5715"/>
                <wp:wrapTight wrapText="bothSides">
                  <wp:wrapPolygon edited="0">
                    <wp:start x="0" y="0"/>
                    <wp:lineTo x="0" y="21552"/>
                    <wp:lineTo x="21575" y="21552"/>
                    <wp:lineTo x="21575" y="0"/>
                    <wp:lineTo x="0" y="0"/>
                  </wp:wrapPolygon>
                </wp:wrapTight>
                <wp:docPr id="1774300123" name="Chart 1">
                  <a:extLst xmlns:a="http://schemas.openxmlformats.org/drawingml/2006/main">
                    <a:ext uri="{FF2B5EF4-FFF2-40B4-BE49-F238E27FC236}">
                      <a16:creationId xmlns:a16="http://schemas.microsoft.com/office/drawing/2014/main" id="{4E8888D1-BBF5-97DE-64A5-7781603457A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774300123" name="Chart 1">
                          <a:extLst>
                            <a:ext uri="{FF2B5EF4-FFF2-40B4-BE49-F238E27FC236}">
                              <a16:creationId xmlns:a16="http://schemas.microsoft.com/office/drawing/2014/main" id="{4E8888D1-BBF5-97DE-64A5-7781603457A6}"/>
                            </a:ext>
                          </a:extLst>
                        </pic:cNvPr>
                        <pic:cNvPicPr>
                          <a:picLocks noGrp="1" noRot="1" noChangeAspect="1" noMove="1" noResize="1" noEditPoints="1" noAdjustHandles="1" noChangeArrowheads="1" noChangeShapeType="1"/>
                        </pic:cNvPicPr>
                      </pic:nvPicPr>
                      <pic:blipFill>
                        <a:blip r:embed="rId20"/>
                        <a:stretch>
                          <a:fillRect/>
                        </a:stretch>
                      </pic:blipFill>
                      <pic:spPr>
                        <a:xfrm>
                          <a:off x="0" y="0"/>
                          <a:ext cx="3827145" cy="3131185"/>
                        </a:xfrm>
                        <a:prstGeom prst="rect">
                          <a:avLst/>
                        </a:prstGeom>
                      </pic:spPr>
                    </pic:pic>
                  </a:graphicData>
                </a:graphic>
                <wp14:sizeRelH relativeFrom="page">
                  <wp14:pctWidth>0</wp14:pctWidth>
                </wp14:sizeRelH>
                <wp14:sizeRelV relativeFrom="page">
                  <wp14:pctHeight>0</wp14:pctHeight>
                </wp14:sizeRelV>
              </wp:anchor>
            </w:drawing>
          </mc:Fallback>
        </mc:AlternateContent>
      </w:r>
    </w:p>
    <w:p w14:paraId="70B9E84E" w14:textId="212D6999" w:rsidR="00471B4C" w:rsidRDefault="00471B4C" w:rsidP="00BD4D96">
      <w:pPr>
        <w:keepNext/>
        <w:jc w:val="center"/>
        <w:rPr>
          <w:noProof/>
        </w:rPr>
      </w:pPr>
    </w:p>
    <w:p w14:paraId="460F6F96" w14:textId="5152BA50" w:rsidR="00402DC1" w:rsidRPr="00BD4D96" w:rsidRDefault="00DC5346" w:rsidP="00BD4D96">
      <w:pPr>
        <w:keepNext/>
        <w:jc w:val="center"/>
        <w:rPr>
          <w:noProof/>
        </w:rPr>
      </w:pPr>
      <w:r>
        <w:rPr>
          <w:noProof/>
        </w:rPr>
        <mc:AlternateContent>
          <mc:Choice Requires="wps">
            <w:drawing>
              <wp:anchor distT="0" distB="0" distL="114300" distR="114300" simplePos="0" relativeHeight="251685888" behindDoc="1" locked="0" layoutInCell="1" allowOverlap="1" wp14:anchorId="6DC2744A" wp14:editId="36B3110C">
                <wp:simplePos x="0" y="0"/>
                <wp:positionH relativeFrom="column">
                  <wp:posOffset>2305050</wp:posOffset>
                </wp:positionH>
                <wp:positionV relativeFrom="paragraph">
                  <wp:posOffset>3301365</wp:posOffset>
                </wp:positionV>
                <wp:extent cx="3826510" cy="635"/>
                <wp:effectExtent l="0" t="0" r="0" b="12065"/>
                <wp:wrapTight wrapText="bothSides">
                  <wp:wrapPolygon edited="0">
                    <wp:start x="0" y="0"/>
                    <wp:lineTo x="0" y="0"/>
                    <wp:lineTo x="21507" y="0"/>
                    <wp:lineTo x="21507" y="0"/>
                    <wp:lineTo x="0" y="0"/>
                  </wp:wrapPolygon>
                </wp:wrapTight>
                <wp:docPr id="177836578" name="Text Box 1"/>
                <wp:cNvGraphicFramePr/>
                <a:graphic xmlns:a="http://schemas.openxmlformats.org/drawingml/2006/main">
                  <a:graphicData uri="http://schemas.microsoft.com/office/word/2010/wordprocessingShape">
                    <wps:wsp>
                      <wps:cNvSpPr txBox="1"/>
                      <wps:spPr>
                        <a:xfrm>
                          <a:off x="0" y="0"/>
                          <a:ext cx="3826510" cy="635"/>
                        </a:xfrm>
                        <a:prstGeom prst="rect">
                          <a:avLst/>
                        </a:prstGeom>
                        <a:solidFill>
                          <a:prstClr val="white"/>
                        </a:solidFill>
                        <a:ln>
                          <a:noFill/>
                        </a:ln>
                      </wps:spPr>
                      <wps:txbx>
                        <w:txbxContent>
                          <w:p w14:paraId="7F99FB83" w14:textId="674BF672" w:rsidR="00DC5346" w:rsidRPr="001731B6" w:rsidRDefault="00DC5346" w:rsidP="00DC5346">
                            <w:pPr>
                              <w:pStyle w:val="Caption"/>
                              <w:jc w:val="center"/>
                              <w:rPr>
                                <w:rFonts w:ascii="Times New Roman" w:eastAsia="Times New Roman" w:hAnsi="Times New Roman" w:cs="Times New Roman"/>
                                <w:noProof/>
                              </w:rPr>
                            </w:pPr>
                            <w:r>
                              <w:t xml:space="preserve">Figure </w:t>
                            </w:r>
                            <w:fldSimple w:instr=" SEQ Figure \* ARABIC ">
                              <w:r w:rsidR="00A96486">
                                <w:rPr>
                                  <w:noProof/>
                                </w:rPr>
                                <w:t>6</w:t>
                              </w:r>
                            </w:fldSimple>
                            <w:r>
                              <w:t>: Transition-Time 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C2744A" id="_x0000_s1030" type="#_x0000_t202" style="position:absolute;left:0;text-align:left;margin-left:181.5pt;margin-top:259.95pt;width:301.3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sQeGgIAAD8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" stroked="f">
                <v:textbox style="mso-fit-shape-to-text:t" inset="0,0,0,0">
                  <w:txbxContent>
                    <w:p w14:paraId="7F99FB83" w14:textId="674BF672" w:rsidR="00DC5346" w:rsidRPr="001731B6" w:rsidRDefault="00DC5346" w:rsidP="00DC5346">
                      <w:pPr>
                        <w:pStyle w:val="Caption"/>
                        <w:jc w:val="center"/>
                        <w:rPr>
                          <w:rFonts w:ascii="Times New Roman" w:eastAsia="Times New Roman" w:hAnsi="Times New Roman" w:cs="Times New Roman"/>
                          <w:noProof/>
                        </w:rPr>
                      </w:pPr>
                      <w:r>
                        <w:t xml:space="preserve">Figure </w:t>
                      </w:r>
                      <w:fldSimple w:instr=" SEQ Figure \* ARABIC ">
                        <w:r w:rsidR="00A96486">
                          <w:rPr>
                            <w:noProof/>
                          </w:rPr>
                          <w:t>6</w:t>
                        </w:r>
                      </w:fldSimple>
                      <w:r>
                        <w:t>: Transition-Time Distribution</w:t>
                      </w:r>
                    </w:p>
                  </w:txbxContent>
                </v:textbox>
                <w10:wrap type="tight"/>
              </v:shape>
            </w:pict>
          </mc:Fallback>
        </mc:AlternateContent>
      </w:r>
      <w:r w:rsidR="00471B4C">
        <w:rPr>
          <w:noProof/>
        </w:rPr>
        <mc:AlternateContent>
          <mc:Choice Requires="cx1">
            <w:drawing>
              <wp:anchor distT="0" distB="0" distL="114300" distR="114300" simplePos="0" relativeHeight="251681792" behindDoc="1" locked="0" layoutInCell="1" allowOverlap="1" wp14:anchorId="68225D79" wp14:editId="75103603">
                <wp:simplePos x="0" y="0"/>
                <wp:positionH relativeFrom="margin">
                  <wp:posOffset>2305342</wp:posOffset>
                </wp:positionH>
                <wp:positionV relativeFrom="paragraph">
                  <wp:posOffset>161515</wp:posOffset>
                </wp:positionV>
                <wp:extent cx="3826510" cy="3082925"/>
                <wp:effectExtent l="0" t="0" r="8890" b="3175"/>
                <wp:wrapTight wrapText="bothSides">
                  <wp:wrapPolygon edited="0">
                    <wp:start x="0" y="0"/>
                    <wp:lineTo x="0" y="21533"/>
                    <wp:lineTo x="21578" y="21533"/>
                    <wp:lineTo x="21578" y="0"/>
                    <wp:lineTo x="0" y="0"/>
                  </wp:wrapPolygon>
                </wp:wrapTight>
                <wp:docPr id="43565501" name="Chart 1">
                  <a:extLst xmlns:a="http://schemas.openxmlformats.org/drawingml/2006/main">
                    <a:ext uri="{FF2B5EF4-FFF2-40B4-BE49-F238E27FC236}">
                      <a16:creationId xmlns:a16="http://schemas.microsoft.com/office/drawing/2014/main" id="{6B11D462-3B5A-4AE0-F563-67678670FD16}"/>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1"/>
                  </a:graphicData>
                </a:graphic>
                <wp14:sizeRelH relativeFrom="page">
                  <wp14:pctWidth>0</wp14:pctWidth>
                </wp14:sizeRelH>
                <wp14:sizeRelV relativeFrom="page">
                  <wp14:pctHeight>0</wp14:pctHeight>
                </wp14:sizeRelV>
              </wp:anchor>
            </w:drawing>
          </mc:Choice>
          <mc:Fallback>
            <w:drawing>
              <wp:anchor distT="0" distB="0" distL="114300" distR="114300" simplePos="0" relativeHeight="251681792" behindDoc="1" locked="0" layoutInCell="1" allowOverlap="1" wp14:anchorId="68225D79" wp14:editId="75103603">
                <wp:simplePos x="0" y="0"/>
                <wp:positionH relativeFrom="margin">
                  <wp:posOffset>2305342</wp:posOffset>
                </wp:positionH>
                <wp:positionV relativeFrom="paragraph">
                  <wp:posOffset>161515</wp:posOffset>
                </wp:positionV>
                <wp:extent cx="3826510" cy="3082925"/>
                <wp:effectExtent l="0" t="0" r="8890" b="3175"/>
                <wp:wrapTight wrapText="bothSides">
                  <wp:wrapPolygon edited="0">
                    <wp:start x="0" y="0"/>
                    <wp:lineTo x="0" y="21533"/>
                    <wp:lineTo x="21578" y="21533"/>
                    <wp:lineTo x="21578" y="0"/>
                    <wp:lineTo x="0" y="0"/>
                  </wp:wrapPolygon>
                </wp:wrapTight>
                <wp:docPr id="43565501" name="Chart 1">
                  <a:extLst xmlns:a="http://schemas.openxmlformats.org/drawingml/2006/main">
                    <a:ext uri="{FF2B5EF4-FFF2-40B4-BE49-F238E27FC236}">
                      <a16:creationId xmlns:a16="http://schemas.microsoft.com/office/drawing/2014/main" id="{6B11D462-3B5A-4AE0-F563-67678670FD16}"/>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43565501" name="Chart 1">
                          <a:extLst>
                            <a:ext uri="{FF2B5EF4-FFF2-40B4-BE49-F238E27FC236}">
                              <a16:creationId xmlns:a16="http://schemas.microsoft.com/office/drawing/2014/main" id="{6B11D462-3B5A-4AE0-F563-67678670FD16}"/>
                            </a:ext>
                          </a:extLst>
                        </pic:cNvPr>
                        <pic:cNvPicPr>
                          <a:picLocks noGrp="1" noRot="1" noChangeAspect="1" noMove="1" noResize="1" noEditPoints="1" noAdjustHandles="1" noChangeArrowheads="1" noChangeShapeType="1"/>
                        </pic:cNvPicPr>
                      </pic:nvPicPr>
                      <pic:blipFill>
                        <a:blip r:embed="rId22"/>
                        <a:stretch>
                          <a:fillRect/>
                        </a:stretch>
                      </pic:blipFill>
                      <pic:spPr>
                        <a:xfrm>
                          <a:off x="0" y="0"/>
                          <a:ext cx="3826510" cy="3082925"/>
                        </a:xfrm>
                        <a:prstGeom prst="rect">
                          <a:avLst/>
                        </a:prstGeom>
                      </pic:spPr>
                    </pic:pic>
                  </a:graphicData>
                </a:graphic>
                <wp14:sizeRelH relativeFrom="page">
                  <wp14:pctWidth>0</wp14:pctWidth>
                </wp14:sizeRelH>
                <wp14:sizeRelV relativeFrom="page">
                  <wp14:pctHeight>0</wp14:pctHeight>
                </wp14:sizeRelV>
              </wp:anchor>
            </w:drawing>
          </mc:Fallback>
        </mc:AlternateContent>
      </w:r>
    </w:p>
    <w:tbl>
      <w:tblPr>
        <w:tblpPr w:leftFromText="180" w:rightFromText="180" w:vertAnchor="text" w:tblpY="1"/>
        <w:tblOverlap w:val="never"/>
        <w:tblW w:w="3308" w:type="dxa"/>
        <w:tblLook w:val="04A0" w:firstRow="1" w:lastRow="0" w:firstColumn="1" w:lastColumn="0" w:noHBand="0" w:noVBand="1"/>
      </w:tblPr>
      <w:tblGrid>
        <w:gridCol w:w="1937"/>
        <w:gridCol w:w="1371"/>
      </w:tblGrid>
      <w:tr w:rsidR="00557433" w14:paraId="306607A5" w14:textId="77777777" w:rsidTr="008163DB">
        <w:trPr>
          <w:trHeight w:val="320"/>
        </w:trPr>
        <w:tc>
          <w:tcPr>
            <w:tcW w:w="3308" w:type="dxa"/>
            <w:gridSpan w:val="2"/>
            <w:tcBorders>
              <w:top w:val="single" w:sz="8" w:space="0" w:color="auto"/>
              <w:left w:val="nil"/>
              <w:bottom w:val="single" w:sz="4" w:space="0" w:color="auto"/>
              <w:right w:val="nil"/>
            </w:tcBorders>
            <w:shd w:val="clear" w:color="auto" w:fill="auto"/>
            <w:noWrap/>
            <w:hideMark/>
          </w:tcPr>
          <w:p w14:paraId="6086D9FF" w14:textId="27AEBA4F" w:rsidR="00557433" w:rsidRDefault="00557433" w:rsidP="008163DB">
            <w:pPr>
              <w:jc w:val="center"/>
              <w:rPr>
                <w:i/>
                <w:iCs/>
                <w:color w:val="000000"/>
                <w:sz w:val="22"/>
                <w:szCs w:val="22"/>
              </w:rPr>
            </w:pPr>
            <w:r>
              <w:rPr>
                <w:i/>
                <w:iCs/>
                <w:color w:val="000000"/>
                <w:sz w:val="22"/>
                <w:szCs w:val="22"/>
              </w:rPr>
              <w:t>Transition Time: t [s]</w:t>
            </w:r>
          </w:p>
        </w:tc>
      </w:tr>
      <w:tr w:rsidR="00557433" w14:paraId="1EEEE372" w14:textId="77777777" w:rsidTr="008163DB">
        <w:trPr>
          <w:trHeight w:val="320"/>
        </w:trPr>
        <w:tc>
          <w:tcPr>
            <w:tcW w:w="1937" w:type="dxa"/>
            <w:tcBorders>
              <w:top w:val="nil"/>
              <w:left w:val="nil"/>
              <w:bottom w:val="nil"/>
              <w:right w:val="nil"/>
            </w:tcBorders>
            <w:shd w:val="clear" w:color="auto" w:fill="auto"/>
            <w:noWrap/>
            <w:hideMark/>
          </w:tcPr>
          <w:p w14:paraId="55401005" w14:textId="77777777" w:rsidR="00557433" w:rsidRDefault="00557433" w:rsidP="008163DB">
            <w:pPr>
              <w:jc w:val="center"/>
              <w:rPr>
                <w:i/>
                <w:iCs/>
                <w:color w:val="000000"/>
                <w:sz w:val="22"/>
                <w:szCs w:val="22"/>
              </w:rPr>
            </w:pPr>
          </w:p>
        </w:tc>
        <w:tc>
          <w:tcPr>
            <w:tcW w:w="1371" w:type="dxa"/>
            <w:tcBorders>
              <w:top w:val="nil"/>
              <w:left w:val="nil"/>
              <w:bottom w:val="nil"/>
              <w:right w:val="nil"/>
            </w:tcBorders>
            <w:shd w:val="clear" w:color="auto" w:fill="auto"/>
            <w:noWrap/>
            <w:hideMark/>
          </w:tcPr>
          <w:p w14:paraId="15B369CF" w14:textId="77777777" w:rsidR="00557433" w:rsidRDefault="00557433" w:rsidP="008163DB">
            <w:pPr>
              <w:rPr>
                <w:sz w:val="20"/>
                <w:szCs w:val="20"/>
              </w:rPr>
            </w:pPr>
          </w:p>
        </w:tc>
      </w:tr>
      <w:tr w:rsidR="00557433" w14:paraId="5D91D797" w14:textId="77777777" w:rsidTr="008163DB">
        <w:trPr>
          <w:trHeight w:val="320"/>
        </w:trPr>
        <w:tc>
          <w:tcPr>
            <w:tcW w:w="1937" w:type="dxa"/>
            <w:tcBorders>
              <w:top w:val="nil"/>
              <w:left w:val="nil"/>
              <w:bottom w:val="nil"/>
              <w:right w:val="nil"/>
            </w:tcBorders>
            <w:shd w:val="clear" w:color="auto" w:fill="auto"/>
            <w:noWrap/>
            <w:hideMark/>
          </w:tcPr>
          <w:p w14:paraId="4D985D90" w14:textId="77777777" w:rsidR="00557433" w:rsidRDefault="00557433" w:rsidP="008163DB">
            <w:pPr>
              <w:rPr>
                <w:color w:val="000000"/>
                <w:sz w:val="22"/>
                <w:szCs w:val="22"/>
              </w:rPr>
            </w:pPr>
            <w:r>
              <w:rPr>
                <w:color w:val="000000"/>
                <w:sz w:val="22"/>
                <w:szCs w:val="22"/>
              </w:rPr>
              <w:t>Mean</w:t>
            </w:r>
          </w:p>
        </w:tc>
        <w:tc>
          <w:tcPr>
            <w:tcW w:w="1371" w:type="dxa"/>
            <w:tcBorders>
              <w:top w:val="nil"/>
              <w:left w:val="nil"/>
              <w:bottom w:val="nil"/>
              <w:right w:val="nil"/>
            </w:tcBorders>
            <w:shd w:val="clear" w:color="auto" w:fill="auto"/>
            <w:noWrap/>
            <w:hideMark/>
          </w:tcPr>
          <w:p w14:paraId="694A2C49" w14:textId="77777777" w:rsidR="00557433" w:rsidRDefault="00557433" w:rsidP="008163DB">
            <w:pPr>
              <w:jc w:val="right"/>
              <w:rPr>
                <w:color w:val="000000"/>
                <w:sz w:val="22"/>
                <w:szCs w:val="22"/>
              </w:rPr>
            </w:pPr>
            <w:r>
              <w:rPr>
                <w:color w:val="000000"/>
                <w:sz w:val="22"/>
                <w:szCs w:val="22"/>
              </w:rPr>
              <w:t>0.471922619</w:t>
            </w:r>
          </w:p>
        </w:tc>
      </w:tr>
      <w:tr w:rsidR="00557433" w14:paraId="51620A08" w14:textId="77777777" w:rsidTr="008163DB">
        <w:trPr>
          <w:trHeight w:val="320"/>
        </w:trPr>
        <w:tc>
          <w:tcPr>
            <w:tcW w:w="1937" w:type="dxa"/>
            <w:tcBorders>
              <w:top w:val="nil"/>
              <w:left w:val="nil"/>
              <w:bottom w:val="nil"/>
              <w:right w:val="nil"/>
            </w:tcBorders>
            <w:shd w:val="clear" w:color="auto" w:fill="auto"/>
            <w:noWrap/>
            <w:hideMark/>
          </w:tcPr>
          <w:p w14:paraId="3F08AB59" w14:textId="77777777" w:rsidR="00557433" w:rsidRDefault="00557433" w:rsidP="008163DB">
            <w:pPr>
              <w:rPr>
                <w:color w:val="000000"/>
                <w:sz w:val="22"/>
                <w:szCs w:val="22"/>
              </w:rPr>
            </w:pPr>
            <w:r>
              <w:rPr>
                <w:color w:val="000000"/>
                <w:sz w:val="22"/>
                <w:szCs w:val="22"/>
              </w:rPr>
              <w:t>Standard Error</w:t>
            </w:r>
          </w:p>
        </w:tc>
        <w:tc>
          <w:tcPr>
            <w:tcW w:w="1371" w:type="dxa"/>
            <w:tcBorders>
              <w:top w:val="nil"/>
              <w:left w:val="nil"/>
              <w:bottom w:val="nil"/>
              <w:right w:val="nil"/>
            </w:tcBorders>
            <w:shd w:val="clear" w:color="auto" w:fill="auto"/>
            <w:noWrap/>
            <w:hideMark/>
          </w:tcPr>
          <w:p w14:paraId="4AA259F6" w14:textId="77777777" w:rsidR="00557433" w:rsidRDefault="00557433" w:rsidP="008163DB">
            <w:pPr>
              <w:jc w:val="right"/>
              <w:rPr>
                <w:color w:val="000000"/>
                <w:sz w:val="22"/>
                <w:szCs w:val="22"/>
              </w:rPr>
            </w:pPr>
            <w:r>
              <w:rPr>
                <w:color w:val="000000"/>
                <w:sz w:val="22"/>
                <w:szCs w:val="22"/>
              </w:rPr>
              <w:t>0.005603096</w:t>
            </w:r>
          </w:p>
        </w:tc>
      </w:tr>
      <w:tr w:rsidR="00557433" w14:paraId="32AACAC2" w14:textId="77777777" w:rsidTr="008163DB">
        <w:trPr>
          <w:trHeight w:val="320"/>
        </w:trPr>
        <w:tc>
          <w:tcPr>
            <w:tcW w:w="1937" w:type="dxa"/>
            <w:tcBorders>
              <w:top w:val="nil"/>
              <w:left w:val="nil"/>
              <w:bottom w:val="nil"/>
              <w:right w:val="nil"/>
            </w:tcBorders>
            <w:shd w:val="clear" w:color="auto" w:fill="auto"/>
            <w:noWrap/>
            <w:hideMark/>
          </w:tcPr>
          <w:p w14:paraId="3927C2AD" w14:textId="77777777" w:rsidR="00557433" w:rsidRDefault="00557433" w:rsidP="008163DB">
            <w:pPr>
              <w:rPr>
                <w:color w:val="000000"/>
                <w:sz w:val="22"/>
                <w:szCs w:val="22"/>
              </w:rPr>
            </w:pPr>
            <w:r>
              <w:rPr>
                <w:color w:val="000000"/>
                <w:sz w:val="22"/>
                <w:szCs w:val="22"/>
              </w:rPr>
              <w:t>Median</w:t>
            </w:r>
          </w:p>
        </w:tc>
        <w:tc>
          <w:tcPr>
            <w:tcW w:w="1371" w:type="dxa"/>
            <w:tcBorders>
              <w:top w:val="nil"/>
              <w:left w:val="nil"/>
              <w:bottom w:val="nil"/>
              <w:right w:val="nil"/>
            </w:tcBorders>
            <w:shd w:val="clear" w:color="auto" w:fill="auto"/>
            <w:noWrap/>
            <w:hideMark/>
          </w:tcPr>
          <w:p w14:paraId="456444A8" w14:textId="77777777" w:rsidR="00557433" w:rsidRDefault="00557433" w:rsidP="008163DB">
            <w:pPr>
              <w:jc w:val="right"/>
              <w:rPr>
                <w:color w:val="000000"/>
                <w:sz w:val="22"/>
                <w:szCs w:val="22"/>
              </w:rPr>
            </w:pPr>
            <w:r>
              <w:rPr>
                <w:color w:val="000000"/>
                <w:sz w:val="22"/>
                <w:szCs w:val="22"/>
              </w:rPr>
              <w:t>0.47</w:t>
            </w:r>
          </w:p>
        </w:tc>
      </w:tr>
      <w:tr w:rsidR="00557433" w14:paraId="6A8084F1" w14:textId="77777777" w:rsidTr="008163DB">
        <w:trPr>
          <w:trHeight w:val="320"/>
        </w:trPr>
        <w:tc>
          <w:tcPr>
            <w:tcW w:w="1937" w:type="dxa"/>
            <w:tcBorders>
              <w:top w:val="nil"/>
              <w:left w:val="nil"/>
              <w:bottom w:val="nil"/>
              <w:right w:val="nil"/>
            </w:tcBorders>
            <w:shd w:val="clear" w:color="auto" w:fill="auto"/>
            <w:noWrap/>
            <w:hideMark/>
          </w:tcPr>
          <w:p w14:paraId="5D313344" w14:textId="77777777" w:rsidR="00557433" w:rsidRDefault="00557433" w:rsidP="008163DB">
            <w:pPr>
              <w:rPr>
                <w:color w:val="000000"/>
                <w:sz w:val="22"/>
                <w:szCs w:val="22"/>
              </w:rPr>
            </w:pPr>
            <w:r>
              <w:rPr>
                <w:color w:val="000000"/>
                <w:sz w:val="22"/>
                <w:szCs w:val="22"/>
              </w:rPr>
              <w:t>Mode</w:t>
            </w:r>
          </w:p>
        </w:tc>
        <w:tc>
          <w:tcPr>
            <w:tcW w:w="1371" w:type="dxa"/>
            <w:tcBorders>
              <w:top w:val="nil"/>
              <w:left w:val="nil"/>
              <w:bottom w:val="nil"/>
              <w:right w:val="nil"/>
            </w:tcBorders>
            <w:shd w:val="clear" w:color="auto" w:fill="auto"/>
            <w:noWrap/>
            <w:hideMark/>
          </w:tcPr>
          <w:p w14:paraId="438899C9" w14:textId="77777777" w:rsidR="00557433" w:rsidRDefault="00557433" w:rsidP="008163DB">
            <w:pPr>
              <w:jc w:val="right"/>
              <w:rPr>
                <w:color w:val="000000"/>
                <w:sz w:val="22"/>
                <w:szCs w:val="22"/>
              </w:rPr>
            </w:pPr>
            <w:r>
              <w:rPr>
                <w:color w:val="000000"/>
                <w:sz w:val="22"/>
                <w:szCs w:val="22"/>
              </w:rPr>
              <w:t>0.463</w:t>
            </w:r>
          </w:p>
        </w:tc>
      </w:tr>
      <w:tr w:rsidR="00557433" w14:paraId="0D5E98C5" w14:textId="77777777" w:rsidTr="008163DB">
        <w:trPr>
          <w:trHeight w:val="320"/>
        </w:trPr>
        <w:tc>
          <w:tcPr>
            <w:tcW w:w="1937" w:type="dxa"/>
            <w:tcBorders>
              <w:top w:val="nil"/>
              <w:left w:val="nil"/>
              <w:bottom w:val="nil"/>
              <w:right w:val="nil"/>
            </w:tcBorders>
            <w:shd w:val="clear" w:color="auto" w:fill="auto"/>
            <w:noWrap/>
            <w:hideMark/>
          </w:tcPr>
          <w:p w14:paraId="5F78F1FB" w14:textId="77777777" w:rsidR="00557433" w:rsidRDefault="00557433" w:rsidP="008163DB">
            <w:pPr>
              <w:rPr>
                <w:color w:val="000000"/>
                <w:sz w:val="22"/>
                <w:szCs w:val="22"/>
              </w:rPr>
            </w:pPr>
            <w:r>
              <w:rPr>
                <w:color w:val="000000"/>
                <w:sz w:val="22"/>
                <w:szCs w:val="22"/>
              </w:rPr>
              <w:t>Standard Deviation</w:t>
            </w:r>
          </w:p>
        </w:tc>
        <w:tc>
          <w:tcPr>
            <w:tcW w:w="1371" w:type="dxa"/>
            <w:tcBorders>
              <w:top w:val="nil"/>
              <w:left w:val="nil"/>
              <w:bottom w:val="nil"/>
              <w:right w:val="nil"/>
            </w:tcBorders>
            <w:shd w:val="clear" w:color="auto" w:fill="auto"/>
            <w:noWrap/>
            <w:hideMark/>
          </w:tcPr>
          <w:p w14:paraId="3DE8219F" w14:textId="77777777" w:rsidR="00557433" w:rsidRDefault="00557433" w:rsidP="008163DB">
            <w:pPr>
              <w:jc w:val="right"/>
              <w:rPr>
                <w:color w:val="000000"/>
                <w:sz w:val="22"/>
                <w:szCs w:val="22"/>
              </w:rPr>
            </w:pPr>
            <w:r>
              <w:rPr>
                <w:color w:val="000000"/>
                <w:sz w:val="22"/>
                <w:szCs w:val="22"/>
              </w:rPr>
              <w:t>0.051353224</w:t>
            </w:r>
          </w:p>
        </w:tc>
      </w:tr>
      <w:tr w:rsidR="00557433" w14:paraId="524A505A" w14:textId="77777777" w:rsidTr="008163DB">
        <w:trPr>
          <w:trHeight w:val="320"/>
        </w:trPr>
        <w:tc>
          <w:tcPr>
            <w:tcW w:w="1937" w:type="dxa"/>
            <w:tcBorders>
              <w:top w:val="nil"/>
              <w:left w:val="nil"/>
              <w:bottom w:val="nil"/>
              <w:right w:val="nil"/>
            </w:tcBorders>
            <w:shd w:val="clear" w:color="auto" w:fill="auto"/>
            <w:noWrap/>
            <w:hideMark/>
          </w:tcPr>
          <w:p w14:paraId="01178667" w14:textId="77777777" w:rsidR="00557433" w:rsidRDefault="00557433" w:rsidP="008163DB">
            <w:pPr>
              <w:rPr>
                <w:color w:val="000000"/>
                <w:sz w:val="22"/>
                <w:szCs w:val="22"/>
              </w:rPr>
            </w:pPr>
            <w:r>
              <w:rPr>
                <w:color w:val="000000"/>
                <w:sz w:val="22"/>
                <w:szCs w:val="22"/>
              </w:rPr>
              <w:t>Sample Variance</w:t>
            </w:r>
          </w:p>
        </w:tc>
        <w:tc>
          <w:tcPr>
            <w:tcW w:w="1371" w:type="dxa"/>
            <w:tcBorders>
              <w:top w:val="nil"/>
              <w:left w:val="nil"/>
              <w:bottom w:val="nil"/>
              <w:right w:val="nil"/>
            </w:tcBorders>
            <w:shd w:val="clear" w:color="auto" w:fill="auto"/>
            <w:noWrap/>
            <w:hideMark/>
          </w:tcPr>
          <w:p w14:paraId="7E8BBFCE" w14:textId="77777777" w:rsidR="00557433" w:rsidRDefault="00557433" w:rsidP="008163DB">
            <w:pPr>
              <w:jc w:val="right"/>
              <w:rPr>
                <w:color w:val="000000"/>
                <w:sz w:val="22"/>
                <w:szCs w:val="22"/>
              </w:rPr>
            </w:pPr>
            <w:r>
              <w:rPr>
                <w:color w:val="000000"/>
                <w:sz w:val="22"/>
                <w:szCs w:val="22"/>
              </w:rPr>
              <w:t>0.002637154</w:t>
            </w:r>
          </w:p>
        </w:tc>
      </w:tr>
      <w:tr w:rsidR="00557433" w14:paraId="27C1DFB0" w14:textId="77777777" w:rsidTr="008163DB">
        <w:trPr>
          <w:trHeight w:val="320"/>
        </w:trPr>
        <w:tc>
          <w:tcPr>
            <w:tcW w:w="1937" w:type="dxa"/>
            <w:tcBorders>
              <w:top w:val="nil"/>
              <w:left w:val="nil"/>
              <w:bottom w:val="nil"/>
              <w:right w:val="nil"/>
            </w:tcBorders>
            <w:shd w:val="clear" w:color="auto" w:fill="auto"/>
            <w:noWrap/>
            <w:hideMark/>
          </w:tcPr>
          <w:p w14:paraId="07F95E25" w14:textId="77777777" w:rsidR="00557433" w:rsidRDefault="00557433" w:rsidP="008163DB">
            <w:pPr>
              <w:rPr>
                <w:color w:val="000000"/>
                <w:sz w:val="22"/>
                <w:szCs w:val="22"/>
              </w:rPr>
            </w:pPr>
            <w:r>
              <w:rPr>
                <w:color w:val="000000"/>
                <w:sz w:val="22"/>
                <w:szCs w:val="22"/>
              </w:rPr>
              <w:t>Kurtosis</w:t>
            </w:r>
          </w:p>
        </w:tc>
        <w:tc>
          <w:tcPr>
            <w:tcW w:w="1371" w:type="dxa"/>
            <w:tcBorders>
              <w:top w:val="nil"/>
              <w:left w:val="nil"/>
              <w:bottom w:val="nil"/>
              <w:right w:val="nil"/>
            </w:tcBorders>
            <w:shd w:val="clear" w:color="auto" w:fill="auto"/>
            <w:noWrap/>
            <w:hideMark/>
          </w:tcPr>
          <w:p w14:paraId="049D75EE" w14:textId="77777777" w:rsidR="00557433" w:rsidRDefault="00557433" w:rsidP="008163DB">
            <w:pPr>
              <w:jc w:val="right"/>
              <w:rPr>
                <w:color w:val="000000"/>
                <w:sz w:val="22"/>
                <w:szCs w:val="22"/>
              </w:rPr>
            </w:pPr>
            <w:r>
              <w:rPr>
                <w:color w:val="000000"/>
                <w:sz w:val="22"/>
                <w:szCs w:val="22"/>
              </w:rPr>
              <w:t>0.946739536</w:t>
            </w:r>
          </w:p>
        </w:tc>
      </w:tr>
      <w:tr w:rsidR="00557433" w14:paraId="33ED3851" w14:textId="77777777" w:rsidTr="008163DB">
        <w:trPr>
          <w:trHeight w:val="320"/>
        </w:trPr>
        <w:tc>
          <w:tcPr>
            <w:tcW w:w="1937" w:type="dxa"/>
            <w:tcBorders>
              <w:top w:val="nil"/>
              <w:left w:val="nil"/>
              <w:bottom w:val="nil"/>
              <w:right w:val="nil"/>
            </w:tcBorders>
            <w:shd w:val="clear" w:color="auto" w:fill="auto"/>
            <w:noWrap/>
            <w:hideMark/>
          </w:tcPr>
          <w:p w14:paraId="53AF2D91" w14:textId="77777777" w:rsidR="00557433" w:rsidRDefault="00557433" w:rsidP="008163DB">
            <w:pPr>
              <w:rPr>
                <w:color w:val="000000"/>
                <w:sz w:val="22"/>
                <w:szCs w:val="22"/>
              </w:rPr>
            </w:pPr>
            <w:r>
              <w:rPr>
                <w:color w:val="000000"/>
                <w:sz w:val="22"/>
                <w:szCs w:val="22"/>
              </w:rPr>
              <w:t>Skewness</w:t>
            </w:r>
          </w:p>
        </w:tc>
        <w:tc>
          <w:tcPr>
            <w:tcW w:w="1371" w:type="dxa"/>
            <w:tcBorders>
              <w:top w:val="nil"/>
              <w:left w:val="nil"/>
              <w:bottom w:val="nil"/>
              <w:right w:val="nil"/>
            </w:tcBorders>
            <w:shd w:val="clear" w:color="auto" w:fill="auto"/>
            <w:noWrap/>
            <w:hideMark/>
          </w:tcPr>
          <w:p w14:paraId="0273EA39" w14:textId="77777777" w:rsidR="00557433" w:rsidRDefault="00557433" w:rsidP="008163DB">
            <w:pPr>
              <w:jc w:val="right"/>
              <w:rPr>
                <w:color w:val="000000"/>
                <w:sz w:val="22"/>
                <w:szCs w:val="22"/>
              </w:rPr>
            </w:pPr>
            <w:r>
              <w:rPr>
                <w:color w:val="000000"/>
                <w:sz w:val="22"/>
                <w:szCs w:val="22"/>
              </w:rPr>
              <w:t>0.510069604</w:t>
            </w:r>
          </w:p>
        </w:tc>
      </w:tr>
      <w:tr w:rsidR="00557433" w14:paraId="77D6C786" w14:textId="77777777" w:rsidTr="008163DB">
        <w:trPr>
          <w:trHeight w:val="320"/>
        </w:trPr>
        <w:tc>
          <w:tcPr>
            <w:tcW w:w="1937" w:type="dxa"/>
            <w:tcBorders>
              <w:top w:val="nil"/>
              <w:left w:val="nil"/>
              <w:bottom w:val="nil"/>
              <w:right w:val="nil"/>
            </w:tcBorders>
            <w:shd w:val="clear" w:color="auto" w:fill="auto"/>
            <w:noWrap/>
            <w:hideMark/>
          </w:tcPr>
          <w:p w14:paraId="2E964A54" w14:textId="77777777" w:rsidR="00557433" w:rsidRDefault="00557433" w:rsidP="008163DB">
            <w:pPr>
              <w:rPr>
                <w:color w:val="000000"/>
                <w:sz w:val="22"/>
                <w:szCs w:val="22"/>
              </w:rPr>
            </w:pPr>
            <w:r>
              <w:rPr>
                <w:color w:val="000000"/>
                <w:sz w:val="22"/>
                <w:szCs w:val="22"/>
              </w:rPr>
              <w:t>Range</w:t>
            </w:r>
          </w:p>
        </w:tc>
        <w:tc>
          <w:tcPr>
            <w:tcW w:w="1371" w:type="dxa"/>
            <w:tcBorders>
              <w:top w:val="nil"/>
              <w:left w:val="nil"/>
              <w:bottom w:val="nil"/>
              <w:right w:val="nil"/>
            </w:tcBorders>
            <w:shd w:val="clear" w:color="auto" w:fill="auto"/>
            <w:noWrap/>
            <w:hideMark/>
          </w:tcPr>
          <w:p w14:paraId="56AE4D42" w14:textId="77777777" w:rsidR="00557433" w:rsidRDefault="00557433" w:rsidP="008163DB">
            <w:pPr>
              <w:jc w:val="right"/>
              <w:rPr>
                <w:color w:val="000000"/>
                <w:sz w:val="22"/>
                <w:szCs w:val="22"/>
              </w:rPr>
            </w:pPr>
            <w:r>
              <w:rPr>
                <w:color w:val="000000"/>
                <w:sz w:val="22"/>
                <w:szCs w:val="22"/>
              </w:rPr>
              <w:t>0.26</w:t>
            </w:r>
          </w:p>
        </w:tc>
      </w:tr>
      <w:tr w:rsidR="00557433" w14:paraId="45F1D2C5" w14:textId="77777777" w:rsidTr="008163DB">
        <w:trPr>
          <w:trHeight w:val="320"/>
        </w:trPr>
        <w:tc>
          <w:tcPr>
            <w:tcW w:w="1937" w:type="dxa"/>
            <w:tcBorders>
              <w:top w:val="nil"/>
              <w:left w:val="nil"/>
              <w:bottom w:val="nil"/>
              <w:right w:val="nil"/>
            </w:tcBorders>
            <w:shd w:val="clear" w:color="auto" w:fill="auto"/>
            <w:noWrap/>
            <w:hideMark/>
          </w:tcPr>
          <w:p w14:paraId="05B144C3" w14:textId="77777777" w:rsidR="00557433" w:rsidRDefault="00557433" w:rsidP="008163DB">
            <w:pPr>
              <w:rPr>
                <w:color w:val="000000"/>
                <w:sz w:val="22"/>
                <w:szCs w:val="22"/>
              </w:rPr>
            </w:pPr>
            <w:r>
              <w:rPr>
                <w:color w:val="000000"/>
                <w:sz w:val="22"/>
                <w:szCs w:val="22"/>
              </w:rPr>
              <w:t>Minimum</w:t>
            </w:r>
          </w:p>
        </w:tc>
        <w:tc>
          <w:tcPr>
            <w:tcW w:w="1371" w:type="dxa"/>
            <w:tcBorders>
              <w:top w:val="nil"/>
              <w:left w:val="nil"/>
              <w:bottom w:val="nil"/>
              <w:right w:val="nil"/>
            </w:tcBorders>
            <w:shd w:val="clear" w:color="auto" w:fill="auto"/>
            <w:noWrap/>
            <w:hideMark/>
          </w:tcPr>
          <w:p w14:paraId="7CA7A1A9" w14:textId="77777777" w:rsidR="00557433" w:rsidRDefault="00557433" w:rsidP="008163DB">
            <w:pPr>
              <w:jc w:val="right"/>
              <w:rPr>
                <w:color w:val="000000"/>
                <w:sz w:val="22"/>
                <w:szCs w:val="22"/>
              </w:rPr>
            </w:pPr>
            <w:r>
              <w:rPr>
                <w:color w:val="000000"/>
                <w:sz w:val="22"/>
                <w:szCs w:val="22"/>
              </w:rPr>
              <w:t>0.364</w:t>
            </w:r>
          </w:p>
        </w:tc>
      </w:tr>
      <w:tr w:rsidR="00557433" w14:paraId="189DEC79" w14:textId="77777777" w:rsidTr="008163DB">
        <w:trPr>
          <w:trHeight w:val="320"/>
        </w:trPr>
        <w:tc>
          <w:tcPr>
            <w:tcW w:w="1937" w:type="dxa"/>
            <w:tcBorders>
              <w:top w:val="nil"/>
              <w:left w:val="nil"/>
              <w:bottom w:val="nil"/>
              <w:right w:val="nil"/>
            </w:tcBorders>
            <w:shd w:val="clear" w:color="auto" w:fill="auto"/>
            <w:noWrap/>
            <w:hideMark/>
          </w:tcPr>
          <w:p w14:paraId="692FAB80" w14:textId="77777777" w:rsidR="00557433" w:rsidRDefault="00557433" w:rsidP="008163DB">
            <w:pPr>
              <w:rPr>
                <w:color w:val="000000"/>
                <w:sz w:val="22"/>
                <w:szCs w:val="22"/>
              </w:rPr>
            </w:pPr>
            <w:r>
              <w:rPr>
                <w:color w:val="000000"/>
                <w:sz w:val="22"/>
                <w:szCs w:val="22"/>
              </w:rPr>
              <w:t>Maximum</w:t>
            </w:r>
          </w:p>
        </w:tc>
        <w:tc>
          <w:tcPr>
            <w:tcW w:w="1371" w:type="dxa"/>
            <w:tcBorders>
              <w:top w:val="nil"/>
              <w:left w:val="nil"/>
              <w:bottom w:val="nil"/>
              <w:right w:val="nil"/>
            </w:tcBorders>
            <w:shd w:val="clear" w:color="auto" w:fill="auto"/>
            <w:noWrap/>
            <w:hideMark/>
          </w:tcPr>
          <w:p w14:paraId="64D348D4" w14:textId="77777777" w:rsidR="00557433" w:rsidRDefault="00557433" w:rsidP="008163DB">
            <w:pPr>
              <w:jc w:val="right"/>
              <w:rPr>
                <w:color w:val="000000"/>
                <w:sz w:val="22"/>
                <w:szCs w:val="22"/>
              </w:rPr>
            </w:pPr>
            <w:r>
              <w:rPr>
                <w:color w:val="000000"/>
                <w:sz w:val="22"/>
                <w:szCs w:val="22"/>
              </w:rPr>
              <w:t>0.624</w:t>
            </w:r>
          </w:p>
        </w:tc>
      </w:tr>
      <w:tr w:rsidR="00557433" w14:paraId="36C37BBE" w14:textId="77777777" w:rsidTr="008163DB">
        <w:trPr>
          <w:trHeight w:val="320"/>
        </w:trPr>
        <w:tc>
          <w:tcPr>
            <w:tcW w:w="1937" w:type="dxa"/>
            <w:tcBorders>
              <w:top w:val="nil"/>
              <w:left w:val="nil"/>
              <w:bottom w:val="nil"/>
              <w:right w:val="nil"/>
            </w:tcBorders>
            <w:shd w:val="clear" w:color="auto" w:fill="auto"/>
            <w:noWrap/>
            <w:hideMark/>
          </w:tcPr>
          <w:p w14:paraId="7D85904E" w14:textId="77777777" w:rsidR="00557433" w:rsidRDefault="00557433" w:rsidP="008163DB">
            <w:pPr>
              <w:rPr>
                <w:color w:val="000000"/>
                <w:sz w:val="22"/>
                <w:szCs w:val="22"/>
              </w:rPr>
            </w:pPr>
            <w:r>
              <w:rPr>
                <w:color w:val="000000"/>
                <w:sz w:val="22"/>
                <w:szCs w:val="22"/>
              </w:rPr>
              <w:t>Sum</w:t>
            </w:r>
          </w:p>
        </w:tc>
        <w:tc>
          <w:tcPr>
            <w:tcW w:w="1371" w:type="dxa"/>
            <w:tcBorders>
              <w:top w:val="nil"/>
              <w:left w:val="nil"/>
              <w:bottom w:val="nil"/>
              <w:right w:val="nil"/>
            </w:tcBorders>
            <w:shd w:val="clear" w:color="auto" w:fill="auto"/>
            <w:noWrap/>
            <w:hideMark/>
          </w:tcPr>
          <w:p w14:paraId="07FE02F1" w14:textId="77777777" w:rsidR="00557433" w:rsidRDefault="00557433" w:rsidP="008163DB">
            <w:pPr>
              <w:jc w:val="right"/>
              <w:rPr>
                <w:color w:val="000000"/>
                <w:sz w:val="22"/>
                <w:szCs w:val="22"/>
              </w:rPr>
            </w:pPr>
            <w:r>
              <w:rPr>
                <w:color w:val="000000"/>
                <w:sz w:val="22"/>
                <w:szCs w:val="22"/>
              </w:rPr>
              <w:t>39.6415</w:t>
            </w:r>
          </w:p>
        </w:tc>
      </w:tr>
      <w:tr w:rsidR="00557433" w14:paraId="7691815F" w14:textId="77777777" w:rsidTr="008163DB">
        <w:trPr>
          <w:trHeight w:val="340"/>
        </w:trPr>
        <w:tc>
          <w:tcPr>
            <w:tcW w:w="1937" w:type="dxa"/>
            <w:tcBorders>
              <w:top w:val="nil"/>
              <w:left w:val="nil"/>
              <w:bottom w:val="single" w:sz="8" w:space="0" w:color="auto"/>
              <w:right w:val="nil"/>
            </w:tcBorders>
            <w:shd w:val="clear" w:color="auto" w:fill="auto"/>
            <w:noWrap/>
            <w:hideMark/>
          </w:tcPr>
          <w:p w14:paraId="046EF79A" w14:textId="77777777" w:rsidR="00557433" w:rsidRDefault="00557433" w:rsidP="008163DB">
            <w:pPr>
              <w:rPr>
                <w:color w:val="000000"/>
                <w:sz w:val="22"/>
                <w:szCs w:val="22"/>
              </w:rPr>
            </w:pPr>
            <w:r>
              <w:rPr>
                <w:color w:val="000000"/>
                <w:sz w:val="22"/>
                <w:szCs w:val="22"/>
              </w:rPr>
              <w:t>Count</w:t>
            </w:r>
          </w:p>
        </w:tc>
        <w:tc>
          <w:tcPr>
            <w:tcW w:w="1371" w:type="dxa"/>
            <w:tcBorders>
              <w:top w:val="nil"/>
              <w:left w:val="nil"/>
              <w:bottom w:val="single" w:sz="8" w:space="0" w:color="auto"/>
              <w:right w:val="nil"/>
            </w:tcBorders>
            <w:shd w:val="clear" w:color="auto" w:fill="auto"/>
            <w:noWrap/>
            <w:hideMark/>
          </w:tcPr>
          <w:p w14:paraId="301D7EAD" w14:textId="77777777" w:rsidR="00557433" w:rsidRDefault="00557433" w:rsidP="00BD4D96">
            <w:pPr>
              <w:keepNext/>
              <w:jc w:val="right"/>
              <w:rPr>
                <w:color w:val="000000"/>
                <w:sz w:val="22"/>
                <w:szCs w:val="22"/>
              </w:rPr>
            </w:pPr>
            <w:r>
              <w:rPr>
                <w:color w:val="000000"/>
                <w:sz w:val="22"/>
                <w:szCs w:val="22"/>
              </w:rPr>
              <w:t>84</w:t>
            </w:r>
          </w:p>
        </w:tc>
      </w:tr>
    </w:tbl>
    <w:p w14:paraId="63B52E24" w14:textId="4B9BBD2B" w:rsidR="00BD4D96" w:rsidRDefault="00BD4D96" w:rsidP="00BD4D96">
      <w:pPr>
        <w:pStyle w:val="Caption"/>
        <w:framePr w:w="3318" w:hSpace="180" w:wrap="around" w:vAnchor="text" w:hAnchor="page" w:x="1337" w:y="4912"/>
        <w:suppressOverlap/>
        <w:jc w:val="center"/>
      </w:pPr>
      <w:bookmarkStart w:id="11" w:name="_Toc183622940"/>
      <w:r>
        <w:t xml:space="preserve">Table </w:t>
      </w:r>
      <w:fldSimple w:instr=" SEQ Table \* ARABIC ">
        <w:r w:rsidR="00A96486">
          <w:rPr>
            <w:noProof/>
          </w:rPr>
          <w:t>3</w:t>
        </w:r>
      </w:fldSimple>
      <w:r>
        <w:t>: Transition-Time Descriptive Statistics</w:t>
      </w:r>
      <w:bookmarkEnd w:id="11"/>
    </w:p>
    <w:p w14:paraId="5256F9AF" w14:textId="7F91A0A9" w:rsidR="00BD4D96" w:rsidRDefault="00BD4D96">
      <w:pPr>
        <w:spacing w:after="240" w:line="312" w:lineRule="auto"/>
        <w:rPr>
          <w:rFonts w:ascii="Times" w:hAnsi="Times"/>
        </w:rPr>
      </w:pPr>
    </w:p>
    <w:p w14:paraId="15ED9116" w14:textId="3D6E8BD7" w:rsidR="00925219" w:rsidRPr="009553D8" w:rsidRDefault="00925219" w:rsidP="00925219">
      <w:pPr>
        <w:rPr>
          <w:rFonts w:ascii="Times" w:hAnsi="Times"/>
        </w:rPr>
      </w:pPr>
      <w:r w:rsidRPr="009553D8">
        <w:rPr>
          <w:rFonts w:ascii="Times" w:hAnsi="Times"/>
        </w:rPr>
        <w:t xml:space="preserve">It should be noted that the mass of these seeds appears to be slightly negatively skewed </w:t>
      </w:r>
      <w:r w:rsidR="003B3162">
        <w:rPr>
          <w:rFonts w:ascii="Times" w:hAnsi="Times"/>
        </w:rPr>
        <w:t xml:space="preserve">with an average of .460 grams. </w:t>
      </w:r>
      <w:r w:rsidR="002738F3" w:rsidRPr="009553D8">
        <w:rPr>
          <w:rFonts w:ascii="Times" w:hAnsi="Times"/>
        </w:rPr>
        <w:t>The mass values being discretized by step-sizes of 0.1 grams is the result of a limitation of accuracy of the weighing scale used in the data gathering process.</w:t>
      </w:r>
      <w:r w:rsidR="002738F3">
        <w:rPr>
          <w:rFonts w:ascii="Times" w:hAnsi="Times"/>
        </w:rPr>
        <w:t xml:space="preserve"> </w:t>
      </w:r>
      <w:r w:rsidR="003B3162">
        <w:rPr>
          <w:rFonts w:ascii="Times" w:hAnsi="Times"/>
        </w:rPr>
        <w:t>W</w:t>
      </w:r>
      <w:r w:rsidRPr="009553D8">
        <w:rPr>
          <w:rFonts w:ascii="Times" w:hAnsi="Times"/>
        </w:rPr>
        <w:t xml:space="preserve">ing-loading, a function of both mass </w:t>
      </w:r>
      <w:r w:rsidRPr="009553D8">
        <w:rPr>
          <w:rFonts w:ascii="Times" w:hAnsi="Times"/>
          <w:i/>
          <w:iCs/>
        </w:rPr>
        <w:t>and</w:t>
      </w:r>
      <w:r w:rsidRPr="009553D8">
        <w:rPr>
          <w:rFonts w:ascii="Times" w:hAnsi="Times"/>
        </w:rPr>
        <w:t xml:space="preserve"> area, appears to be </w:t>
      </w:r>
      <w:r w:rsidR="002C3693">
        <w:rPr>
          <w:rFonts w:ascii="Times" w:hAnsi="Times"/>
        </w:rPr>
        <w:t xml:space="preserve">moderately </w:t>
      </w:r>
      <w:r w:rsidR="002C3693" w:rsidRPr="009553D8">
        <w:rPr>
          <w:rFonts w:ascii="Times" w:hAnsi="Times"/>
        </w:rPr>
        <w:t>positively</w:t>
      </w:r>
      <w:r w:rsidRPr="009553D8">
        <w:rPr>
          <w:rFonts w:ascii="Times" w:hAnsi="Times"/>
        </w:rPr>
        <w:t xml:space="preserve"> skewed</w:t>
      </w:r>
      <w:r w:rsidR="002738F3">
        <w:rPr>
          <w:rFonts w:ascii="Times" w:hAnsi="Times"/>
        </w:rPr>
        <w:t xml:space="preserve"> with an average of 4.33 N/m</w:t>
      </w:r>
      <w:r w:rsidR="002738F3" w:rsidRPr="002738F3">
        <w:rPr>
          <w:rFonts w:ascii="Times" w:hAnsi="Times"/>
          <w:vertAlign w:val="superscript"/>
        </w:rPr>
        <w:t>2</w:t>
      </w:r>
      <w:r w:rsidR="002738F3">
        <w:rPr>
          <w:rFonts w:ascii="Times" w:hAnsi="Times"/>
        </w:rPr>
        <w:t>.</w:t>
      </w:r>
      <w:r w:rsidRPr="009553D8">
        <w:rPr>
          <w:rFonts w:ascii="Times" w:hAnsi="Times"/>
        </w:rPr>
        <w:t xml:space="preserve"> </w:t>
      </w:r>
      <w:r w:rsidR="002C3693">
        <w:rPr>
          <w:rFonts w:ascii="Times" w:hAnsi="Times"/>
        </w:rPr>
        <w:t xml:space="preserve">The transition-times for these seeds appear to be </w:t>
      </w:r>
      <w:r w:rsidR="00F22BE9">
        <w:rPr>
          <w:rFonts w:ascii="Times" w:hAnsi="Times"/>
        </w:rPr>
        <w:lastRenderedPageBreak/>
        <w:t>moderately positively skewed</w:t>
      </w:r>
      <w:r w:rsidR="00800492">
        <w:rPr>
          <w:rFonts w:ascii="Times" w:hAnsi="Times"/>
        </w:rPr>
        <w:t xml:space="preserve"> with an average of .472 seconds.</w:t>
      </w:r>
      <w:r w:rsidR="00110FCE">
        <w:rPr>
          <w:rFonts w:ascii="Times" w:hAnsi="Times"/>
        </w:rPr>
        <w:t xml:space="preserve"> All distributions have a Kurtosis </w:t>
      </w:r>
      <w:r w:rsidR="008062A6">
        <w:rPr>
          <w:rFonts w:ascii="Times" w:hAnsi="Times"/>
        </w:rPr>
        <w:t>&gt; 1 indicating the higher potential of extreme outliers than a normal distribution.</w:t>
      </w:r>
    </w:p>
    <w:p w14:paraId="2E1DBA6D" w14:textId="6F832EA0" w:rsidR="007C6AE4" w:rsidRPr="009553D8" w:rsidRDefault="007C6AE4" w:rsidP="007C6AE4">
      <w:pPr>
        <w:pStyle w:val="Heading2"/>
        <w:rPr>
          <w:rFonts w:ascii="Times" w:hAnsi="Times"/>
        </w:rPr>
      </w:pPr>
      <w:bookmarkStart w:id="12" w:name="_Toc183558295"/>
      <w:r w:rsidRPr="009553D8">
        <w:rPr>
          <w:rFonts w:ascii="Times" w:hAnsi="Times"/>
        </w:rPr>
        <w:t>Transition Time Distributions</w:t>
      </w:r>
      <w:bookmarkEnd w:id="12"/>
    </w:p>
    <w:p w14:paraId="00AB8E28" w14:textId="3F1BA634" w:rsidR="001114A9" w:rsidRPr="009553D8" w:rsidRDefault="00B76D6A" w:rsidP="00925219">
      <w:pPr>
        <w:rPr>
          <w:rFonts w:ascii="Times" w:hAnsi="Times"/>
          <w:lang w:eastAsia="ja-JP"/>
        </w:rPr>
      </w:pPr>
      <w:r w:rsidRPr="009553D8">
        <w:rPr>
          <w:rFonts w:ascii="Times" w:hAnsi="Times"/>
          <w:lang w:eastAsia="ja-JP"/>
        </w:rPr>
        <w:t xml:space="preserve">Distributions of the mass </w:t>
      </w:r>
      <w:r w:rsidR="00E56233" w:rsidRPr="009553D8">
        <w:rPr>
          <w:rFonts w:ascii="Times" w:hAnsi="Times"/>
          <w:lang w:eastAsia="ja-JP"/>
        </w:rPr>
        <w:t>and wing-loading measurements with respect to the transition-time were also constructed to illustrate the spread of data.</w:t>
      </w:r>
    </w:p>
    <w:p w14:paraId="582E0200" w14:textId="604D7981" w:rsidR="001114A9" w:rsidRPr="009553D8" w:rsidRDefault="001114A9" w:rsidP="00925219">
      <w:pPr>
        <w:rPr>
          <w:rFonts w:ascii="Times" w:hAnsi="Times"/>
          <w:lang w:eastAsia="ja-JP"/>
        </w:rPr>
      </w:pPr>
    </w:p>
    <w:p w14:paraId="29C66BF5" w14:textId="24B702A5" w:rsidR="00495FEF" w:rsidRPr="009553D8" w:rsidRDefault="00AA70C4" w:rsidP="00925219">
      <w:pPr>
        <w:rPr>
          <w:rFonts w:ascii="Times" w:hAnsi="Times"/>
          <w:lang w:eastAsia="ja-JP"/>
        </w:rPr>
      </w:pPr>
      <w:r w:rsidRPr="009553D8">
        <w:rPr>
          <w:rFonts w:ascii="Times" w:hAnsi="Times"/>
          <w:lang w:eastAsia="ja-JP"/>
        </w:rPr>
        <w:t>Regression models</w:t>
      </w:r>
      <w:r w:rsidR="00E56233" w:rsidRPr="009553D8">
        <w:rPr>
          <w:rFonts w:ascii="Times" w:hAnsi="Times"/>
          <w:lang w:eastAsia="ja-JP"/>
        </w:rPr>
        <w:t xml:space="preserve"> </w:t>
      </w:r>
      <w:r w:rsidR="00FF6A27" w:rsidRPr="009553D8">
        <w:rPr>
          <w:rFonts w:ascii="Times" w:hAnsi="Times"/>
          <w:lang w:eastAsia="ja-JP"/>
        </w:rPr>
        <w:t xml:space="preserve">poorly characterized the relationship between mass and transition-time. A power-based model of: </w:t>
      </w:r>
      <m:oMath>
        <m:r>
          <w:rPr>
            <w:rFonts w:ascii="Cambria Math" w:hAnsi="Cambria Math"/>
            <w:lang w:eastAsia="ja-JP"/>
          </w:rPr>
          <m:t>y = 0.5072</m:t>
        </m:r>
        <m:sSup>
          <m:sSupPr>
            <m:ctrlPr>
              <w:rPr>
                <w:rFonts w:ascii="Cambria Math" w:hAnsi="Cambria Math"/>
                <w:i/>
                <w:lang w:eastAsia="ja-JP"/>
              </w:rPr>
            </m:ctrlPr>
          </m:sSupPr>
          <m:e>
            <m:r>
              <w:rPr>
                <w:rFonts w:ascii="Cambria Math" w:hAnsi="Cambria Math"/>
                <w:lang w:eastAsia="ja-JP"/>
              </w:rPr>
              <m:t>x</m:t>
            </m:r>
          </m:e>
          <m:sup>
            <m:r>
              <w:rPr>
                <w:rFonts w:ascii="Cambria Math" w:hAnsi="Cambria Math"/>
                <w:vertAlign w:val="superscript"/>
                <w:lang w:eastAsia="ja-JP"/>
              </w:rPr>
              <m:t>0.0944</m:t>
            </m:r>
          </m:sup>
        </m:sSup>
      </m:oMath>
      <w:r w:rsidR="00FF6A27" w:rsidRPr="009553D8">
        <w:rPr>
          <w:rFonts w:ascii="Times" w:hAnsi="Times"/>
          <w:lang w:eastAsia="ja-JP"/>
        </w:rPr>
        <w:t xml:space="preserve">, </w:t>
      </w:r>
      <w:r w:rsidR="00B76D6A" w:rsidRPr="009553D8">
        <w:rPr>
          <w:rFonts w:ascii="Times" w:hAnsi="Times"/>
          <w:lang w:eastAsia="ja-JP"/>
        </w:rPr>
        <w:t>had a corresponding</w:t>
      </w:r>
      <w:r w:rsidRPr="009553D8">
        <w:rPr>
          <w:rFonts w:ascii="Times" w:hAnsi="Times"/>
          <w:lang w:eastAsia="ja-JP"/>
        </w:rPr>
        <w:t xml:space="preserve"> </w:t>
      </w:r>
      <w:r w:rsidR="00FF4253" w:rsidRPr="009553D8">
        <w:rPr>
          <w:rFonts w:ascii="Times" w:hAnsi="Times"/>
          <w:lang w:eastAsia="ja-JP"/>
        </w:rPr>
        <w:t>R</w:t>
      </w:r>
      <w:r w:rsidR="00FF4253" w:rsidRPr="009553D8">
        <w:rPr>
          <w:rFonts w:ascii="Times" w:hAnsi="Times"/>
          <w:vertAlign w:val="superscript"/>
          <w:lang w:eastAsia="ja-JP"/>
        </w:rPr>
        <w:t>2</w:t>
      </w:r>
      <w:r w:rsidRPr="009553D8">
        <w:rPr>
          <w:rFonts w:ascii="Times" w:hAnsi="Times"/>
          <w:lang w:eastAsia="ja-JP"/>
        </w:rPr>
        <w:t xml:space="preserve"> </w:t>
      </w:r>
      <w:r w:rsidR="00B76D6A" w:rsidRPr="009553D8">
        <w:rPr>
          <w:rFonts w:ascii="Times" w:hAnsi="Times"/>
          <w:lang w:eastAsia="ja-JP"/>
        </w:rPr>
        <w:t>value of</w:t>
      </w:r>
      <w:r w:rsidR="00FF4253" w:rsidRPr="009553D8">
        <w:rPr>
          <w:rFonts w:ascii="Times" w:hAnsi="Times"/>
          <w:lang w:eastAsia="ja-JP"/>
        </w:rPr>
        <w:t xml:space="preserve"> .082</w:t>
      </w:r>
      <w:r w:rsidR="00B76D6A" w:rsidRPr="009553D8">
        <w:rPr>
          <w:rFonts w:ascii="Times" w:hAnsi="Times"/>
          <w:lang w:eastAsia="ja-JP"/>
        </w:rPr>
        <w:t xml:space="preserve">. This may in part be due to the mass values </w:t>
      </w:r>
      <w:r w:rsidR="0022103B">
        <w:rPr>
          <w:rFonts w:ascii="Times" w:hAnsi="Times"/>
          <w:lang w:eastAsia="ja-JP"/>
        </w:rPr>
        <w:t>being</w:t>
      </w:r>
      <w:r w:rsidR="00B76D6A" w:rsidRPr="009553D8">
        <w:rPr>
          <w:rFonts w:ascii="Times" w:hAnsi="Times"/>
          <w:lang w:eastAsia="ja-JP"/>
        </w:rPr>
        <w:t xml:space="preserve"> discretized </w:t>
      </w:r>
      <w:r w:rsidR="0022103B">
        <w:rPr>
          <w:rFonts w:ascii="Times" w:hAnsi="Times"/>
          <w:lang w:eastAsia="ja-JP"/>
        </w:rPr>
        <w:t>by</w:t>
      </w:r>
      <w:r w:rsidR="00B76D6A" w:rsidRPr="009553D8">
        <w:rPr>
          <w:rFonts w:ascii="Times" w:hAnsi="Times"/>
          <w:lang w:eastAsia="ja-JP"/>
        </w:rPr>
        <w:t xml:space="preserve"> 0.1 </w:t>
      </w:r>
      <w:r w:rsidR="00C27F54">
        <w:rPr>
          <w:rFonts w:ascii="Times" w:hAnsi="Times"/>
          <w:lang w:eastAsia="ja-JP"/>
        </w:rPr>
        <w:t>increments</w:t>
      </w:r>
      <w:r w:rsidR="00B76D6A" w:rsidRPr="009553D8">
        <w:rPr>
          <w:rFonts w:ascii="Times" w:hAnsi="Times"/>
          <w:lang w:eastAsia="ja-JP"/>
        </w:rPr>
        <w:t>.</w:t>
      </w:r>
    </w:p>
    <w:p w14:paraId="3CE913EC" w14:textId="77777777" w:rsidR="00841C82" w:rsidRPr="009553D8" w:rsidRDefault="00841C82" w:rsidP="00925219">
      <w:pPr>
        <w:rPr>
          <w:rFonts w:ascii="Times" w:hAnsi="Times"/>
          <w:lang w:eastAsia="ja-JP"/>
        </w:rPr>
      </w:pPr>
    </w:p>
    <w:p w14:paraId="75E82A93" w14:textId="0ED47BC9" w:rsidR="002A27B3" w:rsidRDefault="00EA7C68" w:rsidP="002A27B3">
      <w:pPr>
        <w:rPr>
          <w:rFonts w:ascii="Times" w:hAnsi="Times"/>
          <w:lang w:eastAsia="ja-JP"/>
        </w:rPr>
      </w:pPr>
      <w:r w:rsidRPr="009553D8">
        <w:rPr>
          <w:rFonts w:ascii="Times" w:hAnsi="Times"/>
          <w:lang w:eastAsia="ja-JP"/>
        </w:rPr>
        <w:t>Regression models also poorly characterized the relationship between</w:t>
      </w:r>
      <w:r w:rsidR="002A27B3" w:rsidRPr="009553D8">
        <w:rPr>
          <w:rFonts w:ascii="Times" w:hAnsi="Times"/>
          <w:lang w:eastAsia="ja-JP"/>
        </w:rPr>
        <w:t xml:space="preserve"> wing-loading and</w:t>
      </w:r>
      <w:r w:rsidRPr="009553D8">
        <w:rPr>
          <w:rFonts w:ascii="Times" w:hAnsi="Times"/>
          <w:lang w:eastAsia="ja-JP"/>
        </w:rPr>
        <w:t xml:space="preserve"> transition-time</w:t>
      </w:r>
      <w:r w:rsidR="002A27B3" w:rsidRPr="009553D8">
        <w:rPr>
          <w:rFonts w:ascii="Times" w:hAnsi="Times"/>
          <w:lang w:eastAsia="ja-JP"/>
        </w:rPr>
        <w:t>. A power-based model of</w:t>
      </w:r>
      <w:r w:rsidR="00FF6A27" w:rsidRPr="009553D8">
        <w:rPr>
          <w:rFonts w:ascii="Times" w:hAnsi="Times"/>
          <w:lang w:eastAsia="ja-JP"/>
        </w:rPr>
        <w:t>:</w:t>
      </w:r>
      <w:r w:rsidR="002A27B3" w:rsidRPr="009553D8">
        <w:rPr>
          <w:rFonts w:ascii="Times" w:hAnsi="Times"/>
          <w:lang w:eastAsia="ja-JP"/>
        </w:rPr>
        <w:t xml:space="preserve"> </w:t>
      </w:r>
      <m:oMath>
        <m:r>
          <w:rPr>
            <w:rFonts w:ascii="Cambria Math" w:hAnsi="Cambria Math"/>
            <w:lang w:eastAsia="ja-JP"/>
          </w:rPr>
          <m:t>y = 0.4152</m:t>
        </m:r>
        <m:sSup>
          <m:sSupPr>
            <m:ctrlPr>
              <w:rPr>
                <w:rFonts w:ascii="Cambria Math" w:hAnsi="Cambria Math"/>
                <w:i/>
                <w:iCs/>
                <w:lang w:eastAsia="ja-JP"/>
              </w:rPr>
            </m:ctrlPr>
          </m:sSupPr>
          <m:e>
            <m:r>
              <w:rPr>
                <w:rFonts w:ascii="Cambria Math" w:hAnsi="Cambria Math"/>
                <w:lang w:eastAsia="ja-JP"/>
              </w:rPr>
              <m:t>x</m:t>
            </m:r>
          </m:e>
          <m:sup>
            <m:r>
              <w:rPr>
                <w:rFonts w:ascii="Cambria Math" w:hAnsi="Cambria Math"/>
                <w:vertAlign w:val="superscript"/>
                <w:lang w:eastAsia="ja-JP"/>
              </w:rPr>
              <m:t>0.0855</m:t>
            </m:r>
          </m:sup>
        </m:sSup>
      </m:oMath>
      <w:r w:rsidR="002A27B3" w:rsidRPr="009553D8">
        <w:rPr>
          <w:rFonts w:ascii="Times" w:hAnsi="Times"/>
          <w:iCs/>
          <w:lang w:eastAsia="ja-JP"/>
        </w:rPr>
        <w:t xml:space="preserve">, had a corresponding </w:t>
      </w:r>
      <w:r w:rsidR="002A27B3" w:rsidRPr="009553D8">
        <w:rPr>
          <w:rFonts w:ascii="Times" w:hAnsi="Times"/>
          <w:lang w:eastAsia="ja-JP"/>
        </w:rPr>
        <w:t>R² value of 0.0528.</w:t>
      </w:r>
    </w:p>
    <w:p w14:paraId="05321D68" w14:textId="2A25F9CD" w:rsidR="00C27F54" w:rsidRDefault="00C27F54" w:rsidP="002A27B3">
      <w:pPr>
        <w:rPr>
          <w:rFonts w:ascii="Times" w:hAnsi="Times"/>
          <w:lang w:eastAsia="ja-JP"/>
        </w:rPr>
      </w:pPr>
    </w:p>
    <w:p w14:paraId="57E56941" w14:textId="054EDE02" w:rsidR="00C27F54" w:rsidRPr="009553D8" w:rsidRDefault="00C27F54" w:rsidP="002A27B3">
      <w:pPr>
        <w:rPr>
          <w:rFonts w:ascii="Times" w:hAnsi="Times"/>
          <w:lang w:eastAsia="ja-JP"/>
        </w:rPr>
      </w:pPr>
      <w:r>
        <w:rPr>
          <w:rFonts w:ascii="Times" w:hAnsi="Times"/>
          <w:lang w:eastAsia="ja-JP"/>
        </w:rPr>
        <w:t>Charts with these models can be found in Appendix C.</w:t>
      </w:r>
    </w:p>
    <w:p w14:paraId="72B032FF" w14:textId="66B635BF" w:rsidR="002612FD" w:rsidRPr="009553D8" w:rsidRDefault="002612FD" w:rsidP="00925219">
      <w:pPr>
        <w:rPr>
          <w:rFonts w:ascii="Times" w:hAnsi="Times"/>
          <w:lang w:eastAsia="ja-JP"/>
        </w:rPr>
      </w:pPr>
    </w:p>
    <w:p w14:paraId="2BD39955" w14:textId="77777777" w:rsidR="00841C82" w:rsidRPr="009553D8" w:rsidRDefault="00841C82" w:rsidP="00925219">
      <w:pPr>
        <w:rPr>
          <w:rFonts w:ascii="Times" w:hAnsi="Times"/>
          <w:lang w:eastAsia="ja-JP"/>
        </w:rPr>
      </w:pPr>
    </w:p>
    <w:p w14:paraId="3E5680E6" w14:textId="5703B268" w:rsidR="00244E9A" w:rsidRPr="009553D8" w:rsidRDefault="00AA70C4" w:rsidP="00841C82">
      <w:pPr>
        <w:rPr>
          <w:rFonts w:ascii="Times" w:hAnsi="Times"/>
        </w:rPr>
      </w:pPr>
      <w:r w:rsidRPr="009553D8">
        <w:rPr>
          <w:rFonts w:ascii="Times" w:hAnsi="Times"/>
          <w:noProof/>
        </w:rPr>
        <w:drawing>
          <wp:inline distT="0" distB="0" distL="0" distR="0" wp14:anchorId="43E02C48" wp14:editId="2E9E5F55">
            <wp:extent cx="5943600" cy="3884847"/>
            <wp:effectExtent l="0" t="0" r="12700" b="14605"/>
            <wp:docPr id="6768860" name="Chart 1">
              <a:extLst xmlns:a="http://schemas.openxmlformats.org/drawingml/2006/main">
                <a:ext uri="{FF2B5EF4-FFF2-40B4-BE49-F238E27FC236}">
                  <a16:creationId xmlns:a16="http://schemas.microsoft.com/office/drawing/2014/main" id="{4A740CD7-CA31-E339-E508-51F409333F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69EE9E4" w14:textId="504FF33D" w:rsidR="00244E9A" w:rsidRPr="009553D8" w:rsidRDefault="00244E9A" w:rsidP="00244E9A">
      <w:pPr>
        <w:pStyle w:val="Caption"/>
        <w:jc w:val="center"/>
        <w:rPr>
          <w:rFonts w:ascii="Times" w:hAnsi="Times"/>
        </w:rPr>
      </w:pPr>
      <w:bookmarkStart w:id="13" w:name="_Toc183619921"/>
      <w:r w:rsidRPr="009553D8">
        <w:rPr>
          <w:rFonts w:ascii="Times" w:hAnsi="Times"/>
        </w:rPr>
        <w:t xml:space="preserve">Figure </w:t>
      </w:r>
      <w:r w:rsidRPr="009553D8">
        <w:rPr>
          <w:rFonts w:ascii="Times" w:hAnsi="Times"/>
        </w:rPr>
        <w:fldChar w:fldCharType="begin"/>
      </w:r>
      <w:r w:rsidRPr="009553D8">
        <w:rPr>
          <w:rFonts w:ascii="Times" w:hAnsi="Times"/>
        </w:rPr>
        <w:instrText xml:space="preserve"> SEQ Figure \* ARABIC </w:instrText>
      </w:r>
      <w:r w:rsidRPr="009553D8">
        <w:rPr>
          <w:rFonts w:ascii="Times" w:hAnsi="Times"/>
        </w:rPr>
        <w:fldChar w:fldCharType="separate"/>
      </w:r>
      <w:r w:rsidR="00A96486">
        <w:rPr>
          <w:rFonts w:ascii="Times" w:hAnsi="Times"/>
          <w:noProof/>
        </w:rPr>
        <w:t>7</w:t>
      </w:r>
      <w:r w:rsidRPr="009553D8">
        <w:rPr>
          <w:rFonts w:ascii="Times" w:hAnsi="Times"/>
        </w:rPr>
        <w:fldChar w:fldCharType="end"/>
      </w:r>
      <w:r w:rsidRPr="009553D8">
        <w:rPr>
          <w:rFonts w:ascii="Times" w:hAnsi="Times"/>
        </w:rPr>
        <w:t>: Transition Time and Mass Distribution</w:t>
      </w:r>
      <w:bookmarkEnd w:id="13"/>
    </w:p>
    <w:p w14:paraId="3961368B" w14:textId="5FEB7CDB" w:rsidR="009F4957" w:rsidRPr="009553D8" w:rsidRDefault="009F4957" w:rsidP="009F4957">
      <w:pPr>
        <w:keepNext/>
        <w:jc w:val="center"/>
        <w:rPr>
          <w:rFonts w:ascii="Times" w:hAnsi="Times"/>
        </w:rPr>
      </w:pPr>
    </w:p>
    <w:p w14:paraId="6909C3CF" w14:textId="16A0CD5A" w:rsidR="00F35E3A" w:rsidRPr="009553D8" w:rsidRDefault="00EA7C68" w:rsidP="009F4957">
      <w:pPr>
        <w:keepNext/>
        <w:jc w:val="center"/>
        <w:rPr>
          <w:rFonts w:ascii="Times" w:hAnsi="Times"/>
        </w:rPr>
      </w:pPr>
      <w:r w:rsidRPr="009553D8">
        <w:rPr>
          <w:rFonts w:ascii="Times" w:hAnsi="Times"/>
          <w:noProof/>
        </w:rPr>
        <w:drawing>
          <wp:inline distT="0" distB="0" distL="0" distR="0" wp14:anchorId="31F2BB74" wp14:editId="3F3FFB1B">
            <wp:extent cx="5943600" cy="3891280"/>
            <wp:effectExtent l="0" t="0" r="12700" b="7620"/>
            <wp:docPr id="821271752" name="Chart 1">
              <a:extLst xmlns:a="http://schemas.openxmlformats.org/drawingml/2006/main">
                <a:ext uri="{FF2B5EF4-FFF2-40B4-BE49-F238E27FC236}">
                  <a16:creationId xmlns:a16="http://schemas.microsoft.com/office/drawing/2014/main" id="{84E5CB7F-4195-D04F-B0FD-9F5C0CDCD4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6A692F2" w14:textId="2982682C" w:rsidR="00BB7C30" w:rsidRPr="009553D8" w:rsidRDefault="009F4957" w:rsidP="004631F1">
      <w:pPr>
        <w:pStyle w:val="Caption"/>
        <w:jc w:val="center"/>
        <w:rPr>
          <w:rFonts w:ascii="Times" w:hAnsi="Times"/>
        </w:rPr>
      </w:pPr>
      <w:bookmarkStart w:id="14" w:name="_Toc183619922"/>
      <w:r w:rsidRPr="009553D8">
        <w:rPr>
          <w:rFonts w:ascii="Times" w:hAnsi="Times"/>
        </w:rPr>
        <w:t xml:space="preserve">Figure </w:t>
      </w:r>
      <w:r w:rsidRPr="009553D8">
        <w:rPr>
          <w:rFonts w:ascii="Times" w:hAnsi="Times"/>
        </w:rPr>
        <w:fldChar w:fldCharType="begin"/>
      </w:r>
      <w:r w:rsidRPr="009553D8">
        <w:rPr>
          <w:rFonts w:ascii="Times" w:hAnsi="Times"/>
        </w:rPr>
        <w:instrText xml:space="preserve"> SEQ Figure \* ARABIC </w:instrText>
      </w:r>
      <w:r w:rsidRPr="009553D8">
        <w:rPr>
          <w:rFonts w:ascii="Times" w:hAnsi="Times"/>
        </w:rPr>
        <w:fldChar w:fldCharType="separate"/>
      </w:r>
      <w:r w:rsidR="00A96486">
        <w:rPr>
          <w:rFonts w:ascii="Times" w:hAnsi="Times"/>
          <w:noProof/>
        </w:rPr>
        <w:t>8</w:t>
      </w:r>
      <w:r w:rsidRPr="009553D8">
        <w:rPr>
          <w:rFonts w:ascii="Times" w:hAnsi="Times"/>
        </w:rPr>
        <w:fldChar w:fldCharType="end"/>
      </w:r>
      <w:r w:rsidRPr="009553D8">
        <w:rPr>
          <w:rFonts w:ascii="Times" w:hAnsi="Times"/>
        </w:rPr>
        <w:t>: Transition Time and Wing-Loading Distribution</w:t>
      </w:r>
      <w:bookmarkEnd w:id="14"/>
    </w:p>
    <w:p w14:paraId="5B8D480F" w14:textId="06B83B78" w:rsidR="0017650C" w:rsidRPr="009553D8" w:rsidRDefault="0017650C" w:rsidP="0017650C">
      <w:pPr>
        <w:pStyle w:val="Heading2"/>
        <w:rPr>
          <w:rFonts w:ascii="Times" w:hAnsi="Times"/>
        </w:rPr>
      </w:pPr>
      <w:bookmarkStart w:id="15" w:name="_Toc183558296"/>
      <w:r w:rsidRPr="009553D8">
        <w:rPr>
          <w:rFonts w:ascii="Times" w:hAnsi="Times"/>
        </w:rPr>
        <w:t>Independent 2 Sample T-Test Results</w:t>
      </w:r>
      <w:bookmarkEnd w:id="15"/>
    </w:p>
    <w:tbl>
      <w:tblPr>
        <w:tblW w:w="7500" w:type="dxa"/>
        <w:jc w:val="center"/>
        <w:tblLook w:val="04A0" w:firstRow="1" w:lastRow="0" w:firstColumn="1" w:lastColumn="0" w:noHBand="0" w:noVBand="1"/>
      </w:tblPr>
      <w:tblGrid>
        <w:gridCol w:w="4520"/>
        <w:gridCol w:w="970"/>
        <w:gridCol w:w="550"/>
        <w:gridCol w:w="1460"/>
      </w:tblGrid>
      <w:tr w:rsidR="00F4263F" w:rsidRPr="009553D8" w14:paraId="04F122DC" w14:textId="77777777" w:rsidTr="00836716">
        <w:trPr>
          <w:trHeight w:val="300"/>
          <w:jc w:val="center"/>
        </w:trPr>
        <w:tc>
          <w:tcPr>
            <w:tcW w:w="5490" w:type="dxa"/>
            <w:gridSpan w:val="2"/>
            <w:tcBorders>
              <w:top w:val="nil"/>
              <w:left w:val="nil"/>
              <w:bottom w:val="nil"/>
              <w:right w:val="nil"/>
            </w:tcBorders>
            <w:shd w:val="clear" w:color="auto" w:fill="auto"/>
            <w:noWrap/>
            <w:vAlign w:val="bottom"/>
            <w:hideMark/>
          </w:tcPr>
          <w:p w14:paraId="66E270B4" w14:textId="04A3F1A0" w:rsidR="00F4263F" w:rsidRPr="009553D8" w:rsidRDefault="00F4263F" w:rsidP="00F4263F">
            <w:pPr>
              <w:rPr>
                <w:rFonts w:ascii="Times" w:hAnsi="Times"/>
                <w:color w:val="000000"/>
                <w:sz w:val="22"/>
                <w:szCs w:val="22"/>
              </w:rPr>
            </w:pPr>
            <w:r w:rsidRPr="009553D8">
              <w:rPr>
                <w:rFonts w:ascii="Times" w:hAnsi="Times"/>
                <w:color w:val="000000"/>
                <w:sz w:val="22"/>
                <w:szCs w:val="22"/>
              </w:rPr>
              <w:t>t-Test: Two-Sample Assuming Unequal</w:t>
            </w:r>
            <w:r w:rsidR="00AA6A30" w:rsidRPr="009553D8">
              <w:rPr>
                <w:rFonts w:ascii="Times" w:hAnsi="Times"/>
                <w:color w:val="000000"/>
                <w:sz w:val="22"/>
                <w:szCs w:val="22"/>
              </w:rPr>
              <w:t xml:space="preserve"> </w:t>
            </w:r>
            <w:r w:rsidRPr="009553D8">
              <w:rPr>
                <w:rFonts w:ascii="Times" w:hAnsi="Times"/>
                <w:color w:val="000000"/>
                <w:sz w:val="22"/>
                <w:szCs w:val="22"/>
              </w:rPr>
              <w:t>Variances</w:t>
            </w:r>
          </w:p>
        </w:tc>
        <w:tc>
          <w:tcPr>
            <w:tcW w:w="550" w:type="dxa"/>
            <w:tcBorders>
              <w:top w:val="nil"/>
              <w:left w:val="nil"/>
              <w:bottom w:val="nil"/>
              <w:right w:val="nil"/>
            </w:tcBorders>
            <w:shd w:val="clear" w:color="auto" w:fill="auto"/>
            <w:noWrap/>
            <w:vAlign w:val="bottom"/>
            <w:hideMark/>
          </w:tcPr>
          <w:p w14:paraId="180A8794" w14:textId="77777777" w:rsidR="00F4263F" w:rsidRPr="009553D8" w:rsidRDefault="00F4263F" w:rsidP="00F4263F">
            <w:pPr>
              <w:rPr>
                <w:rFonts w:ascii="Times" w:hAnsi="Times"/>
                <w:color w:val="000000"/>
                <w:sz w:val="22"/>
                <w:szCs w:val="22"/>
              </w:rPr>
            </w:pPr>
          </w:p>
        </w:tc>
        <w:tc>
          <w:tcPr>
            <w:tcW w:w="1460" w:type="dxa"/>
            <w:tcBorders>
              <w:top w:val="nil"/>
              <w:left w:val="nil"/>
              <w:bottom w:val="nil"/>
              <w:right w:val="nil"/>
            </w:tcBorders>
            <w:shd w:val="clear" w:color="auto" w:fill="auto"/>
            <w:noWrap/>
            <w:vAlign w:val="bottom"/>
            <w:hideMark/>
          </w:tcPr>
          <w:p w14:paraId="66FFF89A" w14:textId="77777777" w:rsidR="00F4263F" w:rsidRPr="009553D8" w:rsidRDefault="00F4263F" w:rsidP="00F4263F">
            <w:pPr>
              <w:rPr>
                <w:rFonts w:ascii="Times" w:hAnsi="Times"/>
                <w:sz w:val="20"/>
                <w:szCs w:val="20"/>
              </w:rPr>
            </w:pPr>
          </w:p>
        </w:tc>
      </w:tr>
      <w:tr w:rsidR="00F4263F" w:rsidRPr="009553D8" w14:paraId="23D451F8" w14:textId="77777777" w:rsidTr="00794CDC">
        <w:trPr>
          <w:trHeight w:val="320"/>
          <w:jc w:val="center"/>
        </w:trPr>
        <w:tc>
          <w:tcPr>
            <w:tcW w:w="4520" w:type="dxa"/>
            <w:tcBorders>
              <w:top w:val="nil"/>
              <w:left w:val="nil"/>
              <w:bottom w:val="nil"/>
              <w:right w:val="nil"/>
            </w:tcBorders>
            <w:shd w:val="clear" w:color="auto" w:fill="auto"/>
            <w:noWrap/>
            <w:vAlign w:val="bottom"/>
            <w:hideMark/>
          </w:tcPr>
          <w:p w14:paraId="31D30F84" w14:textId="01E68C57" w:rsidR="00F4263F" w:rsidRPr="009553D8" w:rsidRDefault="00AA6A30" w:rsidP="00F4263F">
            <w:pPr>
              <w:rPr>
                <w:rFonts w:ascii="Times" w:hAnsi="Times"/>
                <w:sz w:val="20"/>
                <w:szCs w:val="20"/>
              </w:rPr>
            </w:pPr>
            <w:r w:rsidRPr="009553D8">
              <w:rPr>
                <w:rFonts w:ascii="Times" w:hAnsi="Times"/>
                <w:sz w:val="20"/>
                <w:szCs w:val="20"/>
              </w:rPr>
              <w:t xml:space="preserve">m </w:t>
            </w:r>
            <w:r w:rsidRPr="009553D8">
              <w:rPr>
                <w:rFonts w:ascii="Cambria Math" w:hAnsi="Cambria Math" w:cs="Cambria Math"/>
                <w:color w:val="000000"/>
                <w:sz w:val="22"/>
                <w:szCs w:val="22"/>
              </w:rPr>
              <w:t>≔</w:t>
            </w:r>
            <w:r w:rsidRPr="009553D8">
              <w:rPr>
                <w:rFonts w:ascii="Times" w:hAnsi="Times" w:cs="Cambria Math"/>
                <w:color w:val="000000"/>
                <w:sz w:val="22"/>
                <w:szCs w:val="22"/>
              </w:rPr>
              <w:t xml:space="preserve"> Mass</w:t>
            </w:r>
          </w:p>
        </w:tc>
        <w:tc>
          <w:tcPr>
            <w:tcW w:w="1520" w:type="dxa"/>
            <w:gridSpan w:val="2"/>
            <w:tcBorders>
              <w:top w:val="nil"/>
              <w:left w:val="nil"/>
              <w:bottom w:val="nil"/>
              <w:right w:val="nil"/>
            </w:tcBorders>
            <w:shd w:val="clear" w:color="auto" w:fill="auto"/>
            <w:noWrap/>
            <w:vAlign w:val="bottom"/>
            <w:hideMark/>
          </w:tcPr>
          <w:p w14:paraId="0906FA45" w14:textId="6A53A945" w:rsidR="00F4263F" w:rsidRPr="009553D8" w:rsidRDefault="00AA6A30" w:rsidP="009619E9">
            <w:pPr>
              <w:jc w:val="center"/>
              <w:rPr>
                <w:rFonts w:ascii="Times" w:hAnsi="Times"/>
                <w:color w:val="000000"/>
                <w:sz w:val="22"/>
                <w:szCs w:val="22"/>
              </w:rPr>
            </w:pPr>
            <w:r w:rsidRPr="009553D8">
              <w:rPr>
                <w:rFonts w:ascii="Times" w:hAnsi="Times"/>
                <w:color w:val="000000"/>
                <w:sz w:val="22"/>
                <w:szCs w:val="22"/>
              </w:rPr>
              <w:t>m</w:t>
            </w:r>
            <w:r w:rsidR="00F4263F" w:rsidRPr="009553D8">
              <w:rPr>
                <w:rFonts w:ascii="Times" w:hAnsi="Times"/>
                <w:color w:val="000000"/>
                <w:sz w:val="22"/>
                <w:szCs w:val="22"/>
              </w:rPr>
              <w:t xml:space="preserve"> &lt; 0.5g</w:t>
            </w:r>
          </w:p>
        </w:tc>
        <w:tc>
          <w:tcPr>
            <w:tcW w:w="1460" w:type="dxa"/>
            <w:tcBorders>
              <w:top w:val="nil"/>
              <w:left w:val="nil"/>
              <w:bottom w:val="nil"/>
              <w:right w:val="nil"/>
            </w:tcBorders>
            <w:shd w:val="clear" w:color="auto" w:fill="auto"/>
            <w:noWrap/>
            <w:vAlign w:val="bottom"/>
            <w:hideMark/>
          </w:tcPr>
          <w:p w14:paraId="6BBBEF32" w14:textId="4AD42E4D" w:rsidR="00F4263F" w:rsidRPr="009553D8" w:rsidRDefault="00AA6A30" w:rsidP="009619E9">
            <w:pPr>
              <w:jc w:val="center"/>
              <w:rPr>
                <w:rFonts w:ascii="Times" w:hAnsi="Times"/>
                <w:color w:val="000000"/>
                <w:sz w:val="22"/>
                <w:szCs w:val="22"/>
              </w:rPr>
            </w:pPr>
            <w:r w:rsidRPr="009553D8">
              <w:rPr>
                <w:rFonts w:ascii="Times" w:hAnsi="Times"/>
                <w:color w:val="000000"/>
                <w:sz w:val="22"/>
                <w:szCs w:val="22"/>
              </w:rPr>
              <w:t>m</w:t>
            </w:r>
            <w:r w:rsidR="00F4263F" w:rsidRPr="009553D8">
              <w:rPr>
                <w:rFonts w:ascii="Times" w:hAnsi="Times"/>
                <w:color w:val="000000"/>
                <w:sz w:val="22"/>
                <w:szCs w:val="22"/>
              </w:rPr>
              <w:t xml:space="preserve"> </w:t>
            </w:r>
            <w:r w:rsidRPr="009553D8">
              <w:rPr>
                <w:rFonts w:ascii="Cambria Math" w:hAnsi="Cambria Math" w:cs="Cambria Math"/>
                <w:color w:val="000000"/>
                <w:sz w:val="22"/>
                <w:szCs w:val="22"/>
              </w:rPr>
              <w:t>⩾</w:t>
            </w:r>
            <w:r w:rsidR="00F4263F" w:rsidRPr="009553D8">
              <w:rPr>
                <w:rFonts w:ascii="Times" w:hAnsi="Times"/>
                <w:color w:val="000000"/>
                <w:sz w:val="22"/>
                <w:szCs w:val="22"/>
              </w:rPr>
              <w:t xml:space="preserve"> 0.5 g</w:t>
            </w:r>
          </w:p>
        </w:tc>
      </w:tr>
      <w:tr w:rsidR="00F4263F" w:rsidRPr="009553D8" w14:paraId="307A9999" w14:textId="77777777" w:rsidTr="00794CDC">
        <w:trPr>
          <w:trHeight w:val="300"/>
          <w:jc w:val="center"/>
        </w:trPr>
        <w:tc>
          <w:tcPr>
            <w:tcW w:w="4520" w:type="dxa"/>
            <w:tcBorders>
              <w:top w:val="single" w:sz="8" w:space="0" w:color="auto"/>
              <w:left w:val="nil"/>
              <w:bottom w:val="single" w:sz="4" w:space="0" w:color="auto"/>
              <w:right w:val="nil"/>
            </w:tcBorders>
            <w:shd w:val="clear" w:color="auto" w:fill="auto"/>
            <w:noWrap/>
            <w:vAlign w:val="bottom"/>
            <w:hideMark/>
          </w:tcPr>
          <w:p w14:paraId="235953DD" w14:textId="77777777" w:rsidR="00F4263F" w:rsidRPr="009553D8" w:rsidRDefault="00F4263F" w:rsidP="00F4263F">
            <w:pPr>
              <w:jc w:val="center"/>
              <w:rPr>
                <w:rFonts w:ascii="Times" w:hAnsi="Times"/>
                <w:i/>
                <w:iCs/>
                <w:color w:val="000000"/>
                <w:sz w:val="22"/>
                <w:szCs w:val="22"/>
              </w:rPr>
            </w:pPr>
            <w:r w:rsidRPr="009553D8">
              <w:rPr>
                <w:rFonts w:ascii="Times" w:hAnsi="Times"/>
                <w:i/>
                <w:iCs/>
                <w:color w:val="000000"/>
                <w:sz w:val="22"/>
                <w:szCs w:val="22"/>
              </w:rPr>
              <w:t> </w:t>
            </w:r>
          </w:p>
        </w:tc>
        <w:tc>
          <w:tcPr>
            <w:tcW w:w="1520" w:type="dxa"/>
            <w:gridSpan w:val="2"/>
            <w:tcBorders>
              <w:top w:val="single" w:sz="8" w:space="0" w:color="auto"/>
              <w:left w:val="nil"/>
              <w:bottom w:val="single" w:sz="4" w:space="0" w:color="auto"/>
              <w:right w:val="nil"/>
            </w:tcBorders>
            <w:shd w:val="clear" w:color="auto" w:fill="auto"/>
            <w:noWrap/>
            <w:vAlign w:val="bottom"/>
            <w:hideMark/>
          </w:tcPr>
          <w:p w14:paraId="34F304AD" w14:textId="77777777" w:rsidR="00F4263F" w:rsidRPr="009553D8" w:rsidRDefault="00F4263F" w:rsidP="00F4263F">
            <w:pPr>
              <w:jc w:val="center"/>
              <w:rPr>
                <w:rFonts w:ascii="Times" w:hAnsi="Times"/>
                <w:i/>
                <w:iCs/>
                <w:color w:val="000000"/>
                <w:sz w:val="22"/>
                <w:szCs w:val="22"/>
              </w:rPr>
            </w:pPr>
            <w:r w:rsidRPr="009553D8">
              <w:rPr>
                <w:rFonts w:ascii="Times" w:hAnsi="Times"/>
                <w:i/>
                <w:iCs/>
                <w:color w:val="000000"/>
                <w:sz w:val="22"/>
                <w:szCs w:val="22"/>
              </w:rPr>
              <w:t>Variable 1</w:t>
            </w:r>
          </w:p>
        </w:tc>
        <w:tc>
          <w:tcPr>
            <w:tcW w:w="1460" w:type="dxa"/>
            <w:tcBorders>
              <w:top w:val="single" w:sz="8" w:space="0" w:color="auto"/>
              <w:left w:val="nil"/>
              <w:bottom w:val="single" w:sz="4" w:space="0" w:color="auto"/>
              <w:right w:val="nil"/>
            </w:tcBorders>
            <w:shd w:val="clear" w:color="auto" w:fill="auto"/>
            <w:noWrap/>
            <w:vAlign w:val="bottom"/>
            <w:hideMark/>
          </w:tcPr>
          <w:p w14:paraId="6A072DF2" w14:textId="77777777" w:rsidR="00F4263F" w:rsidRPr="009553D8" w:rsidRDefault="00F4263F" w:rsidP="00F4263F">
            <w:pPr>
              <w:jc w:val="center"/>
              <w:rPr>
                <w:rFonts w:ascii="Times" w:hAnsi="Times"/>
                <w:i/>
                <w:iCs/>
                <w:color w:val="000000"/>
                <w:sz w:val="22"/>
                <w:szCs w:val="22"/>
              </w:rPr>
            </w:pPr>
            <w:r w:rsidRPr="009553D8">
              <w:rPr>
                <w:rFonts w:ascii="Times" w:hAnsi="Times"/>
                <w:i/>
                <w:iCs/>
                <w:color w:val="000000"/>
                <w:sz w:val="22"/>
                <w:szCs w:val="22"/>
              </w:rPr>
              <w:t>Variable 2</w:t>
            </w:r>
          </w:p>
        </w:tc>
      </w:tr>
      <w:tr w:rsidR="00F4263F" w:rsidRPr="009553D8" w14:paraId="54DE1BEC"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6A633FA5"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Mean</w:t>
            </w:r>
          </w:p>
        </w:tc>
        <w:tc>
          <w:tcPr>
            <w:tcW w:w="1520" w:type="dxa"/>
            <w:gridSpan w:val="2"/>
            <w:tcBorders>
              <w:top w:val="nil"/>
              <w:left w:val="nil"/>
              <w:bottom w:val="nil"/>
              <w:right w:val="nil"/>
            </w:tcBorders>
            <w:shd w:val="clear" w:color="auto" w:fill="auto"/>
            <w:noWrap/>
            <w:vAlign w:val="bottom"/>
            <w:hideMark/>
          </w:tcPr>
          <w:p w14:paraId="7C8D9E90"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459607143</w:t>
            </w:r>
          </w:p>
        </w:tc>
        <w:tc>
          <w:tcPr>
            <w:tcW w:w="1460" w:type="dxa"/>
            <w:tcBorders>
              <w:top w:val="nil"/>
              <w:left w:val="nil"/>
              <w:bottom w:val="nil"/>
              <w:right w:val="nil"/>
            </w:tcBorders>
            <w:shd w:val="clear" w:color="auto" w:fill="auto"/>
            <w:noWrap/>
            <w:vAlign w:val="bottom"/>
            <w:hideMark/>
          </w:tcPr>
          <w:p w14:paraId="600903A8"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484238095</w:t>
            </w:r>
          </w:p>
        </w:tc>
      </w:tr>
      <w:tr w:rsidR="00F4263F" w:rsidRPr="009553D8" w14:paraId="2EB98B2A"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67E2090B"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Variance</w:t>
            </w:r>
          </w:p>
        </w:tc>
        <w:tc>
          <w:tcPr>
            <w:tcW w:w="1520" w:type="dxa"/>
            <w:gridSpan w:val="2"/>
            <w:tcBorders>
              <w:top w:val="nil"/>
              <w:left w:val="nil"/>
              <w:bottom w:val="nil"/>
              <w:right w:val="nil"/>
            </w:tcBorders>
            <w:shd w:val="clear" w:color="auto" w:fill="auto"/>
            <w:noWrap/>
            <w:vAlign w:val="bottom"/>
            <w:hideMark/>
          </w:tcPr>
          <w:p w14:paraId="6581E2CE"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002355214</w:t>
            </w:r>
          </w:p>
        </w:tc>
        <w:tc>
          <w:tcPr>
            <w:tcW w:w="1460" w:type="dxa"/>
            <w:tcBorders>
              <w:top w:val="nil"/>
              <w:left w:val="nil"/>
              <w:bottom w:val="nil"/>
              <w:right w:val="nil"/>
            </w:tcBorders>
            <w:shd w:val="clear" w:color="auto" w:fill="auto"/>
            <w:noWrap/>
            <w:vAlign w:val="bottom"/>
            <w:hideMark/>
          </w:tcPr>
          <w:p w14:paraId="42E6E3AF"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002672674</w:t>
            </w:r>
          </w:p>
        </w:tc>
      </w:tr>
      <w:tr w:rsidR="00F4263F" w:rsidRPr="009553D8" w14:paraId="21075EEE"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1F1C94E4"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Observations</w:t>
            </w:r>
          </w:p>
        </w:tc>
        <w:tc>
          <w:tcPr>
            <w:tcW w:w="1520" w:type="dxa"/>
            <w:gridSpan w:val="2"/>
            <w:tcBorders>
              <w:top w:val="nil"/>
              <w:left w:val="nil"/>
              <w:bottom w:val="nil"/>
              <w:right w:val="nil"/>
            </w:tcBorders>
            <w:shd w:val="clear" w:color="auto" w:fill="auto"/>
            <w:noWrap/>
            <w:vAlign w:val="bottom"/>
            <w:hideMark/>
          </w:tcPr>
          <w:p w14:paraId="26889F02"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42</w:t>
            </w:r>
          </w:p>
        </w:tc>
        <w:tc>
          <w:tcPr>
            <w:tcW w:w="1460" w:type="dxa"/>
            <w:tcBorders>
              <w:top w:val="nil"/>
              <w:left w:val="nil"/>
              <w:bottom w:val="nil"/>
              <w:right w:val="nil"/>
            </w:tcBorders>
            <w:shd w:val="clear" w:color="auto" w:fill="auto"/>
            <w:noWrap/>
            <w:vAlign w:val="bottom"/>
            <w:hideMark/>
          </w:tcPr>
          <w:p w14:paraId="6248E1B2"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42</w:t>
            </w:r>
          </w:p>
        </w:tc>
      </w:tr>
      <w:tr w:rsidR="00F4263F" w:rsidRPr="009553D8" w14:paraId="45FF3B11"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32D18E34"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Hypothesized Mean Difference</w:t>
            </w:r>
          </w:p>
        </w:tc>
        <w:tc>
          <w:tcPr>
            <w:tcW w:w="1520" w:type="dxa"/>
            <w:gridSpan w:val="2"/>
            <w:tcBorders>
              <w:top w:val="nil"/>
              <w:left w:val="nil"/>
              <w:bottom w:val="nil"/>
              <w:right w:val="nil"/>
            </w:tcBorders>
            <w:shd w:val="clear" w:color="auto" w:fill="auto"/>
            <w:noWrap/>
            <w:vAlign w:val="bottom"/>
            <w:hideMark/>
          </w:tcPr>
          <w:p w14:paraId="2C492E25"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w:t>
            </w:r>
          </w:p>
        </w:tc>
        <w:tc>
          <w:tcPr>
            <w:tcW w:w="1460" w:type="dxa"/>
            <w:tcBorders>
              <w:top w:val="nil"/>
              <w:left w:val="nil"/>
              <w:bottom w:val="nil"/>
              <w:right w:val="nil"/>
            </w:tcBorders>
            <w:shd w:val="clear" w:color="auto" w:fill="auto"/>
            <w:noWrap/>
            <w:vAlign w:val="bottom"/>
            <w:hideMark/>
          </w:tcPr>
          <w:p w14:paraId="0E7BFF56" w14:textId="77777777" w:rsidR="00F4263F" w:rsidRPr="009553D8" w:rsidRDefault="00F4263F" w:rsidP="00F4263F">
            <w:pPr>
              <w:jc w:val="right"/>
              <w:rPr>
                <w:rFonts w:ascii="Times" w:hAnsi="Times"/>
                <w:color w:val="000000"/>
                <w:sz w:val="22"/>
                <w:szCs w:val="22"/>
              </w:rPr>
            </w:pPr>
          </w:p>
        </w:tc>
      </w:tr>
      <w:tr w:rsidR="00F4263F" w:rsidRPr="009553D8" w14:paraId="403D7A6E"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6B89D72F" w14:textId="77777777" w:rsidR="00F4263F" w:rsidRPr="009553D8" w:rsidRDefault="00F4263F" w:rsidP="00F4263F">
            <w:pPr>
              <w:rPr>
                <w:rFonts w:ascii="Times" w:hAnsi="Times"/>
                <w:color w:val="000000"/>
                <w:sz w:val="22"/>
                <w:szCs w:val="22"/>
              </w:rPr>
            </w:pPr>
            <w:proofErr w:type="spellStart"/>
            <w:r w:rsidRPr="009553D8">
              <w:rPr>
                <w:rFonts w:ascii="Times" w:hAnsi="Times"/>
                <w:color w:val="000000"/>
                <w:sz w:val="22"/>
                <w:szCs w:val="22"/>
              </w:rPr>
              <w:t>df</w:t>
            </w:r>
            <w:proofErr w:type="spellEnd"/>
          </w:p>
        </w:tc>
        <w:tc>
          <w:tcPr>
            <w:tcW w:w="1520" w:type="dxa"/>
            <w:gridSpan w:val="2"/>
            <w:tcBorders>
              <w:top w:val="nil"/>
              <w:left w:val="nil"/>
              <w:bottom w:val="nil"/>
              <w:right w:val="nil"/>
            </w:tcBorders>
            <w:shd w:val="clear" w:color="auto" w:fill="auto"/>
            <w:noWrap/>
            <w:vAlign w:val="bottom"/>
            <w:hideMark/>
          </w:tcPr>
          <w:p w14:paraId="22112860"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82</w:t>
            </w:r>
          </w:p>
        </w:tc>
        <w:tc>
          <w:tcPr>
            <w:tcW w:w="1460" w:type="dxa"/>
            <w:tcBorders>
              <w:top w:val="nil"/>
              <w:left w:val="nil"/>
              <w:bottom w:val="nil"/>
              <w:right w:val="nil"/>
            </w:tcBorders>
            <w:shd w:val="clear" w:color="auto" w:fill="auto"/>
            <w:noWrap/>
            <w:vAlign w:val="bottom"/>
            <w:hideMark/>
          </w:tcPr>
          <w:p w14:paraId="0746BFEC" w14:textId="77777777" w:rsidR="00F4263F" w:rsidRPr="009553D8" w:rsidRDefault="00F4263F" w:rsidP="00F4263F">
            <w:pPr>
              <w:jc w:val="right"/>
              <w:rPr>
                <w:rFonts w:ascii="Times" w:hAnsi="Times"/>
                <w:color w:val="000000"/>
                <w:sz w:val="22"/>
                <w:szCs w:val="22"/>
              </w:rPr>
            </w:pPr>
          </w:p>
        </w:tc>
      </w:tr>
      <w:tr w:rsidR="00F4263F" w:rsidRPr="009553D8" w14:paraId="2427BC6A"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118EA28F"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t Stat</w:t>
            </w:r>
          </w:p>
        </w:tc>
        <w:tc>
          <w:tcPr>
            <w:tcW w:w="1520" w:type="dxa"/>
            <w:gridSpan w:val="2"/>
            <w:tcBorders>
              <w:top w:val="nil"/>
              <w:left w:val="nil"/>
              <w:bottom w:val="nil"/>
              <w:right w:val="nil"/>
            </w:tcBorders>
            <w:shd w:val="clear" w:color="auto" w:fill="auto"/>
            <w:noWrap/>
            <w:vAlign w:val="bottom"/>
            <w:hideMark/>
          </w:tcPr>
          <w:p w14:paraId="27FEFE33"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2.251194788</w:t>
            </w:r>
          </w:p>
        </w:tc>
        <w:tc>
          <w:tcPr>
            <w:tcW w:w="1460" w:type="dxa"/>
            <w:tcBorders>
              <w:top w:val="nil"/>
              <w:left w:val="nil"/>
              <w:bottom w:val="nil"/>
              <w:right w:val="nil"/>
            </w:tcBorders>
            <w:shd w:val="clear" w:color="auto" w:fill="auto"/>
            <w:noWrap/>
            <w:vAlign w:val="bottom"/>
            <w:hideMark/>
          </w:tcPr>
          <w:p w14:paraId="7C6AB17B" w14:textId="77777777" w:rsidR="00F4263F" w:rsidRPr="009553D8" w:rsidRDefault="00F4263F" w:rsidP="00F4263F">
            <w:pPr>
              <w:jc w:val="right"/>
              <w:rPr>
                <w:rFonts w:ascii="Times" w:hAnsi="Times"/>
                <w:color w:val="000000"/>
                <w:sz w:val="22"/>
                <w:szCs w:val="22"/>
              </w:rPr>
            </w:pPr>
          </w:p>
        </w:tc>
      </w:tr>
      <w:tr w:rsidR="00F4263F" w:rsidRPr="009553D8" w14:paraId="0C3B8C04"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2373E462"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P(T&lt;=t) one-tail</w:t>
            </w:r>
          </w:p>
        </w:tc>
        <w:tc>
          <w:tcPr>
            <w:tcW w:w="1520" w:type="dxa"/>
            <w:gridSpan w:val="2"/>
            <w:tcBorders>
              <w:top w:val="nil"/>
              <w:left w:val="nil"/>
              <w:bottom w:val="nil"/>
              <w:right w:val="nil"/>
            </w:tcBorders>
            <w:shd w:val="clear" w:color="auto" w:fill="auto"/>
            <w:noWrap/>
            <w:vAlign w:val="bottom"/>
            <w:hideMark/>
          </w:tcPr>
          <w:p w14:paraId="300D4E15"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013524373</w:t>
            </w:r>
          </w:p>
        </w:tc>
        <w:tc>
          <w:tcPr>
            <w:tcW w:w="1460" w:type="dxa"/>
            <w:tcBorders>
              <w:top w:val="nil"/>
              <w:left w:val="nil"/>
              <w:bottom w:val="nil"/>
              <w:right w:val="nil"/>
            </w:tcBorders>
            <w:shd w:val="clear" w:color="auto" w:fill="auto"/>
            <w:noWrap/>
            <w:vAlign w:val="bottom"/>
            <w:hideMark/>
          </w:tcPr>
          <w:p w14:paraId="0979443D" w14:textId="77777777" w:rsidR="00F4263F" w:rsidRPr="009553D8" w:rsidRDefault="00F4263F" w:rsidP="00F4263F">
            <w:pPr>
              <w:jc w:val="right"/>
              <w:rPr>
                <w:rFonts w:ascii="Times" w:hAnsi="Times"/>
                <w:color w:val="000000"/>
                <w:sz w:val="22"/>
                <w:szCs w:val="22"/>
              </w:rPr>
            </w:pPr>
          </w:p>
        </w:tc>
      </w:tr>
      <w:tr w:rsidR="00F4263F" w:rsidRPr="009553D8" w14:paraId="412418B1"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63771D3D"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t Critical one-tail</w:t>
            </w:r>
          </w:p>
        </w:tc>
        <w:tc>
          <w:tcPr>
            <w:tcW w:w="1520" w:type="dxa"/>
            <w:gridSpan w:val="2"/>
            <w:tcBorders>
              <w:top w:val="nil"/>
              <w:left w:val="nil"/>
              <w:bottom w:val="nil"/>
              <w:right w:val="nil"/>
            </w:tcBorders>
            <w:shd w:val="clear" w:color="auto" w:fill="auto"/>
            <w:noWrap/>
            <w:vAlign w:val="bottom"/>
            <w:hideMark/>
          </w:tcPr>
          <w:p w14:paraId="6BA9984E"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1.663649184</w:t>
            </w:r>
          </w:p>
        </w:tc>
        <w:tc>
          <w:tcPr>
            <w:tcW w:w="1460" w:type="dxa"/>
            <w:tcBorders>
              <w:top w:val="nil"/>
              <w:left w:val="nil"/>
              <w:bottom w:val="nil"/>
              <w:right w:val="nil"/>
            </w:tcBorders>
            <w:shd w:val="clear" w:color="auto" w:fill="auto"/>
            <w:noWrap/>
            <w:vAlign w:val="bottom"/>
            <w:hideMark/>
          </w:tcPr>
          <w:p w14:paraId="6444DECC" w14:textId="77777777" w:rsidR="00F4263F" w:rsidRPr="009553D8" w:rsidRDefault="00F4263F" w:rsidP="00F4263F">
            <w:pPr>
              <w:jc w:val="right"/>
              <w:rPr>
                <w:rFonts w:ascii="Times" w:hAnsi="Times"/>
                <w:color w:val="000000"/>
                <w:sz w:val="22"/>
                <w:szCs w:val="22"/>
              </w:rPr>
            </w:pPr>
          </w:p>
        </w:tc>
      </w:tr>
      <w:tr w:rsidR="00F4263F" w:rsidRPr="009553D8" w14:paraId="266B724C" w14:textId="77777777" w:rsidTr="00794CDC">
        <w:trPr>
          <w:trHeight w:val="300"/>
          <w:jc w:val="center"/>
        </w:trPr>
        <w:tc>
          <w:tcPr>
            <w:tcW w:w="4520" w:type="dxa"/>
            <w:tcBorders>
              <w:top w:val="nil"/>
              <w:left w:val="nil"/>
              <w:bottom w:val="nil"/>
              <w:right w:val="nil"/>
            </w:tcBorders>
            <w:shd w:val="clear" w:color="auto" w:fill="auto"/>
            <w:noWrap/>
            <w:vAlign w:val="bottom"/>
            <w:hideMark/>
          </w:tcPr>
          <w:p w14:paraId="20D41D50"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P(T&lt;=t) two-tail</w:t>
            </w:r>
          </w:p>
        </w:tc>
        <w:tc>
          <w:tcPr>
            <w:tcW w:w="1520" w:type="dxa"/>
            <w:gridSpan w:val="2"/>
            <w:tcBorders>
              <w:top w:val="nil"/>
              <w:left w:val="nil"/>
              <w:bottom w:val="nil"/>
              <w:right w:val="nil"/>
            </w:tcBorders>
            <w:shd w:val="clear" w:color="auto" w:fill="auto"/>
            <w:noWrap/>
            <w:vAlign w:val="bottom"/>
            <w:hideMark/>
          </w:tcPr>
          <w:p w14:paraId="047545D5"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0.027048746</w:t>
            </w:r>
          </w:p>
        </w:tc>
        <w:tc>
          <w:tcPr>
            <w:tcW w:w="1460" w:type="dxa"/>
            <w:tcBorders>
              <w:top w:val="nil"/>
              <w:left w:val="nil"/>
              <w:bottom w:val="nil"/>
              <w:right w:val="nil"/>
            </w:tcBorders>
            <w:shd w:val="clear" w:color="auto" w:fill="auto"/>
            <w:noWrap/>
            <w:vAlign w:val="bottom"/>
            <w:hideMark/>
          </w:tcPr>
          <w:p w14:paraId="22049F99" w14:textId="77777777" w:rsidR="00F4263F" w:rsidRPr="009553D8" w:rsidRDefault="00F4263F" w:rsidP="00F4263F">
            <w:pPr>
              <w:jc w:val="right"/>
              <w:rPr>
                <w:rFonts w:ascii="Times" w:hAnsi="Times"/>
                <w:color w:val="000000"/>
                <w:sz w:val="22"/>
                <w:szCs w:val="22"/>
              </w:rPr>
            </w:pPr>
          </w:p>
        </w:tc>
      </w:tr>
      <w:tr w:rsidR="00F4263F" w:rsidRPr="009553D8" w14:paraId="1002F70F" w14:textId="77777777" w:rsidTr="00794CDC">
        <w:trPr>
          <w:trHeight w:val="320"/>
          <w:jc w:val="center"/>
        </w:trPr>
        <w:tc>
          <w:tcPr>
            <w:tcW w:w="4520" w:type="dxa"/>
            <w:tcBorders>
              <w:top w:val="nil"/>
              <w:left w:val="nil"/>
              <w:bottom w:val="single" w:sz="8" w:space="0" w:color="auto"/>
              <w:right w:val="nil"/>
            </w:tcBorders>
            <w:shd w:val="clear" w:color="auto" w:fill="auto"/>
            <w:noWrap/>
            <w:vAlign w:val="bottom"/>
            <w:hideMark/>
          </w:tcPr>
          <w:p w14:paraId="030C8C8E" w14:textId="77777777" w:rsidR="00F4263F" w:rsidRPr="009553D8" w:rsidRDefault="00F4263F" w:rsidP="00F4263F">
            <w:pPr>
              <w:rPr>
                <w:rFonts w:ascii="Times" w:hAnsi="Times"/>
                <w:color w:val="000000"/>
                <w:sz w:val="22"/>
                <w:szCs w:val="22"/>
              </w:rPr>
            </w:pPr>
            <w:r w:rsidRPr="009553D8">
              <w:rPr>
                <w:rFonts w:ascii="Times" w:hAnsi="Times"/>
                <w:color w:val="000000"/>
                <w:sz w:val="22"/>
                <w:szCs w:val="22"/>
              </w:rPr>
              <w:t>t Critical two-tail</w:t>
            </w:r>
          </w:p>
        </w:tc>
        <w:tc>
          <w:tcPr>
            <w:tcW w:w="1520" w:type="dxa"/>
            <w:gridSpan w:val="2"/>
            <w:tcBorders>
              <w:top w:val="nil"/>
              <w:left w:val="nil"/>
              <w:bottom w:val="single" w:sz="8" w:space="0" w:color="auto"/>
              <w:right w:val="nil"/>
            </w:tcBorders>
            <w:shd w:val="clear" w:color="auto" w:fill="auto"/>
            <w:noWrap/>
            <w:vAlign w:val="bottom"/>
            <w:hideMark/>
          </w:tcPr>
          <w:p w14:paraId="1378C6E1" w14:textId="77777777" w:rsidR="00F4263F" w:rsidRPr="009553D8" w:rsidRDefault="00F4263F" w:rsidP="00F4263F">
            <w:pPr>
              <w:jc w:val="right"/>
              <w:rPr>
                <w:rFonts w:ascii="Times" w:hAnsi="Times"/>
                <w:color w:val="000000"/>
                <w:sz w:val="22"/>
                <w:szCs w:val="22"/>
              </w:rPr>
            </w:pPr>
            <w:r w:rsidRPr="009553D8">
              <w:rPr>
                <w:rFonts w:ascii="Times" w:hAnsi="Times"/>
                <w:color w:val="000000"/>
                <w:sz w:val="22"/>
                <w:szCs w:val="22"/>
              </w:rPr>
              <w:t>1.989318557</w:t>
            </w:r>
          </w:p>
        </w:tc>
        <w:tc>
          <w:tcPr>
            <w:tcW w:w="1460" w:type="dxa"/>
            <w:tcBorders>
              <w:top w:val="nil"/>
              <w:left w:val="nil"/>
              <w:bottom w:val="single" w:sz="8" w:space="0" w:color="auto"/>
              <w:right w:val="nil"/>
            </w:tcBorders>
            <w:shd w:val="clear" w:color="auto" w:fill="auto"/>
            <w:noWrap/>
            <w:vAlign w:val="bottom"/>
            <w:hideMark/>
          </w:tcPr>
          <w:p w14:paraId="1B726E6C" w14:textId="77777777" w:rsidR="00F4263F" w:rsidRPr="009553D8" w:rsidRDefault="00F4263F" w:rsidP="00BB7C30">
            <w:pPr>
              <w:keepNext/>
              <w:rPr>
                <w:rFonts w:ascii="Times" w:hAnsi="Times"/>
                <w:color w:val="000000"/>
                <w:sz w:val="22"/>
                <w:szCs w:val="22"/>
              </w:rPr>
            </w:pPr>
            <w:r w:rsidRPr="009553D8">
              <w:rPr>
                <w:rFonts w:ascii="Times" w:hAnsi="Times"/>
                <w:color w:val="000000"/>
                <w:sz w:val="22"/>
                <w:szCs w:val="22"/>
              </w:rPr>
              <w:t> </w:t>
            </w:r>
          </w:p>
        </w:tc>
      </w:tr>
    </w:tbl>
    <w:p w14:paraId="68A72504" w14:textId="3ACD31E6" w:rsidR="00BB7C30" w:rsidRPr="009553D8" w:rsidRDefault="00BB7C30" w:rsidP="00794CDC">
      <w:pPr>
        <w:pStyle w:val="Caption"/>
        <w:jc w:val="center"/>
        <w:rPr>
          <w:rFonts w:ascii="Times" w:hAnsi="Times"/>
        </w:rPr>
      </w:pPr>
      <w:bookmarkStart w:id="16" w:name="_Toc183551829"/>
      <w:bookmarkStart w:id="17" w:name="_Toc183622941"/>
      <w:r w:rsidRPr="009553D8">
        <w:rPr>
          <w:rFonts w:ascii="Times" w:hAnsi="Times"/>
        </w:rPr>
        <w:t xml:space="preserve">Table </w:t>
      </w:r>
      <w:r w:rsidR="00755AEB">
        <w:rPr>
          <w:rFonts w:ascii="Times" w:hAnsi="Times"/>
        </w:rPr>
        <w:fldChar w:fldCharType="begin"/>
      </w:r>
      <w:r w:rsidR="00755AEB">
        <w:rPr>
          <w:rFonts w:ascii="Times" w:hAnsi="Times"/>
        </w:rPr>
        <w:instrText xml:space="preserve"> SEQ Table \* ARABIC </w:instrText>
      </w:r>
      <w:r w:rsidR="00755AEB">
        <w:rPr>
          <w:rFonts w:ascii="Times" w:hAnsi="Times"/>
        </w:rPr>
        <w:fldChar w:fldCharType="separate"/>
      </w:r>
      <w:r w:rsidR="00A96486">
        <w:rPr>
          <w:rFonts w:ascii="Times" w:hAnsi="Times"/>
          <w:noProof/>
        </w:rPr>
        <w:t>4</w:t>
      </w:r>
      <w:r w:rsidR="00755AEB">
        <w:rPr>
          <w:rFonts w:ascii="Times" w:hAnsi="Times"/>
        </w:rPr>
        <w:fldChar w:fldCharType="end"/>
      </w:r>
      <w:r w:rsidRPr="009553D8">
        <w:rPr>
          <w:rFonts w:ascii="Times" w:hAnsi="Times"/>
        </w:rPr>
        <w:t>: Mass Based T-Test</w:t>
      </w:r>
      <w:bookmarkEnd w:id="16"/>
      <w:bookmarkEnd w:id="17"/>
    </w:p>
    <w:p w14:paraId="1612059A" w14:textId="77777777" w:rsidR="00DC5346" w:rsidRDefault="00DC5346">
      <w:r>
        <w:br w:type="page"/>
      </w:r>
    </w:p>
    <w:tbl>
      <w:tblPr>
        <w:tblW w:w="7660" w:type="dxa"/>
        <w:jc w:val="center"/>
        <w:tblLook w:val="04A0" w:firstRow="1" w:lastRow="0" w:firstColumn="1" w:lastColumn="0" w:noHBand="0" w:noVBand="1"/>
      </w:tblPr>
      <w:tblGrid>
        <w:gridCol w:w="4680"/>
        <w:gridCol w:w="1500"/>
        <w:gridCol w:w="1480"/>
      </w:tblGrid>
      <w:tr w:rsidR="009619E9" w:rsidRPr="009553D8" w14:paraId="4FDF07C6"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3FAD5C40" w14:textId="165D5852" w:rsidR="009619E9" w:rsidRPr="009553D8" w:rsidRDefault="009619E9">
            <w:pPr>
              <w:rPr>
                <w:rFonts w:ascii="Times" w:hAnsi="Times"/>
                <w:color w:val="000000"/>
                <w:sz w:val="22"/>
                <w:szCs w:val="22"/>
              </w:rPr>
            </w:pPr>
            <w:r w:rsidRPr="009553D8">
              <w:rPr>
                <w:rFonts w:ascii="Times" w:hAnsi="Times"/>
                <w:color w:val="000000"/>
                <w:sz w:val="22"/>
                <w:szCs w:val="22"/>
              </w:rPr>
              <w:lastRenderedPageBreak/>
              <w:t>t-Test: Two-Sample Assuming Unequal Variances</w:t>
            </w:r>
          </w:p>
        </w:tc>
        <w:tc>
          <w:tcPr>
            <w:tcW w:w="1500" w:type="dxa"/>
            <w:tcBorders>
              <w:top w:val="nil"/>
              <w:left w:val="nil"/>
              <w:bottom w:val="nil"/>
              <w:right w:val="nil"/>
            </w:tcBorders>
            <w:shd w:val="clear" w:color="auto" w:fill="auto"/>
            <w:noWrap/>
            <w:vAlign w:val="bottom"/>
            <w:hideMark/>
          </w:tcPr>
          <w:p w14:paraId="78B8E793" w14:textId="77777777" w:rsidR="009619E9" w:rsidRPr="009553D8" w:rsidRDefault="009619E9">
            <w:pPr>
              <w:rPr>
                <w:rFonts w:ascii="Times" w:hAnsi="Times"/>
                <w:color w:val="000000"/>
                <w:sz w:val="22"/>
                <w:szCs w:val="22"/>
              </w:rPr>
            </w:pPr>
          </w:p>
        </w:tc>
        <w:tc>
          <w:tcPr>
            <w:tcW w:w="1480" w:type="dxa"/>
            <w:tcBorders>
              <w:top w:val="nil"/>
              <w:left w:val="nil"/>
              <w:bottom w:val="nil"/>
              <w:right w:val="nil"/>
            </w:tcBorders>
            <w:shd w:val="clear" w:color="auto" w:fill="auto"/>
            <w:noWrap/>
            <w:vAlign w:val="bottom"/>
            <w:hideMark/>
          </w:tcPr>
          <w:p w14:paraId="6898FAEB" w14:textId="77777777" w:rsidR="009619E9" w:rsidRPr="009553D8" w:rsidRDefault="009619E9">
            <w:pPr>
              <w:rPr>
                <w:rFonts w:ascii="Times" w:hAnsi="Times"/>
                <w:sz w:val="20"/>
                <w:szCs w:val="20"/>
              </w:rPr>
            </w:pPr>
          </w:p>
        </w:tc>
      </w:tr>
      <w:tr w:rsidR="009619E9" w:rsidRPr="009553D8" w14:paraId="371113DB" w14:textId="77777777" w:rsidTr="00836716">
        <w:trPr>
          <w:trHeight w:val="340"/>
          <w:jc w:val="center"/>
        </w:trPr>
        <w:tc>
          <w:tcPr>
            <w:tcW w:w="4680" w:type="dxa"/>
            <w:tcBorders>
              <w:top w:val="nil"/>
              <w:left w:val="nil"/>
              <w:bottom w:val="nil"/>
              <w:right w:val="nil"/>
            </w:tcBorders>
            <w:shd w:val="clear" w:color="auto" w:fill="auto"/>
            <w:noWrap/>
            <w:vAlign w:val="bottom"/>
            <w:hideMark/>
          </w:tcPr>
          <w:p w14:paraId="3A3A212E" w14:textId="6D5BFC13" w:rsidR="009619E9" w:rsidRPr="009553D8" w:rsidRDefault="009619E9">
            <w:pPr>
              <w:rPr>
                <w:rFonts w:ascii="Times" w:hAnsi="Times"/>
                <w:color w:val="000000"/>
                <w:sz w:val="22"/>
                <w:szCs w:val="22"/>
              </w:rPr>
            </w:pPr>
            <w:r w:rsidRPr="009553D8">
              <w:rPr>
                <w:rFonts w:ascii="Times" w:hAnsi="Times"/>
                <w:color w:val="000000"/>
                <w:sz w:val="22"/>
                <w:szCs w:val="22"/>
              </w:rPr>
              <w:t xml:space="preserve">mg/A = L </w:t>
            </w:r>
            <w:r w:rsidR="00AA6A30" w:rsidRPr="009553D8">
              <w:rPr>
                <w:rFonts w:ascii="Cambria Math" w:hAnsi="Cambria Math" w:cs="Cambria Math"/>
                <w:color w:val="000000"/>
                <w:sz w:val="22"/>
                <w:szCs w:val="22"/>
              </w:rPr>
              <w:t>≔</w:t>
            </w:r>
            <w:r w:rsidR="00AA6A30" w:rsidRPr="009553D8">
              <w:rPr>
                <w:rFonts w:ascii="Times" w:hAnsi="Times" w:cs="Cambria Math"/>
                <w:color w:val="000000"/>
                <w:sz w:val="22"/>
                <w:szCs w:val="22"/>
              </w:rPr>
              <w:t xml:space="preserve"> Wing </w:t>
            </w:r>
            <w:r w:rsidR="00AA6A30" w:rsidRPr="009553D8">
              <w:rPr>
                <w:rFonts w:ascii="Times" w:hAnsi="Times"/>
                <w:color w:val="000000"/>
                <w:sz w:val="22"/>
                <w:szCs w:val="22"/>
              </w:rPr>
              <w:t>Loading</w:t>
            </w:r>
          </w:p>
        </w:tc>
        <w:tc>
          <w:tcPr>
            <w:tcW w:w="1500" w:type="dxa"/>
            <w:tcBorders>
              <w:top w:val="nil"/>
              <w:left w:val="nil"/>
              <w:bottom w:val="nil"/>
              <w:right w:val="nil"/>
            </w:tcBorders>
            <w:shd w:val="clear" w:color="auto" w:fill="auto"/>
            <w:noWrap/>
            <w:vAlign w:val="bottom"/>
            <w:hideMark/>
          </w:tcPr>
          <w:p w14:paraId="6317AAEA" w14:textId="77777777" w:rsidR="009619E9" w:rsidRPr="009553D8" w:rsidRDefault="009619E9" w:rsidP="009619E9">
            <w:pPr>
              <w:jc w:val="center"/>
              <w:rPr>
                <w:rFonts w:ascii="Times" w:hAnsi="Times"/>
                <w:color w:val="000000"/>
                <w:sz w:val="22"/>
                <w:szCs w:val="22"/>
              </w:rPr>
            </w:pPr>
            <w:r w:rsidRPr="009553D8">
              <w:rPr>
                <w:rFonts w:ascii="Times" w:hAnsi="Times"/>
                <w:color w:val="000000"/>
                <w:sz w:val="22"/>
                <w:szCs w:val="22"/>
              </w:rPr>
              <w:t>L &lt; 4.2</w:t>
            </w:r>
          </w:p>
        </w:tc>
        <w:tc>
          <w:tcPr>
            <w:tcW w:w="1480" w:type="dxa"/>
            <w:tcBorders>
              <w:top w:val="nil"/>
              <w:left w:val="nil"/>
              <w:bottom w:val="nil"/>
              <w:right w:val="nil"/>
            </w:tcBorders>
            <w:shd w:val="clear" w:color="auto" w:fill="auto"/>
            <w:noWrap/>
            <w:vAlign w:val="bottom"/>
            <w:hideMark/>
          </w:tcPr>
          <w:p w14:paraId="1E04BE9B" w14:textId="77777777" w:rsidR="009619E9" w:rsidRPr="009553D8" w:rsidRDefault="009619E9" w:rsidP="009619E9">
            <w:pPr>
              <w:jc w:val="center"/>
              <w:rPr>
                <w:rFonts w:ascii="Times" w:hAnsi="Times"/>
                <w:color w:val="000000"/>
                <w:sz w:val="22"/>
                <w:szCs w:val="22"/>
              </w:rPr>
            </w:pPr>
            <w:r w:rsidRPr="009553D8">
              <w:rPr>
                <w:rFonts w:ascii="Times" w:hAnsi="Times"/>
                <w:color w:val="000000"/>
                <w:sz w:val="22"/>
                <w:szCs w:val="22"/>
              </w:rPr>
              <w:t xml:space="preserve">L </w:t>
            </w:r>
            <w:r w:rsidRPr="009553D8">
              <w:rPr>
                <w:rFonts w:ascii="Cambria Math" w:hAnsi="Cambria Math" w:cs="Cambria Math"/>
                <w:color w:val="000000"/>
                <w:sz w:val="22"/>
                <w:szCs w:val="22"/>
              </w:rPr>
              <w:t>⩾</w:t>
            </w:r>
            <w:r w:rsidRPr="009553D8">
              <w:rPr>
                <w:rFonts w:ascii="Times" w:hAnsi="Times"/>
                <w:color w:val="000000"/>
                <w:sz w:val="22"/>
                <w:szCs w:val="22"/>
              </w:rPr>
              <w:t xml:space="preserve"> 4.2</w:t>
            </w:r>
          </w:p>
        </w:tc>
      </w:tr>
      <w:tr w:rsidR="009619E9" w:rsidRPr="009553D8" w14:paraId="31C946BA" w14:textId="77777777" w:rsidTr="00836716">
        <w:trPr>
          <w:trHeight w:val="320"/>
          <w:jc w:val="center"/>
        </w:trPr>
        <w:tc>
          <w:tcPr>
            <w:tcW w:w="4680" w:type="dxa"/>
            <w:tcBorders>
              <w:top w:val="single" w:sz="8" w:space="0" w:color="auto"/>
              <w:left w:val="nil"/>
              <w:bottom w:val="single" w:sz="4" w:space="0" w:color="auto"/>
              <w:right w:val="nil"/>
            </w:tcBorders>
            <w:shd w:val="clear" w:color="auto" w:fill="auto"/>
            <w:noWrap/>
            <w:vAlign w:val="bottom"/>
            <w:hideMark/>
          </w:tcPr>
          <w:p w14:paraId="25338058" w14:textId="77777777" w:rsidR="009619E9" w:rsidRPr="009553D8" w:rsidRDefault="009619E9">
            <w:pPr>
              <w:jc w:val="center"/>
              <w:rPr>
                <w:rFonts w:ascii="Times" w:hAnsi="Times"/>
                <w:i/>
                <w:iCs/>
                <w:color w:val="000000"/>
                <w:sz w:val="22"/>
                <w:szCs w:val="22"/>
              </w:rPr>
            </w:pPr>
            <w:r w:rsidRPr="009553D8">
              <w:rPr>
                <w:rFonts w:ascii="Times" w:hAnsi="Times"/>
                <w:i/>
                <w:iCs/>
                <w:color w:val="000000"/>
                <w:sz w:val="22"/>
                <w:szCs w:val="22"/>
              </w:rPr>
              <w:t> </w:t>
            </w:r>
          </w:p>
        </w:tc>
        <w:tc>
          <w:tcPr>
            <w:tcW w:w="1500" w:type="dxa"/>
            <w:tcBorders>
              <w:top w:val="single" w:sz="8" w:space="0" w:color="auto"/>
              <w:left w:val="nil"/>
              <w:bottom w:val="single" w:sz="4" w:space="0" w:color="auto"/>
              <w:right w:val="nil"/>
            </w:tcBorders>
            <w:shd w:val="clear" w:color="auto" w:fill="auto"/>
            <w:noWrap/>
            <w:vAlign w:val="bottom"/>
            <w:hideMark/>
          </w:tcPr>
          <w:p w14:paraId="43CF63E5" w14:textId="77777777" w:rsidR="009619E9" w:rsidRPr="009553D8" w:rsidRDefault="009619E9">
            <w:pPr>
              <w:jc w:val="center"/>
              <w:rPr>
                <w:rFonts w:ascii="Times" w:hAnsi="Times"/>
                <w:i/>
                <w:iCs/>
                <w:color w:val="000000"/>
                <w:sz w:val="22"/>
                <w:szCs w:val="22"/>
              </w:rPr>
            </w:pPr>
            <w:r w:rsidRPr="009553D8">
              <w:rPr>
                <w:rFonts w:ascii="Times" w:hAnsi="Times"/>
                <w:i/>
                <w:iCs/>
                <w:color w:val="000000"/>
                <w:sz w:val="22"/>
                <w:szCs w:val="22"/>
              </w:rPr>
              <w:t>Variable 1</w:t>
            </w:r>
          </w:p>
        </w:tc>
        <w:tc>
          <w:tcPr>
            <w:tcW w:w="1480" w:type="dxa"/>
            <w:tcBorders>
              <w:top w:val="single" w:sz="8" w:space="0" w:color="auto"/>
              <w:left w:val="nil"/>
              <w:bottom w:val="single" w:sz="4" w:space="0" w:color="auto"/>
              <w:right w:val="nil"/>
            </w:tcBorders>
            <w:shd w:val="clear" w:color="auto" w:fill="auto"/>
            <w:noWrap/>
            <w:vAlign w:val="bottom"/>
            <w:hideMark/>
          </w:tcPr>
          <w:p w14:paraId="06381D50" w14:textId="77777777" w:rsidR="009619E9" w:rsidRPr="009553D8" w:rsidRDefault="009619E9">
            <w:pPr>
              <w:jc w:val="center"/>
              <w:rPr>
                <w:rFonts w:ascii="Times" w:hAnsi="Times"/>
                <w:i/>
                <w:iCs/>
                <w:color w:val="000000"/>
                <w:sz w:val="22"/>
                <w:szCs w:val="22"/>
              </w:rPr>
            </w:pPr>
            <w:r w:rsidRPr="009553D8">
              <w:rPr>
                <w:rFonts w:ascii="Times" w:hAnsi="Times"/>
                <w:i/>
                <w:iCs/>
                <w:color w:val="000000"/>
                <w:sz w:val="22"/>
                <w:szCs w:val="22"/>
              </w:rPr>
              <w:t>Variable 2</w:t>
            </w:r>
          </w:p>
        </w:tc>
      </w:tr>
      <w:tr w:rsidR="009619E9" w:rsidRPr="009553D8" w14:paraId="3096DF4E"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11AB1E0C" w14:textId="77777777" w:rsidR="009619E9" w:rsidRPr="009553D8" w:rsidRDefault="009619E9">
            <w:pPr>
              <w:rPr>
                <w:rFonts w:ascii="Times" w:hAnsi="Times"/>
                <w:color w:val="000000"/>
                <w:sz w:val="22"/>
                <w:szCs w:val="22"/>
              </w:rPr>
            </w:pPr>
            <w:r w:rsidRPr="009553D8">
              <w:rPr>
                <w:rFonts w:ascii="Times" w:hAnsi="Times"/>
                <w:color w:val="000000"/>
                <w:sz w:val="22"/>
                <w:szCs w:val="22"/>
              </w:rPr>
              <w:t>Mean</w:t>
            </w:r>
          </w:p>
        </w:tc>
        <w:tc>
          <w:tcPr>
            <w:tcW w:w="1500" w:type="dxa"/>
            <w:tcBorders>
              <w:top w:val="nil"/>
              <w:left w:val="nil"/>
              <w:bottom w:val="nil"/>
              <w:right w:val="nil"/>
            </w:tcBorders>
            <w:shd w:val="clear" w:color="auto" w:fill="auto"/>
            <w:noWrap/>
            <w:vAlign w:val="bottom"/>
            <w:hideMark/>
          </w:tcPr>
          <w:p w14:paraId="6CAC68FB"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468821429</w:t>
            </w:r>
          </w:p>
        </w:tc>
        <w:tc>
          <w:tcPr>
            <w:tcW w:w="1480" w:type="dxa"/>
            <w:tcBorders>
              <w:top w:val="nil"/>
              <w:left w:val="nil"/>
              <w:bottom w:val="nil"/>
              <w:right w:val="nil"/>
            </w:tcBorders>
            <w:shd w:val="clear" w:color="auto" w:fill="auto"/>
            <w:noWrap/>
            <w:vAlign w:val="bottom"/>
            <w:hideMark/>
          </w:tcPr>
          <w:p w14:paraId="2D444EFC"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47502381</w:t>
            </w:r>
          </w:p>
        </w:tc>
      </w:tr>
      <w:tr w:rsidR="009619E9" w:rsidRPr="009553D8" w14:paraId="7CFC60A1"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2701914C" w14:textId="77777777" w:rsidR="009619E9" w:rsidRPr="009553D8" w:rsidRDefault="009619E9">
            <w:pPr>
              <w:rPr>
                <w:rFonts w:ascii="Times" w:hAnsi="Times"/>
                <w:color w:val="000000"/>
                <w:sz w:val="22"/>
                <w:szCs w:val="22"/>
              </w:rPr>
            </w:pPr>
            <w:r w:rsidRPr="009553D8">
              <w:rPr>
                <w:rFonts w:ascii="Times" w:hAnsi="Times"/>
                <w:color w:val="000000"/>
                <w:sz w:val="22"/>
                <w:szCs w:val="22"/>
              </w:rPr>
              <w:t>Variance</w:t>
            </w:r>
          </w:p>
        </w:tc>
        <w:tc>
          <w:tcPr>
            <w:tcW w:w="1500" w:type="dxa"/>
            <w:tcBorders>
              <w:top w:val="nil"/>
              <w:left w:val="nil"/>
              <w:bottom w:val="nil"/>
              <w:right w:val="nil"/>
            </w:tcBorders>
            <w:shd w:val="clear" w:color="auto" w:fill="auto"/>
            <w:noWrap/>
            <w:vAlign w:val="bottom"/>
            <w:hideMark/>
          </w:tcPr>
          <w:p w14:paraId="022FE1E9"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002410949</w:t>
            </w:r>
          </w:p>
        </w:tc>
        <w:tc>
          <w:tcPr>
            <w:tcW w:w="1480" w:type="dxa"/>
            <w:tcBorders>
              <w:top w:val="nil"/>
              <w:left w:val="nil"/>
              <w:bottom w:val="nil"/>
              <w:right w:val="nil"/>
            </w:tcBorders>
            <w:shd w:val="clear" w:color="auto" w:fill="auto"/>
            <w:noWrap/>
            <w:vAlign w:val="bottom"/>
            <w:hideMark/>
          </w:tcPr>
          <w:p w14:paraId="01FA5E32"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002907975</w:t>
            </w:r>
          </w:p>
        </w:tc>
      </w:tr>
      <w:tr w:rsidR="009619E9" w:rsidRPr="009553D8" w14:paraId="596B4B03"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791407BA" w14:textId="77777777" w:rsidR="009619E9" w:rsidRPr="009553D8" w:rsidRDefault="009619E9">
            <w:pPr>
              <w:rPr>
                <w:rFonts w:ascii="Times" w:hAnsi="Times"/>
                <w:color w:val="000000"/>
                <w:sz w:val="22"/>
                <w:szCs w:val="22"/>
              </w:rPr>
            </w:pPr>
            <w:r w:rsidRPr="009553D8">
              <w:rPr>
                <w:rFonts w:ascii="Times" w:hAnsi="Times"/>
                <w:color w:val="000000"/>
                <w:sz w:val="22"/>
                <w:szCs w:val="22"/>
              </w:rPr>
              <w:t>Observations</w:t>
            </w:r>
          </w:p>
        </w:tc>
        <w:tc>
          <w:tcPr>
            <w:tcW w:w="1500" w:type="dxa"/>
            <w:tcBorders>
              <w:top w:val="nil"/>
              <w:left w:val="nil"/>
              <w:bottom w:val="nil"/>
              <w:right w:val="nil"/>
            </w:tcBorders>
            <w:shd w:val="clear" w:color="auto" w:fill="auto"/>
            <w:noWrap/>
            <w:vAlign w:val="bottom"/>
            <w:hideMark/>
          </w:tcPr>
          <w:p w14:paraId="10795DE3"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42</w:t>
            </w:r>
          </w:p>
        </w:tc>
        <w:tc>
          <w:tcPr>
            <w:tcW w:w="1480" w:type="dxa"/>
            <w:tcBorders>
              <w:top w:val="nil"/>
              <w:left w:val="nil"/>
              <w:bottom w:val="nil"/>
              <w:right w:val="nil"/>
            </w:tcBorders>
            <w:shd w:val="clear" w:color="auto" w:fill="auto"/>
            <w:noWrap/>
            <w:vAlign w:val="bottom"/>
            <w:hideMark/>
          </w:tcPr>
          <w:p w14:paraId="1B1395EC"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42</w:t>
            </w:r>
          </w:p>
        </w:tc>
      </w:tr>
      <w:tr w:rsidR="009619E9" w:rsidRPr="009553D8" w14:paraId="45C27DEC"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0429887C" w14:textId="77777777" w:rsidR="009619E9" w:rsidRPr="009553D8" w:rsidRDefault="009619E9">
            <w:pPr>
              <w:rPr>
                <w:rFonts w:ascii="Times" w:hAnsi="Times"/>
                <w:color w:val="000000"/>
                <w:sz w:val="22"/>
                <w:szCs w:val="22"/>
              </w:rPr>
            </w:pPr>
            <w:r w:rsidRPr="009553D8">
              <w:rPr>
                <w:rFonts w:ascii="Times" w:hAnsi="Times"/>
                <w:color w:val="000000"/>
                <w:sz w:val="22"/>
                <w:szCs w:val="22"/>
              </w:rPr>
              <w:t>Hypothesized Mean Difference</w:t>
            </w:r>
          </w:p>
        </w:tc>
        <w:tc>
          <w:tcPr>
            <w:tcW w:w="1500" w:type="dxa"/>
            <w:tcBorders>
              <w:top w:val="nil"/>
              <w:left w:val="nil"/>
              <w:bottom w:val="nil"/>
              <w:right w:val="nil"/>
            </w:tcBorders>
            <w:shd w:val="clear" w:color="auto" w:fill="auto"/>
            <w:noWrap/>
            <w:vAlign w:val="bottom"/>
            <w:hideMark/>
          </w:tcPr>
          <w:p w14:paraId="4865C115"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w:t>
            </w:r>
          </w:p>
        </w:tc>
        <w:tc>
          <w:tcPr>
            <w:tcW w:w="1480" w:type="dxa"/>
            <w:tcBorders>
              <w:top w:val="nil"/>
              <w:left w:val="nil"/>
              <w:bottom w:val="nil"/>
              <w:right w:val="nil"/>
            </w:tcBorders>
            <w:shd w:val="clear" w:color="auto" w:fill="auto"/>
            <w:noWrap/>
            <w:vAlign w:val="bottom"/>
            <w:hideMark/>
          </w:tcPr>
          <w:p w14:paraId="02AD19C6" w14:textId="77777777" w:rsidR="009619E9" w:rsidRPr="009553D8" w:rsidRDefault="009619E9">
            <w:pPr>
              <w:jc w:val="right"/>
              <w:rPr>
                <w:rFonts w:ascii="Times" w:hAnsi="Times"/>
                <w:color w:val="000000"/>
                <w:sz w:val="22"/>
                <w:szCs w:val="22"/>
              </w:rPr>
            </w:pPr>
          </w:p>
        </w:tc>
      </w:tr>
      <w:tr w:rsidR="009619E9" w:rsidRPr="009553D8" w14:paraId="5A2703E6"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51659B08" w14:textId="77777777" w:rsidR="009619E9" w:rsidRPr="009553D8" w:rsidRDefault="009619E9">
            <w:pPr>
              <w:rPr>
                <w:rFonts w:ascii="Times" w:hAnsi="Times"/>
                <w:color w:val="000000"/>
                <w:sz w:val="22"/>
                <w:szCs w:val="22"/>
              </w:rPr>
            </w:pPr>
            <w:proofErr w:type="spellStart"/>
            <w:r w:rsidRPr="009553D8">
              <w:rPr>
                <w:rFonts w:ascii="Times" w:hAnsi="Times"/>
                <w:color w:val="000000"/>
                <w:sz w:val="22"/>
                <w:szCs w:val="22"/>
              </w:rPr>
              <w:t>df</w:t>
            </w:r>
            <w:proofErr w:type="spellEnd"/>
          </w:p>
        </w:tc>
        <w:tc>
          <w:tcPr>
            <w:tcW w:w="1500" w:type="dxa"/>
            <w:tcBorders>
              <w:top w:val="nil"/>
              <w:left w:val="nil"/>
              <w:bottom w:val="nil"/>
              <w:right w:val="nil"/>
            </w:tcBorders>
            <w:shd w:val="clear" w:color="auto" w:fill="auto"/>
            <w:noWrap/>
            <w:vAlign w:val="bottom"/>
            <w:hideMark/>
          </w:tcPr>
          <w:p w14:paraId="41F959A6"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81</w:t>
            </w:r>
          </w:p>
        </w:tc>
        <w:tc>
          <w:tcPr>
            <w:tcW w:w="1480" w:type="dxa"/>
            <w:tcBorders>
              <w:top w:val="nil"/>
              <w:left w:val="nil"/>
              <w:bottom w:val="nil"/>
              <w:right w:val="nil"/>
            </w:tcBorders>
            <w:shd w:val="clear" w:color="auto" w:fill="auto"/>
            <w:noWrap/>
            <w:vAlign w:val="bottom"/>
            <w:hideMark/>
          </w:tcPr>
          <w:p w14:paraId="15F103AF" w14:textId="77777777" w:rsidR="009619E9" w:rsidRPr="009553D8" w:rsidRDefault="009619E9">
            <w:pPr>
              <w:jc w:val="right"/>
              <w:rPr>
                <w:rFonts w:ascii="Times" w:hAnsi="Times"/>
                <w:color w:val="000000"/>
                <w:sz w:val="22"/>
                <w:szCs w:val="22"/>
              </w:rPr>
            </w:pPr>
          </w:p>
        </w:tc>
      </w:tr>
      <w:tr w:rsidR="009619E9" w:rsidRPr="009553D8" w14:paraId="1FAE2993"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25CD78A8" w14:textId="77777777" w:rsidR="009619E9" w:rsidRPr="009553D8" w:rsidRDefault="009619E9">
            <w:pPr>
              <w:rPr>
                <w:rFonts w:ascii="Times" w:hAnsi="Times"/>
                <w:color w:val="000000"/>
                <w:sz w:val="22"/>
                <w:szCs w:val="22"/>
              </w:rPr>
            </w:pPr>
            <w:r w:rsidRPr="009553D8">
              <w:rPr>
                <w:rFonts w:ascii="Times" w:hAnsi="Times"/>
                <w:color w:val="000000"/>
                <w:sz w:val="22"/>
                <w:szCs w:val="22"/>
              </w:rPr>
              <w:t>t Stat</w:t>
            </w:r>
          </w:p>
        </w:tc>
        <w:tc>
          <w:tcPr>
            <w:tcW w:w="1500" w:type="dxa"/>
            <w:tcBorders>
              <w:top w:val="nil"/>
              <w:left w:val="nil"/>
              <w:bottom w:val="nil"/>
              <w:right w:val="nil"/>
            </w:tcBorders>
            <w:shd w:val="clear" w:color="auto" w:fill="auto"/>
            <w:noWrap/>
            <w:vAlign w:val="bottom"/>
            <w:hideMark/>
          </w:tcPr>
          <w:p w14:paraId="569A804C"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551151745</w:t>
            </w:r>
          </w:p>
        </w:tc>
        <w:tc>
          <w:tcPr>
            <w:tcW w:w="1480" w:type="dxa"/>
            <w:tcBorders>
              <w:top w:val="nil"/>
              <w:left w:val="nil"/>
              <w:bottom w:val="nil"/>
              <w:right w:val="nil"/>
            </w:tcBorders>
            <w:shd w:val="clear" w:color="auto" w:fill="auto"/>
            <w:noWrap/>
            <w:vAlign w:val="bottom"/>
            <w:hideMark/>
          </w:tcPr>
          <w:p w14:paraId="0038D774" w14:textId="77777777" w:rsidR="009619E9" w:rsidRPr="009553D8" w:rsidRDefault="009619E9">
            <w:pPr>
              <w:jc w:val="right"/>
              <w:rPr>
                <w:rFonts w:ascii="Times" w:hAnsi="Times"/>
                <w:color w:val="000000"/>
                <w:sz w:val="22"/>
                <w:szCs w:val="22"/>
              </w:rPr>
            </w:pPr>
          </w:p>
        </w:tc>
      </w:tr>
      <w:tr w:rsidR="009619E9" w:rsidRPr="009553D8" w14:paraId="0B9CC7E3"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777DBB3A" w14:textId="77777777" w:rsidR="009619E9" w:rsidRPr="009553D8" w:rsidRDefault="009619E9">
            <w:pPr>
              <w:rPr>
                <w:rFonts w:ascii="Times" w:hAnsi="Times"/>
                <w:color w:val="000000"/>
                <w:sz w:val="22"/>
                <w:szCs w:val="22"/>
              </w:rPr>
            </w:pPr>
            <w:r w:rsidRPr="009553D8">
              <w:rPr>
                <w:rFonts w:ascii="Times" w:hAnsi="Times"/>
                <w:color w:val="000000"/>
                <w:sz w:val="22"/>
                <w:szCs w:val="22"/>
              </w:rPr>
              <w:t>P(T&lt;=t) one-tail</w:t>
            </w:r>
          </w:p>
        </w:tc>
        <w:tc>
          <w:tcPr>
            <w:tcW w:w="1500" w:type="dxa"/>
            <w:tcBorders>
              <w:top w:val="nil"/>
              <w:left w:val="nil"/>
              <w:bottom w:val="nil"/>
              <w:right w:val="nil"/>
            </w:tcBorders>
            <w:shd w:val="clear" w:color="auto" w:fill="auto"/>
            <w:noWrap/>
            <w:vAlign w:val="bottom"/>
            <w:hideMark/>
          </w:tcPr>
          <w:p w14:paraId="2D848B98"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291523396</w:t>
            </w:r>
          </w:p>
        </w:tc>
        <w:tc>
          <w:tcPr>
            <w:tcW w:w="1480" w:type="dxa"/>
            <w:tcBorders>
              <w:top w:val="nil"/>
              <w:left w:val="nil"/>
              <w:bottom w:val="nil"/>
              <w:right w:val="nil"/>
            </w:tcBorders>
            <w:shd w:val="clear" w:color="auto" w:fill="auto"/>
            <w:noWrap/>
            <w:vAlign w:val="bottom"/>
            <w:hideMark/>
          </w:tcPr>
          <w:p w14:paraId="50EC12DF" w14:textId="77777777" w:rsidR="009619E9" w:rsidRPr="009553D8" w:rsidRDefault="009619E9">
            <w:pPr>
              <w:jc w:val="right"/>
              <w:rPr>
                <w:rFonts w:ascii="Times" w:hAnsi="Times"/>
                <w:color w:val="000000"/>
                <w:sz w:val="22"/>
                <w:szCs w:val="22"/>
              </w:rPr>
            </w:pPr>
          </w:p>
        </w:tc>
      </w:tr>
      <w:tr w:rsidR="009619E9" w:rsidRPr="009553D8" w14:paraId="0264A75D"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18ACFEE6" w14:textId="77777777" w:rsidR="009619E9" w:rsidRPr="009553D8" w:rsidRDefault="009619E9">
            <w:pPr>
              <w:rPr>
                <w:rFonts w:ascii="Times" w:hAnsi="Times"/>
                <w:color w:val="000000"/>
                <w:sz w:val="22"/>
                <w:szCs w:val="22"/>
              </w:rPr>
            </w:pPr>
            <w:r w:rsidRPr="009553D8">
              <w:rPr>
                <w:rFonts w:ascii="Times" w:hAnsi="Times"/>
                <w:color w:val="000000"/>
                <w:sz w:val="22"/>
                <w:szCs w:val="22"/>
              </w:rPr>
              <w:t>t Critical one-tail</w:t>
            </w:r>
          </w:p>
        </w:tc>
        <w:tc>
          <w:tcPr>
            <w:tcW w:w="1500" w:type="dxa"/>
            <w:tcBorders>
              <w:top w:val="nil"/>
              <w:left w:val="nil"/>
              <w:bottom w:val="nil"/>
              <w:right w:val="nil"/>
            </w:tcBorders>
            <w:shd w:val="clear" w:color="auto" w:fill="auto"/>
            <w:noWrap/>
            <w:vAlign w:val="bottom"/>
            <w:hideMark/>
          </w:tcPr>
          <w:p w14:paraId="3FBB7035"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1.663883913</w:t>
            </w:r>
          </w:p>
        </w:tc>
        <w:tc>
          <w:tcPr>
            <w:tcW w:w="1480" w:type="dxa"/>
            <w:tcBorders>
              <w:top w:val="nil"/>
              <w:left w:val="nil"/>
              <w:bottom w:val="nil"/>
              <w:right w:val="nil"/>
            </w:tcBorders>
            <w:shd w:val="clear" w:color="auto" w:fill="auto"/>
            <w:noWrap/>
            <w:vAlign w:val="bottom"/>
            <w:hideMark/>
          </w:tcPr>
          <w:p w14:paraId="14CC7301" w14:textId="77777777" w:rsidR="009619E9" w:rsidRPr="009553D8" w:rsidRDefault="009619E9">
            <w:pPr>
              <w:jc w:val="right"/>
              <w:rPr>
                <w:rFonts w:ascii="Times" w:hAnsi="Times"/>
                <w:color w:val="000000"/>
                <w:sz w:val="22"/>
                <w:szCs w:val="22"/>
              </w:rPr>
            </w:pPr>
          </w:p>
        </w:tc>
      </w:tr>
      <w:tr w:rsidR="009619E9" w:rsidRPr="009553D8" w14:paraId="03ADC8A1" w14:textId="77777777" w:rsidTr="00836716">
        <w:trPr>
          <w:trHeight w:val="320"/>
          <w:jc w:val="center"/>
        </w:trPr>
        <w:tc>
          <w:tcPr>
            <w:tcW w:w="4680" w:type="dxa"/>
            <w:tcBorders>
              <w:top w:val="nil"/>
              <w:left w:val="nil"/>
              <w:bottom w:val="nil"/>
              <w:right w:val="nil"/>
            </w:tcBorders>
            <w:shd w:val="clear" w:color="auto" w:fill="auto"/>
            <w:noWrap/>
            <w:vAlign w:val="bottom"/>
            <w:hideMark/>
          </w:tcPr>
          <w:p w14:paraId="6A753E86" w14:textId="77777777" w:rsidR="009619E9" w:rsidRPr="009553D8" w:rsidRDefault="009619E9">
            <w:pPr>
              <w:rPr>
                <w:rFonts w:ascii="Times" w:hAnsi="Times"/>
                <w:color w:val="000000"/>
                <w:sz w:val="22"/>
                <w:szCs w:val="22"/>
              </w:rPr>
            </w:pPr>
            <w:r w:rsidRPr="009553D8">
              <w:rPr>
                <w:rFonts w:ascii="Times" w:hAnsi="Times"/>
                <w:color w:val="000000"/>
                <w:sz w:val="22"/>
                <w:szCs w:val="22"/>
              </w:rPr>
              <w:t>P(T&lt;=t) two-tail</w:t>
            </w:r>
          </w:p>
        </w:tc>
        <w:tc>
          <w:tcPr>
            <w:tcW w:w="1500" w:type="dxa"/>
            <w:tcBorders>
              <w:top w:val="nil"/>
              <w:left w:val="nil"/>
              <w:bottom w:val="nil"/>
              <w:right w:val="nil"/>
            </w:tcBorders>
            <w:shd w:val="clear" w:color="auto" w:fill="auto"/>
            <w:noWrap/>
            <w:vAlign w:val="bottom"/>
            <w:hideMark/>
          </w:tcPr>
          <w:p w14:paraId="2EEC8D2C"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0.583046793</w:t>
            </w:r>
          </w:p>
        </w:tc>
        <w:tc>
          <w:tcPr>
            <w:tcW w:w="1480" w:type="dxa"/>
            <w:tcBorders>
              <w:top w:val="nil"/>
              <w:left w:val="nil"/>
              <w:bottom w:val="nil"/>
              <w:right w:val="nil"/>
            </w:tcBorders>
            <w:shd w:val="clear" w:color="auto" w:fill="auto"/>
            <w:noWrap/>
            <w:vAlign w:val="bottom"/>
            <w:hideMark/>
          </w:tcPr>
          <w:p w14:paraId="43F0B071" w14:textId="77777777" w:rsidR="009619E9" w:rsidRPr="009553D8" w:rsidRDefault="009619E9">
            <w:pPr>
              <w:jc w:val="right"/>
              <w:rPr>
                <w:rFonts w:ascii="Times" w:hAnsi="Times"/>
                <w:color w:val="000000"/>
                <w:sz w:val="22"/>
                <w:szCs w:val="22"/>
              </w:rPr>
            </w:pPr>
          </w:p>
        </w:tc>
      </w:tr>
      <w:tr w:rsidR="009619E9" w:rsidRPr="009553D8" w14:paraId="64FCA853" w14:textId="77777777" w:rsidTr="00836716">
        <w:trPr>
          <w:trHeight w:val="340"/>
          <w:jc w:val="center"/>
        </w:trPr>
        <w:tc>
          <w:tcPr>
            <w:tcW w:w="4680" w:type="dxa"/>
            <w:tcBorders>
              <w:top w:val="nil"/>
              <w:left w:val="nil"/>
              <w:bottom w:val="single" w:sz="8" w:space="0" w:color="auto"/>
              <w:right w:val="nil"/>
            </w:tcBorders>
            <w:shd w:val="clear" w:color="auto" w:fill="auto"/>
            <w:noWrap/>
            <w:vAlign w:val="bottom"/>
            <w:hideMark/>
          </w:tcPr>
          <w:p w14:paraId="3CF67958" w14:textId="77777777" w:rsidR="009619E9" w:rsidRPr="009553D8" w:rsidRDefault="009619E9">
            <w:pPr>
              <w:rPr>
                <w:rFonts w:ascii="Times" w:hAnsi="Times"/>
                <w:color w:val="000000"/>
                <w:sz w:val="22"/>
                <w:szCs w:val="22"/>
              </w:rPr>
            </w:pPr>
            <w:r w:rsidRPr="009553D8">
              <w:rPr>
                <w:rFonts w:ascii="Times" w:hAnsi="Times"/>
                <w:color w:val="000000"/>
                <w:sz w:val="22"/>
                <w:szCs w:val="22"/>
              </w:rPr>
              <w:t>t Critical two-tail</w:t>
            </w:r>
          </w:p>
        </w:tc>
        <w:tc>
          <w:tcPr>
            <w:tcW w:w="1500" w:type="dxa"/>
            <w:tcBorders>
              <w:top w:val="nil"/>
              <w:left w:val="nil"/>
              <w:bottom w:val="single" w:sz="8" w:space="0" w:color="auto"/>
              <w:right w:val="nil"/>
            </w:tcBorders>
            <w:shd w:val="clear" w:color="auto" w:fill="auto"/>
            <w:noWrap/>
            <w:vAlign w:val="bottom"/>
            <w:hideMark/>
          </w:tcPr>
          <w:p w14:paraId="5699E8ED" w14:textId="77777777" w:rsidR="009619E9" w:rsidRPr="009553D8" w:rsidRDefault="009619E9">
            <w:pPr>
              <w:jc w:val="right"/>
              <w:rPr>
                <w:rFonts w:ascii="Times" w:hAnsi="Times"/>
                <w:color w:val="000000"/>
                <w:sz w:val="22"/>
                <w:szCs w:val="22"/>
              </w:rPr>
            </w:pPr>
            <w:r w:rsidRPr="009553D8">
              <w:rPr>
                <w:rFonts w:ascii="Times" w:hAnsi="Times"/>
                <w:color w:val="000000"/>
                <w:sz w:val="22"/>
                <w:szCs w:val="22"/>
              </w:rPr>
              <w:t>1.989686323</w:t>
            </w:r>
          </w:p>
        </w:tc>
        <w:tc>
          <w:tcPr>
            <w:tcW w:w="1480" w:type="dxa"/>
            <w:tcBorders>
              <w:top w:val="nil"/>
              <w:left w:val="nil"/>
              <w:bottom w:val="single" w:sz="8" w:space="0" w:color="auto"/>
              <w:right w:val="nil"/>
            </w:tcBorders>
            <w:shd w:val="clear" w:color="auto" w:fill="auto"/>
            <w:noWrap/>
            <w:vAlign w:val="bottom"/>
            <w:hideMark/>
          </w:tcPr>
          <w:p w14:paraId="6989C2A2" w14:textId="77777777" w:rsidR="009619E9" w:rsidRPr="009553D8" w:rsidRDefault="009619E9">
            <w:pPr>
              <w:rPr>
                <w:rFonts w:ascii="Times" w:hAnsi="Times"/>
                <w:color w:val="000000"/>
                <w:sz w:val="22"/>
                <w:szCs w:val="22"/>
              </w:rPr>
            </w:pPr>
            <w:r w:rsidRPr="009553D8">
              <w:rPr>
                <w:rFonts w:ascii="Times" w:hAnsi="Times"/>
                <w:color w:val="000000"/>
                <w:sz w:val="22"/>
                <w:szCs w:val="22"/>
              </w:rPr>
              <w:t> </w:t>
            </w:r>
          </w:p>
        </w:tc>
      </w:tr>
    </w:tbl>
    <w:p w14:paraId="1B5E67FD" w14:textId="12DB758E" w:rsidR="0017650C" w:rsidRPr="009553D8" w:rsidRDefault="0017650C" w:rsidP="00281999">
      <w:pPr>
        <w:rPr>
          <w:rFonts w:ascii="Times" w:hAnsi="Times"/>
          <w:i/>
          <w:iCs/>
        </w:rPr>
      </w:pPr>
    </w:p>
    <w:p w14:paraId="4CBC5F4E" w14:textId="6EC262F2" w:rsidR="00281999" w:rsidRPr="009553D8" w:rsidRDefault="00281999" w:rsidP="00281999">
      <w:pPr>
        <w:pStyle w:val="Caption"/>
        <w:jc w:val="center"/>
        <w:rPr>
          <w:rFonts w:ascii="Times" w:hAnsi="Times"/>
        </w:rPr>
      </w:pPr>
      <w:bookmarkStart w:id="18" w:name="_Toc183551830"/>
      <w:bookmarkStart w:id="19" w:name="_Toc183622942"/>
      <w:r w:rsidRPr="009553D8">
        <w:rPr>
          <w:rFonts w:ascii="Times" w:hAnsi="Times"/>
        </w:rPr>
        <w:t xml:space="preserve">Table </w:t>
      </w:r>
      <w:r w:rsidR="00755AEB">
        <w:rPr>
          <w:rFonts w:ascii="Times" w:hAnsi="Times"/>
        </w:rPr>
        <w:fldChar w:fldCharType="begin"/>
      </w:r>
      <w:r w:rsidR="00755AEB">
        <w:rPr>
          <w:rFonts w:ascii="Times" w:hAnsi="Times"/>
        </w:rPr>
        <w:instrText xml:space="preserve"> SEQ Table \* ARABIC </w:instrText>
      </w:r>
      <w:r w:rsidR="00755AEB">
        <w:rPr>
          <w:rFonts w:ascii="Times" w:hAnsi="Times"/>
        </w:rPr>
        <w:fldChar w:fldCharType="separate"/>
      </w:r>
      <w:r w:rsidR="00A96486">
        <w:rPr>
          <w:rFonts w:ascii="Times" w:hAnsi="Times"/>
          <w:noProof/>
        </w:rPr>
        <w:t>5</w:t>
      </w:r>
      <w:r w:rsidR="00755AEB">
        <w:rPr>
          <w:rFonts w:ascii="Times" w:hAnsi="Times"/>
        </w:rPr>
        <w:fldChar w:fldCharType="end"/>
      </w:r>
      <w:r w:rsidRPr="009553D8">
        <w:rPr>
          <w:rFonts w:ascii="Times" w:hAnsi="Times"/>
        </w:rPr>
        <w:t>: Wing-Loading Based T-Test</w:t>
      </w:r>
      <w:bookmarkEnd w:id="18"/>
      <w:bookmarkEnd w:id="19"/>
    </w:p>
    <w:p w14:paraId="5AF052BF" w14:textId="34708439" w:rsidR="00E04867" w:rsidRPr="009553D8" w:rsidRDefault="00E04867" w:rsidP="00E04867">
      <w:pPr>
        <w:pStyle w:val="Heading1"/>
        <w:rPr>
          <w:rFonts w:ascii="Times" w:hAnsi="Times"/>
        </w:rPr>
      </w:pPr>
      <w:bookmarkStart w:id="20" w:name="_Toc183558297"/>
      <w:r w:rsidRPr="009553D8">
        <w:rPr>
          <w:rFonts w:ascii="Times" w:hAnsi="Times"/>
        </w:rPr>
        <w:t>Hypothesis Test</w:t>
      </w:r>
      <w:bookmarkEnd w:id="20"/>
    </w:p>
    <w:p w14:paraId="0A11AC80" w14:textId="6100687A" w:rsidR="00F4263F" w:rsidRPr="009553D8" w:rsidRDefault="00126BCB" w:rsidP="00F4263F">
      <w:pPr>
        <w:rPr>
          <w:rFonts w:ascii="Times" w:hAnsi="Times"/>
        </w:rPr>
      </w:pPr>
      <w:r w:rsidRPr="009553D8">
        <w:rPr>
          <w:rFonts w:ascii="Times" w:hAnsi="Times"/>
        </w:rPr>
        <w:t>H</w:t>
      </w:r>
      <w:r w:rsidRPr="00DD41A9">
        <w:rPr>
          <w:rFonts w:ascii="Times" w:hAnsi="Times"/>
          <w:vertAlign w:val="subscript"/>
        </w:rPr>
        <w:t>0</w:t>
      </w:r>
      <w:r w:rsidRPr="009553D8">
        <w:rPr>
          <w:rFonts w:ascii="Times" w:hAnsi="Times"/>
        </w:rPr>
        <w:t xml:space="preserve">, the null hypothesis, suggests that there is no difference between the </w:t>
      </w:r>
      <w:proofErr w:type="gramStart"/>
      <w:r w:rsidRPr="009553D8">
        <w:rPr>
          <w:rFonts w:ascii="Times" w:hAnsi="Times"/>
        </w:rPr>
        <w:t>two sample</w:t>
      </w:r>
      <w:proofErr w:type="gramEnd"/>
      <w:r w:rsidRPr="009553D8">
        <w:rPr>
          <w:rFonts w:ascii="Times" w:hAnsi="Times"/>
        </w:rPr>
        <w:t xml:space="preserve"> means</w:t>
      </w:r>
      <w:r w:rsidR="00DD41A9">
        <w:rPr>
          <w:rFonts w:ascii="Times" w:hAnsi="Times"/>
        </w:rPr>
        <w:t xml:space="preserve"> (</w:t>
      </w:r>
      <w:r w:rsidR="00DD41A9">
        <w:rPr>
          <w:rFonts w:ascii="Times" w:hAnsi="Times"/>
        </w:rPr>
        <w:sym w:font="Symbol" w:char="F06D"/>
      </w:r>
      <w:r w:rsidR="00DD41A9" w:rsidRPr="00DD41A9">
        <w:rPr>
          <w:rFonts w:ascii="Times" w:hAnsi="Times"/>
          <w:vertAlign w:val="subscript"/>
        </w:rPr>
        <w:t>1</w:t>
      </w:r>
      <w:r w:rsidR="00C751DF">
        <w:rPr>
          <w:rFonts w:ascii="Times" w:hAnsi="Times"/>
        </w:rPr>
        <w:t xml:space="preserve">, </w:t>
      </w:r>
      <w:r w:rsidR="00DD41A9">
        <w:rPr>
          <w:rFonts w:ascii="Times" w:hAnsi="Times"/>
        </w:rPr>
        <w:sym w:font="Symbol" w:char="F06D"/>
      </w:r>
      <w:r w:rsidR="00DD41A9" w:rsidRPr="00DD41A9">
        <w:rPr>
          <w:rFonts w:ascii="Times" w:hAnsi="Times"/>
          <w:vertAlign w:val="subscript"/>
        </w:rPr>
        <w:t>2</w:t>
      </w:r>
      <w:r w:rsidR="00DD41A9">
        <w:rPr>
          <w:rFonts w:ascii="Times" w:hAnsi="Times"/>
        </w:rPr>
        <w:t>)</w:t>
      </w:r>
      <w:r w:rsidRPr="009553D8">
        <w:rPr>
          <w:rFonts w:ascii="Times" w:hAnsi="Times"/>
        </w:rPr>
        <w:t>. H</w:t>
      </w:r>
      <w:r w:rsidRPr="00DD41A9">
        <w:rPr>
          <w:rFonts w:ascii="Times" w:hAnsi="Times"/>
          <w:vertAlign w:val="subscript"/>
        </w:rPr>
        <w:t>a</w:t>
      </w:r>
      <w:r w:rsidRPr="009553D8">
        <w:rPr>
          <w:rFonts w:ascii="Times" w:hAnsi="Times"/>
        </w:rPr>
        <w:t xml:space="preserve">, the alternate </w:t>
      </w:r>
      <w:proofErr w:type="gramStart"/>
      <w:r w:rsidRPr="009553D8">
        <w:rPr>
          <w:rFonts w:ascii="Times" w:hAnsi="Times"/>
        </w:rPr>
        <w:t>hypothesis,</w:t>
      </w:r>
      <w:proofErr w:type="gramEnd"/>
      <w:r w:rsidRPr="009553D8">
        <w:rPr>
          <w:rFonts w:ascii="Times" w:hAnsi="Times"/>
        </w:rPr>
        <w:t xml:space="preserve"> suggests that there is a non-zero difference between the </w:t>
      </w:r>
      <w:proofErr w:type="gramStart"/>
      <w:r w:rsidRPr="009553D8">
        <w:rPr>
          <w:rFonts w:ascii="Times" w:hAnsi="Times"/>
        </w:rPr>
        <w:t>two sample</w:t>
      </w:r>
      <w:proofErr w:type="gramEnd"/>
      <w:r w:rsidRPr="009553D8">
        <w:rPr>
          <w:rFonts w:ascii="Times" w:hAnsi="Times"/>
        </w:rPr>
        <w:t xml:space="preserve"> means. In other words, H</w:t>
      </w:r>
      <w:r w:rsidRPr="000735A6">
        <w:rPr>
          <w:rFonts w:ascii="Times" w:hAnsi="Times"/>
          <w:vertAlign w:val="subscript"/>
        </w:rPr>
        <w:t>0</w:t>
      </w:r>
      <w:r w:rsidRPr="009553D8">
        <w:rPr>
          <w:rFonts w:ascii="Times" w:hAnsi="Times"/>
        </w:rPr>
        <w:t xml:space="preserve"> suggests that there is no relationship between the transition time and the tested-parameter, and H</w:t>
      </w:r>
      <w:r w:rsidRPr="000735A6">
        <w:rPr>
          <w:rFonts w:ascii="Times" w:hAnsi="Times"/>
          <w:vertAlign w:val="subscript"/>
        </w:rPr>
        <w:t>a</w:t>
      </w:r>
      <w:r w:rsidRPr="009553D8">
        <w:rPr>
          <w:rFonts w:ascii="Times" w:hAnsi="Times"/>
        </w:rPr>
        <w:t xml:space="preserve"> suggests that there is some relationship between the transition time and the tested-parameter.</w:t>
      </w:r>
    </w:p>
    <w:p w14:paraId="0068CAA0" w14:textId="74FA5FF1" w:rsidR="00F4263F" w:rsidRPr="009553D8" w:rsidRDefault="00AC67DD" w:rsidP="00F4263F">
      <w:pPr>
        <w:rPr>
          <w:rFonts w:ascii="Times" w:hAnsi="Times"/>
        </w:rPr>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0</m:t>
          </m:r>
        </m:oMath>
      </m:oMathPara>
    </w:p>
    <w:p w14:paraId="56027ABB" w14:textId="1F41B3EC" w:rsidR="00F4263F" w:rsidRPr="009553D8" w:rsidRDefault="00AC67DD" w:rsidP="00F4263F">
      <w:pPr>
        <w:rPr>
          <w:rFonts w:ascii="Times" w:eastAsiaTheme="minorEastAsia" w:hAnsi="Times"/>
        </w:rPr>
      </w:pPr>
      <m:oMathPara>
        <m:oMath>
          <m:sSub>
            <m:sSubPr>
              <m:ctrlPr>
                <w:rPr>
                  <w:rFonts w:ascii="Cambria Math" w:hAnsi="Cambria Math"/>
                  <w:i/>
                </w:rPr>
              </m:ctrlPr>
            </m:sSubPr>
            <m:e>
              <m:r>
                <w:rPr>
                  <w:rFonts w:ascii="Cambria Math" w:hAnsi="Cambria Math"/>
                </w:rPr>
                <m:t>H</m:t>
              </m:r>
            </m:e>
            <m:sub>
              <m:r>
                <w:rPr>
                  <w:rFonts w:ascii="Cambria Math" w:hAnsi="Cambria Math"/>
                </w:rPr>
                <m:t>a</m:t>
              </m:r>
            </m:sub>
          </m:sSub>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0</m:t>
          </m:r>
        </m:oMath>
      </m:oMathPara>
    </w:p>
    <w:p w14:paraId="6B3891D0" w14:textId="1EE21D9A" w:rsidR="00E04867" w:rsidRPr="009553D8" w:rsidRDefault="00F4263F" w:rsidP="00F4263F">
      <w:pPr>
        <w:pStyle w:val="Heading2"/>
        <w:rPr>
          <w:rFonts w:ascii="Times" w:hAnsi="Times"/>
        </w:rPr>
      </w:pPr>
      <w:bookmarkStart w:id="21" w:name="_Toc183558298"/>
      <w:r w:rsidRPr="009553D8">
        <w:rPr>
          <w:rFonts w:ascii="Times" w:hAnsi="Times"/>
        </w:rPr>
        <w:t>Mass</w:t>
      </w:r>
      <w:r w:rsidR="008E0670" w:rsidRPr="009553D8">
        <w:rPr>
          <w:rFonts w:ascii="Times" w:hAnsi="Times"/>
        </w:rPr>
        <w:t xml:space="preserve"> </w:t>
      </w:r>
      <w:r w:rsidRPr="009553D8">
        <w:rPr>
          <w:rFonts w:ascii="Times" w:hAnsi="Times"/>
        </w:rPr>
        <w:t>Based Samples</w:t>
      </w:r>
      <w:bookmarkEnd w:id="21"/>
    </w:p>
    <w:p w14:paraId="0F3ACCAB" w14:textId="14441E1B" w:rsidR="00F4263F" w:rsidRPr="009553D8" w:rsidRDefault="00126BCB" w:rsidP="00F4263F">
      <w:pPr>
        <w:rPr>
          <w:rFonts w:ascii="Times" w:eastAsiaTheme="minorEastAsia" w:hAnsi="Times"/>
        </w:rPr>
      </w:pPr>
      <w:r w:rsidRPr="009553D8">
        <w:rPr>
          <w:rFonts w:ascii="Times" w:hAnsi="Times"/>
        </w:rPr>
        <w:t>The</w:t>
      </w:r>
      <w:r w:rsidR="00F4263F" w:rsidRPr="009553D8">
        <w:rPr>
          <w:rFonts w:ascii="Times" w:hAnsi="Times"/>
        </w:rPr>
        <w:t xml:space="preserve"> samples were </w:t>
      </w:r>
      <w:r w:rsidR="0061428A" w:rsidRPr="009553D8">
        <w:rPr>
          <w:rFonts w:ascii="Times" w:hAnsi="Times"/>
        </w:rPr>
        <w:t>divided by their mass (m) with</w:t>
      </w:r>
      <w:r w:rsidR="00F4263F" w:rsidRPr="009553D8">
        <w:rPr>
          <w:rFonts w:ascii="Times" w:hAnsi="Times"/>
        </w:rPr>
        <w:t xml:space="preserve"> </w:t>
      </w:r>
      <m:oMath>
        <m:r>
          <w:rPr>
            <w:rFonts w:ascii="Cambria Math" w:hAnsi="Cambria Math"/>
          </w:rPr>
          <m:t>m&lt;0.5g</m:t>
        </m:r>
      </m:oMath>
      <w:r w:rsidRPr="009553D8">
        <w:rPr>
          <w:rFonts w:ascii="Times" w:eastAsiaTheme="minorEastAsia" w:hAnsi="Times"/>
        </w:rPr>
        <w:t xml:space="preserve"> and </w:t>
      </w:r>
      <m:oMath>
        <m:r>
          <w:rPr>
            <w:rFonts w:ascii="Cambria Math" w:hAnsi="Cambria Math"/>
          </w:rPr>
          <m:t>m≥0.5g</m:t>
        </m:r>
      </m:oMath>
      <w:r w:rsidRPr="009553D8">
        <w:rPr>
          <w:rFonts w:ascii="Times" w:eastAsiaTheme="minorEastAsia" w:hAnsi="Times"/>
        </w:rPr>
        <w:t xml:space="preserve">. The statistical distribution can be </w:t>
      </w:r>
      <w:r w:rsidR="00F02599" w:rsidRPr="009553D8">
        <w:rPr>
          <w:rFonts w:ascii="Times" w:eastAsiaTheme="minorEastAsia" w:hAnsi="Times"/>
        </w:rPr>
        <w:t>found</w:t>
      </w:r>
      <w:r w:rsidRPr="009553D8">
        <w:rPr>
          <w:rFonts w:ascii="Times" w:eastAsiaTheme="minorEastAsia" w:hAnsi="Times"/>
        </w:rPr>
        <w:t xml:space="preserve"> in Table 1. The two-tail p-value is 0.02 </w:t>
      </w:r>
      <w:r w:rsidR="008E0670" w:rsidRPr="009553D8">
        <w:rPr>
          <w:rFonts w:ascii="Times" w:eastAsiaTheme="minorEastAsia" w:hAnsi="Times"/>
        </w:rPr>
        <w:t xml:space="preserve">which is less than the significance level of </w:t>
      </w:r>
      <m:oMath>
        <m:r>
          <w:rPr>
            <w:rFonts w:ascii="Cambria Math" w:eastAsiaTheme="minorEastAsia" w:hAnsi="Cambria Math"/>
          </w:rPr>
          <m:t>α=.05</m:t>
        </m:r>
      </m:oMath>
      <w:r w:rsidR="008E0670" w:rsidRPr="009553D8">
        <w:rPr>
          <w:rFonts w:ascii="Times" w:eastAsiaTheme="minorEastAsia" w:hAnsi="Times"/>
        </w:rPr>
        <w:t xml:space="preserve">. As such there is not enough evidence to suggest that there is some relationship between the mass and the transition-time. In other words, </w:t>
      </w:r>
      <w:r w:rsidR="00FE4333">
        <w:rPr>
          <w:rFonts w:ascii="Times" w:eastAsiaTheme="minorEastAsia" w:hAnsi="Times"/>
        </w:rPr>
        <w:t>mass</w:t>
      </w:r>
      <w:r w:rsidR="008E0670" w:rsidRPr="009553D8">
        <w:rPr>
          <w:rFonts w:ascii="Times" w:eastAsiaTheme="minorEastAsia" w:hAnsi="Times"/>
        </w:rPr>
        <w:t xml:space="preserve"> does not serve as a good predictor of transition-time.</w:t>
      </w:r>
    </w:p>
    <w:p w14:paraId="1FDD21AB" w14:textId="18CEAE74" w:rsidR="008E0670" w:rsidRPr="009553D8" w:rsidRDefault="008E0670" w:rsidP="008E0670">
      <w:pPr>
        <w:pStyle w:val="Heading2"/>
        <w:rPr>
          <w:rFonts w:ascii="Times" w:hAnsi="Times"/>
        </w:rPr>
      </w:pPr>
      <w:bookmarkStart w:id="22" w:name="_Toc183558299"/>
      <w:r w:rsidRPr="009553D8">
        <w:rPr>
          <w:rFonts w:ascii="Times" w:hAnsi="Times"/>
        </w:rPr>
        <w:t>Wing-Loading Based Samples</w:t>
      </w:r>
      <w:bookmarkEnd w:id="22"/>
    </w:p>
    <w:p w14:paraId="14B8270C" w14:textId="77777777" w:rsidR="007D44DF" w:rsidRPr="009553D8" w:rsidRDefault="00536AE2" w:rsidP="00F4263F">
      <w:pPr>
        <w:rPr>
          <w:rFonts w:ascii="Times" w:hAnsi="Times"/>
        </w:rPr>
      </w:pPr>
      <w:r w:rsidRPr="009553D8">
        <w:rPr>
          <w:rFonts w:ascii="Times" w:hAnsi="Times"/>
        </w:rPr>
        <w:t xml:space="preserve">The Wing-Loading </w:t>
      </w:r>
      <w:r w:rsidR="007D44DF" w:rsidRPr="009553D8">
        <w:rPr>
          <w:rFonts w:ascii="Times" w:hAnsi="Times"/>
        </w:rPr>
        <w:t xml:space="preserve">(L) </w:t>
      </w:r>
      <w:r w:rsidRPr="009553D8">
        <w:rPr>
          <w:rFonts w:ascii="Times" w:hAnsi="Times"/>
        </w:rPr>
        <w:t>of these samples is computed by dividing the weight</w:t>
      </w:r>
      <w:r w:rsidR="007D44DF" w:rsidRPr="009553D8">
        <w:rPr>
          <w:rFonts w:ascii="Times" w:hAnsi="Times"/>
        </w:rPr>
        <w:t xml:space="preserve"> (m*g)</w:t>
      </w:r>
      <w:r w:rsidRPr="009553D8">
        <w:rPr>
          <w:rFonts w:ascii="Times" w:hAnsi="Times"/>
        </w:rPr>
        <w:t xml:space="preserve"> of the seed by the planform area</w:t>
      </w:r>
      <w:r w:rsidR="007D44DF" w:rsidRPr="009553D8">
        <w:rPr>
          <w:rFonts w:ascii="Times" w:hAnsi="Times"/>
        </w:rPr>
        <w:t xml:space="preserve"> (A)</w:t>
      </w:r>
      <w:r w:rsidRPr="009553D8">
        <w:rPr>
          <w:rFonts w:ascii="Times" w:hAnsi="Times"/>
        </w:rPr>
        <w:t xml:space="preserve"> of the seed.</w:t>
      </w:r>
    </w:p>
    <w:p w14:paraId="0C0ADCEA" w14:textId="6A2AF436" w:rsidR="00536AE2" w:rsidRPr="009553D8" w:rsidRDefault="007D44DF" w:rsidP="00F4263F">
      <w:pPr>
        <w:rPr>
          <w:rFonts w:ascii="Times" w:hAnsi="Times"/>
        </w:rPr>
      </w:pPr>
      <m:oMathPara>
        <m:oMath>
          <m:r>
            <w:rPr>
              <w:rFonts w:ascii="Cambria Math" w:hAnsi="Cambria Math"/>
            </w:rPr>
            <m:t xml:space="preserve">L = </m:t>
          </m:r>
          <m:f>
            <m:fPr>
              <m:type m:val="skw"/>
              <m:ctrlPr>
                <w:rPr>
                  <w:rFonts w:ascii="Cambria Math" w:eastAsiaTheme="minorHAnsi" w:hAnsi="Cambria Math" w:cstheme="minorBidi"/>
                  <w:i/>
                  <w:color w:val="000000" w:themeColor="text1"/>
                  <w:lang w:eastAsia="ja-JP"/>
                </w:rPr>
              </m:ctrlPr>
            </m:fPr>
            <m:num>
              <m:r>
                <w:rPr>
                  <w:rFonts w:ascii="Cambria Math" w:hAnsi="Cambria Math"/>
                </w:rPr>
                <m:t>mg</m:t>
              </m:r>
            </m:num>
            <m:den>
              <m:r>
                <w:rPr>
                  <w:rFonts w:ascii="Cambria Math" w:hAnsi="Cambria Math"/>
                </w:rPr>
                <m:t>A</m:t>
              </m:r>
            </m:den>
          </m:f>
        </m:oMath>
      </m:oMathPara>
    </w:p>
    <w:p w14:paraId="3EDFDD82" w14:textId="403D66F7" w:rsidR="00F4263F" w:rsidRPr="009553D8" w:rsidRDefault="008E0670" w:rsidP="00F4263F">
      <w:pPr>
        <w:rPr>
          <w:rFonts w:ascii="Times" w:hAnsi="Times"/>
        </w:rPr>
      </w:pPr>
      <w:r w:rsidRPr="009553D8">
        <w:rPr>
          <w:rFonts w:ascii="Times" w:hAnsi="Times"/>
        </w:rPr>
        <w:t xml:space="preserve">The samples were defined by seeds with </w:t>
      </w:r>
      <m:oMath>
        <m:r>
          <w:rPr>
            <w:rFonts w:ascii="Cambria Math" w:eastAsiaTheme="minorEastAsia" w:hAnsi="Cambria Math"/>
          </w:rPr>
          <m:t>L</m:t>
        </m:r>
        <m:r>
          <w:rPr>
            <w:rFonts w:ascii="Cambria Math" w:hAnsi="Cambria Math"/>
          </w:rPr>
          <m:t xml:space="preserve">&lt;4.2 </m:t>
        </m:r>
        <m:f>
          <m:fPr>
            <m:type m:val="skw"/>
            <m:ctrlPr>
              <w:rPr>
                <w:rFonts w:ascii="Cambria Math" w:eastAsiaTheme="minorHAnsi" w:hAnsi="Cambria Math" w:cstheme="minorBidi"/>
                <w:i/>
                <w:color w:val="000000" w:themeColor="text1"/>
                <w:lang w:eastAsia="ja-JP"/>
              </w:rPr>
            </m:ctrlPr>
          </m:fPr>
          <m:num>
            <m:r>
              <w:rPr>
                <w:rFonts w:ascii="Cambria Math" w:hAnsi="Cambria Math"/>
              </w:rPr>
              <m:t>N</m:t>
            </m:r>
          </m:num>
          <m:den>
            <m:sSup>
              <m:sSupPr>
                <m:ctrlPr>
                  <w:rPr>
                    <w:rFonts w:ascii="Cambria Math" w:eastAsiaTheme="minorHAnsi" w:hAnsi="Cambria Math" w:cstheme="minorBidi"/>
                    <w:i/>
                    <w:color w:val="000000" w:themeColor="text1"/>
                    <w:lang w:eastAsia="ja-JP"/>
                  </w:rPr>
                </m:ctrlPr>
              </m:sSupPr>
              <m:e>
                <m:r>
                  <w:rPr>
                    <w:rFonts w:ascii="Cambria Math" w:hAnsi="Cambria Math"/>
                  </w:rPr>
                  <m:t>m</m:t>
                </m:r>
              </m:e>
              <m:sup>
                <m:r>
                  <w:rPr>
                    <w:rFonts w:ascii="Cambria Math" w:hAnsi="Cambria Math"/>
                  </w:rPr>
                  <m:t>2</m:t>
                </m:r>
              </m:sup>
            </m:sSup>
          </m:den>
        </m:f>
      </m:oMath>
      <w:r w:rsidR="00631999" w:rsidRPr="009553D8">
        <w:rPr>
          <w:rFonts w:ascii="Times" w:eastAsiaTheme="minorEastAsia" w:hAnsi="Times"/>
        </w:rPr>
        <w:t xml:space="preserve"> and </w:t>
      </w:r>
      <m:oMath>
        <m:r>
          <w:rPr>
            <w:rFonts w:ascii="Cambria Math" w:eastAsiaTheme="minorEastAsia" w:hAnsi="Cambria Math"/>
          </w:rPr>
          <m:t>L</m:t>
        </m:r>
        <m:r>
          <w:rPr>
            <w:rFonts w:ascii="Cambria Math" w:hAnsi="Cambria Math"/>
          </w:rPr>
          <m:t xml:space="preserve">≥4.2 </m:t>
        </m:r>
        <m:f>
          <m:fPr>
            <m:type m:val="skw"/>
            <m:ctrlPr>
              <w:rPr>
                <w:rFonts w:ascii="Cambria Math" w:eastAsiaTheme="minorHAnsi" w:hAnsi="Cambria Math" w:cstheme="minorBidi"/>
                <w:i/>
                <w:color w:val="000000" w:themeColor="text1"/>
                <w:lang w:eastAsia="ja-JP"/>
              </w:rPr>
            </m:ctrlPr>
          </m:fPr>
          <m:num>
            <m:r>
              <w:rPr>
                <w:rFonts w:ascii="Cambria Math" w:hAnsi="Cambria Math"/>
              </w:rPr>
              <m:t>N</m:t>
            </m:r>
          </m:num>
          <m:den>
            <m:sSup>
              <m:sSupPr>
                <m:ctrlPr>
                  <w:rPr>
                    <w:rFonts w:ascii="Cambria Math" w:eastAsiaTheme="minorHAnsi" w:hAnsi="Cambria Math" w:cstheme="minorBidi"/>
                    <w:i/>
                    <w:color w:val="000000" w:themeColor="text1"/>
                    <w:lang w:eastAsia="ja-JP"/>
                  </w:rPr>
                </m:ctrlPr>
              </m:sSupPr>
              <m:e>
                <m:r>
                  <w:rPr>
                    <w:rFonts w:ascii="Cambria Math" w:hAnsi="Cambria Math"/>
                  </w:rPr>
                  <m:t>m</m:t>
                </m:r>
              </m:e>
              <m:sup>
                <m:r>
                  <w:rPr>
                    <w:rFonts w:ascii="Cambria Math" w:hAnsi="Cambria Math"/>
                  </w:rPr>
                  <m:t>2</m:t>
                </m:r>
              </m:sup>
            </m:sSup>
          </m:den>
        </m:f>
      </m:oMath>
      <w:r w:rsidR="00631999" w:rsidRPr="009553D8">
        <w:rPr>
          <w:rFonts w:ascii="Times" w:eastAsiaTheme="minorEastAsia" w:hAnsi="Times"/>
        </w:rPr>
        <w:t xml:space="preserve">. </w:t>
      </w:r>
      <w:r w:rsidR="00F02599" w:rsidRPr="009553D8">
        <w:rPr>
          <w:rFonts w:ascii="Times" w:eastAsiaTheme="minorEastAsia" w:hAnsi="Times"/>
        </w:rPr>
        <w:t xml:space="preserve">The statistical distribution can be found in Table 2. The two-tail p-value is </w:t>
      </w:r>
      <w:r w:rsidR="001E25A5" w:rsidRPr="009553D8">
        <w:rPr>
          <w:rFonts w:ascii="Times" w:eastAsiaTheme="minorEastAsia" w:hAnsi="Times"/>
        </w:rPr>
        <w:t xml:space="preserve">0.58 which is higher than the significant level of </w:t>
      </w:r>
      <m:oMath>
        <m:r>
          <w:rPr>
            <w:rFonts w:ascii="Cambria Math" w:eastAsiaTheme="minorEastAsia" w:hAnsi="Cambria Math"/>
          </w:rPr>
          <m:t>α=.05</m:t>
        </m:r>
      </m:oMath>
      <w:r w:rsidR="001E25A5" w:rsidRPr="009553D8">
        <w:rPr>
          <w:rFonts w:ascii="Times" w:eastAsiaTheme="minorEastAsia" w:hAnsi="Times"/>
        </w:rPr>
        <w:t xml:space="preserve">. As </w:t>
      </w:r>
      <w:r w:rsidR="00AE28DD" w:rsidRPr="009553D8">
        <w:rPr>
          <w:rFonts w:ascii="Times" w:eastAsiaTheme="minorEastAsia" w:hAnsi="Times"/>
        </w:rPr>
        <w:t xml:space="preserve">such there is enough evidence to reject the null-hypothesis and </w:t>
      </w:r>
      <w:r w:rsidR="00AE28DD" w:rsidRPr="009553D8">
        <w:rPr>
          <w:rFonts w:ascii="Times" w:eastAsiaTheme="minorEastAsia" w:hAnsi="Times"/>
        </w:rPr>
        <w:lastRenderedPageBreak/>
        <w:t xml:space="preserve">suggest that there is some relationship between the </w:t>
      </w:r>
      <w:r w:rsidR="00FE4333">
        <w:rPr>
          <w:rFonts w:ascii="Times" w:eastAsiaTheme="minorEastAsia" w:hAnsi="Times"/>
        </w:rPr>
        <w:t>wing-loading</w:t>
      </w:r>
      <w:r w:rsidR="00AE28DD" w:rsidRPr="009553D8">
        <w:rPr>
          <w:rFonts w:ascii="Times" w:eastAsiaTheme="minorEastAsia" w:hAnsi="Times"/>
        </w:rPr>
        <w:t xml:space="preserve"> and the transition-time. In other words, wing-loading does serve as a predictor of transition-time.</w:t>
      </w:r>
    </w:p>
    <w:p w14:paraId="5D930687" w14:textId="15514E61" w:rsidR="00E04867" w:rsidRPr="009553D8" w:rsidRDefault="00E04867" w:rsidP="00E04867">
      <w:pPr>
        <w:pStyle w:val="Heading1"/>
        <w:rPr>
          <w:rFonts w:ascii="Times" w:hAnsi="Times"/>
        </w:rPr>
      </w:pPr>
      <w:bookmarkStart w:id="23" w:name="_Toc183558300"/>
      <w:r w:rsidRPr="009553D8">
        <w:rPr>
          <w:rFonts w:ascii="Times" w:hAnsi="Times"/>
        </w:rPr>
        <w:t>Summary</w:t>
      </w:r>
      <w:bookmarkEnd w:id="23"/>
    </w:p>
    <w:p w14:paraId="5BF9B48A" w14:textId="014BDE10" w:rsidR="00D82880" w:rsidRPr="009553D8" w:rsidRDefault="00625D29" w:rsidP="00D82880">
      <w:pPr>
        <w:rPr>
          <w:rFonts w:ascii="Times" w:hAnsi="Times"/>
        </w:rPr>
      </w:pPr>
      <w:r w:rsidRPr="009553D8">
        <w:rPr>
          <w:rFonts w:ascii="Times" w:hAnsi="Times"/>
        </w:rPr>
        <w:t xml:space="preserve">This statistical study was able to successfully investigate the relationship between the morphological parameters of Mass and Wing-Loading </w:t>
      </w:r>
      <w:r w:rsidR="00ED1ECC" w:rsidRPr="009553D8">
        <w:rPr>
          <w:rFonts w:ascii="Times" w:hAnsi="Times"/>
        </w:rPr>
        <w:t>and the Transition Time of samara seeds. An independent two sample t-test was utilized to determine whether mass or wing</w:t>
      </w:r>
      <w:r w:rsidR="00244E9A" w:rsidRPr="009553D8">
        <w:rPr>
          <w:rFonts w:ascii="Times" w:hAnsi="Times"/>
        </w:rPr>
        <w:t>-loading could serve as predictors for the transition-time of samara seeds.</w:t>
      </w:r>
      <w:r w:rsidR="004631F1" w:rsidRPr="009553D8">
        <w:rPr>
          <w:rFonts w:ascii="Times" w:hAnsi="Times"/>
        </w:rPr>
        <w:t xml:space="preserve"> </w:t>
      </w:r>
      <w:r w:rsidR="0061428A" w:rsidRPr="009553D8">
        <w:rPr>
          <w:rFonts w:ascii="Times" w:hAnsi="Times"/>
        </w:rPr>
        <w:t>A sample size of 84 seed</w:t>
      </w:r>
      <w:r w:rsidR="00615512" w:rsidRPr="009553D8">
        <w:rPr>
          <w:rFonts w:ascii="Times" w:hAnsi="Times"/>
        </w:rPr>
        <w:t xml:space="preserve">s were used in this analysis with their data collected using a high-speed imaging rig. </w:t>
      </w:r>
      <w:r w:rsidR="004631F1" w:rsidRPr="009553D8">
        <w:rPr>
          <w:rFonts w:ascii="Times" w:hAnsi="Times"/>
        </w:rPr>
        <w:t xml:space="preserve">A confidence level of 95% was selected with a significance level </w:t>
      </w:r>
      <m:oMath>
        <m:r>
          <w:rPr>
            <w:rFonts w:ascii="Cambria Math" w:hAnsi="Cambria Math"/>
          </w:rPr>
          <m:t>α=.05</m:t>
        </m:r>
        <m:r>
          <w:rPr>
            <w:rFonts w:ascii="Cambria Math" w:eastAsiaTheme="minorHAnsi" w:hAnsi="Cambria Math"/>
            <w:color w:val="000000" w:themeColor="text1"/>
            <w:lang w:eastAsia="ja-JP"/>
          </w:rPr>
          <m:t>≝</m:t>
        </m:r>
        <m:r>
          <w:rPr>
            <w:rFonts w:ascii="Cambria Math" w:hAnsi="Cambria Math"/>
          </w:rPr>
          <m:t>5%</m:t>
        </m:r>
      </m:oMath>
      <w:r w:rsidR="004D4825" w:rsidRPr="009553D8">
        <w:rPr>
          <w:rFonts w:ascii="Times" w:eastAsiaTheme="minorEastAsia" w:hAnsi="Times"/>
        </w:rPr>
        <w:t xml:space="preserve">. The mass samples were </w:t>
      </w:r>
      <w:r w:rsidR="00536AE2" w:rsidRPr="009553D8">
        <w:rPr>
          <w:rFonts w:ascii="Times" w:eastAsiaTheme="minorEastAsia" w:hAnsi="Times"/>
        </w:rPr>
        <w:t xml:space="preserve">divided based on whether </w:t>
      </w:r>
      <m:oMath>
        <m:r>
          <w:rPr>
            <w:rFonts w:ascii="Cambria Math" w:eastAsiaTheme="minorEastAsia" w:hAnsi="Cambria Math"/>
          </w:rPr>
          <m:t>m &lt;5g</m:t>
        </m:r>
      </m:oMath>
      <w:r w:rsidR="00536AE2" w:rsidRPr="009553D8">
        <w:rPr>
          <w:rFonts w:ascii="Times" w:eastAsiaTheme="minorEastAsia" w:hAnsi="Times"/>
        </w:rPr>
        <w:t xml:space="preserve"> or if </w:t>
      </w:r>
      <m:oMath>
        <m:r>
          <w:rPr>
            <w:rFonts w:ascii="Cambria Math" w:eastAsiaTheme="minorEastAsia" w:hAnsi="Cambria Math"/>
          </w:rPr>
          <m:t>m ≥5g</m:t>
        </m:r>
      </m:oMath>
      <w:r w:rsidR="00536AE2" w:rsidRPr="009553D8">
        <w:rPr>
          <w:rFonts w:ascii="Times" w:eastAsiaTheme="minorEastAsia" w:hAnsi="Times"/>
        </w:rPr>
        <w:t xml:space="preserve">. The </w:t>
      </w:r>
      <w:r w:rsidR="00F462D5" w:rsidRPr="009553D8">
        <w:rPr>
          <w:rFonts w:ascii="Times" w:eastAsiaTheme="minorEastAsia" w:hAnsi="Times"/>
        </w:rPr>
        <w:t xml:space="preserve">wing-loading samples were divided based on whether </w:t>
      </w:r>
      <w:r w:rsidR="00F462D5" w:rsidRPr="009553D8">
        <w:rPr>
          <w:rFonts w:ascii="Times" w:hAnsi="Times"/>
        </w:rPr>
        <w:t xml:space="preserve">with </w:t>
      </w:r>
      <m:oMath>
        <m:r>
          <w:rPr>
            <w:rFonts w:ascii="Cambria Math" w:eastAsiaTheme="minorEastAsia" w:hAnsi="Cambria Math"/>
          </w:rPr>
          <m:t>L</m:t>
        </m:r>
        <m:r>
          <w:rPr>
            <w:rFonts w:ascii="Cambria Math" w:hAnsi="Cambria Math"/>
          </w:rPr>
          <m:t xml:space="preserve">&lt;4.2 </m:t>
        </m:r>
        <m:f>
          <m:fPr>
            <m:type m:val="skw"/>
            <m:ctrlPr>
              <w:rPr>
                <w:rFonts w:ascii="Cambria Math" w:eastAsiaTheme="minorHAnsi" w:hAnsi="Cambria Math" w:cstheme="minorBidi"/>
                <w:i/>
                <w:color w:val="000000" w:themeColor="text1"/>
                <w:lang w:eastAsia="ja-JP"/>
              </w:rPr>
            </m:ctrlPr>
          </m:fPr>
          <m:num>
            <m:r>
              <w:rPr>
                <w:rFonts w:ascii="Cambria Math" w:hAnsi="Cambria Math"/>
              </w:rPr>
              <m:t>N</m:t>
            </m:r>
          </m:num>
          <m:den>
            <m:sSup>
              <m:sSupPr>
                <m:ctrlPr>
                  <w:rPr>
                    <w:rFonts w:ascii="Cambria Math" w:eastAsiaTheme="minorHAnsi" w:hAnsi="Cambria Math" w:cstheme="minorBidi"/>
                    <w:i/>
                    <w:color w:val="000000" w:themeColor="text1"/>
                    <w:lang w:eastAsia="ja-JP"/>
                  </w:rPr>
                </m:ctrlPr>
              </m:sSupPr>
              <m:e>
                <m:r>
                  <w:rPr>
                    <w:rFonts w:ascii="Cambria Math" w:hAnsi="Cambria Math"/>
                  </w:rPr>
                  <m:t>m</m:t>
                </m:r>
              </m:e>
              <m:sup>
                <m:r>
                  <w:rPr>
                    <w:rFonts w:ascii="Cambria Math" w:hAnsi="Cambria Math"/>
                  </w:rPr>
                  <m:t>2</m:t>
                </m:r>
              </m:sup>
            </m:sSup>
          </m:den>
        </m:f>
      </m:oMath>
      <w:r w:rsidR="00F462D5" w:rsidRPr="009553D8">
        <w:rPr>
          <w:rFonts w:ascii="Times" w:eastAsiaTheme="minorEastAsia" w:hAnsi="Times"/>
        </w:rPr>
        <w:t xml:space="preserve"> and </w:t>
      </w:r>
      <m:oMath>
        <m:r>
          <w:rPr>
            <w:rFonts w:ascii="Cambria Math" w:eastAsiaTheme="minorEastAsia" w:hAnsi="Cambria Math"/>
          </w:rPr>
          <m:t>L</m:t>
        </m:r>
        <m:r>
          <w:rPr>
            <w:rFonts w:ascii="Cambria Math" w:hAnsi="Cambria Math"/>
          </w:rPr>
          <m:t xml:space="preserve">≥4.2 </m:t>
        </m:r>
        <m:f>
          <m:fPr>
            <m:type m:val="skw"/>
            <m:ctrlPr>
              <w:rPr>
                <w:rFonts w:ascii="Cambria Math" w:eastAsiaTheme="minorHAnsi" w:hAnsi="Cambria Math" w:cstheme="minorBidi"/>
                <w:i/>
                <w:color w:val="000000" w:themeColor="text1"/>
                <w:lang w:eastAsia="ja-JP"/>
              </w:rPr>
            </m:ctrlPr>
          </m:fPr>
          <m:num>
            <m:r>
              <w:rPr>
                <w:rFonts w:ascii="Cambria Math" w:hAnsi="Cambria Math"/>
              </w:rPr>
              <m:t>N</m:t>
            </m:r>
          </m:num>
          <m:den>
            <m:sSup>
              <m:sSupPr>
                <m:ctrlPr>
                  <w:rPr>
                    <w:rFonts w:ascii="Cambria Math" w:eastAsiaTheme="minorHAnsi" w:hAnsi="Cambria Math" w:cstheme="minorBidi"/>
                    <w:i/>
                    <w:color w:val="000000" w:themeColor="text1"/>
                    <w:lang w:eastAsia="ja-JP"/>
                  </w:rPr>
                </m:ctrlPr>
              </m:sSupPr>
              <m:e>
                <m:r>
                  <w:rPr>
                    <w:rFonts w:ascii="Cambria Math" w:hAnsi="Cambria Math"/>
                  </w:rPr>
                  <m:t>m</m:t>
                </m:r>
              </m:e>
              <m:sup>
                <m:r>
                  <w:rPr>
                    <w:rFonts w:ascii="Cambria Math" w:hAnsi="Cambria Math"/>
                  </w:rPr>
                  <m:t>2</m:t>
                </m:r>
              </m:sup>
            </m:sSup>
          </m:den>
        </m:f>
      </m:oMath>
      <w:r w:rsidR="00F462D5" w:rsidRPr="009553D8">
        <w:rPr>
          <w:rFonts w:ascii="Times" w:eastAsiaTheme="minorEastAsia" w:hAnsi="Times"/>
        </w:rPr>
        <w:t>.</w:t>
      </w:r>
      <w:r w:rsidR="0061428A" w:rsidRPr="009553D8">
        <w:rPr>
          <w:rFonts w:ascii="Times" w:eastAsiaTheme="minorEastAsia" w:hAnsi="Times"/>
        </w:rPr>
        <w:t xml:space="preserve"> </w:t>
      </w:r>
      <w:r w:rsidR="0002394C" w:rsidRPr="009553D8">
        <w:rPr>
          <w:rFonts w:ascii="Times" w:eastAsiaTheme="minorEastAsia" w:hAnsi="Times"/>
        </w:rPr>
        <w:t xml:space="preserve">The respective hypotheses were considering whether there is any variation of statistical significance in the mean of the divided samples. The mass t-test resulted in a p-value less than </w:t>
      </w:r>
      <w:r w:rsidR="00855AB3" w:rsidRPr="009553D8">
        <w:rPr>
          <w:rFonts w:ascii="Times" w:eastAsiaTheme="minorEastAsia" w:hAnsi="Times"/>
        </w:rPr>
        <w:sym w:font="Symbol" w:char="F061"/>
      </w:r>
      <w:r w:rsidR="00855AB3" w:rsidRPr="009553D8">
        <w:rPr>
          <w:rFonts w:ascii="Times" w:eastAsiaTheme="minorEastAsia" w:hAnsi="Times"/>
        </w:rPr>
        <w:t xml:space="preserve"> </w:t>
      </w:r>
      <w:r w:rsidR="0002394C" w:rsidRPr="009553D8">
        <w:rPr>
          <w:rFonts w:ascii="Times" w:eastAsiaTheme="minorEastAsia" w:hAnsi="Times"/>
        </w:rPr>
        <w:t xml:space="preserve">indicating that there was no statistically significant difference </w:t>
      </w:r>
      <w:r w:rsidR="00855AB3" w:rsidRPr="009553D8">
        <w:rPr>
          <w:rFonts w:ascii="Times" w:eastAsiaTheme="minorEastAsia" w:hAnsi="Times"/>
        </w:rPr>
        <w:t xml:space="preserve">in mean. The wing-loading t-test resulted in a high p-value greater </w:t>
      </w:r>
      <w:r w:rsidR="00855AB3" w:rsidRPr="009553D8">
        <w:rPr>
          <w:rFonts w:ascii="Times" w:eastAsiaTheme="minorEastAsia" w:hAnsi="Times"/>
        </w:rPr>
        <w:sym w:font="Symbol" w:char="F061"/>
      </w:r>
      <w:r w:rsidR="00855AB3" w:rsidRPr="009553D8">
        <w:rPr>
          <w:rFonts w:ascii="Times" w:eastAsiaTheme="minorEastAsia" w:hAnsi="Times"/>
        </w:rPr>
        <w:t xml:space="preserve"> indicating that there was a statistically significant difference in mean. </w:t>
      </w:r>
      <w:proofErr w:type="gramStart"/>
      <w:r w:rsidR="00855AB3" w:rsidRPr="009553D8">
        <w:rPr>
          <w:rFonts w:ascii="Times" w:eastAsiaTheme="minorEastAsia" w:hAnsi="Times"/>
        </w:rPr>
        <w:t>Therefore</w:t>
      </w:r>
      <w:proofErr w:type="gramEnd"/>
      <w:r w:rsidR="00855AB3" w:rsidRPr="009553D8">
        <w:rPr>
          <w:rFonts w:ascii="Times" w:eastAsiaTheme="minorEastAsia" w:hAnsi="Times"/>
        </w:rPr>
        <w:t xml:space="preserve"> mass on its own did not serve as a good predictor of transition time but </w:t>
      </w:r>
      <w:r w:rsidR="007075C4" w:rsidRPr="009553D8">
        <w:rPr>
          <w:rFonts w:ascii="Times" w:eastAsiaTheme="minorEastAsia" w:hAnsi="Times"/>
        </w:rPr>
        <w:t xml:space="preserve">wing-loading did. </w:t>
      </w:r>
      <w:proofErr w:type="gramStart"/>
      <w:r w:rsidR="009E764E">
        <w:rPr>
          <w:rFonts w:ascii="Times" w:eastAsiaTheme="minorEastAsia" w:hAnsi="Times"/>
        </w:rPr>
        <w:t>Furthermore</w:t>
      </w:r>
      <w:proofErr w:type="gramEnd"/>
      <w:r w:rsidR="007075C4" w:rsidRPr="009553D8">
        <w:rPr>
          <w:rFonts w:ascii="Times" w:eastAsiaTheme="minorEastAsia" w:hAnsi="Times"/>
        </w:rPr>
        <w:t xml:space="preserve"> the transition time of these seeds more likely depends on the morphological parameters of Chord, Span, or Area. Future statistical studies should focus on identifying whether o</w:t>
      </w:r>
      <w:r w:rsidR="006A3B17" w:rsidRPr="009553D8">
        <w:rPr>
          <w:rFonts w:ascii="Times" w:eastAsiaTheme="minorEastAsia" w:hAnsi="Times"/>
        </w:rPr>
        <w:t xml:space="preserve">ne of the aforementioned parameters </w:t>
      </w:r>
      <w:r w:rsidR="001D6FEC" w:rsidRPr="009553D8">
        <w:rPr>
          <w:rFonts w:ascii="Times" w:eastAsiaTheme="minorEastAsia" w:hAnsi="Times"/>
        </w:rPr>
        <w:t xml:space="preserve">are better predictors and whether a combination of these parameters </w:t>
      </w:r>
      <w:r w:rsidR="009E764E" w:rsidRPr="009553D8">
        <w:rPr>
          <w:rFonts w:ascii="Times" w:eastAsiaTheme="minorEastAsia" w:hAnsi="Times"/>
        </w:rPr>
        <w:t>is</w:t>
      </w:r>
      <w:r w:rsidR="001D6FEC" w:rsidRPr="009553D8">
        <w:rPr>
          <w:rFonts w:ascii="Times" w:eastAsiaTheme="minorEastAsia" w:hAnsi="Times"/>
        </w:rPr>
        <w:t xml:space="preserve"> better suited for this purpose.</w:t>
      </w:r>
    </w:p>
    <w:p w14:paraId="49FD73A2" w14:textId="77777777" w:rsidR="001236ED" w:rsidRPr="009553D8" w:rsidRDefault="001236ED">
      <w:pPr>
        <w:rPr>
          <w:rFonts w:ascii="Times" w:eastAsiaTheme="majorEastAsia" w:hAnsi="Times" w:cstheme="majorBidi"/>
          <w:sz w:val="42"/>
          <w:szCs w:val="32"/>
        </w:rPr>
      </w:pPr>
      <w:r w:rsidRPr="009553D8">
        <w:rPr>
          <w:rFonts w:ascii="Times" w:hAnsi="Times"/>
        </w:rPr>
        <w:br w:type="page"/>
      </w:r>
    </w:p>
    <w:p w14:paraId="40516D1D" w14:textId="36929CDA" w:rsidR="001236ED" w:rsidRDefault="00D82880" w:rsidP="00D82880">
      <w:pPr>
        <w:pStyle w:val="Heading1"/>
        <w:rPr>
          <w:rFonts w:ascii="Times" w:hAnsi="Times"/>
        </w:rPr>
      </w:pPr>
      <w:bookmarkStart w:id="24" w:name="_Toc183558301"/>
      <w:r w:rsidRPr="009553D8">
        <w:rPr>
          <w:rFonts w:ascii="Times" w:hAnsi="Times"/>
        </w:rPr>
        <w:lastRenderedPageBreak/>
        <w:t>References</w:t>
      </w:r>
      <w:bookmarkEnd w:id="24"/>
    </w:p>
    <w:p w14:paraId="4B3B8F34" w14:textId="77777777" w:rsidR="00C27E58" w:rsidRPr="00C27E58" w:rsidRDefault="00C27E58" w:rsidP="00C27E58">
      <w:pPr>
        <w:pStyle w:val="ListParagraph"/>
        <w:numPr>
          <w:ilvl w:val="0"/>
          <w:numId w:val="18"/>
        </w:numPr>
        <w:rPr>
          <w:lang w:eastAsia="ja-JP"/>
        </w:rPr>
      </w:pPr>
      <w:r w:rsidRPr="00C27E58">
        <w:rPr>
          <w:lang w:eastAsia="ja-JP"/>
        </w:rPr>
        <w:t xml:space="preserve">Bai, S., He, Q., &amp; </w:t>
      </w:r>
      <w:proofErr w:type="spellStart"/>
      <w:r w:rsidRPr="00C27E58">
        <w:rPr>
          <w:lang w:eastAsia="ja-JP"/>
        </w:rPr>
        <w:t>Chirarattananon</w:t>
      </w:r>
      <w:proofErr w:type="spellEnd"/>
      <w:r w:rsidRPr="00C27E58">
        <w:rPr>
          <w:lang w:eastAsia="ja-JP"/>
        </w:rPr>
        <w:t xml:space="preserve">, P. (2022a). A bioinspired revolving-wing drone with passive attitude stability and efficient hovering flight. </w:t>
      </w:r>
      <w:r w:rsidRPr="00C27E58">
        <w:rPr>
          <w:i/>
          <w:iCs/>
          <w:lang w:eastAsia="ja-JP"/>
        </w:rPr>
        <w:t>Science Robotics</w:t>
      </w:r>
      <w:r w:rsidRPr="00C27E58">
        <w:rPr>
          <w:lang w:eastAsia="ja-JP"/>
        </w:rPr>
        <w:t xml:space="preserve">, </w:t>
      </w:r>
      <w:r w:rsidRPr="00C27E58">
        <w:rPr>
          <w:i/>
          <w:iCs/>
          <w:lang w:eastAsia="ja-JP"/>
        </w:rPr>
        <w:t>7</w:t>
      </w:r>
      <w:r w:rsidRPr="00C27E58">
        <w:rPr>
          <w:lang w:eastAsia="ja-JP"/>
        </w:rPr>
        <w:t xml:space="preserve">(66), eabg5913. </w:t>
      </w:r>
      <w:hyperlink r:id="rId25" w:history="1">
        <w:r w:rsidRPr="00C27E58">
          <w:rPr>
            <w:rStyle w:val="Hyperlink"/>
            <w:lang w:eastAsia="ja-JP"/>
          </w:rPr>
          <w:t>https://doi.org/10.1126/scirobotics.abg5913</w:t>
        </w:r>
      </w:hyperlink>
    </w:p>
    <w:p w14:paraId="46F1A571" w14:textId="77777777" w:rsidR="00C27E58" w:rsidRPr="00C27E58" w:rsidRDefault="00C27E58" w:rsidP="00C27E58">
      <w:pPr>
        <w:pStyle w:val="ListParagraph"/>
        <w:numPr>
          <w:ilvl w:val="0"/>
          <w:numId w:val="18"/>
        </w:numPr>
        <w:rPr>
          <w:lang w:eastAsia="ja-JP"/>
        </w:rPr>
      </w:pPr>
      <w:r w:rsidRPr="00C27E58">
        <w:rPr>
          <w:lang w:eastAsia="ja-JP"/>
        </w:rPr>
        <w:t xml:space="preserve">Bai, S., He, Q., &amp; </w:t>
      </w:r>
      <w:proofErr w:type="spellStart"/>
      <w:r w:rsidRPr="00C27E58">
        <w:rPr>
          <w:lang w:eastAsia="ja-JP"/>
        </w:rPr>
        <w:t>Chirarattananon</w:t>
      </w:r>
      <w:proofErr w:type="spellEnd"/>
      <w:r w:rsidRPr="00C27E58">
        <w:rPr>
          <w:lang w:eastAsia="ja-JP"/>
        </w:rPr>
        <w:t xml:space="preserve">, P. (2022b). A bioinspired revolving-wing drone with passive attitude stability and efficient hovering flight. </w:t>
      </w:r>
      <w:r w:rsidRPr="00C27E58">
        <w:rPr>
          <w:i/>
          <w:iCs/>
          <w:lang w:eastAsia="ja-JP"/>
        </w:rPr>
        <w:t>Science Robotics</w:t>
      </w:r>
      <w:r w:rsidRPr="00C27E58">
        <w:rPr>
          <w:lang w:eastAsia="ja-JP"/>
        </w:rPr>
        <w:t xml:space="preserve">, </w:t>
      </w:r>
      <w:r w:rsidRPr="00C27E58">
        <w:rPr>
          <w:i/>
          <w:iCs/>
          <w:lang w:eastAsia="ja-JP"/>
        </w:rPr>
        <w:t>7</w:t>
      </w:r>
      <w:r w:rsidRPr="00C27E58">
        <w:rPr>
          <w:lang w:eastAsia="ja-JP"/>
        </w:rPr>
        <w:t xml:space="preserve">(66), eabg5913. </w:t>
      </w:r>
      <w:hyperlink r:id="rId26" w:history="1">
        <w:r w:rsidRPr="00C27E58">
          <w:rPr>
            <w:rStyle w:val="Hyperlink"/>
            <w:lang w:eastAsia="ja-JP"/>
          </w:rPr>
          <w:t>https://doi.org/10.1126/scirobotics.abg5913</w:t>
        </w:r>
      </w:hyperlink>
    </w:p>
    <w:p w14:paraId="3F64BAF0" w14:textId="77777777" w:rsidR="00C27E58" w:rsidRPr="00C27E58" w:rsidRDefault="00C27E58" w:rsidP="00C27E58">
      <w:pPr>
        <w:pStyle w:val="ListParagraph"/>
        <w:numPr>
          <w:ilvl w:val="0"/>
          <w:numId w:val="18"/>
        </w:numPr>
        <w:rPr>
          <w:lang w:eastAsia="ja-JP"/>
        </w:rPr>
      </w:pPr>
      <w:r w:rsidRPr="00C27E58">
        <w:rPr>
          <w:lang w:eastAsia="ja-JP"/>
        </w:rPr>
        <w:t xml:space="preserve">Chen, T., &amp; Lan, S. (2022). Numerical analysis of dynamic stability of falling maple samaras. </w:t>
      </w:r>
      <w:r w:rsidRPr="00C27E58">
        <w:rPr>
          <w:i/>
          <w:iCs/>
          <w:lang w:eastAsia="ja-JP"/>
        </w:rPr>
        <w:t xml:space="preserve">Acta </w:t>
      </w:r>
      <w:proofErr w:type="spellStart"/>
      <w:r w:rsidRPr="00C27E58">
        <w:rPr>
          <w:i/>
          <w:iCs/>
          <w:lang w:eastAsia="ja-JP"/>
        </w:rPr>
        <w:t>Mechanica</w:t>
      </w:r>
      <w:proofErr w:type="spellEnd"/>
      <w:r w:rsidRPr="00C27E58">
        <w:rPr>
          <w:i/>
          <w:iCs/>
          <w:lang w:eastAsia="ja-JP"/>
        </w:rPr>
        <w:t xml:space="preserve"> Sinica</w:t>
      </w:r>
      <w:r w:rsidRPr="00C27E58">
        <w:rPr>
          <w:lang w:eastAsia="ja-JP"/>
        </w:rPr>
        <w:t xml:space="preserve">, </w:t>
      </w:r>
      <w:r w:rsidRPr="00C27E58">
        <w:rPr>
          <w:i/>
          <w:iCs/>
          <w:lang w:eastAsia="ja-JP"/>
        </w:rPr>
        <w:t>38</w:t>
      </w:r>
      <w:r w:rsidRPr="00C27E58">
        <w:rPr>
          <w:lang w:eastAsia="ja-JP"/>
        </w:rPr>
        <w:t xml:space="preserve">(12), 322111. </w:t>
      </w:r>
      <w:hyperlink r:id="rId27" w:history="1">
        <w:r w:rsidRPr="00C27E58">
          <w:rPr>
            <w:rStyle w:val="Hyperlink"/>
            <w:lang w:eastAsia="ja-JP"/>
          </w:rPr>
          <w:t>https://doi.org/10.1007/s10409-022-22111-x</w:t>
        </w:r>
      </w:hyperlink>
    </w:p>
    <w:p w14:paraId="16646FB1" w14:textId="77777777" w:rsidR="00C27E58" w:rsidRPr="00C27E58" w:rsidRDefault="00C27E58" w:rsidP="00C27E58">
      <w:pPr>
        <w:pStyle w:val="ListParagraph"/>
        <w:numPr>
          <w:ilvl w:val="0"/>
          <w:numId w:val="18"/>
        </w:numPr>
        <w:rPr>
          <w:lang w:eastAsia="ja-JP"/>
        </w:rPr>
      </w:pPr>
      <w:proofErr w:type="spellStart"/>
      <w:r w:rsidRPr="00C27E58">
        <w:rPr>
          <w:lang w:eastAsia="ja-JP"/>
        </w:rPr>
        <w:t>Dorfling</w:t>
      </w:r>
      <w:proofErr w:type="spellEnd"/>
      <w:r w:rsidRPr="00C27E58">
        <w:rPr>
          <w:lang w:eastAsia="ja-JP"/>
        </w:rPr>
        <w:t xml:space="preserve">, J., &amp; </w:t>
      </w:r>
      <w:proofErr w:type="spellStart"/>
      <w:r w:rsidRPr="00C27E58">
        <w:rPr>
          <w:lang w:eastAsia="ja-JP"/>
        </w:rPr>
        <w:t>Rokhsaz</w:t>
      </w:r>
      <w:proofErr w:type="spellEnd"/>
      <w:r w:rsidRPr="00C27E58">
        <w:rPr>
          <w:lang w:eastAsia="ja-JP"/>
        </w:rPr>
        <w:t xml:space="preserve">, K. (2015). Constrained and Unconstrained Propeller Blade Optimization. </w:t>
      </w:r>
      <w:r w:rsidRPr="00C27E58">
        <w:rPr>
          <w:i/>
          <w:iCs/>
          <w:lang w:eastAsia="ja-JP"/>
        </w:rPr>
        <w:t>Journal of Aircraft</w:t>
      </w:r>
      <w:r w:rsidRPr="00C27E58">
        <w:rPr>
          <w:lang w:eastAsia="ja-JP"/>
        </w:rPr>
        <w:t xml:space="preserve">, </w:t>
      </w:r>
      <w:r w:rsidRPr="00C27E58">
        <w:rPr>
          <w:i/>
          <w:iCs/>
          <w:lang w:eastAsia="ja-JP"/>
        </w:rPr>
        <w:t>52</w:t>
      </w:r>
      <w:r w:rsidRPr="00C27E58">
        <w:rPr>
          <w:lang w:eastAsia="ja-JP"/>
        </w:rPr>
        <w:t xml:space="preserve">(4), 1179–1188. </w:t>
      </w:r>
      <w:hyperlink r:id="rId28" w:history="1">
        <w:r w:rsidRPr="00C27E58">
          <w:rPr>
            <w:rStyle w:val="Hyperlink"/>
            <w:lang w:eastAsia="ja-JP"/>
          </w:rPr>
          <w:t>https://doi.org/10.2514/1.C032859</w:t>
        </w:r>
      </w:hyperlink>
    </w:p>
    <w:p w14:paraId="261D9F5C" w14:textId="77777777" w:rsidR="00C27E58" w:rsidRPr="00C27E58" w:rsidRDefault="00C27E58" w:rsidP="00C27E58">
      <w:pPr>
        <w:pStyle w:val="ListParagraph"/>
        <w:numPr>
          <w:ilvl w:val="0"/>
          <w:numId w:val="18"/>
        </w:numPr>
        <w:rPr>
          <w:lang w:eastAsia="ja-JP"/>
        </w:rPr>
      </w:pPr>
      <w:r w:rsidRPr="00C27E58">
        <w:rPr>
          <w:lang w:eastAsia="ja-JP"/>
        </w:rPr>
        <w:t xml:space="preserve">G, Y., M.V., S. R., &amp; Gopalan, J. (2023, January 23). Investigation of wake flow around the single-winged autorotating seed using PIV. </w:t>
      </w:r>
      <w:r w:rsidRPr="00C27E58">
        <w:rPr>
          <w:i/>
          <w:iCs/>
          <w:lang w:eastAsia="ja-JP"/>
        </w:rPr>
        <w:t>AIAA SCITECH 2023 Forum</w:t>
      </w:r>
      <w:r w:rsidRPr="00C27E58">
        <w:rPr>
          <w:lang w:eastAsia="ja-JP"/>
        </w:rPr>
        <w:t xml:space="preserve">. AIAA SCITECH 2023 Forum, National Harbor, MD &amp; Online. </w:t>
      </w:r>
      <w:hyperlink r:id="rId29" w:history="1">
        <w:r w:rsidRPr="00C27E58">
          <w:rPr>
            <w:rStyle w:val="Hyperlink"/>
            <w:lang w:eastAsia="ja-JP"/>
          </w:rPr>
          <w:t>https://doi.org/10.2514/6.2023-1025</w:t>
        </w:r>
      </w:hyperlink>
    </w:p>
    <w:p w14:paraId="59775FE4" w14:textId="77777777" w:rsidR="00C27E58" w:rsidRPr="00C27E58" w:rsidRDefault="00C27E58" w:rsidP="00C27E58">
      <w:pPr>
        <w:pStyle w:val="ListParagraph"/>
        <w:numPr>
          <w:ilvl w:val="0"/>
          <w:numId w:val="18"/>
        </w:numPr>
        <w:rPr>
          <w:lang w:eastAsia="ja-JP"/>
        </w:rPr>
      </w:pPr>
      <w:proofErr w:type="spellStart"/>
      <w:r w:rsidRPr="00C27E58">
        <w:rPr>
          <w:lang w:eastAsia="ja-JP"/>
        </w:rPr>
        <w:t>Heyson</w:t>
      </w:r>
      <w:proofErr w:type="spellEnd"/>
      <w:r w:rsidRPr="00C27E58">
        <w:rPr>
          <w:lang w:eastAsia="ja-JP"/>
        </w:rPr>
        <w:t xml:space="preserve">, H. H. (n.d.). </w:t>
      </w:r>
      <w:r w:rsidRPr="00C27E58">
        <w:rPr>
          <w:i/>
          <w:iCs/>
          <w:lang w:eastAsia="ja-JP"/>
        </w:rPr>
        <w:t>X+ MOMENTUMANALYSIS OF HELICOPTERS ANDAUTOGYROSININCLINED DESCENT, WITH COMMENTS ON OPERATIONALRESTRICTION3</w:t>
      </w:r>
      <w:r w:rsidRPr="00C27E58">
        <w:rPr>
          <w:lang w:eastAsia="ja-JP"/>
        </w:rPr>
        <w:t>.</w:t>
      </w:r>
    </w:p>
    <w:p w14:paraId="1864DA73" w14:textId="77777777" w:rsidR="00843C17" w:rsidRPr="00C27E58" w:rsidRDefault="00843C17" w:rsidP="00843C17">
      <w:pPr>
        <w:pStyle w:val="ListParagraph"/>
        <w:numPr>
          <w:ilvl w:val="0"/>
          <w:numId w:val="18"/>
        </w:numPr>
        <w:rPr>
          <w:lang w:eastAsia="ja-JP"/>
        </w:rPr>
      </w:pPr>
      <w:r w:rsidRPr="00C27E58">
        <w:rPr>
          <w:lang w:eastAsia="ja-JP"/>
        </w:rPr>
        <w:t xml:space="preserve">Inoue, O., Hattori, Y., Akiyama, K., Inoue, O., Hattori, Y., &amp; Akiyama, K. (1997, June 29). Calculations of vortex ring states and autorotation in helicopter rotor flow fields. </w:t>
      </w:r>
      <w:r w:rsidRPr="00C27E58">
        <w:rPr>
          <w:i/>
          <w:iCs/>
          <w:lang w:eastAsia="ja-JP"/>
        </w:rPr>
        <w:t>28th Fluid Dynamics Conference</w:t>
      </w:r>
      <w:r w:rsidRPr="00C27E58">
        <w:rPr>
          <w:lang w:eastAsia="ja-JP"/>
        </w:rPr>
        <w:t xml:space="preserve">. 28th Fluid Dynamics Conference, Snowmass </w:t>
      </w:r>
      <w:proofErr w:type="spellStart"/>
      <w:proofErr w:type="gramStart"/>
      <w:r w:rsidRPr="00C27E58">
        <w:rPr>
          <w:lang w:eastAsia="ja-JP"/>
        </w:rPr>
        <w:t>Village,CO</w:t>
      </w:r>
      <w:proofErr w:type="gramEnd"/>
      <w:r w:rsidRPr="00C27E58">
        <w:rPr>
          <w:lang w:eastAsia="ja-JP"/>
        </w:rPr>
        <w:t>,U.S.A</w:t>
      </w:r>
      <w:proofErr w:type="spellEnd"/>
      <w:r w:rsidRPr="00C27E58">
        <w:rPr>
          <w:lang w:eastAsia="ja-JP"/>
        </w:rPr>
        <w:t xml:space="preserve">. </w:t>
      </w:r>
      <w:hyperlink r:id="rId30" w:history="1">
        <w:r w:rsidRPr="00C27E58">
          <w:rPr>
            <w:rStyle w:val="Hyperlink"/>
            <w:lang w:eastAsia="ja-JP"/>
          </w:rPr>
          <w:t>https://doi.org/10.2514/6.1997-1847</w:t>
        </w:r>
      </w:hyperlink>
    </w:p>
    <w:p w14:paraId="701D2512" w14:textId="77777777" w:rsidR="00843C17" w:rsidRDefault="00843C17" w:rsidP="00843C17">
      <w:pPr>
        <w:pStyle w:val="ListParagraph"/>
        <w:numPr>
          <w:ilvl w:val="0"/>
          <w:numId w:val="18"/>
        </w:numPr>
        <w:rPr>
          <w:lang w:eastAsia="ja-JP"/>
        </w:rPr>
      </w:pPr>
      <w:r w:rsidRPr="00C27E58">
        <w:rPr>
          <w:lang w:eastAsia="ja-JP"/>
        </w:rPr>
        <w:t xml:space="preserve">Jung, B., &amp; Rezgui, D. (2023, January 23). Flight Performance of an Autorotating Samara with varying windspeed. </w:t>
      </w:r>
      <w:r w:rsidRPr="00C27E58">
        <w:rPr>
          <w:i/>
          <w:iCs/>
          <w:lang w:eastAsia="ja-JP"/>
        </w:rPr>
        <w:t>AIAA SCITECH 2023 Forum</w:t>
      </w:r>
      <w:r w:rsidRPr="00C27E58">
        <w:rPr>
          <w:lang w:eastAsia="ja-JP"/>
        </w:rPr>
        <w:t xml:space="preserve">. AIAA SCITECH 2023 Forum, National Harbor, MD &amp; Online. </w:t>
      </w:r>
      <w:hyperlink r:id="rId31" w:history="1">
        <w:r w:rsidRPr="00C27E58">
          <w:rPr>
            <w:rStyle w:val="Hyperlink"/>
            <w:lang w:eastAsia="ja-JP"/>
          </w:rPr>
          <w:t>https://doi.org/10.2514/6.2023-2111</w:t>
        </w:r>
      </w:hyperlink>
    </w:p>
    <w:p w14:paraId="292425B1" w14:textId="77777777" w:rsidR="00843C17" w:rsidRPr="00C27E58" w:rsidRDefault="00843C17" w:rsidP="00843C17">
      <w:pPr>
        <w:pStyle w:val="ListParagraph"/>
        <w:numPr>
          <w:ilvl w:val="0"/>
          <w:numId w:val="18"/>
        </w:numPr>
      </w:pPr>
      <w:r>
        <w:t xml:space="preserve">Jung, B. K., &amp; Rezgui, D. (2024). Experimental study into the effects of pitch and coning angles on the flight performance of the natural samara. </w:t>
      </w:r>
      <w:r w:rsidRPr="00227F94">
        <w:rPr>
          <w:i/>
          <w:iCs/>
        </w:rPr>
        <w:t>Royal Society Open Science</w:t>
      </w:r>
      <w:r>
        <w:t xml:space="preserve">, </w:t>
      </w:r>
      <w:r w:rsidRPr="00227F94">
        <w:rPr>
          <w:i/>
          <w:iCs/>
        </w:rPr>
        <w:t>11</w:t>
      </w:r>
      <w:r>
        <w:t xml:space="preserve">(9), 240758. </w:t>
      </w:r>
      <w:hyperlink r:id="rId32" w:history="1">
        <w:r w:rsidRPr="00227F94">
          <w:rPr>
            <w:rStyle w:val="Hyperlink"/>
            <w:rFonts w:eastAsiaTheme="minorEastAsia"/>
          </w:rPr>
          <w:t>https://doi.org/10.1098/rsos.240758</w:t>
        </w:r>
      </w:hyperlink>
    </w:p>
    <w:p w14:paraId="6AC6BE68" w14:textId="77777777" w:rsidR="00843C17" w:rsidRPr="00C27E58" w:rsidRDefault="00843C17" w:rsidP="00843C17">
      <w:pPr>
        <w:pStyle w:val="ListParagraph"/>
        <w:numPr>
          <w:ilvl w:val="0"/>
          <w:numId w:val="18"/>
        </w:numPr>
        <w:rPr>
          <w:lang w:eastAsia="ja-JP"/>
        </w:rPr>
      </w:pPr>
      <w:r w:rsidRPr="00C27E58">
        <w:rPr>
          <w:lang w:eastAsia="ja-JP"/>
        </w:rPr>
        <w:t xml:space="preserve">Kang, S., Wang, J., &amp; Shan, J. (2015). Dynamics analysis and simulation for the invisible </w:t>
      </w:r>
      <w:proofErr w:type="spellStart"/>
      <w:r w:rsidRPr="00C27E58">
        <w:rPr>
          <w:lang w:eastAsia="ja-JP"/>
        </w:rPr>
        <w:t>monowing</w:t>
      </w:r>
      <w:proofErr w:type="spellEnd"/>
      <w:r w:rsidRPr="00C27E58">
        <w:rPr>
          <w:lang w:eastAsia="ja-JP"/>
        </w:rPr>
        <w:t xml:space="preserve"> rotorcraft. </w:t>
      </w:r>
      <w:r w:rsidRPr="00C27E58">
        <w:rPr>
          <w:i/>
          <w:iCs/>
          <w:lang w:eastAsia="ja-JP"/>
        </w:rPr>
        <w:t>The 27th Chinese Control and Decision Conference (2015 CCDC)</w:t>
      </w:r>
      <w:r w:rsidRPr="00C27E58">
        <w:rPr>
          <w:lang w:eastAsia="ja-JP"/>
        </w:rPr>
        <w:t xml:space="preserve">, 4029–4034. </w:t>
      </w:r>
      <w:hyperlink r:id="rId33" w:history="1">
        <w:r w:rsidRPr="00C27E58">
          <w:rPr>
            <w:rStyle w:val="Hyperlink"/>
            <w:lang w:eastAsia="ja-JP"/>
          </w:rPr>
          <w:t>https://doi.org/10.1109/CCDC.2015.7162628</w:t>
        </w:r>
      </w:hyperlink>
    </w:p>
    <w:p w14:paraId="65838414" w14:textId="77777777" w:rsidR="00843C17" w:rsidRPr="00C27E58" w:rsidRDefault="00843C17" w:rsidP="00843C17">
      <w:pPr>
        <w:pStyle w:val="ListParagraph"/>
        <w:numPr>
          <w:ilvl w:val="0"/>
          <w:numId w:val="18"/>
        </w:numPr>
        <w:rPr>
          <w:lang w:eastAsia="ja-JP"/>
        </w:rPr>
      </w:pPr>
      <w:r w:rsidRPr="00C27E58">
        <w:rPr>
          <w:lang w:eastAsia="ja-JP"/>
        </w:rPr>
        <w:t xml:space="preserve">Lee, I., &amp; Choi, H. (2017). Flight of a falling maple seed. </w:t>
      </w:r>
      <w:r w:rsidRPr="00C27E58">
        <w:rPr>
          <w:i/>
          <w:iCs/>
          <w:lang w:eastAsia="ja-JP"/>
        </w:rPr>
        <w:t>Physical Review Fluids</w:t>
      </w:r>
      <w:r w:rsidRPr="00C27E58">
        <w:rPr>
          <w:lang w:eastAsia="ja-JP"/>
        </w:rPr>
        <w:t xml:space="preserve">, </w:t>
      </w:r>
      <w:r w:rsidRPr="00C27E58">
        <w:rPr>
          <w:i/>
          <w:iCs/>
          <w:lang w:eastAsia="ja-JP"/>
        </w:rPr>
        <w:t>2</w:t>
      </w:r>
      <w:r w:rsidRPr="00C27E58">
        <w:rPr>
          <w:lang w:eastAsia="ja-JP"/>
        </w:rPr>
        <w:t xml:space="preserve">(9), 090511. </w:t>
      </w:r>
      <w:hyperlink r:id="rId34" w:history="1">
        <w:r w:rsidRPr="00C27E58">
          <w:rPr>
            <w:rStyle w:val="Hyperlink"/>
            <w:lang w:eastAsia="ja-JP"/>
          </w:rPr>
          <w:t>https://doi.org/10.1103/PhysRevFluids.2.090511</w:t>
        </w:r>
      </w:hyperlink>
    </w:p>
    <w:p w14:paraId="016EED7A" w14:textId="77777777" w:rsidR="00843C17" w:rsidRPr="00C27E58" w:rsidRDefault="00843C17" w:rsidP="00843C17">
      <w:pPr>
        <w:pStyle w:val="ListParagraph"/>
        <w:numPr>
          <w:ilvl w:val="0"/>
          <w:numId w:val="18"/>
        </w:numPr>
        <w:rPr>
          <w:lang w:eastAsia="ja-JP"/>
        </w:rPr>
      </w:pPr>
      <w:r w:rsidRPr="00C27E58">
        <w:rPr>
          <w:lang w:eastAsia="ja-JP"/>
        </w:rPr>
        <w:t xml:space="preserve">Lee, S. J., Lee, E. J., &amp; Sohn, M. H. (2014). Mechanism of autorotation flight of maple samaras (Acer </w:t>
      </w:r>
      <w:proofErr w:type="spellStart"/>
      <w:r w:rsidRPr="00C27E58">
        <w:rPr>
          <w:lang w:eastAsia="ja-JP"/>
        </w:rPr>
        <w:t>palmatum</w:t>
      </w:r>
      <w:proofErr w:type="spellEnd"/>
      <w:r w:rsidRPr="00C27E58">
        <w:rPr>
          <w:lang w:eastAsia="ja-JP"/>
        </w:rPr>
        <w:t xml:space="preserve">). </w:t>
      </w:r>
      <w:r w:rsidRPr="00C27E58">
        <w:rPr>
          <w:i/>
          <w:iCs/>
          <w:lang w:eastAsia="ja-JP"/>
        </w:rPr>
        <w:t>Experiments in Fluids</w:t>
      </w:r>
      <w:r w:rsidRPr="00C27E58">
        <w:rPr>
          <w:lang w:eastAsia="ja-JP"/>
        </w:rPr>
        <w:t xml:space="preserve">, </w:t>
      </w:r>
      <w:r w:rsidRPr="00C27E58">
        <w:rPr>
          <w:i/>
          <w:iCs/>
          <w:lang w:eastAsia="ja-JP"/>
        </w:rPr>
        <w:t>55</w:t>
      </w:r>
      <w:r w:rsidRPr="00C27E58">
        <w:rPr>
          <w:lang w:eastAsia="ja-JP"/>
        </w:rPr>
        <w:t xml:space="preserve">(4), 1718. </w:t>
      </w:r>
      <w:hyperlink r:id="rId35" w:history="1">
        <w:r w:rsidRPr="00C27E58">
          <w:rPr>
            <w:rStyle w:val="Hyperlink"/>
            <w:lang w:eastAsia="ja-JP"/>
          </w:rPr>
          <w:t>https://doi.org/10.1007/s00348-014-1718-4</w:t>
        </w:r>
      </w:hyperlink>
    </w:p>
    <w:p w14:paraId="127DA7AA" w14:textId="77777777" w:rsidR="00C27E58" w:rsidRPr="00C27E58" w:rsidRDefault="00C27E58" w:rsidP="00C27E58">
      <w:pPr>
        <w:pStyle w:val="ListParagraph"/>
        <w:numPr>
          <w:ilvl w:val="0"/>
          <w:numId w:val="18"/>
        </w:numPr>
        <w:rPr>
          <w:lang w:eastAsia="ja-JP"/>
        </w:rPr>
      </w:pPr>
      <w:r w:rsidRPr="00C27E58">
        <w:rPr>
          <w:lang w:eastAsia="ja-JP"/>
        </w:rPr>
        <w:t xml:space="preserve">McConnell, J., &amp; Das, T. (2023). Control Oriented Modeling, Experimentation, and Stability Analysis of an Autorotating Samara. </w:t>
      </w:r>
      <w:r w:rsidRPr="00C27E58">
        <w:rPr>
          <w:i/>
          <w:iCs/>
          <w:lang w:eastAsia="ja-JP"/>
        </w:rPr>
        <w:t>Journal of Dynamic Systems, Measurement, and Control</w:t>
      </w:r>
      <w:r w:rsidRPr="00C27E58">
        <w:rPr>
          <w:lang w:eastAsia="ja-JP"/>
        </w:rPr>
        <w:t xml:space="preserve">, </w:t>
      </w:r>
      <w:r w:rsidRPr="00C27E58">
        <w:rPr>
          <w:i/>
          <w:iCs/>
          <w:lang w:eastAsia="ja-JP"/>
        </w:rPr>
        <w:t>145</w:t>
      </w:r>
      <w:r w:rsidRPr="00C27E58">
        <w:rPr>
          <w:lang w:eastAsia="ja-JP"/>
        </w:rPr>
        <w:t xml:space="preserve">(6), 061004. </w:t>
      </w:r>
      <w:hyperlink r:id="rId36" w:history="1">
        <w:r w:rsidRPr="00C27E58">
          <w:rPr>
            <w:rStyle w:val="Hyperlink"/>
            <w:lang w:eastAsia="ja-JP"/>
          </w:rPr>
          <w:t>https://doi.org/10.1115/1.4062438</w:t>
        </w:r>
      </w:hyperlink>
    </w:p>
    <w:p w14:paraId="7995D36F" w14:textId="77777777" w:rsidR="00C27E58" w:rsidRPr="00C27E58" w:rsidRDefault="00C27E58" w:rsidP="00C27E58">
      <w:pPr>
        <w:pStyle w:val="ListParagraph"/>
        <w:numPr>
          <w:ilvl w:val="0"/>
          <w:numId w:val="18"/>
        </w:numPr>
        <w:rPr>
          <w:lang w:eastAsia="ja-JP"/>
        </w:rPr>
      </w:pPr>
      <w:r w:rsidRPr="00C27E58">
        <w:rPr>
          <w:lang w:eastAsia="ja-JP"/>
        </w:rPr>
        <w:t xml:space="preserve">Ng, M., Tang, E., Soh, G. S., &amp; Foong, S. (2020). SHIFT: Selective Heading Image for Translation An onboard monocular optical flow estimator for fast constantly rotating UAVs. </w:t>
      </w:r>
      <w:r w:rsidRPr="00C27E58">
        <w:rPr>
          <w:i/>
          <w:iCs/>
          <w:lang w:eastAsia="ja-JP"/>
        </w:rPr>
        <w:t>2020 IEEE International Conference on Robotics and Automation (ICRA)</w:t>
      </w:r>
      <w:r w:rsidRPr="00C27E58">
        <w:rPr>
          <w:lang w:eastAsia="ja-JP"/>
        </w:rPr>
        <w:t xml:space="preserve">, 8525–8531. </w:t>
      </w:r>
      <w:hyperlink r:id="rId37" w:history="1">
        <w:r w:rsidRPr="00C27E58">
          <w:rPr>
            <w:rStyle w:val="Hyperlink"/>
            <w:lang w:eastAsia="ja-JP"/>
          </w:rPr>
          <w:t>https://doi.org/10.1109/ICRA40945.2020.9197073</w:t>
        </w:r>
      </w:hyperlink>
    </w:p>
    <w:p w14:paraId="03DD4FC0" w14:textId="77777777" w:rsidR="00C27E58" w:rsidRPr="00C27E58" w:rsidRDefault="00C27E58" w:rsidP="00C27E58">
      <w:pPr>
        <w:pStyle w:val="ListParagraph"/>
        <w:numPr>
          <w:ilvl w:val="0"/>
          <w:numId w:val="18"/>
        </w:numPr>
        <w:rPr>
          <w:lang w:eastAsia="ja-JP"/>
        </w:rPr>
      </w:pPr>
      <w:r w:rsidRPr="00C27E58">
        <w:rPr>
          <w:lang w:eastAsia="ja-JP"/>
        </w:rPr>
        <w:t xml:space="preserve">Niu, P., Atkins, M. D., Liu, Y., Li, M., Lu, T. J., &amp; Kim, T. (n.d.). </w:t>
      </w:r>
      <w:r w:rsidRPr="00C27E58">
        <w:rPr>
          <w:i/>
          <w:iCs/>
          <w:lang w:eastAsia="ja-JP"/>
        </w:rPr>
        <w:t>Intrinsic Equilibrium of Stably Autorotating Samaras</w:t>
      </w:r>
      <w:r w:rsidRPr="00C27E58">
        <w:rPr>
          <w:lang w:eastAsia="ja-JP"/>
        </w:rPr>
        <w:t>.</w:t>
      </w:r>
    </w:p>
    <w:p w14:paraId="5C492721" w14:textId="77777777" w:rsidR="00C27E58" w:rsidRPr="00C27E58" w:rsidRDefault="00C27E58" w:rsidP="00C27E58">
      <w:pPr>
        <w:pStyle w:val="ListParagraph"/>
        <w:numPr>
          <w:ilvl w:val="0"/>
          <w:numId w:val="18"/>
        </w:numPr>
        <w:rPr>
          <w:lang w:eastAsia="ja-JP"/>
        </w:rPr>
      </w:pPr>
      <w:r w:rsidRPr="00C27E58">
        <w:rPr>
          <w:lang w:eastAsia="ja-JP"/>
        </w:rPr>
        <w:lastRenderedPageBreak/>
        <w:t xml:space="preserve">Niu, P. X., Atkins, M. D., Liu, Y. Y., Lu, T. J., &amp; Kim, T. (2022). Kinematic responses of an autorotating samara to concentrated crosswind. </w:t>
      </w:r>
      <w:r w:rsidRPr="00C27E58">
        <w:rPr>
          <w:i/>
          <w:iCs/>
          <w:lang w:eastAsia="ja-JP"/>
        </w:rPr>
        <w:t>Physics of Fluids</w:t>
      </w:r>
      <w:r w:rsidRPr="00C27E58">
        <w:rPr>
          <w:lang w:eastAsia="ja-JP"/>
        </w:rPr>
        <w:t xml:space="preserve">, </w:t>
      </w:r>
      <w:r w:rsidRPr="00C27E58">
        <w:rPr>
          <w:i/>
          <w:iCs/>
          <w:lang w:eastAsia="ja-JP"/>
        </w:rPr>
        <w:t>34</w:t>
      </w:r>
      <w:r w:rsidRPr="00C27E58">
        <w:rPr>
          <w:lang w:eastAsia="ja-JP"/>
        </w:rPr>
        <w:t xml:space="preserve">(11), 111912. </w:t>
      </w:r>
      <w:hyperlink r:id="rId38" w:history="1">
        <w:r w:rsidRPr="00C27E58">
          <w:rPr>
            <w:rStyle w:val="Hyperlink"/>
            <w:lang w:eastAsia="ja-JP"/>
          </w:rPr>
          <w:t>https://doi.org/10.1063/5.0125421</w:t>
        </w:r>
      </w:hyperlink>
    </w:p>
    <w:p w14:paraId="7D6F0788" w14:textId="77777777" w:rsidR="00C27E58" w:rsidRPr="00C27E58" w:rsidRDefault="00C27E58" w:rsidP="00C27E58">
      <w:pPr>
        <w:pStyle w:val="ListParagraph"/>
        <w:numPr>
          <w:ilvl w:val="0"/>
          <w:numId w:val="18"/>
        </w:numPr>
        <w:rPr>
          <w:lang w:eastAsia="ja-JP"/>
        </w:rPr>
      </w:pPr>
      <w:r w:rsidRPr="00C27E58">
        <w:rPr>
          <w:lang w:eastAsia="ja-JP"/>
        </w:rPr>
        <w:t xml:space="preserve">Obradovic, B., Ho, G., Barto, R., </w:t>
      </w:r>
      <w:proofErr w:type="spellStart"/>
      <w:r w:rsidRPr="00C27E58">
        <w:rPr>
          <w:lang w:eastAsia="ja-JP"/>
        </w:rPr>
        <w:t>Fregene</w:t>
      </w:r>
      <w:proofErr w:type="spellEnd"/>
      <w:r w:rsidRPr="00C27E58">
        <w:rPr>
          <w:lang w:eastAsia="ja-JP"/>
        </w:rPr>
        <w:t xml:space="preserve">, K., &amp; Sharp, D. (2012, August 13). A Multi-Scale Simulation Methodology for the </w:t>
      </w:r>
      <w:proofErr w:type="spellStart"/>
      <w:r w:rsidRPr="00C27E58">
        <w:rPr>
          <w:lang w:eastAsia="ja-JP"/>
        </w:rPr>
        <w:t>Samarai</w:t>
      </w:r>
      <w:proofErr w:type="spellEnd"/>
      <w:r w:rsidRPr="00C27E58">
        <w:rPr>
          <w:lang w:eastAsia="ja-JP"/>
        </w:rPr>
        <w:t xml:space="preserve"> </w:t>
      </w:r>
      <w:proofErr w:type="spellStart"/>
      <w:proofErr w:type="gramStart"/>
      <w:r w:rsidRPr="00C27E58">
        <w:rPr>
          <w:lang w:eastAsia="ja-JP"/>
        </w:rPr>
        <w:t>Monocopter</w:t>
      </w:r>
      <w:proofErr w:type="spellEnd"/>
      <w:r w:rsidRPr="00C27E58">
        <w:rPr>
          <w:lang w:eastAsia="ja-JP"/>
        </w:rPr>
        <w:t> ?UAV</w:t>
      </w:r>
      <w:proofErr w:type="gramEnd"/>
      <w:r w:rsidRPr="00C27E58">
        <w:rPr>
          <w:lang w:eastAsia="ja-JP"/>
        </w:rPr>
        <w:t xml:space="preserve">. </w:t>
      </w:r>
      <w:r w:rsidRPr="00C27E58">
        <w:rPr>
          <w:i/>
          <w:iCs/>
          <w:lang w:eastAsia="ja-JP"/>
        </w:rPr>
        <w:t>AIAA Modeling and Simulation Technologies Conference</w:t>
      </w:r>
      <w:r w:rsidRPr="00C27E58">
        <w:rPr>
          <w:lang w:eastAsia="ja-JP"/>
        </w:rPr>
        <w:t xml:space="preserve">. AIAA Modeling and Simulation Technologies Conference, Minneapolis, Minnesota. </w:t>
      </w:r>
      <w:hyperlink r:id="rId39" w:history="1">
        <w:r w:rsidRPr="00C27E58">
          <w:rPr>
            <w:rStyle w:val="Hyperlink"/>
            <w:lang w:eastAsia="ja-JP"/>
          </w:rPr>
          <w:t>https://doi.org/10.2514/6.2012-5012</w:t>
        </w:r>
      </w:hyperlink>
    </w:p>
    <w:p w14:paraId="2780F7DA" w14:textId="77777777" w:rsidR="00C27E58" w:rsidRPr="00C27E58" w:rsidRDefault="00C27E58" w:rsidP="00C27E58">
      <w:pPr>
        <w:pStyle w:val="ListParagraph"/>
        <w:numPr>
          <w:ilvl w:val="0"/>
          <w:numId w:val="18"/>
        </w:numPr>
        <w:rPr>
          <w:lang w:eastAsia="ja-JP"/>
        </w:rPr>
      </w:pPr>
      <w:r w:rsidRPr="00C27E58">
        <w:rPr>
          <w:lang w:eastAsia="ja-JP"/>
        </w:rPr>
        <w:t xml:space="preserve">Pantel, H., </w:t>
      </w:r>
      <w:proofErr w:type="spellStart"/>
      <w:r w:rsidRPr="00C27E58">
        <w:rPr>
          <w:lang w:eastAsia="ja-JP"/>
        </w:rPr>
        <w:t>Falissard</w:t>
      </w:r>
      <w:proofErr w:type="spellEnd"/>
      <w:r w:rsidRPr="00C27E58">
        <w:rPr>
          <w:lang w:eastAsia="ja-JP"/>
        </w:rPr>
        <w:t xml:space="preserve">, F., &amp; Dufour, G. (2024). Assessment of Reynolds-Averaged Navier–Stokes/Blade Element Theory Body Force Method for Propeller Modeling. </w:t>
      </w:r>
      <w:r w:rsidRPr="00C27E58">
        <w:rPr>
          <w:i/>
          <w:iCs/>
          <w:lang w:eastAsia="ja-JP"/>
        </w:rPr>
        <w:t>AIAA Journal</w:t>
      </w:r>
      <w:r w:rsidRPr="00C27E58">
        <w:rPr>
          <w:lang w:eastAsia="ja-JP"/>
        </w:rPr>
        <w:t xml:space="preserve">, </w:t>
      </w:r>
      <w:r w:rsidRPr="00C27E58">
        <w:rPr>
          <w:i/>
          <w:iCs/>
          <w:lang w:eastAsia="ja-JP"/>
        </w:rPr>
        <w:t>62</w:t>
      </w:r>
      <w:r w:rsidRPr="00C27E58">
        <w:rPr>
          <w:lang w:eastAsia="ja-JP"/>
        </w:rPr>
        <w:t xml:space="preserve">(2), 758–775. </w:t>
      </w:r>
      <w:hyperlink r:id="rId40" w:history="1">
        <w:r w:rsidRPr="00C27E58">
          <w:rPr>
            <w:rStyle w:val="Hyperlink"/>
            <w:lang w:eastAsia="ja-JP"/>
          </w:rPr>
          <w:t>https://doi.org/10.2514/1.J063302</w:t>
        </w:r>
      </w:hyperlink>
    </w:p>
    <w:p w14:paraId="19B11B06" w14:textId="77777777" w:rsidR="00C27E58" w:rsidRPr="00C27E58" w:rsidRDefault="00C27E58" w:rsidP="00C27E58">
      <w:pPr>
        <w:pStyle w:val="ListParagraph"/>
        <w:numPr>
          <w:ilvl w:val="0"/>
          <w:numId w:val="18"/>
        </w:numPr>
        <w:rPr>
          <w:lang w:eastAsia="ja-JP"/>
        </w:rPr>
      </w:pPr>
      <w:proofErr w:type="spellStart"/>
      <w:r w:rsidRPr="00C27E58">
        <w:rPr>
          <w:lang w:eastAsia="ja-JP"/>
        </w:rPr>
        <w:t>Pratumnopharat</w:t>
      </w:r>
      <w:proofErr w:type="spellEnd"/>
      <w:r w:rsidRPr="00C27E58">
        <w:rPr>
          <w:lang w:eastAsia="ja-JP"/>
        </w:rPr>
        <w:t xml:space="preserve">, P., &amp; Leung, P. S. (2011). Validation of various windmill brake state models used by blade element momentum calculation. </w:t>
      </w:r>
      <w:r w:rsidRPr="00C27E58">
        <w:rPr>
          <w:i/>
          <w:iCs/>
          <w:lang w:eastAsia="ja-JP"/>
        </w:rPr>
        <w:t>Renewable Energy</w:t>
      </w:r>
      <w:r w:rsidRPr="00C27E58">
        <w:rPr>
          <w:lang w:eastAsia="ja-JP"/>
        </w:rPr>
        <w:t xml:space="preserve">, </w:t>
      </w:r>
      <w:r w:rsidRPr="00C27E58">
        <w:rPr>
          <w:i/>
          <w:iCs/>
          <w:lang w:eastAsia="ja-JP"/>
        </w:rPr>
        <w:t>36</w:t>
      </w:r>
      <w:r w:rsidRPr="00C27E58">
        <w:rPr>
          <w:lang w:eastAsia="ja-JP"/>
        </w:rPr>
        <w:t xml:space="preserve">(11), 3222–3227. </w:t>
      </w:r>
      <w:hyperlink r:id="rId41" w:history="1">
        <w:r w:rsidRPr="00C27E58">
          <w:rPr>
            <w:rStyle w:val="Hyperlink"/>
            <w:lang w:eastAsia="ja-JP"/>
          </w:rPr>
          <w:t>https://doi.org/10.1016/j.renene.2011.03.027</w:t>
        </w:r>
      </w:hyperlink>
    </w:p>
    <w:p w14:paraId="3A666AD4" w14:textId="77777777" w:rsidR="00C27E58" w:rsidRPr="00C27E58" w:rsidRDefault="00C27E58" w:rsidP="00C27E58">
      <w:pPr>
        <w:pStyle w:val="ListParagraph"/>
        <w:numPr>
          <w:ilvl w:val="0"/>
          <w:numId w:val="18"/>
        </w:numPr>
        <w:rPr>
          <w:lang w:eastAsia="ja-JP"/>
        </w:rPr>
      </w:pPr>
      <w:r w:rsidRPr="00C27E58">
        <w:rPr>
          <w:lang w:eastAsia="ja-JP"/>
        </w:rPr>
        <w:t xml:space="preserve">Ulrich, E., Grauer, J., Pines, D., Hubbard, J., &amp; Humbert, S. (2010, August 2). Identification of a Robotic Samara Aerodynamic/Multi-Body Dynamic Model. </w:t>
      </w:r>
      <w:r w:rsidRPr="00C27E58">
        <w:rPr>
          <w:i/>
          <w:iCs/>
          <w:lang w:eastAsia="ja-JP"/>
        </w:rPr>
        <w:t>AIAA Atmospheric Flight Mechanics Conference</w:t>
      </w:r>
      <w:r w:rsidRPr="00C27E58">
        <w:rPr>
          <w:lang w:eastAsia="ja-JP"/>
        </w:rPr>
        <w:t xml:space="preserve">. AIAA Atmospheric Flight Mechanics Conference, Toronto, Ontario, Canada. </w:t>
      </w:r>
      <w:hyperlink r:id="rId42" w:history="1">
        <w:r w:rsidRPr="00C27E58">
          <w:rPr>
            <w:rStyle w:val="Hyperlink"/>
            <w:lang w:eastAsia="ja-JP"/>
          </w:rPr>
          <w:t>https://doi.org/10.2514/6.2010-8233</w:t>
        </w:r>
      </w:hyperlink>
    </w:p>
    <w:p w14:paraId="061D22F5" w14:textId="77777777" w:rsidR="00C27E58" w:rsidRPr="00C27E58" w:rsidRDefault="00C27E58" w:rsidP="00C27E58">
      <w:pPr>
        <w:pStyle w:val="ListParagraph"/>
        <w:numPr>
          <w:ilvl w:val="0"/>
          <w:numId w:val="18"/>
        </w:numPr>
        <w:rPr>
          <w:lang w:eastAsia="ja-JP"/>
        </w:rPr>
      </w:pPr>
      <w:r w:rsidRPr="00C27E58">
        <w:rPr>
          <w:lang w:eastAsia="ja-JP"/>
        </w:rPr>
        <w:t xml:space="preserve">Ulrich, E. R., Faruque, I., Grauer, J., Pines, D. J., Humbert, J. S., &amp; Hubbard, J. E. (2010). Control Model for Robotic Samara: Dynamics About a Coordinated Helical Turn. </w:t>
      </w:r>
      <w:r w:rsidRPr="00C27E58">
        <w:rPr>
          <w:i/>
          <w:iCs/>
          <w:lang w:eastAsia="ja-JP"/>
        </w:rPr>
        <w:t>Journal of Guidance, Control, and Dynamics</w:t>
      </w:r>
      <w:r w:rsidRPr="00C27E58">
        <w:rPr>
          <w:lang w:eastAsia="ja-JP"/>
        </w:rPr>
        <w:t xml:space="preserve">, </w:t>
      </w:r>
      <w:r w:rsidRPr="00C27E58">
        <w:rPr>
          <w:i/>
          <w:iCs/>
          <w:lang w:eastAsia="ja-JP"/>
        </w:rPr>
        <w:t>33</w:t>
      </w:r>
      <w:r w:rsidRPr="00C27E58">
        <w:rPr>
          <w:lang w:eastAsia="ja-JP"/>
        </w:rPr>
        <w:t xml:space="preserve">(6), 1921–1927. </w:t>
      </w:r>
      <w:hyperlink r:id="rId43" w:history="1">
        <w:r w:rsidRPr="00C27E58">
          <w:rPr>
            <w:rStyle w:val="Hyperlink"/>
            <w:lang w:eastAsia="ja-JP"/>
          </w:rPr>
          <w:t>https://doi.org/10.2514/1.50878</w:t>
        </w:r>
      </w:hyperlink>
    </w:p>
    <w:p w14:paraId="26D2BF9C" w14:textId="77777777" w:rsidR="00C27E58" w:rsidRPr="00C27E58" w:rsidRDefault="00C27E58" w:rsidP="00C27E58">
      <w:pPr>
        <w:pStyle w:val="ListParagraph"/>
        <w:numPr>
          <w:ilvl w:val="0"/>
          <w:numId w:val="18"/>
        </w:numPr>
        <w:rPr>
          <w:lang w:eastAsia="ja-JP"/>
        </w:rPr>
      </w:pPr>
      <w:r w:rsidRPr="00C27E58">
        <w:rPr>
          <w:lang w:eastAsia="ja-JP"/>
        </w:rPr>
        <w:t xml:space="preserve">Ulrich, E. R., &amp; Pines, D. J. (2012). Effects of Planform Geometry on Mechanical Samara Autorotation Efficiency and Rotational Dynamics. </w:t>
      </w:r>
      <w:r w:rsidRPr="00C27E58">
        <w:rPr>
          <w:i/>
          <w:iCs/>
          <w:lang w:eastAsia="ja-JP"/>
        </w:rPr>
        <w:t>Journal of the American Helicopter Society</w:t>
      </w:r>
      <w:r w:rsidRPr="00C27E58">
        <w:rPr>
          <w:lang w:eastAsia="ja-JP"/>
        </w:rPr>
        <w:t xml:space="preserve">, </w:t>
      </w:r>
      <w:r w:rsidRPr="00C27E58">
        <w:rPr>
          <w:i/>
          <w:iCs/>
          <w:lang w:eastAsia="ja-JP"/>
        </w:rPr>
        <w:t>57</w:t>
      </w:r>
      <w:r w:rsidRPr="00C27E58">
        <w:rPr>
          <w:lang w:eastAsia="ja-JP"/>
        </w:rPr>
        <w:t xml:space="preserve">(1), 1–10. </w:t>
      </w:r>
      <w:hyperlink r:id="rId44" w:history="1">
        <w:r w:rsidRPr="00C27E58">
          <w:rPr>
            <w:rStyle w:val="Hyperlink"/>
            <w:lang w:eastAsia="ja-JP"/>
          </w:rPr>
          <w:t>https://doi.org/10.4050/JAHS.57.012003</w:t>
        </w:r>
      </w:hyperlink>
    </w:p>
    <w:p w14:paraId="7E0D9CC2" w14:textId="77777777" w:rsidR="00C27E58" w:rsidRPr="00C27E58" w:rsidRDefault="00C27E58" w:rsidP="00C27E58">
      <w:pPr>
        <w:pStyle w:val="ListParagraph"/>
        <w:numPr>
          <w:ilvl w:val="0"/>
          <w:numId w:val="18"/>
        </w:numPr>
        <w:rPr>
          <w:lang w:eastAsia="ja-JP"/>
        </w:rPr>
      </w:pPr>
      <w:r w:rsidRPr="00C27E58">
        <w:rPr>
          <w:lang w:eastAsia="ja-JP"/>
        </w:rPr>
        <w:t xml:space="preserve">Ulrich, E. R., Pines, D. J., &amp; Humbert, J. S. (2010). From falling to flying: The path to powered flight of a robotic samara nano air vehicle. </w:t>
      </w:r>
      <w:r w:rsidRPr="00C27E58">
        <w:rPr>
          <w:i/>
          <w:iCs/>
          <w:lang w:eastAsia="ja-JP"/>
        </w:rPr>
        <w:t>Bioinspiration &amp; Biomimetics</w:t>
      </w:r>
      <w:r w:rsidRPr="00C27E58">
        <w:rPr>
          <w:lang w:eastAsia="ja-JP"/>
        </w:rPr>
        <w:t xml:space="preserve">, </w:t>
      </w:r>
      <w:r w:rsidRPr="00C27E58">
        <w:rPr>
          <w:i/>
          <w:iCs/>
          <w:lang w:eastAsia="ja-JP"/>
        </w:rPr>
        <w:t>5</w:t>
      </w:r>
      <w:r w:rsidRPr="00C27E58">
        <w:rPr>
          <w:lang w:eastAsia="ja-JP"/>
        </w:rPr>
        <w:t xml:space="preserve">(4), 045009. </w:t>
      </w:r>
      <w:hyperlink r:id="rId45" w:history="1">
        <w:r w:rsidRPr="00C27E58">
          <w:rPr>
            <w:rStyle w:val="Hyperlink"/>
            <w:lang w:eastAsia="ja-JP"/>
          </w:rPr>
          <w:t>https://doi.org/10.1088/1748-3182/5/4/045009</w:t>
        </w:r>
      </w:hyperlink>
    </w:p>
    <w:p w14:paraId="6B43BD8D" w14:textId="77777777" w:rsidR="00C27E58" w:rsidRPr="00C27E58" w:rsidRDefault="00C27E58" w:rsidP="00C27E58">
      <w:pPr>
        <w:pStyle w:val="ListParagraph"/>
        <w:numPr>
          <w:ilvl w:val="0"/>
          <w:numId w:val="18"/>
        </w:numPr>
        <w:rPr>
          <w:lang w:eastAsia="ja-JP"/>
        </w:rPr>
      </w:pPr>
      <w:r w:rsidRPr="00C27E58">
        <w:rPr>
          <w:lang w:eastAsia="ja-JP"/>
        </w:rPr>
        <w:t xml:space="preserve">Varshney, K., Chang, S., &amp; Wang, Z. J. (2012). The kinematics of falling maple seeds and the initial transition to a helical motion. </w:t>
      </w:r>
      <w:r w:rsidRPr="00C27E58">
        <w:rPr>
          <w:i/>
          <w:iCs/>
          <w:lang w:eastAsia="ja-JP"/>
        </w:rPr>
        <w:t>Nonlinearity</w:t>
      </w:r>
      <w:r w:rsidRPr="00C27E58">
        <w:rPr>
          <w:lang w:eastAsia="ja-JP"/>
        </w:rPr>
        <w:t xml:space="preserve">, </w:t>
      </w:r>
      <w:r w:rsidRPr="00C27E58">
        <w:rPr>
          <w:i/>
          <w:iCs/>
          <w:lang w:eastAsia="ja-JP"/>
        </w:rPr>
        <w:t>25</w:t>
      </w:r>
      <w:r w:rsidRPr="00C27E58">
        <w:rPr>
          <w:lang w:eastAsia="ja-JP"/>
        </w:rPr>
        <w:t xml:space="preserve">(1), C1–C8. </w:t>
      </w:r>
      <w:hyperlink r:id="rId46" w:history="1">
        <w:r w:rsidRPr="00C27E58">
          <w:rPr>
            <w:rStyle w:val="Hyperlink"/>
            <w:lang w:eastAsia="ja-JP"/>
          </w:rPr>
          <w:t>https://doi.org/10.1088/0951-7715/25/1/C1</w:t>
        </w:r>
      </w:hyperlink>
    </w:p>
    <w:p w14:paraId="20CBCCD3" w14:textId="77777777" w:rsidR="00C27E58" w:rsidRPr="00C27E58" w:rsidRDefault="00C27E58" w:rsidP="00C27E58">
      <w:pPr>
        <w:pStyle w:val="ListParagraph"/>
        <w:numPr>
          <w:ilvl w:val="0"/>
          <w:numId w:val="18"/>
        </w:numPr>
        <w:rPr>
          <w:lang w:eastAsia="ja-JP"/>
        </w:rPr>
      </w:pPr>
      <w:r w:rsidRPr="00C27E58">
        <w:rPr>
          <w:lang w:eastAsia="ja-JP"/>
        </w:rPr>
        <w:t xml:space="preserve">Venkatakrishnan, L., Majumdar, S., Subramanian, G., Bhat, G. S., Dasgupta, R., &amp; </w:t>
      </w:r>
      <w:proofErr w:type="spellStart"/>
      <w:r w:rsidRPr="00C27E58">
        <w:rPr>
          <w:lang w:eastAsia="ja-JP"/>
        </w:rPr>
        <w:t>Arakeri</w:t>
      </w:r>
      <w:proofErr w:type="spellEnd"/>
      <w:r w:rsidRPr="00C27E58">
        <w:rPr>
          <w:lang w:eastAsia="ja-JP"/>
        </w:rPr>
        <w:t xml:space="preserve">, J. (Eds.). (2021). </w:t>
      </w:r>
      <w:r w:rsidRPr="00C27E58">
        <w:rPr>
          <w:i/>
          <w:iCs/>
          <w:lang w:eastAsia="ja-JP"/>
        </w:rPr>
        <w:t>Proceedings of 16th Asian Congress of Fluid Mechanics</w:t>
      </w:r>
      <w:r w:rsidRPr="00C27E58">
        <w:rPr>
          <w:lang w:eastAsia="ja-JP"/>
        </w:rPr>
        <w:t xml:space="preserve">. Springer Singapore. </w:t>
      </w:r>
      <w:hyperlink r:id="rId47" w:history="1">
        <w:r w:rsidRPr="00C27E58">
          <w:rPr>
            <w:rStyle w:val="Hyperlink"/>
            <w:lang w:eastAsia="ja-JP"/>
          </w:rPr>
          <w:t>https://doi.org/10.1007/978-981-15-5183-3</w:t>
        </w:r>
      </w:hyperlink>
    </w:p>
    <w:p w14:paraId="1E2C3E86" w14:textId="77777777" w:rsidR="006D45A2" w:rsidRPr="006D45A2" w:rsidRDefault="006D45A2" w:rsidP="006D45A2">
      <w:pPr>
        <w:rPr>
          <w:lang w:eastAsia="ja-JP"/>
        </w:rPr>
      </w:pPr>
    </w:p>
    <w:p w14:paraId="3198171C" w14:textId="77777777" w:rsidR="001236ED" w:rsidRPr="009553D8" w:rsidRDefault="001236ED">
      <w:pPr>
        <w:rPr>
          <w:rFonts w:ascii="Times" w:eastAsiaTheme="majorEastAsia" w:hAnsi="Times" w:cstheme="majorBidi"/>
          <w:sz w:val="42"/>
          <w:szCs w:val="32"/>
        </w:rPr>
      </w:pPr>
      <w:r w:rsidRPr="009553D8">
        <w:rPr>
          <w:rFonts w:ascii="Times" w:hAnsi="Times"/>
        </w:rPr>
        <w:br w:type="page"/>
      </w:r>
    </w:p>
    <w:p w14:paraId="611E401D" w14:textId="77777777" w:rsidR="008153DC" w:rsidRPr="009553D8" w:rsidRDefault="00295680" w:rsidP="00E35A51">
      <w:pPr>
        <w:pStyle w:val="Heading1"/>
        <w:rPr>
          <w:rFonts w:ascii="Times" w:hAnsi="Times"/>
        </w:rPr>
      </w:pPr>
      <w:bookmarkStart w:id="25" w:name="_Toc183558302"/>
      <w:r w:rsidRPr="009553D8">
        <w:rPr>
          <w:rFonts w:ascii="Times" w:hAnsi="Times"/>
        </w:rPr>
        <w:lastRenderedPageBreak/>
        <w:t xml:space="preserve">Appendix A: </w:t>
      </w:r>
      <w:r w:rsidR="008153DC" w:rsidRPr="009553D8">
        <w:rPr>
          <w:rFonts w:ascii="Times" w:hAnsi="Times"/>
        </w:rPr>
        <w:t>Mass Data</w:t>
      </w:r>
      <w:bookmarkEnd w:id="25"/>
    </w:p>
    <w:tbl>
      <w:tblPr>
        <w:tblW w:w="6700" w:type="dxa"/>
        <w:tblLook w:val="04A0" w:firstRow="1" w:lastRow="0" w:firstColumn="1" w:lastColumn="0" w:noHBand="0" w:noVBand="1"/>
      </w:tblPr>
      <w:tblGrid>
        <w:gridCol w:w="1300"/>
        <w:gridCol w:w="1300"/>
        <w:gridCol w:w="1460"/>
        <w:gridCol w:w="2640"/>
      </w:tblGrid>
      <w:tr w:rsidR="00E35A51" w:rsidRPr="009553D8" w14:paraId="60B474BC" w14:textId="77777777" w:rsidTr="00E35A51">
        <w:trPr>
          <w:trHeight w:val="320"/>
        </w:trPr>
        <w:tc>
          <w:tcPr>
            <w:tcW w:w="1300" w:type="dxa"/>
            <w:tcBorders>
              <w:top w:val="single" w:sz="8" w:space="0" w:color="auto"/>
              <w:left w:val="single" w:sz="8" w:space="0" w:color="auto"/>
              <w:bottom w:val="single" w:sz="8" w:space="0" w:color="44B3E1"/>
              <w:right w:val="nil"/>
            </w:tcBorders>
            <w:shd w:val="clear" w:color="auto" w:fill="auto"/>
            <w:noWrap/>
            <w:vAlign w:val="center"/>
            <w:hideMark/>
          </w:tcPr>
          <w:p w14:paraId="314D64DA" w14:textId="77777777" w:rsidR="00E35A51" w:rsidRPr="009553D8" w:rsidRDefault="00E35A51">
            <w:pPr>
              <w:jc w:val="center"/>
              <w:rPr>
                <w:rFonts w:ascii="Times" w:hAnsi="Times"/>
                <w:b/>
                <w:bCs/>
                <w:color w:val="0E2841"/>
                <w:sz w:val="22"/>
                <w:szCs w:val="22"/>
              </w:rPr>
            </w:pPr>
            <w:r w:rsidRPr="009553D8">
              <w:rPr>
                <w:rFonts w:ascii="Times" w:hAnsi="Times"/>
                <w:b/>
                <w:bCs/>
                <w:color w:val="0E2841"/>
                <w:sz w:val="22"/>
                <w:szCs w:val="22"/>
              </w:rPr>
              <w:t>Sample</w:t>
            </w:r>
          </w:p>
        </w:tc>
        <w:tc>
          <w:tcPr>
            <w:tcW w:w="1300" w:type="dxa"/>
            <w:tcBorders>
              <w:top w:val="single" w:sz="8" w:space="0" w:color="auto"/>
              <w:left w:val="nil"/>
              <w:bottom w:val="single" w:sz="8" w:space="0" w:color="44B3E1"/>
              <w:right w:val="nil"/>
            </w:tcBorders>
            <w:shd w:val="clear" w:color="auto" w:fill="auto"/>
            <w:noWrap/>
            <w:vAlign w:val="center"/>
            <w:hideMark/>
          </w:tcPr>
          <w:p w14:paraId="0122CA6D" w14:textId="77777777" w:rsidR="00E35A51" w:rsidRPr="009553D8" w:rsidRDefault="00E35A51">
            <w:pPr>
              <w:jc w:val="center"/>
              <w:rPr>
                <w:rFonts w:ascii="Times" w:hAnsi="Times"/>
                <w:b/>
                <w:bCs/>
                <w:color w:val="0E2841"/>
                <w:sz w:val="22"/>
                <w:szCs w:val="22"/>
              </w:rPr>
            </w:pPr>
            <w:r w:rsidRPr="009553D8">
              <w:rPr>
                <w:rFonts w:ascii="Times" w:hAnsi="Times"/>
                <w:b/>
                <w:bCs/>
                <w:color w:val="0E2841"/>
                <w:sz w:val="22"/>
                <w:szCs w:val="22"/>
              </w:rPr>
              <w:t>id</w:t>
            </w:r>
          </w:p>
        </w:tc>
        <w:tc>
          <w:tcPr>
            <w:tcW w:w="1460" w:type="dxa"/>
            <w:tcBorders>
              <w:top w:val="single" w:sz="4" w:space="0" w:color="000000"/>
              <w:left w:val="nil"/>
              <w:bottom w:val="single" w:sz="8" w:space="0" w:color="44B3E1"/>
              <w:right w:val="nil"/>
            </w:tcBorders>
            <w:shd w:val="clear" w:color="auto" w:fill="auto"/>
            <w:noWrap/>
            <w:vAlign w:val="center"/>
            <w:hideMark/>
          </w:tcPr>
          <w:p w14:paraId="2EBC7929" w14:textId="77777777" w:rsidR="00E35A51" w:rsidRPr="009553D8" w:rsidRDefault="00E35A51">
            <w:pPr>
              <w:jc w:val="center"/>
              <w:rPr>
                <w:rFonts w:ascii="Times" w:hAnsi="Times"/>
                <w:b/>
                <w:bCs/>
                <w:color w:val="0E2841"/>
                <w:sz w:val="22"/>
                <w:szCs w:val="22"/>
              </w:rPr>
            </w:pPr>
            <w:r w:rsidRPr="009553D8">
              <w:rPr>
                <w:rFonts w:ascii="Times" w:hAnsi="Times"/>
                <w:b/>
                <w:bCs/>
                <w:color w:val="0E2841"/>
                <w:sz w:val="22"/>
                <w:szCs w:val="22"/>
              </w:rPr>
              <w:t>Mass [g]</w:t>
            </w:r>
          </w:p>
        </w:tc>
        <w:tc>
          <w:tcPr>
            <w:tcW w:w="2640" w:type="dxa"/>
            <w:tcBorders>
              <w:top w:val="single" w:sz="4" w:space="0" w:color="000000"/>
              <w:left w:val="nil"/>
              <w:bottom w:val="single" w:sz="8" w:space="0" w:color="44B3E1"/>
              <w:right w:val="single" w:sz="8" w:space="0" w:color="auto"/>
            </w:tcBorders>
            <w:shd w:val="clear" w:color="auto" w:fill="auto"/>
            <w:noWrap/>
            <w:vAlign w:val="center"/>
            <w:hideMark/>
          </w:tcPr>
          <w:p w14:paraId="0F80F144" w14:textId="77777777" w:rsidR="00E35A51" w:rsidRPr="009553D8" w:rsidRDefault="00E35A51">
            <w:pPr>
              <w:jc w:val="center"/>
              <w:rPr>
                <w:rFonts w:ascii="Times" w:hAnsi="Times"/>
                <w:b/>
                <w:bCs/>
                <w:color w:val="0E2841"/>
                <w:sz w:val="22"/>
                <w:szCs w:val="22"/>
              </w:rPr>
            </w:pPr>
            <w:r w:rsidRPr="009553D8">
              <w:rPr>
                <w:rFonts w:ascii="Times" w:hAnsi="Times"/>
                <w:b/>
                <w:bCs/>
                <w:color w:val="0E2841"/>
                <w:sz w:val="22"/>
                <w:szCs w:val="22"/>
              </w:rPr>
              <w:t>Transition Time: t [s]</w:t>
            </w:r>
          </w:p>
        </w:tc>
      </w:tr>
      <w:tr w:rsidR="00E35A51" w:rsidRPr="009553D8" w14:paraId="301DC6B2" w14:textId="77777777" w:rsidTr="00E35A51">
        <w:trPr>
          <w:trHeight w:val="320"/>
        </w:trPr>
        <w:tc>
          <w:tcPr>
            <w:tcW w:w="1300" w:type="dxa"/>
            <w:vMerge w:val="restart"/>
            <w:tcBorders>
              <w:top w:val="nil"/>
              <w:left w:val="single" w:sz="8" w:space="0" w:color="auto"/>
              <w:bottom w:val="single" w:sz="8" w:space="0" w:color="000000"/>
              <w:right w:val="nil"/>
            </w:tcBorders>
            <w:shd w:val="clear" w:color="auto" w:fill="auto"/>
            <w:noWrap/>
            <w:textDirection w:val="btLr"/>
            <w:vAlign w:val="center"/>
            <w:hideMark/>
          </w:tcPr>
          <w:p w14:paraId="05EF4D3E" w14:textId="77777777" w:rsidR="00E35A51" w:rsidRPr="009553D8" w:rsidRDefault="00E35A51">
            <w:pPr>
              <w:jc w:val="center"/>
              <w:rPr>
                <w:rFonts w:ascii="Times" w:hAnsi="Times"/>
                <w:b/>
                <w:bCs/>
                <w:color w:val="000000"/>
                <w:sz w:val="22"/>
                <w:szCs w:val="22"/>
              </w:rPr>
            </w:pPr>
            <w:r w:rsidRPr="009553D8">
              <w:rPr>
                <w:rFonts w:ascii="Times" w:hAnsi="Times"/>
                <w:b/>
                <w:bCs/>
                <w:color w:val="000000"/>
                <w:sz w:val="22"/>
                <w:szCs w:val="22"/>
              </w:rPr>
              <w:t>n = 1</w:t>
            </w:r>
          </w:p>
        </w:tc>
        <w:tc>
          <w:tcPr>
            <w:tcW w:w="1300" w:type="dxa"/>
            <w:tcBorders>
              <w:top w:val="nil"/>
              <w:left w:val="nil"/>
              <w:bottom w:val="nil"/>
              <w:right w:val="nil"/>
            </w:tcBorders>
            <w:shd w:val="clear" w:color="D9D9D9" w:fill="D9D9D9"/>
            <w:noWrap/>
            <w:vAlign w:val="center"/>
            <w:hideMark/>
          </w:tcPr>
          <w:p w14:paraId="487305C3" w14:textId="77777777" w:rsidR="00E35A51" w:rsidRPr="009553D8" w:rsidRDefault="00E35A51">
            <w:pPr>
              <w:jc w:val="center"/>
              <w:rPr>
                <w:rFonts w:ascii="Times" w:hAnsi="Times"/>
                <w:color w:val="000000"/>
              </w:rPr>
            </w:pPr>
            <w:r w:rsidRPr="009553D8">
              <w:rPr>
                <w:rFonts w:ascii="Times" w:hAnsi="Times"/>
                <w:color w:val="000000"/>
              </w:rPr>
              <w:t>68</w:t>
            </w:r>
          </w:p>
        </w:tc>
        <w:tc>
          <w:tcPr>
            <w:tcW w:w="1460" w:type="dxa"/>
            <w:tcBorders>
              <w:top w:val="single" w:sz="8" w:space="0" w:color="44B3E1"/>
              <w:left w:val="nil"/>
              <w:bottom w:val="nil"/>
              <w:right w:val="nil"/>
            </w:tcBorders>
            <w:shd w:val="clear" w:color="000000" w:fill="C0E6F5"/>
            <w:noWrap/>
            <w:vAlign w:val="center"/>
            <w:hideMark/>
          </w:tcPr>
          <w:p w14:paraId="7FB0D33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1</w:t>
            </w:r>
          </w:p>
        </w:tc>
        <w:tc>
          <w:tcPr>
            <w:tcW w:w="2640" w:type="dxa"/>
            <w:tcBorders>
              <w:top w:val="single" w:sz="8" w:space="0" w:color="44B3E1"/>
              <w:left w:val="nil"/>
              <w:bottom w:val="nil"/>
              <w:right w:val="single" w:sz="8" w:space="0" w:color="auto"/>
            </w:tcBorders>
            <w:shd w:val="clear" w:color="000000" w:fill="C1F0C8"/>
            <w:noWrap/>
            <w:vAlign w:val="center"/>
            <w:hideMark/>
          </w:tcPr>
          <w:p w14:paraId="3DA2F85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w:t>
            </w:r>
          </w:p>
        </w:tc>
      </w:tr>
      <w:tr w:rsidR="00E35A51" w:rsidRPr="009553D8" w14:paraId="2FC143A0" w14:textId="77777777" w:rsidTr="00E35A51">
        <w:trPr>
          <w:trHeight w:val="340"/>
        </w:trPr>
        <w:tc>
          <w:tcPr>
            <w:tcW w:w="1300" w:type="dxa"/>
            <w:vMerge/>
            <w:tcBorders>
              <w:top w:val="nil"/>
              <w:left w:val="single" w:sz="8" w:space="0" w:color="auto"/>
              <w:bottom w:val="single" w:sz="8" w:space="0" w:color="000000"/>
              <w:right w:val="nil"/>
            </w:tcBorders>
            <w:vAlign w:val="center"/>
            <w:hideMark/>
          </w:tcPr>
          <w:p w14:paraId="015C7123"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26CF05B" w14:textId="77777777" w:rsidR="00E35A51" w:rsidRPr="009553D8" w:rsidRDefault="00E35A51">
            <w:pPr>
              <w:jc w:val="center"/>
              <w:rPr>
                <w:rFonts w:ascii="Times" w:hAnsi="Times"/>
                <w:color w:val="000000"/>
              </w:rPr>
            </w:pPr>
            <w:r w:rsidRPr="009553D8">
              <w:rPr>
                <w:rFonts w:ascii="Times" w:hAnsi="Times"/>
                <w:color w:val="000000"/>
              </w:rPr>
              <w:t>24</w:t>
            </w:r>
          </w:p>
        </w:tc>
        <w:tc>
          <w:tcPr>
            <w:tcW w:w="1460" w:type="dxa"/>
            <w:tcBorders>
              <w:top w:val="nil"/>
              <w:left w:val="nil"/>
              <w:bottom w:val="nil"/>
              <w:right w:val="nil"/>
            </w:tcBorders>
            <w:shd w:val="clear" w:color="000000" w:fill="C0E6F5"/>
            <w:noWrap/>
            <w:vAlign w:val="center"/>
            <w:hideMark/>
          </w:tcPr>
          <w:p w14:paraId="384DA61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2</w:t>
            </w:r>
          </w:p>
        </w:tc>
        <w:tc>
          <w:tcPr>
            <w:tcW w:w="2640" w:type="dxa"/>
            <w:tcBorders>
              <w:top w:val="nil"/>
              <w:left w:val="nil"/>
              <w:bottom w:val="nil"/>
              <w:right w:val="single" w:sz="8" w:space="0" w:color="auto"/>
            </w:tcBorders>
            <w:shd w:val="clear" w:color="000000" w:fill="C1F0C8"/>
            <w:noWrap/>
            <w:vAlign w:val="center"/>
            <w:hideMark/>
          </w:tcPr>
          <w:p w14:paraId="15E93C7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9</w:t>
            </w:r>
          </w:p>
        </w:tc>
      </w:tr>
      <w:tr w:rsidR="00E35A51" w:rsidRPr="009553D8" w14:paraId="1A7EB5E8"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44C12EA"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57E60EB" w14:textId="77777777" w:rsidR="00E35A51" w:rsidRPr="009553D8" w:rsidRDefault="00E35A51">
            <w:pPr>
              <w:jc w:val="center"/>
              <w:rPr>
                <w:rFonts w:ascii="Times" w:hAnsi="Times"/>
                <w:color w:val="000000"/>
              </w:rPr>
            </w:pPr>
            <w:r w:rsidRPr="009553D8">
              <w:rPr>
                <w:rFonts w:ascii="Times" w:hAnsi="Times"/>
                <w:color w:val="000000"/>
              </w:rPr>
              <w:t>65</w:t>
            </w:r>
          </w:p>
        </w:tc>
        <w:tc>
          <w:tcPr>
            <w:tcW w:w="1460" w:type="dxa"/>
            <w:tcBorders>
              <w:top w:val="nil"/>
              <w:left w:val="nil"/>
              <w:bottom w:val="nil"/>
              <w:right w:val="nil"/>
            </w:tcBorders>
            <w:shd w:val="clear" w:color="000000" w:fill="C0E6F5"/>
            <w:noWrap/>
            <w:vAlign w:val="center"/>
            <w:hideMark/>
          </w:tcPr>
          <w:p w14:paraId="2C58DCE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2</w:t>
            </w:r>
          </w:p>
        </w:tc>
        <w:tc>
          <w:tcPr>
            <w:tcW w:w="2640" w:type="dxa"/>
            <w:tcBorders>
              <w:top w:val="nil"/>
              <w:left w:val="nil"/>
              <w:bottom w:val="nil"/>
              <w:right w:val="single" w:sz="8" w:space="0" w:color="auto"/>
            </w:tcBorders>
            <w:shd w:val="clear" w:color="000000" w:fill="C1F0C8"/>
            <w:noWrap/>
            <w:vAlign w:val="center"/>
            <w:hideMark/>
          </w:tcPr>
          <w:p w14:paraId="681F795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22</w:t>
            </w:r>
          </w:p>
        </w:tc>
      </w:tr>
      <w:tr w:rsidR="00E35A51" w:rsidRPr="009553D8" w14:paraId="3B16728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A153AB5"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B79F8C9" w14:textId="77777777" w:rsidR="00E35A51" w:rsidRPr="009553D8" w:rsidRDefault="00E35A51">
            <w:pPr>
              <w:jc w:val="center"/>
              <w:rPr>
                <w:rFonts w:ascii="Times" w:hAnsi="Times"/>
                <w:color w:val="000000"/>
              </w:rPr>
            </w:pPr>
            <w:r w:rsidRPr="009553D8">
              <w:rPr>
                <w:rFonts w:ascii="Times" w:hAnsi="Times"/>
                <w:color w:val="000000"/>
              </w:rPr>
              <w:t>2</w:t>
            </w:r>
          </w:p>
        </w:tc>
        <w:tc>
          <w:tcPr>
            <w:tcW w:w="1460" w:type="dxa"/>
            <w:tcBorders>
              <w:top w:val="nil"/>
              <w:left w:val="nil"/>
              <w:bottom w:val="nil"/>
              <w:right w:val="nil"/>
            </w:tcBorders>
            <w:shd w:val="clear" w:color="000000" w:fill="C0E6F5"/>
            <w:noWrap/>
            <w:vAlign w:val="center"/>
            <w:hideMark/>
          </w:tcPr>
          <w:p w14:paraId="414A185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52950CBC"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75</w:t>
            </w:r>
          </w:p>
        </w:tc>
      </w:tr>
      <w:tr w:rsidR="00E35A51" w:rsidRPr="009553D8" w14:paraId="076E9FCB"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7352E1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E350768" w14:textId="77777777" w:rsidR="00E35A51" w:rsidRPr="009553D8" w:rsidRDefault="00E35A51">
            <w:pPr>
              <w:jc w:val="center"/>
              <w:rPr>
                <w:rFonts w:ascii="Times" w:hAnsi="Times"/>
                <w:color w:val="000000"/>
              </w:rPr>
            </w:pPr>
            <w:r w:rsidRPr="009553D8">
              <w:rPr>
                <w:rFonts w:ascii="Times" w:hAnsi="Times"/>
                <w:color w:val="000000"/>
              </w:rPr>
              <w:t>8</w:t>
            </w:r>
          </w:p>
        </w:tc>
        <w:tc>
          <w:tcPr>
            <w:tcW w:w="1460" w:type="dxa"/>
            <w:tcBorders>
              <w:top w:val="nil"/>
              <w:left w:val="nil"/>
              <w:bottom w:val="nil"/>
              <w:right w:val="nil"/>
            </w:tcBorders>
            <w:shd w:val="clear" w:color="000000" w:fill="C0E6F5"/>
            <w:noWrap/>
            <w:vAlign w:val="center"/>
            <w:hideMark/>
          </w:tcPr>
          <w:p w14:paraId="536A1AB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288EC02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1</w:t>
            </w:r>
          </w:p>
        </w:tc>
      </w:tr>
      <w:tr w:rsidR="00E35A51" w:rsidRPr="009553D8" w14:paraId="25C2B432"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9F4D962"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14445A5" w14:textId="77777777" w:rsidR="00E35A51" w:rsidRPr="009553D8" w:rsidRDefault="00E35A51">
            <w:pPr>
              <w:jc w:val="center"/>
              <w:rPr>
                <w:rFonts w:ascii="Times" w:hAnsi="Times"/>
                <w:color w:val="000000"/>
              </w:rPr>
            </w:pPr>
            <w:r w:rsidRPr="009553D8">
              <w:rPr>
                <w:rFonts w:ascii="Times" w:hAnsi="Times"/>
                <w:color w:val="000000"/>
              </w:rPr>
              <w:t>25</w:t>
            </w:r>
          </w:p>
        </w:tc>
        <w:tc>
          <w:tcPr>
            <w:tcW w:w="1460" w:type="dxa"/>
            <w:tcBorders>
              <w:top w:val="nil"/>
              <w:left w:val="nil"/>
              <w:bottom w:val="nil"/>
              <w:right w:val="nil"/>
            </w:tcBorders>
            <w:shd w:val="clear" w:color="000000" w:fill="C0E6F5"/>
            <w:noWrap/>
            <w:vAlign w:val="center"/>
            <w:hideMark/>
          </w:tcPr>
          <w:p w14:paraId="3330718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648036C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1</w:t>
            </w:r>
          </w:p>
        </w:tc>
      </w:tr>
      <w:tr w:rsidR="00E35A51" w:rsidRPr="009553D8" w14:paraId="5A86EC3B"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987A50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3D1CBBD" w14:textId="77777777" w:rsidR="00E35A51" w:rsidRPr="009553D8" w:rsidRDefault="00E35A51">
            <w:pPr>
              <w:jc w:val="center"/>
              <w:rPr>
                <w:rFonts w:ascii="Times" w:hAnsi="Times"/>
                <w:color w:val="000000"/>
              </w:rPr>
            </w:pPr>
            <w:r w:rsidRPr="009553D8">
              <w:rPr>
                <w:rFonts w:ascii="Times" w:hAnsi="Times"/>
                <w:color w:val="000000"/>
              </w:rPr>
              <w:t>51</w:t>
            </w:r>
          </w:p>
        </w:tc>
        <w:tc>
          <w:tcPr>
            <w:tcW w:w="1460" w:type="dxa"/>
            <w:tcBorders>
              <w:top w:val="nil"/>
              <w:left w:val="nil"/>
              <w:bottom w:val="nil"/>
              <w:right w:val="nil"/>
            </w:tcBorders>
            <w:shd w:val="clear" w:color="000000" w:fill="C0E6F5"/>
            <w:noWrap/>
            <w:vAlign w:val="center"/>
            <w:hideMark/>
          </w:tcPr>
          <w:p w14:paraId="4281EA3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0D03816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98</w:t>
            </w:r>
          </w:p>
        </w:tc>
      </w:tr>
      <w:tr w:rsidR="00E35A51" w:rsidRPr="009553D8" w14:paraId="2A3D631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52181A8"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177C4EC" w14:textId="77777777" w:rsidR="00E35A51" w:rsidRPr="009553D8" w:rsidRDefault="00E35A51">
            <w:pPr>
              <w:jc w:val="center"/>
              <w:rPr>
                <w:rFonts w:ascii="Times" w:hAnsi="Times"/>
                <w:color w:val="000000"/>
              </w:rPr>
            </w:pPr>
            <w:r w:rsidRPr="009553D8">
              <w:rPr>
                <w:rFonts w:ascii="Times" w:hAnsi="Times"/>
                <w:color w:val="000000"/>
              </w:rPr>
              <w:t>54</w:t>
            </w:r>
          </w:p>
        </w:tc>
        <w:tc>
          <w:tcPr>
            <w:tcW w:w="1460" w:type="dxa"/>
            <w:tcBorders>
              <w:top w:val="nil"/>
              <w:left w:val="nil"/>
              <w:bottom w:val="nil"/>
              <w:right w:val="nil"/>
            </w:tcBorders>
            <w:shd w:val="clear" w:color="000000" w:fill="C0E6F5"/>
            <w:noWrap/>
            <w:vAlign w:val="center"/>
            <w:hideMark/>
          </w:tcPr>
          <w:p w14:paraId="1ACA891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66FA453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39</w:t>
            </w:r>
          </w:p>
        </w:tc>
      </w:tr>
      <w:tr w:rsidR="00E35A51" w:rsidRPr="009553D8" w14:paraId="59724152"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00F0741"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B960E4C" w14:textId="77777777" w:rsidR="00E35A51" w:rsidRPr="009553D8" w:rsidRDefault="00E35A51">
            <w:pPr>
              <w:jc w:val="center"/>
              <w:rPr>
                <w:rFonts w:ascii="Times" w:hAnsi="Times"/>
                <w:color w:val="000000"/>
              </w:rPr>
            </w:pPr>
            <w:r w:rsidRPr="009553D8">
              <w:rPr>
                <w:rFonts w:ascii="Times" w:hAnsi="Times"/>
                <w:color w:val="000000"/>
              </w:rPr>
              <w:t>62</w:t>
            </w:r>
          </w:p>
        </w:tc>
        <w:tc>
          <w:tcPr>
            <w:tcW w:w="1460" w:type="dxa"/>
            <w:tcBorders>
              <w:top w:val="nil"/>
              <w:left w:val="nil"/>
              <w:bottom w:val="nil"/>
              <w:right w:val="nil"/>
            </w:tcBorders>
            <w:shd w:val="clear" w:color="000000" w:fill="C0E6F5"/>
            <w:noWrap/>
            <w:vAlign w:val="center"/>
            <w:hideMark/>
          </w:tcPr>
          <w:p w14:paraId="36AF509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7EB3F95C"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6</w:t>
            </w:r>
          </w:p>
        </w:tc>
      </w:tr>
      <w:tr w:rsidR="00E35A51" w:rsidRPr="009553D8" w14:paraId="77DFAF21"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F40CD38"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40D9C6F" w14:textId="77777777" w:rsidR="00E35A51" w:rsidRPr="009553D8" w:rsidRDefault="00E35A51">
            <w:pPr>
              <w:jc w:val="center"/>
              <w:rPr>
                <w:rFonts w:ascii="Times" w:hAnsi="Times"/>
                <w:color w:val="000000"/>
              </w:rPr>
            </w:pPr>
            <w:r w:rsidRPr="009553D8">
              <w:rPr>
                <w:rFonts w:ascii="Times" w:hAnsi="Times"/>
                <w:color w:val="000000"/>
              </w:rPr>
              <w:t>66</w:t>
            </w:r>
          </w:p>
        </w:tc>
        <w:tc>
          <w:tcPr>
            <w:tcW w:w="1460" w:type="dxa"/>
            <w:tcBorders>
              <w:top w:val="nil"/>
              <w:left w:val="nil"/>
              <w:bottom w:val="nil"/>
              <w:right w:val="nil"/>
            </w:tcBorders>
            <w:shd w:val="clear" w:color="000000" w:fill="C0E6F5"/>
            <w:noWrap/>
            <w:vAlign w:val="center"/>
            <w:hideMark/>
          </w:tcPr>
          <w:p w14:paraId="593725E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33B668C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87</w:t>
            </w:r>
          </w:p>
        </w:tc>
      </w:tr>
      <w:tr w:rsidR="00E35A51" w:rsidRPr="009553D8" w14:paraId="3AA38B61"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B4E6E56"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AEBC211" w14:textId="77777777" w:rsidR="00E35A51" w:rsidRPr="009553D8" w:rsidRDefault="00E35A51">
            <w:pPr>
              <w:jc w:val="center"/>
              <w:rPr>
                <w:rFonts w:ascii="Times" w:hAnsi="Times"/>
                <w:color w:val="000000"/>
              </w:rPr>
            </w:pPr>
            <w:r w:rsidRPr="009553D8">
              <w:rPr>
                <w:rFonts w:ascii="Times" w:hAnsi="Times"/>
                <w:color w:val="000000"/>
              </w:rPr>
              <w:t>67</w:t>
            </w:r>
          </w:p>
        </w:tc>
        <w:tc>
          <w:tcPr>
            <w:tcW w:w="1460" w:type="dxa"/>
            <w:tcBorders>
              <w:top w:val="nil"/>
              <w:left w:val="nil"/>
              <w:bottom w:val="nil"/>
              <w:right w:val="nil"/>
            </w:tcBorders>
            <w:shd w:val="clear" w:color="000000" w:fill="C0E6F5"/>
            <w:noWrap/>
            <w:vAlign w:val="center"/>
            <w:hideMark/>
          </w:tcPr>
          <w:p w14:paraId="7180E46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78C863A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5</w:t>
            </w:r>
          </w:p>
        </w:tc>
      </w:tr>
      <w:tr w:rsidR="00E35A51" w:rsidRPr="009553D8" w14:paraId="267155C7"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F26EB5F"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3205AE8" w14:textId="77777777" w:rsidR="00E35A51" w:rsidRPr="009553D8" w:rsidRDefault="00E35A51">
            <w:pPr>
              <w:jc w:val="center"/>
              <w:rPr>
                <w:rFonts w:ascii="Times" w:hAnsi="Times"/>
                <w:color w:val="000000"/>
              </w:rPr>
            </w:pPr>
            <w:r w:rsidRPr="009553D8">
              <w:rPr>
                <w:rFonts w:ascii="Times" w:hAnsi="Times"/>
                <w:color w:val="000000"/>
              </w:rPr>
              <w:t>72</w:t>
            </w:r>
          </w:p>
        </w:tc>
        <w:tc>
          <w:tcPr>
            <w:tcW w:w="1460" w:type="dxa"/>
            <w:tcBorders>
              <w:top w:val="nil"/>
              <w:left w:val="nil"/>
              <w:bottom w:val="nil"/>
              <w:right w:val="nil"/>
            </w:tcBorders>
            <w:shd w:val="clear" w:color="000000" w:fill="C0E6F5"/>
            <w:noWrap/>
            <w:vAlign w:val="center"/>
            <w:hideMark/>
          </w:tcPr>
          <w:p w14:paraId="0B4C1D0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02021F2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3</w:t>
            </w:r>
          </w:p>
        </w:tc>
      </w:tr>
      <w:tr w:rsidR="00E35A51" w:rsidRPr="009553D8" w14:paraId="512CCF95" w14:textId="77777777" w:rsidTr="00E35A51">
        <w:trPr>
          <w:trHeight w:val="340"/>
        </w:trPr>
        <w:tc>
          <w:tcPr>
            <w:tcW w:w="1300" w:type="dxa"/>
            <w:vMerge/>
            <w:tcBorders>
              <w:top w:val="nil"/>
              <w:left w:val="single" w:sz="8" w:space="0" w:color="auto"/>
              <w:bottom w:val="single" w:sz="8" w:space="0" w:color="000000"/>
              <w:right w:val="nil"/>
            </w:tcBorders>
            <w:vAlign w:val="center"/>
            <w:hideMark/>
          </w:tcPr>
          <w:p w14:paraId="64F4763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168B590" w14:textId="77777777" w:rsidR="00E35A51" w:rsidRPr="009553D8" w:rsidRDefault="00E35A51">
            <w:pPr>
              <w:jc w:val="center"/>
              <w:rPr>
                <w:rFonts w:ascii="Times" w:hAnsi="Times"/>
                <w:color w:val="000000"/>
              </w:rPr>
            </w:pPr>
            <w:r w:rsidRPr="009553D8">
              <w:rPr>
                <w:rFonts w:ascii="Times" w:hAnsi="Times"/>
                <w:color w:val="000000"/>
              </w:rPr>
              <w:t>77</w:t>
            </w:r>
          </w:p>
        </w:tc>
        <w:tc>
          <w:tcPr>
            <w:tcW w:w="1460" w:type="dxa"/>
            <w:tcBorders>
              <w:top w:val="nil"/>
              <w:left w:val="nil"/>
              <w:bottom w:val="nil"/>
              <w:right w:val="nil"/>
            </w:tcBorders>
            <w:shd w:val="clear" w:color="000000" w:fill="C0E6F5"/>
            <w:noWrap/>
            <w:vAlign w:val="center"/>
            <w:hideMark/>
          </w:tcPr>
          <w:p w14:paraId="790A200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147B16F7"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3</w:t>
            </w:r>
          </w:p>
        </w:tc>
      </w:tr>
      <w:tr w:rsidR="00E35A51" w:rsidRPr="009553D8" w14:paraId="0474A22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F24566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0138DFF" w14:textId="77777777" w:rsidR="00E35A51" w:rsidRPr="009553D8" w:rsidRDefault="00E35A51">
            <w:pPr>
              <w:jc w:val="center"/>
              <w:rPr>
                <w:rFonts w:ascii="Times" w:hAnsi="Times"/>
                <w:color w:val="000000"/>
              </w:rPr>
            </w:pPr>
            <w:r w:rsidRPr="009553D8">
              <w:rPr>
                <w:rFonts w:ascii="Times" w:hAnsi="Times"/>
                <w:color w:val="000000"/>
              </w:rPr>
              <w:t>85</w:t>
            </w:r>
          </w:p>
        </w:tc>
        <w:tc>
          <w:tcPr>
            <w:tcW w:w="1460" w:type="dxa"/>
            <w:tcBorders>
              <w:top w:val="nil"/>
              <w:left w:val="nil"/>
              <w:bottom w:val="nil"/>
              <w:right w:val="nil"/>
            </w:tcBorders>
            <w:shd w:val="clear" w:color="000000" w:fill="C0E6F5"/>
            <w:noWrap/>
            <w:vAlign w:val="center"/>
            <w:hideMark/>
          </w:tcPr>
          <w:p w14:paraId="393B750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3904B3D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3</w:t>
            </w:r>
          </w:p>
        </w:tc>
      </w:tr>
      <w:tr w:rsidR="00E35A51" w:rsidRPr="009553D8" w14:paraId="790D4EB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97D00CB"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B942AB0" w14:textId="77777777" w:rsidR="00E35A51" w:rsidRPr="009553D8" w:rsidRDefault="00E35A51">
            <w:pPr>
              <w:jc w:val="center"/>
              <w:rPr>
                <w:rFonts w:ascii="Times" w:hAnsi="Times"/>
                <w:color w:val="000000"/>
              </w:rPr>
            </w:pPr>
            <w:r w:rsidRPr="009553D8">
              <w:rPr>
                <w:rFonts w:ascii="Times" w:hAnsi="Times"/>
                <w:color w:val="000000"/>
              </w:rPr>
              <w:t>92</w:t>
            </w:r>
          </w:p>
        </w:tc>
        <w:tc>
          <w:tcPr>
            <w:tcW w:w="1460" w:type="dxa"/>
            <w:tcBorders>
              <w:top w:val="nil"/>
              <w:left w:val="nil"/>
              <w:bottom w:val="nil"/>
              <w:right w:val="nil"/>
            </w:tcBorders>
            <w:shd w:val="clear" w:color="000000" w:fill="C0E6F5"/>
            <w:noWrap/>
            <w:vAlign w:val="center"/>
            <w:hideMark/>
          </w:tcPr>
          <w:p w14:paraId="1E366B9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28CA6EE7"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53</w:t>
            </w:r>
          </w:p>
        </w:tc>
      </w:tr>
      <w:tr w:rsidR="00E35A51" w:rsidRPr="009553D8" w14:paraId="11E0D658"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E9272B1"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346B576" w14:textId="77777777" w:rsidR="00E35A51" w:rsidRPr="009553D8" w:rsidRDefault="00E35A51">
            <w:pPr>
              <w:jc w:val="center"/>
              <w:rPr>
                <w:rFonts w:ascii="Times" w:hAnsi="Times"/>
                <w:color w:val="000000"/>
              </w:rPr>
            </w:pPr>
            <w:r w:rsidRPr="009553D8">
              <w:rPr>
                <w:rFonts w:ascii="Times" w:hAnsi="Times"/>
                <w:color w:val="000000"/>
              </w:rPr>
              <w:t>97</w:t>
            </w:r>
          </w:p>
        </w:tc>
        <w:tc>
          <w:tcPr>
            <w:tcW w:w="1460" w:type="dxa"/>
            <w:tcBorders>
              <w:top w:val="nil"/>
              <w:left w:val="nil"/>
              <w:bottom w:val="nil"/>
              <w:right w:val="nil"/>
            </w:tcBorders>
            <w:shd w:val="clear" w:color="000000" w:fill="C0E6F5"/>
            <w:noWrap/>
            <w:vAlign w:val="center"/>
            <w:hideMark/>
          </w:tcPr>
          <w:p w14:paraId="6AAC3C7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w:t>
            </w:r>
          </w:p>
        </w:tc>
        <w:tc>
          <w:tcPr>
            <w:tcW w:w="2640" w:type="dxa"/>
            <w:tcBorders>
              <w:top w:val="nil"/>
              <w:left w:val="nil"/>
              <w:bottom w:val="nil"/>
              <w:right w:val="single" w:sz="8" w:space="0" w:color="auto"/>
            </w:tcBorders>
            <w:shd w:val="clear" w:color="000000" w:fill="C1F0C8"/>
            <w:noWrap/>
            <w:vAlign w:val="center"/>
            <w:hideMark/>
          </w:tcPr>
          <w:p w14:paraId="6C97AD5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w:t>
            </w:r>
          </w:p>
        </w:tc>
      </w:tr>
      <w:tr w:rsidR="00E35A51" w:rsidRPr="009553D8" w14:paraId="130A3885"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98BA03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C8F6627" w14:textId="77777777" w:rsidR="00E35A51" w:rsidRPr="009553D8" w:rsidRDefault="00E35A51">
            <w:pPr>
              <w:jc w:val="center"/>
              <w:rPr>
                <w:rFonts w:ascii="Times" w:hAnsi="Times"/>
                <w:color w:val="000000"/>
              </w:rPr>
            </w:pPr>
            <w:r w:rsidRPr="009553D8">
              <w:rPr>
                <w:rFonts w:ascii="Times" w:hAnsi="Times"/>
                <w:color w:val="000000"/>
              </w:rPr>
              <w:t>3</w:t>
            </w:r>
          </w:p>
        </w:tc>
        <w:tc>
          <w:tcPr>
            <w:tcW w:w="1460" w:type="dxa"/>
            <w:tcBorders>
              <w:top w:val="nil"/>
              <w:left w:val="nil"/>
              <w:bottom w:val="nil"/>
              <w:right w:val="nil"/>
            </w:tcBorders>
            <w:shd w:val="clear" w:color="000000" w:fill="C0E6F5"/>
            <w:noWrap/>
            <w:vAlign w:val="center"/>
            <w:hideMark/>
          </w:tcPr>
          <w:p w14:paraId="244EDB4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003F2F67"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75</w:t>
            </w:r>
          </w:p>
        </w:tc>
      </w:tr>
      <w:tr w:rsidR="00E35A51" w:rsidRPr="009553D8" w14:paraId="026E3EA3"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A26FF58"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51E7738" w14:textId="77777777" w:rsidR="00E35A51" w:rsidRPr="009553D8" w:rsidRDefault="00E35A51">
            <w:pPr>
              <w:jc w:val="center"/>
              <w:rPr>
                <w:rFonts w:ascii="Times" w:hAnsi="Times"/>
                <w:color w:val="000000"/>
              </w:rPr>
            </w:pPr>
            <w:r w:rsidRPr="009553D8">
              <w:rPr>
                <w:rFonts w:ascii="Times" w:hAnsi="Times"/>
                <w:color w:val="000000"/>
              </w:rPr>
              <w:t>4</w:t>
            </w:r>
          </w:p>
        </w:tc>
        <w:tc>
          <w:tcPr>
            <w:tcW w:w="1460" w:type="dxa"/>
            <w:tcBorders>
              <w:top w:val="nil"/>
              <w:left w:val="nil"/>
              <w:bottom w:val="nil"/>
              <w:right w:val="nil"/>
            </w:tcBorders>
            <w:shd w:val="clear" w:color="000000" w:fill="C0E6F5"/>
            <w:noWrap/>
            <w:vAlign w:val="center"/>
            <w:hideMark/>
          </w:tcPr>
          <w:p w14:paraId="4CD0575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6FB4B41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9</w:t>
            </w:r>
          </w:p>
        </w:tc>
      </w:tr>
      <w:tr w:rsidR="00E35A51" w:rsidRPr="009553D8" w14:paraId="7C189CDE"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A65A9F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937204A" w14:textId="77777777" w:rsidR="00E35A51" w:rsidRPr="009553D8" w:rsidRDefault="00E35A51">
            <w:pPr>
              <w:jc w:val="center"/>
              <w:rPr>
                <w:rFonts w:ascii="Times" w:hAnsi="Times"/>
                <w:color w:val="000000"/>
              </w:rPr>
            </w:pPr>
            <w:r w:rsidRPr="009553D8">
              <w:rPr>
                <w:rFonts w:ascii="Times" w:hAnsi="Times"/>
                <w:color w:val="000000"/>
              </w:rPr>
              <w:t>5</w:t>
            </w:r>
          </w:p>
        </w:tc>
        <w:tc>
          <w:tcPr>
            <w:tcW w:w="1460" w:type="dxa"/>
            <w:tcBorders>
              <w:top w:val="nil"/>
              <w:left w:val="nil"/>
              <w:bottom w:val="nil"/>
              <w:right w:val="nil"/>
            </w:tcBorders>
            <w:shd w:val="clear" w:color="000000" w:fill="C0E6F5"/>
            <w:noWrap/>
            <w:vAlign w:val="center"/>
            <w:hideMark/>
          </w:tcPr>
          <w:p w14:paraId="22DE650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8D70647"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8</w:t>
            </w:r>
          </w:p>
        </w:tc>
      </w:tr>
      <w:tr w:rsidR="00E35A51" w:rsidRPr="009553D8" w14:paraId="74F4A59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746F10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7986CAF" w14:textId="77777777" w:rsidR="00E35A51" w:rsidRPr="009553D8" w:rsidRDefault="00E35A51">
            <w:pPr>
              <w:jc w:val="center"/>
              <w:rPr>
                <w:rFonts w:ascii="Times" w:hAnsi="Times"/>
                <w:color w:val="000000"/>
              </w:rPr>
            </w:pPr>
            <w:r w:rsidRPr="009553D8">
              <w:rPr>
                <w:rFonts w:ascii="Times" w:hAnsi="Times"/>
                <w:color w:val="000000"/>
              </w:rPr>
              <w:t>10</w:t>
            </w:r>
          </w:p>
        </w:tc>
        <w:tc>
          <w:tcPr>
            <w:tcW w:w="1460" w:type="dxa"/>
            <w:tcBorders>
              <w:top w:val="nil"/>
              <w:left w:val="nil"/>
              <w:bottom w:val="nil"/>
              <w:right w:val="nil"/>
            </w:tcBorders>
            <w:shd w:val="clear" w:color="000000" w:fill="C0E6F5"/>
            <w:noWrap/>
            <w:vAlign w:val="center"/>
            <w:hideMark/>
          </w:tcPr>
          <w:p w14:paraId="0D8E4DB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27474A2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64</w:t>
            </w:r>
          </w:p>
        </w:tc>
      </w:tr>
      <w:tr w:rsidR="00E35A51" w:rsidRPr="009553D8" w14:paraId="55022E12"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8826401"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D4370D3" w14:textId="77777777" w:rsidR="00E35A51" w:rsidRPr="009553D8" w:rsidRDefault="00E35A51">
            <w:pPr>
              <w:jc w:val="center"/>
              <w:rPr>
                <w:rFonts w:ascii="Times" w:hAnsi="Times"/>
                <w:color w:val="000000"/>
              </w:rPr>
            </w:pPr>
            <w:r w:rsidRPr="009553D8">
              <w:rPr>
                <w:rFonts w:ascii="Times" w:hAnsi="Times"/>
                <w:color w:val="000000"/>
              </w:rPr>
              <w:t>12</w:t>
            </w:r>
          </w:p>
        </w:tc>
        <w:tc>
          <w:tcPr>
            <w:tcW w:w="1460" w:type="dxa"/>
            <w:tcBorders>
              <w:top w:val="nil"/>
              <w:left w:val="nil"/>
              <w:bottom w:val="nil"/>
              <w:right w:val="nil"/>
            </w:tcBorders>
            <w:shd w:val="clear" w:color="000000" w:fill="C0E6F5"/>
            <w:noWrap/>
            <w:vAlign w:val="center"/>
            <w:hideMark/>
          </w:tcPr>
          <w:p w14:paraId="4F4C2F2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38BA0FF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8</w:t>
            </w:r>
          </w:p>
        </w:tc>
      </w:tr>
      <w:tr w:rsidR="00E35A51" w:rsidRPr="009553D8" w14:paraId="61245FC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FAE581B"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E76EF67" w14:textId="77777777" w:rsidR="00E35A51" w:rsidRPr="009553D8" w:rsidRDefault="00E35A51">
            <w:pPr>
              <w:jc w:val="center"/>
              <w:rPr>
                <w:rFonts w:ascii="Times" w:hAnsi="Times"/>
                <w:color w:val="000000"/>
              </w:rPr>
            </w:pPr>
            <w:r w:rsidRPr="009553D8">
              <w:rPr>
                <w:rFonts w:ascii="Times" w:hAnsi="Times"/>
                <w:color w:val="000000"/>
              </w:rPr>
              <w:t>18</w:t>
            </w:r>
          </w:p>
        </w:tc>
        <w:tc>
          <w:tcPr>
            <w:tcW w:w="1460" w:type="dxa"/>
            <w:tcBorders>
              <w:top w:val="nil"/>
              <w:left w:val="nil"/>
              <w:bottom w:val="nil"/>
              <w:right w:val="nil"/>
            </w:tcBorders>
            <w:shd w:val="clear" w:color="000000" w:fill="C0E6F5"/>
            <w:noWrap/>
            <w:vAlign w:val="center"/>
            <w:hideMark/>
          </w:tcPr>
          <w:p w14:paraId="63CB3C5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06D62A6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w:t>
            </w:r>
          </w:p>
        </w:tc>
      </w:tr>
      <w:tr w:rsidR="00E35A51" w:rsidRPr="009553D8" w14:paraId="639BB83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B7AD99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2F950B7" w14:textId="77777777" w:rsidR="00E35A51" w:rsidRPr="009553D8" w:rsidRDefault="00E35A51">
            <w:pPr>
              <w:jc w:val="center"/>
              <w:rPr>
                <w:rFonts w:ascii="Times" w:hAnsi="Times"/>
                <w:color w:val="000000"/>
              </w:rPr>
            </w:pPr>
            <w:r w:rsidRPr="009553D8">
              <w:rPr>
                <w:rFonts w:ascii="Times" w:hAnsi="Times"/>
                <w:color w:val="000000"/>
              </w:rPr>
              <w:t>20</w:t>
            </w:r>
          </w:p>
        </w:tc>
        <w:tc>
          <w:tcPr>
            <w:tcW w:w="1460" w:type="dxa"/>
            <w:tcBorders>
              <w:top w:val="nil"/>
              <w:left w:val="nil"/>
              <w:bottom w:val="nil"/>
              <w:right w:val="nil"/>
            </w:tcBorders>
            <w:shd w:val="clear" w:color="000000" w:fill="C0E6F5"/>
            <w:noWrap/>
            <w:vAlign w:val="center"/>
            <w:hideMark/>
          </w:tcPr>
          <w:p w14:paraId="719A496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6FFEFB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w:t>
            </w:r>
          </w:p>
        </w:tc>
      </w:tr>
      <w:tr w:rsidR="00E35A51" w:rsidRPr="009553D8" w14:paraId="3980E72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7F6D811"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3CBE5F6" w14:textId="77777777" w:rsidR="00E35A51" w:rsidRPr="009553D8" w:rsidRDefault="00E35A51">
            <w:pPr>
              <w:jc w:val="center"/>
              <w:rPr>
                <w:rFonts w:ascii="Times" w:hAnsi="Times"/>
                <w:color w:val="000000"/>
              </w:rPr>
            </w:pPr>
            <w:r w:rsidRPr="009553D8">
              <w:rPr>
                <w:rFonts w:ascii="Times" w:hAnsi="Times"/>
                <w:color w:val="000000"/>
              </w:rPr>
              <w:t>22</w:t>
            </w:r>
          </w:p>
        </w:tc>
        <w:tc>
          <w:tcPr>
            <w:tcW w:w="1460" w:type="dxa"/>
            <w:tcBorders>
              <w:top w:val="nil"/>
              <w:left w:val="nil"/>
              <w:bottom w:val="nil"/>
              <w:right w:val="nil"/>
            </w:tcBorders>
            <w:shd w:val="clear" w:color="000000" w:fill="C0E6F5"/>
            <w:noWrap/>
            <w:vAlign w:val="center"/>
            <w:hideMark/>
          </w:tcPr>
          <w:p w14:paraId="4041C36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35F2AA6D"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93</w:t>
            </w:r>
          </w:p>
        </w:tc>
      </w:tr>
      <w:tr w:rsidR="00E35A51" w:rsidRPr="009553D8" w14:paraId="1672CB62"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1315914"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D3322C9" w14:textId="77777777" w:rsidR="00E35A51" w:rsidRPr="009553D8" w:rsidRDefault="00E35A51">
            <w:pPr>
              <w:jc w:val="center"/>
              <w:rPr>
                <w:rFonts w:ascii="Times" w:hAnsi="Times"/>
                <w:color w:val="000000"/>
              </w:rPr>
            </w:pPr>
            <w:r w:rsidRPr="009553D8">
              <w:rPr>
                <w:rFonts w:ascii="Times" w:hAnsi="Times"/>
                <w:color w:val="000000"/>
              </w:rPr>
              <w:t>23</w:t>
            </w:r>
          </w:p>
        </w:tc>
        <w:tc>
          <w:tcPr>
            <w:tcW w:w="1460" w:type="dxa"/>
            <w:tcBorders>
              <w:top w:val="nil"/>
              <w:left w:val="nil"/>
              <w:bottom w:val="nil"/>
              <w:right w:val="nil"/>
            </w:tcBorders>
            <w:shd w:val="clear" w:color="000000" w:fill="C0E6F5"/>
            <w:noWrap/>
            <w:vAlign w:val="center"/>
            <w:hideMark/>
          </w:tcPr>
          <w:p w14:paraId="2DCA870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DAA39A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6</w:t>
            </w:r>
          </w:p>
        </w:tc>
      </w:tr>
      <w:tr w:rsidR="00E35A51" w:rsidRPr="009553D8" w14:paraId="42CDC01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CF130EA"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BEE5154" w14:textId="77777777" w:rsidR="00E35A51" w:rsidRPr="009553D8" w:rsidRDefault="00E35A51">
            <w:pPr>
              <w:jc w:val="center"/>
              <w:rPr>
                <w:rFonts w:ascii="Times" w:hAnsi="Times"/>
                <w:color w:val="000000"/>
              </w:rPr>
            </w:pPr>
            <w:r w:rsidRPr="009553D8">
              <w:rPr>
                <w:rFonts w:ascii="Times" w:hAnsi="Times"/>
                <w:color w:val="000000"/>
              </w:rPr>
              <w:t>32</w:t>
            </w:r>
          </w:p>
        </w:tc>
        <w:tc>
          <w:tcPr>
            <w:tcW w:w="1460" w:type="dxa"/>
            <w:tcBorders>
              <w:top w:val="nil"/>
              <w:left w:val="nil"/>
              <w:bottom w:val="nil"/>
              <w:right w:val="nil"/>
            </w:tcBorders>
            <w:shd w:val="clear" w:color="000000" w:fill="C0E6F5"/>
            <w:noWrap/>
            <w:vAlign w:val="center"/>
            <w:hideMark/>
          </w:tcPr>
          <w:p w14:paraId="60B2F8ED"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D048E2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1</w:t>
            </w:r>
          </w:p>
        </w:tc>
      </w:tr>
      <w:tr w:rsidR="00E35A51" w:rsidRPr="009553D8" w14:paraId="21F9BE51"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A4EF0F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1803AC7" w14:textId="77777777" w:rsidR="00E35A51" w:rsidRPr="009553D8" w:rsidRDefault="00E35A51">
            <w:pPr>
              <w:jc w:val="center"/>
              <w:rPr>
                <w:rFonts w:ascii="Times" w:hAnsi="Times"/>
                <w:color w:val="000000"/>
              </w:rPr>
            </w:pPr>
            <w:r w:rsidRPr="009553D8">
              <w:rPr>
                <w:rFonts w:ascii="Times" w:hAnsi="Times"/>
                <w:color w:val="000000"/>
              </w:rPr>
              <w:t>39</w:t>
            </w:r>
          </w:p>
        </w:tc>
        <w:tc>
          <w:tcPr>
            <w:tcW w:w="1460" w:type="dxa"/>
            <w:tcBorders>
              <w:top w:val="nil"/>
              <w:left w:val="nil"/>
              <w:bottom w:val="nil"/>
              <w:right w:val="nil"/>
            </w:tcBorders>
            <w:shd w:val="clear" w:color="000000" w:fill="C0E6F5"/>
            <w:noWrap/>
            <w:vAlign w:val="center"/>
            <w:hideMark/>
          </w:tcPr>
          <w:p w14:paraId="5F5BE3D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633FCF1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w:t>
            </w:r>
          </w:p>
        </w:tc>
      </w:tr>
      <w:tr w:rsidR="00E35A51" w:rsidRPr="009553D8" w14:paraId="711C68B1"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506EC0A"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59A0177" w14:textId="77777777" w:rsidR="00E35A51" w:rsidRPr="009553D8" w:rsidRDefault="00E35A51">
            <w:pPr>
              <w:jc w:val="center"/>
              <w:rPr>
                <w:rFonts w:ascii="Times" w:hAnsi="Times"/>
                <w:color w:val="000000"/>
              </w:rPr>
            </w:pPr>
            <w:r w:rsidRPr="009553D8">
              <w:rPr>
                <w:rFonts w:ascii="Times" w:hAnsi="Times"/>
                <w:color w:val="000000"/>
              </w:rPr>
              <w:t>40</w:t>
            </w:r>
          </w:p>
        </w:tc>
        <w:tc>
          <w:tcPr>
            <w:tcW w:w="1460" w:type="dxa"/>
            <w:tcBorders>
              <w:top w:val="nil"/>
              <w:left w:val="nil"/>
              <w:bottom w:val="nil"/>
              <w:right w:val="nil"/>
            </w:tcBorders>
            <w:shd w:val="clear" w:color="000000" w:fill="C0E6F5"/>
            <w:noWrap/>
            <w:vAlign w:val="center"/>
            <w:hideMark/>
          </w:tcPr>
          <w:p w14:paraId="3037172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C804D2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27</w:t>
            </w:r>
          </w:p>
        </w:tc>
      </w:tr>
      <w:tr w:rsidR="00E35A51" w:rsidRPr="009553D8" w14:paraId="199EC1D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9E94FD9"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6A93A48" w14:textId="77777777" w:rsidR="00E35A51" w:rsidRPr="009553D8" w:rsidRDefault="00E35A51">
            <w:pPr>
              <w:jc w:val="center"/>
              <w:rPr>
                <w:rFonts w:ascii="Times" w:hAnsi="Times"/>
                <w:color w:val="000000"/>
              </w:rPr>
            </w:pPr>
            <w:r w:rsidRPr="009553D8">
              <w:rPr>
                <w:rFonts w:ascii="Times" w:hAnsi="Times"/>
                <w:color w:val="000000"/>
              </w:rPr>
              <w:t>43</w:t>
            </w:r>
          </w:p>
        </w:tc>
        <w:tc>
          <w:tcPr>
            <w:tcW w:w="1460" w:type="dxa"/>
            <w:tcBorders>
              <w:top w:val="nil"/>
              <w:left w:val="nil"/>
              <w:bottom w:val="nil"/>
              <w:right w:val="nil"/>
            </w:tcBorders>
            <w:shd w:val="clear" w:color="000000" w:fill="C0E6F5"/>
            <w:noWrap/>
            <w:vAlign w:val="center"/>
            <w:hideMark/>
          </w:tcPr>
          <w:p w14:paraId="152DBF1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170799A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57</w:t>
            </w:r>
          </w:p>
        </w:tc>
      </w:tr>
      <w:tr w:rsidR="00E35A51" w:rsidRPr="009553D8" w14:paraId="02C2880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A7FEA1D"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8454888" w14:textId="77777777" w:rsidR="00E35A51" w:rsidRPr="009553D8" w:rsidRDefault="00E35A51">
            <w:pPr>
              <w:jc w:val="center"/>
              <w:rPr>
                <w:rFonts w:ascii="Times" w:hAnsi="Times"/>
                <w:color w:val="000000"/>
              </w:rPr>
            </w:pPr>
            <w:r w:rsidRPr="009553D8">
              <w:rPr>
                <w:rFonts w:ascii="Times" w:hAnsi="Times"/>
                <w:color w:val="000000"/>
              </w:rPr>
              <w:t>45</w:t>
            </w:r>
          </w:p>
        </w:tc>
        <w:tc>
          <w:tcPr>
            <w:tcW w:w="1460" w:type="dxa"/>
            <w:tcBorders>
              <w:top w:val="nil"/>
              <w:left w:val="nil"/>
              <w:bottom w:val="nil"/>
              <w:right w:val="nil"/>
            </w:tcBorders>
            <w:shd w:val="clear" w:color="000000" w:fill="C0E6F5"/>
            <w:noWrap/>
            <w:vAlign w:val="center"/>
            <w:hideMark/>
          </w:tcPr>
          <w:p w14:paraId="34FC55C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F72D0D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79</w:t>
            </w:r>
          </w:p>
        </w:tc>
      </w:tr>
      <w:tr w:rsidR="00E35A51" w:rsidRPr="009553D8" w14:paraId="433028D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BE8FF54"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4983FB7" w14:textId="77777777" w:rsidR="00E35A51" w:rsidRPr="009553D8" w:rsidRDefault="00E35A51">
            <w:pPr>
              <w:jc w:val="center"/>
              <w:rPr>
                <w:rFonts w:ascii="Times" w:hAnsi="Times"/>
                <w:color w:val="000000"/>
              </w:rPr>
            </w:pPr>
            <w:r w:rsidRPr="009553D8">
              <w:rPr>
                <w:rFonts w:ascii="Times" w:hAnsi="Times"/>
                <w:color w:val="000000"/>
              </w:rPr>
              <w:t>53</w:t>
            </w:r>
          </w:p>
        </w:tc>
        <w:tc>
          <w:tcPr>
            <w:tcW w:w="1460" w:type="dxa"/>
            <w:tcBorders>
              <w:top w:val="nil"/>
              <w:left w:val="nil"/>
              <w:bottom w:val="nil"/>
              <w:right w:val="nil"/>
            </w:tcBorders>
            <w:shd w:val="clear" w:color="000000" w:fill="C0E6F5"/>
            <w:noWrap/>
            <w:vAlign w:val="center"/>
            <w:hideMark/>
          </w:tcPr>
          <w:p w14:paraId="4FD1262C"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25B245E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3</w:t>
            </w:r>
          </w:p>
        </w:tc>
      </w:tr>
      <w:tr w:rsidR="00E35A51" w:rsidRPr="009553D8" w14:paraId="6C46805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99BF1B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E93B325" w14:textId="77777777" w:rsidR="00E35A51" w:rsidRPr="009553D8" w:rsidRDefault="00E35A51">
            <w:pPr>
              <w:jc w:val="center"/>
              <w:rPr>
                <w:rFonts w:ascii="Times" w:hAnsi="Times"/>
                <w:color w:val="000000"/>
              </w:rPr>
            </w:pPr>
            <w:r w:rsidRPr="009553D8">
              <w:rPr>
                <w:rFonts w:ascii="Times" w:hAnsi="Times"/>
                <w:color w:val="000000"/>
              </w:rPr>
              <w:t>57</w:t>
            </w:r>
          </w:p>
        </w:tc>
        <w:tc>
          <w:tcPr>
            <w:tcW w:w="1460" w:type="dxa"/>
            <w:tcBorders>
              <w:top w:val="nil"/>
              <w:left w:val="nil"/>
              <w:bottom w:val="nil"/>
              <w:right w:val="nil"/>
            </w:tcBorders>
            <w:shd w:val="clear" w:color="000000" w:fill="C0E6F5"/>
            <w:noWrap/>
            <w:vAlign w:val="center"/>
            <w:hideMark/>
          </w:tcPr>
          <w:p w14:paraId="634C73D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07052AC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76</w:t>
            </w:r>
          </w:p>
        </w:tc>
      </w:tr>
      <w:tr w:rsidR="00E35A51" w:rsidRPr="009553D8" w14:paraId="611AD0BF"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7B73D7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BBEA5D2" w14:textId="77777777" w:rsidR="00E35A51" w:rsidRPr="009553D8" w:rsidRDefault="00E35A51">
            <w:pPr>
              <w:jc w:val="center"/>
              <w:rPr>
                <w:rFonts w:ascii="Times" w:hAnsi="Times"/>
                <w:color w:val="000000"/>
              </w:rPr>
            </w:pPr>
            <w:r w:rsidRPr="009553D8">
              <w:rPr>
                <w:rFonts w:ascii="Times" w:hAnsi="Times"/>
                <w:color w:val="000000"/>
              </w:rPr>
              <w:t>58</w:t>
            </w:r>
          </w:p>
        </w:tc>
        <w:tc>
          <w:tcPr>
            <w:tcW w:w="1460" w:type="dxa"/>
            <w:tcBorders>
              <w:top w:val="nil"/>
              <w:left w:val="nil"/>
              <w:bottom w:val="nil"/>
              <w:right w:val="nil"/>
            </w:tcBorders>
            <w:shd w:val="clear" w:color="000000" w:fill="C0E6F5"/>
            <w:noWrap/>
            <w:vAlign w:val="center"/>
            <w:hideMark/>
          </w:tcPr>
          <w:p w14:paraId="5BEC591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152254C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8</w:t>
            </w:r>
          </w:p>
        </w:tc>
      </w:tr>
      <w:tr w:rsidR="00E35A51" w:rsidRPr="009553D8" w14:paraId="0F79C89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CC71EA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DEFE2C1" w14:textId="77777777" w:rsidR="00E35A51" w:rsidRPr="009553D8" w:rsidRDefault="00E35A51">
            <w:pPr>
              <w:jc w:val="center"/>
              <w:rPr>
                <w:rFonts w:ascii="Times" w:hAnsi="Times"/>
                <w:color w:val="000000"/>
              </w:rPr>
            </w:pPr>
            <w:r w:rsidRPr="009553D8">
              <w:rPr>
                <w:rFonts w:ascii="Times" w:hAnsi="Times"/>
                <w:color w:val="000000"/>
              </w:rPr>
              <w:t>63</w:t>
            </w:r>
          </w:p>
        </w:tc>
        <w:tc>
          <w:tcPr>
            <w:tcW w:w="1460" w:type="dxa"/>
            <w:tcBorders>
              <w:top w:val="nil"/>
              <w:left w:val="nil"/>
              <w:bottom w:val="nil"/>
              <w:right w:val="nil"/>
            </w:tcBorders>
            <w:shd w:val="clear" w:color="000000" w:fill="C0E6F5"/>
            <w:noWrap/>
            <w:vAlign w:val="center"/>
            <w:hideMark/>
          </w:tcPr>
          <w:p w14:paraId="56DAEA2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275553B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8</w:t>
            </w:r>
          </w:p>
        </w:tc>
      </w:tr>
      <w:tr w:rsidR="00E35A51" w:rsidRPr="009553D8" w14:paraId="735A75B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E10D6F1"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712BB15" w14:textId="77777777" w:rsidR="00E35A51" w:rsidRPr="009553D8" w:rsidRDefault="00E35A51">
            <w:pPr>
              <w:jc w:val="center"/>
              <w:rPr>
                <w:rFonts w:ascii="Times" w:hAnsi="Times"/>
                <w:color w:val="000000"/>
              </w:rPr>
            </w:pPr>
            <w:r w:rsidRPr="009553D8">
              <w:rPr>
                <w:rFonts w:ascii="Times" w:hAnsi="Times"/>
                <w:color w:val="000000"/>
              </w:rPr>
              <w:t>64</w:t>
            </w:r>
          </w:p>
        </w:tc>
        <w:tc>
          <w:tcPr>
            <w:tcW w:w="1460" w:type="dxa"/>
            <w:tcBorders>
              <w:top w:val="nil"/>
              <w:left w:val="nil"/>
              <w:bottom w:val="nil"/>
              <w:right w:val="nil"/>
            </w:tcBorders>
            <w:shd w:val="clear" w:color="000000" w:fill="C0E6F5"/>
            <w:noWrap/>
            <w:vAlign w:val="center"/>
            <w:hideMark/>
          </w:tcPr>
          <w:p w14:paraId="24A0052C"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29F33C3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3</w:t>
            </w:r>
          </w:p>
        </w:tc>
      </w:tr>
      <w:tr w:rsidR="00E35A51" w:rsidRPr="009553D8" w14:paraId="68EFAB5A"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0626529"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9CFCFF5" w14:textId="77777777" w:rsidR="00E35A51" w:rsidRPr="009553D8" w:rsidRDefault="00E35A51">
            <w:pPr>
              <w:jc w:val="center"/>
              <w:rPr>
                <w:rFonts w:ascii="Times" w:hAnsi="Times"/>
                <w:color w:val="000000"/>
              </w:rPr>
            </w:pPr>
            <w:r w:rsidRPr="009553D8">
              <w:rPr>
                <w:rFonts w:ascii="Times" w:hAnsi="Times"/>
                <w:color w:val="000000"/>
              </w:rPr>
              <w:t>69</w:t>
            </w:r>
          </w:p>
        </w:tc>
        <w:tc>
          <w:tcPr>
            <w:tcW w:w="1460" w:type="dxa"/>
            <w:tcBorders>
              <w:top w:val="nil"/>
              <w:left w:val="nil"/>
              <w:bottom w:val="nil"/>
              <w:right w:val="nil"/>
            </w:tcBorders>
            <w:shd w:val="clear" w:color="000000" w:fill="C0E6F5"/>
            <w:noWrap/>
            <w:vAlign w:val="center"/>
            <w:hideMark/>
          </w:tcPr>
          <w:p w14:paraId="0469997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6230105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w:t>
            </w:r>
          </w:p>
        </w:tc>
      </w:tr>
      <w:tr w:rsidR="00E35A51" w:rsidRPr="009553D8" w14:paraId="696493A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D8D7C0D"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7DCEF31" w14:textId="77777777" w:rsidR="00E35A51" w:rsidRPr="009553D8" w:rsidRDefault="00E35A51">
            <w:pPr>
              <w:jc w:val="center"/>
              <w:rPr>
                <w:rFonts w:ascii="Times" w:hAnsi="Times"/>
                <w:color w:val="000000"/>
              </w:rPr>
            </w:pPr>
            <w:r w:rsidRPr="009553D8">
              <w:rPr>
                <w:rFonts w:ascii="Times" w:hAnsi="Times"/>
                <w:color w:val="000000"/>
              </w:rPr>
              <w:t>70</w:t>
            </w:r>
          </w:p>
        </w:tc>
        <w:tc>
          <w:tcPr>
            <w:tcW w:w="1460" w:type="dxa"/>
            <w:tcBorders>
              <w:top w:val="nil"/>
              <w:left w:val="nil"/>
              <w:bottom w:val="nil"/>
              <w:right w:val="nil"/>
            </w:tcBorders>
            <w:shd w:val="clear" w:color="000000" w:fill="C0E6F5"/>
            <w:noWrap/>
            <w:vAlign w:val="center"/>
            <w:hideMark/>
          </w:tcPr>
          <w:p w14:paraId="01D0F6E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489DD0E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7</w:t>
            </w:r>
          </w:p>
        </w:tc>
      </w:tr>
      <w:tr w:rsidR="00E35A51" w:rsidRPr="009553D8" w14:paraId="6131D43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28134B3"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1CF985C" w14:textId="77777777" w:rsidR="00E35A51" w:rsidRPr="009553D8" w:rsidRDefault="00E35A51">
            <w:pPr>
              <w:jc w:val="center"/>
              <w:rPr>
                <w:rFonts w:ascii="Times" w:hAnsi="Times"/>
                <w:color w:val="000000"/>
              </w:rPr>
            </w:pPr>
            <w:r w:rsidRPr="009553D8">
              <w:rPr>
                <w:rFonts w:ascii="Times" w:hAnsi="Times"/>
                <w:color w:val="000000"/>
              </w:rPr>
              <w:t>73</w:t>
            </w:r>
          </w:p>
        </w:tc>
        <w:tc>
          <w:tcPr>
            <w:tcW w:w="1460" w:type="dxa"/>
            <w:tcBorders>
              <w:top w:val="nil"/>
              <w:left w:val="nil"/>
              <w:bottom w:val="nil"/>
              <w:right w:val="nil"/>
            </w:tcBorders>
            <w:shd w:val="clear" w:color="000000" w:fill="C0E6F5"/>
            <w:noWrap/>
            <w:vAlign w:val="center"/>
            <w:hideMark/>
          </w:tcPr>
          <w:p w14:paraId="5414D96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3EE48E3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01</w:t>
            </w:r>
          </w:p>
        </w:tc>
      </w:tr>
      <w:tr w:rsidR="00E35A51" w:rsidRPr="009553D8" w14:paraId="3747F3D3"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FA706D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5BE3D2C" w14:textId="77777777" w:rsidR="00E35A51" w:rsidRPr="009553D8" w:rsidRDefault="00E35A51">
            <w:pPr>
              <w:jc w:val="center"/>
              <w:rPr>
                <w:rFonts w:ascii="Times" w:hAnsi="Times"/>
                <w:color w:val="000000"/>
              </w:rPr>
            </w:pPr>
            <w:r w:rsidRPr="009553D8">
              <w:rPr>
                <w:rFonts w:ascii="Times" w:hAnsi="Times"/>
                <w:color w:val="000000"/>
              </w:rPr>
              <w:t>79</w:t>
            </w:r>
          </w:p>
        </w:tc>
        <w:tc>
          <w:tcPr>
            <w:tcW w:w="1460" w:type="dxa"/>
            <w:tcBorders>
              <w:top w:val="nil"/>
              <w:left w:val="nil"/>
              <w:bottom w:val="nil"/>
              <w:right w:val="nil"/>
            </w:tcBorders>
            <w:shd w:val="clear" w:color="000000" w:fill="C0E6F5"/>
            <w:noWrap/>
            <w:vAlign w:val="center"/>
            <w:hideMark/>
          </w:tcPr>
          <w:p w14:paraId="7E3D9D5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1CCB1DE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9</w:t>
            </w:r>
          </w:p>
        </w:tc>
      </w:tr>
      <w:tr w:rsidR="00E35A51" w:rsidRPr="009553D8" w14:paraId="6459F51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E61C09D"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7273481" w14:textId="77777777" w:rsidR="00E35A51" w:rsidRPr="009553D8" w:rsidRDefault="00E35A51">
            <w:pPr>
              <w:jc w:val="center"/>
              <w:rPr>
                <w:rFonts w:ascii="Times" w:hAnsi="Times"/>
                <w:color w:val="000000"/>
              </w:rPr>
            </w:pPr>
            <w:r w:rsidRPr="009553D8">
              <w:rPr>
                <w:rFonts w:ascii="Times" w:hAnsi="Times"/>
                <w:color w:val="000000"/>
              </w:rPr>
              <w:t>82</w:t>
            </w:r>
          </w:p>
        </w:tc>
        <w:tc>
          <w:tcPr>
            <w:tcW w:w="1460" w:type="dxa"/>
            <w:tcBorders>
              <w:top w:val="nil"/>
              <w:left w:val="nil"/>
              <w:bottom w:val="nil"/>
              <w:right w:val="nil"/>
            </w:tcBorders>
            <w:shd w:val="clear" w:color="000000" w:fill="C0E6F5"/>
            <w:noWrap/>
            <w:vAlign w:val="center"/>
            <w:hideMark/>
          </w:tcPr>
          <w:p w14:paraId="6616212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7A031C1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7</w:t>
            </w:r>
          </w:p>
        </w:tc>
      </w:tr>
      <w:tr w:rsidR="00E35A51" w:rsidRPr="009553D8" w14:paraId="5B984F11"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A1CB066"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9A81D9B" w14:textId="77777777" w:rsidR="00E35A51" w:rsidRPr="009553D8" w:rsidRDefault="00E35A51">
            <w:pPr>
              <w:jc w:val="center"/>
              <w:rPr>
                <w:rFonts w:ascii="Times" w:hAnsi="Times"/>
                <w:color w:val="000000"/>
              </w:rPr>
            </w:pPr>
            <w:r w:rsidRPr="009553D8">
              <w:rPr>
                <w:rFonts w:ascii="Times" w:hAnsi="Times"/>
                <w:color w:val="000000"/>
              </w:rPr>
              <w:t>88</w:t>
            </w:r>
          </w:p>
        </w:tc>
        <w:tc>
          <w:tcPr>
            <w:tcW w:w="1460" w:type="dxa"/>
            <w:tcBorders>
              <w:top w:val="nil"/>
              <w:left w:val="nil"/>
              <w:bottom w:val="nil"/>
              <w:right w:val="nil"/>
            </w:tcBorders>
            <w:shd w:val="clear" w:color="000000" w:fill="C0E6F5"/>
            <w:noWrap/>
            <w:vAlign w:val="center"/>
            <w:hideMark/>
          </w:tcPr>
          <w:p w14:paraId="7184BA5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nil"/>
              <w:right w:val="single" w:sz="8" w:space="0" w:color="auto"/>
            </w:tcBorders>
            <w:shd w:val="clear" w:color="000000" w:fill="C1F0C8"/>
            <w:noWrap/>
            <w:vAlign w:val="center"/>
            <w:hideMark/>
          </w:tcPr>
          <w:p w14:paraId="0BEE9A0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w:t>
            </w:r>
          </w:p>
        </w:tc>
      </w:tr>
      <w:tr w:rsidR="00E35A51" w:rsidRPr="009553D8" w14:paraId="0777A56E" w14:textId="77777777" w:rsidTr="00E35A51">
        <w:trPr>
          <w:trHeight w:val="340"/>
        </w:trPr>
        <w:tc>
          <w:tcPr>
            <w:tcW w:w="1300" w:type="dxa"/>
            <w:vMerge/>
            <w:tcBorders>
              <w:top w:val="nil"/>
              <w:left w:val="single" w:sz="8" w:space="0" w:color="auto"/>
              <w:bottom w:val="single" w:sz="8" w:space="0" w:color="000000"/>
              <w:right w:val="nil"/>
            </w:tcBorders>
            <w:vAlign w:val="center"/>
            <w:hideMark/>
          </w:tcPr>
          <w:p w14:paraId="7D1E2C6B" w14:textId="77777777" w:rsidR="00E35A51" w:rsidRPr="009553D8" w:rsidRDefault="00E35A51">
            <w:pPr>
              <w:rPr>
                <w:rFonts w:ascii="Times" w:hAnsi="Times"/>
                <w:b/>
                <w:bCs/>
                <w:color w:val="000000"/>
                <w:sz w:val="22"/>
                <w:szCs w:val="22"/>
              </w:rPr>
            </w:pPr>
          </w:p>
        </w:tc>
        <w:tc>
          <w:tcPr>
            <w:tcW w:w="1300" w:type="dxa"/>
            <w:tcBorders>
              <w:top w:val="nil"/>
              <w:left w:val="nil"/>
              <w:bottom w:val="single" w:sz="8" w:space="0" w:color="auto"/>
              <w:right w:val="nil"/>
            </w:tcBorders>
            <w:shd w:val="clear" w:color="auto" w:fill="auto"/>
            <w:noWrap/>
            <w:vAlign w:val="center"/>
            <w:hideMark/>
          </w:tcPr>
          <w:p w14:paraId="099AFEA2" w14:textId="77777777" w:rsidR="00E35A51" w:rsidRPr="009553D8" w:rsidRDefault="00E35A51">
            <w:pPr>
              <w:jc w:val="center"/>
              <w:rPr>
                <w:rFonts w:ascii="Times" w:hAnsi="Times"/>
                <w:color w:val="000000"/>
              </w:rPr>
            </w:pPr>
            <w:r w:rsidRPr="009553D8">
              <w:rPr>
                <w:rFonts w:ascii="Times" w:hAnsi="Times"/>
                <w:color w:val="000000"/>
              </w:rPr>
              <w:t>90</w:t>
            </w:r>
          </w:p>
        </w:tc>
        <w:tc>
          <w:tcPr>
            <w:tcW w:w="1460" w:type="dxa"/>
            <w:tcBorders>
              <w:top w:val="nil"/>
              <w:left w:val="nil"/>
              <w:bottom w:val="single" w:sz="8" w:space="0" w:color="auto"/>
              <w:right w:val="nil"/>
            </w:tcBorders>
            <w:shd w:val="clear" w:color="000000" w:fill="C0E6F5"/>
            <w:noWrap/>
            <w:vAlign w:val="center"/>
            <w:hideMark/>
          </w:tcPr>
          <w:p w14:paraId="1A2746C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w:t>
            </w:r>
          </w:p>
        </w:tc>
        <w:tc>
          <w:tcPr>
            <w:tcW w:w="2640" w:type="dxa"/>
            <w:tcBorders>
              <w:top w:val="nil"/>
              <w:left w:val="nil"/>
              <w:bottom w:val="single" w:sz="8" w:space="0" w:color="auto"/>
              <w:right w:val="single" w:sz="8" w:space="0" w:color="auto"/>
            </w:tcBorders>
            <w:shd w:val="clear" w:color="000000" w:fill="C1F0C8"/>
            <w:noWrap/>
            <w:vAlign w:val="center"/>
            <w:hideMark/>
          </w:tcPr>
          <w:p w14:paraId="6FD2DD1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9</w:t>
            </w:r>
          </w:p>
        </w:tc>
      </w:tr>
      <w:tr w:rsidR="00E35A51" w:rsidRPr="009553D8" w14:paraId="77E74F0D" w14:textId="77777777" w:rsidTr="00E35A51">
        <w:trPr>
          <w:trHeight w:val="320"/>
        </w:trPr>
        <w:tc>
          <w:tcPr>
            <w:tcW w:w="1300" w:type="dxa"/>
            <w:vMerge w:val="restart"/>
            <w:tcBorders>
              <w:top w:val="nil"/>
              <w:left w:val="single" w:sz="8" w:space="0" w:color="auto"/>
              <w:bottom w:val="single" w:sz="8" w:space="0" w:color="000000"/>
              <w:right w:val="nil"/>
            </w:tcBorders>
            <w:shd w:val="clear" w:color="auto" w:fill="auto"/>
            <w:noWrap/>
            <w:textDirection w:val="btLr"/>
            <w:vAlign w:val="center"/>
            <w:hideMark/>
          </w:tcPr>
          <w:p w14:paraId="14120EC2" w14:textId="77777777" w:rsidR="00E35A51" w:rsidRPr="009553D8" w:rsidRDefault="00E35A51">
            <w:pPr>
              <w:jc w:val="center"/>
              <w:rPr>
                <w:rFonts w:ascii="Times" w:hAnsi="Times"/>
                <w:b/>
                <w:bCs/>
                <w:color w:val="000000"/>
                <w:sz w:val="22"/>
                <w:szCs w:val="22"/>
              </w:rPr>
            </w:pPr>
            <w:r w:rsidRPr="009553D8">
              <w:rPr>
                <w:rFonts w:ascii="Times" w:hAnsi="Times"/>
                <w:b/>
                <w:bCs/>
                <w:color w:val="000000"/>
                <w:sz w:val="22"/>
                <w:szCs w:val="22"/>
              </w:rPr>
              <w:t>n = 2</w:t>
            </w:r>
          </w:p>
        </w:tc>
        <w:tc>
          <w:tcPr>
            <w:tcW w:w="1300" w:type="dxa"/>
            <w:tcBorders>
              <w:top w:val="nil"/>
              <w:left w:val="nil"/>
              <w:bottom w:val="nil"/>
              <w:right w:val="nil"/>
            </w:tcBorders>
            <w:shd w:val="clear" w:color="D9D9D9" w:fill="D9D9D9"/>
            <w:noWrap/>
            <w:vAlign w:val="center"/>
            <w:hideMark/>
          </w:tcPr>
          <w:p w14:paraId="13CCD8E2" w14:textId="77777777" w:rsidR="00E35A51" w:rsidRPr="009553D8" w:rsidRDefault="00E35A51">
            <w:pPr>
              <w:jc w:val="center"/>
              <w:rPr>
                <w:rFonts w:ascii="Times" w:hAnsi="Times"/>
                <w:color w:val="000000"/>
              </w:rPr>
            </w:pPr>
            <w:r w:rsidRPr="009553D8">
              <w:rPr>
                <w:rFonts w:ascii="Times" w:hAnsi="Times"/>
                <w:color w:val="000000"/>
              </w:rPr>
              <w:t>7</w:t>
            </w:r>
          </w:p>
        </w:tc>
        <w:tc>
          <w:tcPr>
            <w:tcW w:w="1460" w:type="dxa"/>
            <w:tcBorders>
              <w:top w:val="nil"/>
              <w:left w:val="nil"/>
              <w:bottom w:val="nil"/>
              <w:right w:val="nil"/>
            </w:tcBorders>
            <w:shd w:val="clear" w:color="000000" w:fill="C0E6F5"/>
            <w:noWrap/>
            <w:vAlign w:val="center"/>
            <w:hideMark/>
          </w:tcPr>
          <w:p w14:paraId="34A9169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55D56DE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r>
      <w:tr w:rsidR="00E35A51" w:rsidRPr="009553D8" w14:paraId="4D4C1555"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FD08EC5"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F020EE1" w14:textId="77777777" w:rsidR="00E35A51" w:rsidRPr="009553D8" w:rsidRDefault="00E35A51">
            <w:pPr>
              <w:jc w:val="center"/>
              <w:rPr>
                <w:rFonts w:ascii="Times" w:hAnsi="Times"/>
                <w:color w:val="000000"/>
              </w:rPr>
            </w:pPr>
            <w:r w:rsidRPr="009553D8">
              <w:rPr>
                <w:rFonts w:ascii="Times" w:hAnsi="Times"/>
                <w:color w:val="000000"/>
              </w:rPr>
              <w:t>11</w:t>
            </w:r>
          </w:p>
        </w:tc>
        <w:tc>
          <w:tcPr>
            <w:tcW w:w="1460" w:type="dxa"/>
            <w:tcBorders>
              <w:top w:val="nil"/>
              <w:left w:val="nil"/>
              <w:bottom w:val="nil"/>
              <w:right w:val="nil"/>
            </w:tcBorders>
            <w:shd w:val="clear" w:color="000000" w:fill="C0E6F5"/>
            <w:noWrap/>
            <w:vAlign w:val="center"/>
            <w:hideMark/>
          </w:tcPr>
          <w:p w14:paraId="0D01BC9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16AB864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41</w:t>
            </w:r>
          </w:p>
        </w:tc>
      </w:tr>
      <w:tr w:rsidR="00E35A51" w:rsidRPr="009553D8" w14:paraId="00037B2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ADB442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8D28A0C" w14:textId="77777777" w:rsidR="00E35A51" w:rsidRPr="009553D8" w:rsidRDefault="00E35A51">
            <w:pPr>
              <w:jc w:val="center"/>
              <w:rPr>
                <w:rFonts w:ascii="Times" w:hAnsi="Times"/>
                <w:color w:val="000000"/>
              </w:rPr>
            </w:pPr>
            <w:r w:rsidRPr="009553D8">
              <w:rPr>
                <w:rFonts w:ascii="Times" w:hAnsi="Times"/>
                <w:color w:val="000000"/>
              </w:rPr>
              <w:t>13</w:t>
            </w:r>
          </w:p>
        </w:tc>
        <w:tc>
          <w:tcPr>
            <w:tcW w:w="1460" w:type="dxa"/>
            <w:tcBorders>
              <w:top w:val="nil"/>
              <w:left w:val="nil"/>
              <w:bottom w:val="nil"/>
              <w:right w:val="nil"/>
            </w:tcBorders>
            <w:shd w:val="clear" w:color="000000" w:fill="C0E6F5"/>
            <w:noWrap/>
            <w:vAlign w:val="center"/>
            <w:hideMark/>
          </w:tcPr>
          <w:p w14:paraId="5006CE3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302113D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6</w:t>
            </w:r>
          </w:p>
        </w:tc>
      </w:tr>
      <w:tr w:rsidR="00E35A51" w:rsidRPr="009553D8" w14:paraId="356BB14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0990CD2"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A8D92DB" w14:textId="77777777" w:rsidR="00E35A51" w:rsidRPr="009553D8" w:rsidRDefault="00E35A51">
            <w:pPr>
              <w:jc w:val="center"/>
              <w:rPr>
                <w:rFonts w:ascii="Times" w:hAnsi="Times"/>
                <w:color w:val="000000"/>
              </w:rPr>
            </w:pPr>
            <w:r w:rsidRPr="009553D8">
              <w:rPr>
                <w:rFonts w:ascii="Times" w:hAnsi="Times"/>
                <w:color w:val="000000"/>
              </w:rPr>
              <w:t>14</w:t>
            </w:r>
          </w:p>
        </w:tc>
        <w:tc>
          <w:tcPr>
            <w:tcW w:w="1460" w:type="dxa"/>
            <w:tcBorders>
              <w:top w:val="nil"/>
              <w:left w:val="nil"/>
              <w:bottom w:val="nil"/>
              <w:right w:val="nil"/>
            </w:tcBorders>
            <w:shd w:val="clear" w:color="000000" w:fill="C0E6F5"/>
            <w:noWrap/>
            <w:vAlign w:val="center"/>
            <w:hideMark/>
          </w:tcPr>
          <w:p w14:paraId="1447B69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1E3369B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w:t>
            </w:r>
          </w:p>
        </w:tc>
      </w:tr>
      <w:tr w:rsidR="00E35A51" w:rsidRPr="009553D8" w14:paraId="14262CC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F7C51BB"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F587B27" w14:textId="77777777" w:rsidR="00E35A51" w:rsidRPr="009553D8" w:rsidRDefault="00E35A51">
            <w:pPr>
              <w:jc w:val="center"/>
              <w:rPr>
                <w:rFonts w:ascii="Times" w:hAnsi="Times"/>
                <w:color w:val="000000"/>
              </w:rPr>
            </w:pPr>
            <w:r w:rsidRPr="009553D8">
              <w:rPr>
                <w:rFonts w:ascii="Times" w:hAnsi="Times"/>
                <w:color w:val="000000"/>
              </w:rPr>
              <w:t>19</w:t>
            </w:r>
          </w:p>
        </w:tc>
        <w:tc>
          <w:tcPr>
            <w:tcW w:w="1460" w:type="dxa"/>
            <w:tcBorders>
              <w:top w:val="nil"/>
              <w:left w:val="nil"/>
              <w:bottom w:val="nil"/>
              <w:right w:val="nil"/>
            </w:tcBorders>
            <w:shd w:val="clear" w:color="000000" w:fill="C0E6F5"/>
            <w:noWrap/>
            <w:vAlign w:val="center"/>
            <w:hideMark/>
          </w:tcPr>
          <w:p w14:paraId="607969B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2CD8CC6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8</w:t>
            </w:r>
          </w:p>
        </w:tc>
      </w:tr>
      <w:tr w:rsidR="00E35A51" w:rsidRPr="009553D8" w14:paraId="0EEF1BA7"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790082A"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B95E623" w14:textId="77777777" w:rsidR="00E35A51" w:rsidRPr="009553D8" w:rsidRDefault="00E35A51">
            <w:pPr>
              <w:jc w:val="center"/>
              <w:rPr>
                <w:rFonts w:ascii="Times" w:hAnsi="Times"/>
                <w:color w:val="000000"/>
              </w:rPr>
            </w:pPr>
            <w:r w:rsidRPr="009553D8">
              <w:rPr>
                <w:rFonts w:ascii="Times" w:hAnsi="Times"/>
                <w:color w:val="000000"/>
              </w:rPr>
              <w:t>26</w:t>
            </w:r>
          </w:p>
        </w:tc>
        <w:tc>
          <w:tcPr>
            <w:tcW w:w="1460" w:type="dxa"/>
            <w:tcBorders>
              <w:top w:val="nil"/>
              <w:left w:val="nil"/>
              <w:bottom w:val="nil"/>
              <w:right w:val="nil"/>
            </w:tcBorders>
            <w:shd w:val="clear" w:color="000000" w:fill="C0E6F5"/>
            <w:noWrap/>
            <w:vAlign w:val="center"/>
            <w:hideMark/>
          </w:tcPr>
          <w:p w14:paraId="10AA8D0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79F0335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06</w:t>
            </w:r>
          </w:p>
        </w:tc>
      </w:tr>
      <w:tr w:rsidR="00E35A51" w:rsidRPr="009553D8" w14:paraId="6A773238"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604973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92A89CC" w14:textId="77777777" w:rsidR="00E35A51" w:rsidRPr="009553D8" w:rsidRDefault="00E35A51">
            <w:pPr>
              <w:jc w:val="center"/>
              <w:rPr>
                <w:rFonts w:ascii="Times" w:hAnsi="Times"/>
                <w:color w:val="000000"/>
              </w:rPr>
            </w:pPr>
            <w:r w:rsidRPr="009553D8">
              <w:rPr>
                <w:rFonts w:ascii="Times" w:hAnsi="Times"/>
                <w:color w:val="000000"/>
              </w:rPr>
              <w:t>27</w:t>
            </w:r>
          </w:p>
        </w:tc>
        <w:tc>
          <w:tcPr>
            <w:tcW w:w="1460" w:type="dxa"/>
            <w:tcBorders>
              <w:top w:val="nil"/>
              <w:left w:val="nil"/>
              <w:bottom w:val="nil"/>
              <w:right w:val="nil"/>
            </w:tcBorders>
            <w:shd w:val="clear" w:color="000000" w:fill="C0E6F5"/>
            <w:noWrap/>
            <w:vAlign w:val="center"/>
            <w:hideMark/>
          </w:tcPr>
          <w:p w14:paraId="6FF54F5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30F2B78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3</w:t>
            </w:r>
          </w:p>
        </w:tc>
      </w:tr>
      <w:tr w:rsidR="00E35A51" w:rsidRPr="009553D8" w14:paraId="5445F113"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9CE846D"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2BB53FF" w14:textId="77777777" w:rsidR="00E35A51" w:rsidRPr="009553D8" w:rsidRDefault="00E35A51">
            <w:pPr>
              <w:jc w:val="center"/>
              <w:rPr>
                <w:rFonts w:ascii="Times" w:hAnsi="Times"/>
                <w:color w:val="000000"/>
              </w:rPr>
            </w:pPr>
            <w:r w:rsidRPr="009553D8">
              <w:rPr>
                <w:rFonts w:ascii="Times" w:hAnsi="Times"/>
                <w:color w:val="000000"/>
              </w:rPr>
              <w:t>28</w:t>
            </w:r>
          </w:p>
        </w:tc>
        <w:tc>
          <w:tcPr>
            <w:tcW w:w="1460" w:type="dxa"/>
            <w:tcBorders>
              <w:top w:val="nil"/>
              <w:left w:val="nil"/>
              <w:bottom w:val="nil"/>
              <w:right w:val="nil"/>
            </w:tcBorders>
            <w:shd w:val="clear" w:color="000000" w:fill="C0E6F5"/>
            <w:noWrap/>
            <w:vAlign w:val="center"/>
            <w:hideMark/>
          </w:tcPr>
          <w:p w14:paraId="6791FDA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66BBF8D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387</w:t>
            </w:r>
          </w:p>
        </w:tc>
      </w:tr>
      <w:tr w:rsidR="00E35A51" w:rsidRPr="009553D8" w14:paraId="366A240E"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A3E3CBF"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0AD32DE" w14:textId="77777777" w:rsidR="00E35A51" w:rsidRPr="009553D8" w:rsidRDefault="00E35A51">
            <w:pPr>
              <w:jc w:val="center"/>
              <w:rPr>
                <w:rFonts w:ascii="Times" w:hAnsi="Times"/>
                <w:color w:val="000000"/>
              </w:rPr>
            </w:pPr>
            <w:r w:rsidRPr="009553D8">
              <w:rPr>
                <w:rFonts w:ascii="Times" w:hAnsi="Times"/>
                <w:color w:val="000000"/>
              </w:rPr>
              <w:t>30</w:t>
            </w:r>
          </w:p>
        </w:tc>
        <w:tc>
          <w:tcPr>
            <w:tcW w:w="1460" w:type="dxa"/>
            <w:tcBorders>
              <w:top w:val="nil"/>
              <w:left w:val="nil"/>
              <w:bottom w:val="nil"/>
              <w:right w:val="nil"/>
            </w:tcBorders>
            <w:shd w:val="clear" w:color="000000" w:fill="C0E6F5"/>
            <w:noWrap/>
            <w:vAlign w:val="center"/>
            <w:hideMark/>
          </w:tcPr>
          <w:p w14:paraId="6F85536D"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68DE623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2</w:t>
            </w:r>
          </w:p>
        </w:tc>
      </w:tr>
      <w:tr w:rsidR="00E35A51" w:rsidRPr="009553D8" w14:paraId="33AE516F"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0F60BA6"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A299BA0" w14:textId="77777777" w:rsidR="00E35A51" w:rsidRPr="009553D8" w:rsidRDefault="00E35A51">
            <w:pPr>
              <w:jc w:val="center"/>
              <w:rPr>
                <w:rFonts w:ascii="Times" w:hAnsi="Times"/>
                <w:color w:val="000000"/>
              </w:rPr>
            </w:pPr>
            <w:r w:rsidRPr="009553D8">
              <w:rPr>
                <w:rFonts w:ascii="Times" w:hAnsi="Times"/>
                <w:color w:val="000000"/>
              </w:rPr>
              <w:t>36</w:t>
            </w:r>
          </w:p>
        </w:tc>
        <w:tc>
          <w:tcPr>
            <w:tcW w:w="1460" w:type="dxa"/>
            <w:tcBorders>
              <w:top w:val="nil"/>
              <w:left w:val="nil"/>
              <w:bottom w:val="nil"/>
              <w:right w:val="nil"/>
            </w:tcBorders>
            <w:shd w:val="clear" w:color="000000" w:fill="C0E6F5"/>
            <w:noWrap/>
            <w:vAlign w:val="center"/>
            <w:hideMark/>
          </w:tcPr>
          <w:p w14:paraId="4944051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5183430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4</w:t>
            </w:r>
          </w:p>
        </w:tc>
      </w:tr>
      <w:tr w:rsidR="00E35A51" w:rsidRPr="009553D8" w14:paraId="7062C05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176E185"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8B68F20" w14:textId="77777777" w:rsidR="00E35A51" w:rsidRPr="009553D8" w:rsidRDefault="00E35A51">
            <w:pPr>
              <w:jc w:val="center"/>
              <w:rPr>
                <w:rFonts w:ascii="Times" w:hAnsi="Times"/>
                <w:color w:val="000000"/>
              </w:rPr>
            </w:pPr>
            <w:r w:rsidRPr="009553D8">
              <w:rPr>
                <w:rFonts w:ascii="Times" w:hAnsi="Times"/>
                <w:color w:val="000000"/>
              </w:rPr>
              <w:t>38</w:t>
            </w:r>
          </w:p>
        </w:tc>
        <w:tc>
          <w:tcPr>
            <w:tcW w:w="1460" w:type="dxa"/>
            <w:tcBorders>
              <w:top w:val="nil"/>
              <w:left w:val="nil"/>
              <w:bottom w:val="nil"/>
              <w:right w:val="nil"/>
            </w:tcBorders>
            <w:shd w:val="clear" w:color="000000" w:fill="C0E6F5"/>
            <w:noWrap/>
            <w:vAlign w:val="center"/>
            <w:hideMark/>
          </w:tcPr>
          <w:p w14:paraId="5E9D700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58DEA4BD"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5</w:t>
            </w:r>
          </w:p>
        </w:tc>
      </w:tr>
      <w:tr w:rsidR="00E35A51" w:rsidRPr="009553D8" w14:paraId="3459A5B1"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77A006F"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E6F5D98" w14:textId="77777777" w:rsidR="00E35A51" w:rsidRPr="009553D8" w:rsidRDefault="00E35A51">
            <w:pPr>
              <w:jc w:val="center"/>
              <w:rPr>
                <w:rFonts w:ascii="Times" w:hAnsi="Times"/>
                <w:color w:val="000000"/>
              </w:rPr>
            </w:pPr>
            <w:r w:rsidRPr="009553D8">
              <w:rPr>
                <w:rFonts w:ascii="Times" w:hAnsi="Times"/>
                <w:color w:val="000000"/>
              </w:rPr>
              <w:t>44</w:t>
            </w:r>
          </w:p>
        </w:tc>
        <w:tc>
          <w:tcPr>
            <w:tcW w:w="1460" w:type="dxa"/>
            <w:tcBorders>
              <w:top w:val="nil"/>
              <w:left w:val="nil"/>
              <w:bottom w:val="nil"/>
              <w:right w:val="nil"/>
            </w:tcBorders>
            <w:shd w:val="clear" w:color="000000" w:fill="C0E6F5"/>
            <w:noWrap/>
            <w:vAlign w:val="center"/>
            <w:hideMark/>
          </w:tcPr>
          <w:p w14:paraId="51665DB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5F25487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6</w:t>
            </w:r>
          </w:p>
        </w:tc>
      </w:tr>
      <w:tr w:rsidR="00E35A51" w:rsidRPr="009553D8" w14:paraId="0C03E11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E36546F"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5521E10" w14:textId="77777777" w:rsidR="00E35A51" w:rsidRPr="009553D8" w:rsidRDefault="00E35A51">
            <w:pPr>
              <w:jc w:val="center"/>
              <w:rPr>
                <w:rFonts w:ascii="Times" w:hAnsi="Times"/>
                <w:color w:val="000000"/>
              </w:rPr>
            </w:pPr>
            <w:r w:rsidRPr="009553D8">
              <w:rPr>
                <w:rFonts w:ascii="Times" w:hAnsi="Times"/>
                <w:color w:val="000000"/>
              </w:rPr>
              <w:t>48</w:t>
            </w:r>
          </w:p>
        </w:tc>
        <w:tc>
          <w:tcPr>
            <w:tcW w:w="1460" w:type="dxa"/>
            <w:tcBorders>
              <w:top w:val="nil"/>
              <w:left w:val="nil"/>
              <w:bottom w:val="nil"/>
              <w:right w:val="nil"/>
            </w:tcBorders>
            <w:shd w:val="clear" w:color="000000" w:fill="C0E6F5"/>
            <w:noWrap/>
            <w:vAlign w:val="center"/>
            <w:hideMark/>
          </w:tcPr>
          <w:p w14:paraId="2A58097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0E7079F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5</w:t>
            </w:r>
          </w:p>
        </w:tc>
      </w:tr>
      <w:tr w:rsidR="00E35A51" w:rsidRPr="009553D8" w14:paraId="5A43D218"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BDFA3A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D94EA4C" w14:textId="77777777" w:rsidR="00E35A51" w:rsidRPr="009553D8" w:rsidRDefault="00E35A51">
            <w:pPr>
              <w:jc w:val="center"/>
              <w:rPr>
                <w:rFonts w:ascii="Times" w:hAnsi="Times"/>
                <w:color w:val="000000"/>
              </w:rPr>
            </w:pPr>
            <w:r w:rsidRPr="009553D8">
              <w:rPr>
                <w:rFonts w:ascii="Times" w:hAnsi="Times"/>
                <w:color w:val="000000"/>
              </w:rPr>
              <w:t>52</w:t>
            </w:r>
          </w:p>
        </w:tc>
        <w:tc>
          <w:tcPr>
            <w:tcW w:w="1460" w:type="dxa"/>
            <w:tcBorders>
              <w:top w:val="nil"/>
              <w:left w:val="nil"/>
              <w:bottom w:val="nil"/>
              <w:right w:val="nil"/>
            </w:tcBorders>
            <w:shd w:val="clear" w:color="000000" w:fill="C0E6F5"/>
            <w:noWrap/>
            <w:vAlign w:val="center"/>
            <w:hideMark/>
          </w:tcPr>
          <w:p w14:paraId="74ED2FC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4A4F2B7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21</w:t>
            </w:r>
          </w:p>
        </w:tc>
      </w:tr>
      <w:tr w:rsidR="00E35A51" w:rsidRPr="009553D8" w14:paraId="3B5E3E9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6DFB656"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F62F65A" w14:textId="77777777" w:rsidR="00E35A51" w:rsidRPr="009553D8" w:rsidRDefault="00E35A51">
            <w:pPr>
              <w:jc w:val="center"/>
              <w:rPr>
                <w:rFonts w:ascii="Times" w:hAnsi="Times"/>
                <w:color w:val="000000"/>
              </w:rPr>
            </w:pPr>
            <w:r w:rsidRPr="009553D8">
              <w:rPr>
                <w:rFonts w:ascii="Times" w:hAnsi="Times"/>
                <w:color w:val="000000"/>
              </w:rPr>
              <w:t>56</w:t>
            </w:r>
          </w:p>
        </w:tc>
        <w:tc>
          <w:tcPr>
            <w:tcW w:w="1460" w:type="dxa"/>
            <w:tcBorders>
              <w:top w:val="nil"/>
              <w:left w:val="nil"/>
              <w:bottom w:val="nil"/>
              <w:right w:val="nil"/>
            </w:tcBorders>
            <w:shd w:val="clear" w:color="000000" w:fill="C0E6F5"/>
            <w:noWrap/>
            <w:vAlign w:val="center"/>
            <w:hideMark/>
          </w:tcPr>
          <w:p w14:paraId="1291D74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7FFD818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2</w:t>
            </w:r>
          </w:p>
        </w:tc>
      </w:tr>
      <w:tr w:rsidR="00E35A51" w:rsidRPr="009553D8" w14:paraId="20DA1ED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993926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D643CB5" w14:textId="77777777" w:rsidR="00E35A51" w:rsidRPr="009553D8" w:rsidRDefault="00E35A51">
            <w:pPr>
              <w:jc w:val="center"/>
              <w:rPr>
                <w:rFonts w:ascii="Times" w:hAnsi="Times"/>
                <w:color w:val="000000"/>
              </w:rPr>
            </w:pPr>
            <w:r w:rsidRPr="009553D8">
              <w:rPr>
                <w:rFonts w:ascii="Times" w:hAnsi="Times"/>
                <w:color w:val="000000"/>
              </w:rPr>
              <w:t>61</w:t>
            </w:r>
          </w:p>
        </w:tc>
        <w:tc>
          <w:tcPr>
            <w:tcW w:w="1460" w:type="dxa"/>
            <w:tcBorders>
              <w:top w:val="nil"/>
              <w:left w:val="nil"/>
              <w:bottom w:val="nil"/>
              <w:right w:val="nil"/>
            </w:tcBorders>
            <w:shd w:val="clear" w:color="000000" w:fill="C0E6F5"/>
            <w:noWrap/>
            <w:vAlign w:val="center"/>
            <w:hideMark/>
          </w:tcPr>
          <w:p w14:paraId="2979A39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3A85249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2</w:t>
            </w:r>
          </w:p>
        </w:tc>
      </w:tr>
      <w:tr w:rsidR="00E35A51" w:rsidRPr="009553D8" w14:paraId="4963E98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ADE9B83"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900D644" w14:textId="77777777" w:rsidR="00E35A51" w:rsidRPr="009553D8" w:rsidRDefault="00E35A51">
            <w:pPr>
              <w:jc w:val="center"/>
              <w:rPr>
                <w:rFonts w:ascii="Times" w:hAnsi="Times"/>
                <w:color w:val="000000"/>
              </w:rPr>
            </w:pPr>
            <w:r w:rsidRPr="009553D8">
              <w:rPr>
                <w:rFonts w:ascii="Times" w:hAnsi="Times"/>
                <w:color w:val="000000"/>
              </w:rPr>
              <w:t>75</w:t>
            </w:r>
          </w:p>
        </w:tc>
        <w:tc>
          <w:tcPr>
            <w:tcW w:w="1460" w:type="dxa"/>
            <w:tcBorders>
              <w:top w:val="nil"/>
              <w:left w:val="nil"/>
              <w:bottom w:val="nil"/>
              <w:right w:val="nil"/>
            </w:tcBorders>
            <w:shd w:val="clear" w:color="000000" w:fill="C0E6F5"/>
            <w:noWrap/>
            <w:vAlign w:val="center"/>
            <w:hideMark/>
          </w:tcPr>
          <w:p w14:paraId="3028DB47"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2A70EDE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4</w:t>
            </w:r>
          </w:p>
        </w:tc>
      </w:tr>
      <w:tr w:rsidR="00E35A51" w:rsidRPr="009553D8" w14:paraId="340F24B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9037AE6"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58E97A2" w14:textId="77777777" w:rsidR="00E35A51" w:rsidRPr="009553D8" w:rsidRDefault="00E35A51">
            <w:pPr>
              <w:jc w:val="center"/>
              <w:rPr>
                <w:rFonts w:ascii="Times" w:hAnsi="Times"/>
                <w:color w:val="000000"/>
              </w:rPr>
            </w:pPr>
            <w:r w:rsidRPr="009553D8">
              <w:rPr>
                <w:rFonts w:ascii="Times" w:hAnsi="Times"/>
                <w:color w:val="000000"/>
              </w:rPr>
              <w:t>80</w:t>
            </w:r>
          </w:p>
        </w:tc>
        <w:tc>
          <w:tcPr>
            <w:tcW w:w="1460" w:type="dxa"/>
            <w:tcBorders>
              <w:top w:val="nil"/>
              <w:left w:val="nil"/>
              <w:bottom w:val="nil"/>
              <w:right w:val="nil"/>
            </w:tcBorders>
            <w:shd w:val="clear" w:color="000000" w:fill="C0E6F5"/>
            <w:noWrap/>
            <w:vAlign w:val="center"/>
            <w:hideMark/>
          </w:tcPr>
          <w:p w14:paraId="3A5BDFA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71A0775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2</w:t>
            </w:r>
          </w:p>
        </w:tc>
      </w:tr>
      <w:tr w:rsidR="00E35A51" w:rsidRPr="009553D8" w14:paraId="156487E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401424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F593D11" w14:textId="77777777" w:rsidR="00E35A51" w:rsidRPr="009553D8" w:rsidRDefault="00E35A51">
            <w:pPr>
              <w:jc w:val="center"/>
              <w:rPr>
                <w:rFonts w:ascii="Times" w:hAnsi="Times"/>
                <w:color w:val="000000"/>
              </w:rPr>
            </w:pPr>
            <w:r w:rsidRPr="009553D8">
              <w:rPr>
                <w:rFonts w:ascii="Times" w:hAnsi="Times"/>
                <w:color w:val="000000"/>
              </w:rPr>
              <w:t>87</w:t>
            </w:r>
          </w:p>
        </w:tc>
        <w:tc>
          <w:tcPr>
            <w:tcW w:w="1460" w:type="dxa"/>
            <w:tcBorders>
              <w:top w:val="nil"/>
              <w:left w:val="nil"/>
              <w:bottom w:val="nil"/>
              <w:right w:val="nil"/>
            </w:tcBorders>
            <w:shd w:val="clear" w:color="000000" w:fill="C0E6F5"/>
            <w:noWrap/>
            <w:vAlign w:val="center"/>
            <w:hideMark/>
          </w:tcPr>
          <w:p w14:paraId="1D889EC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1D3F030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06</w:t>
            </w:r>
          </w:p>
        </w:tc>
      </w:tr>
      <w:tr w:rsidR="00E35A51" w:rsidRPr="009553D8" w14:paraId="1E36BEBE"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CBF5B26"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418A8A7" w14:textId="77777777" w:rsidR="00E35A51" w:rsidRPr="009553D8" w:rsidRDefault="00E35A51">
            <w:pPr>
              <w:jc w:val="center"/>
              <w:rPr>
                <w:rFonts w:ascii="Times" w:hAnsi="Times"/>
                <w:color w:val="000000"/>
              </w:rPr>
            </w:pPr>
            <w:r w:rsidRPr="009553D8">
              <w:rPr>
                <w:rFonts w:ascii="Times" w:hAnsi="Times"/>
                <w:color w:val="000000"/>
              </w:rPr>
              <w:t>89</w:t>
            </w:r>
          </w:p>
        </w:tc>
        <w:tc>
          <w:tcPr>
            <w:tcW w:w="1460" w:type="dxa"/>
            <w:tcBorders>
              <w:top w:val="nil"/>
              <w:left w:val="nil"/>
              <w:bottom w:val="nil"/>
              <w:right w:val="nil"/>
            </w:tcBorders>
            <w:shd w:val="clear" w:color="000000" w:fill="C0E6F5"/>
            <w:noWrap/>
            <w:vAlign w:val="center"/>
            <w:hideMark/>
          </w:tcPr>
          <w:p w14:paraId="210B056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3EDC22F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3</w:t>
            </w:r>
          </w:p>
        </w:tc>
      </w:tr>
      <w:tr w:rsidR="00E35A51" w:rsidRPr="009553D8" w14:paraId="2E381A6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5404468"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D8D2B42" w14:textId="77777777" w:rsidR="00E35A51" w:rsidRPr="009553D8" w:rsidRDefault="00E35A51">
            <w:pPr>
              <w:jc w:val="center"/>
              <w:rPr>
                <w:rFonts w:ascii="Times" w:hAnsi="Times"/>
                <w:color w:val="000000"/>
              </w:rPr>
            </w:pPr>
            <w:r w:rsidRPr="009553D8">
              <w:rPr>
                <w:rFonts w:ascii="Times" w:hAnsi="Times"/>
                <w:color w:val="000000"/>
              </w:rPr>
              <w:t>94</w:t>
            </w:r>
          </w:p>
        </w:tc>
        <w:tc>
          <w:tcPr>
            <w:tcW w:w="1460" w:type="dxa"/>
            <w:tcBorders>
              <w:top w:val="nil"/>
              <w:left w:val="nil"/>
              <w:bottom w:val="nil"/>
              <w:right w:val="nil"/>
            </w:tcBorders>
            <w:shd w:val="clear" w:color="000000" w:fill="C0E6F5"/>
            <w:noWrap/>
            <w:vAlign w:val="center"/>
            <w:hideMark/>
          </w:tcPr>
          <w:p w14:paraId="2BC18F3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w:t>
            </w:r>
          </w:p>
        </w:tc>
        <w:tc>
          <w:tcPr>
            <w:tcW w:w="2640" w:type="dxa"/>
            <w:tcBorders>
              <w:top w:val="nil"/>
              <w:left w:val="nil"/>
              <w:bottom w:val="nil"/>
              <w:right w:val="single" w:sz="8" w:space="0" w:color="auto"/>
            </w:tcBorders>
            <w:shd w:val="clear" w:color="000000" w:fill="C1F0C8"/>
            <w:noWrap/>
            <w:vAlign w:val="center"/>
            <w:hideMark/>
          </w:tcPr>
          <w:p w14:paraId="3BA1189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9</w:t>
            </w:r>
          </w:p>
        </w:tc>
      </w:tr>
      <w:tr w:rsidR="00E35A51" w:rsidRPr="009553D8" w14:paraId="5226E2CC"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9592C25"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CFF5BAA" w14:textId="77777777" w:rsidR="00E35A51" w:rsidRPr="009553D8" w:rsidRDefault="00E35A51">
            <w:pPr>
              <w:jc w:val="center"/>
              <w:rPr>
                <w:rFonts w:ascii="Times" w:hAnsi="Times"/>
                <w:color w:val="000000"/>
              </w:rPr>
            </w:pPr>
            <w:r w:rsidRPr="009553D8">
              <w:rPr>
                <w:rFonts w:ascii="Times" w:hAnsi="Times"/>
                <w:color w:val="000000"/>
              </w:rPr>
              <w:t>15</w:t>
            </w:r>
          </w:p>
        </w:tc>
        <w:tc>
          <w:tcPr>
            <w:tcW w:w="1460" w:type="dxa"/>
            <w:tcBorders>
              <w:top w:val="nil"/>
              <w:left w:val="nil"/>
              <w:bottom w:val="nil"/>
              <w:right w:val="nil"/>
            </w:tcBorders>
            <w:shd w:val="clear" w:color="000000" w:fill="C0E6F5"/>
            <w:noWrap/>
            <w:vAlign w:val="center"/>
            <w:hideMark/>
          </w:tcPr>
          <w:p w14:paraId="5B6C4287"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6341109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7</w:t>
            </w:r>
          </w:p>
        </w:tc>
      </w:tr>
      <w:tr w:rsidR="00E35A51" w:rsidRPr="009553D8" w14:paraId="1B8C5FF2"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8D799C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2344AAE" w14:textId="77777777" w:rsidR="00E35A51" w:rsidRPr="009553D8" w:rsidRDefault="00E35A51">
            <w:pPr>
              <w:jc w:val="center"/>
              <w:rPr>
                <w:rFonts w:ascii="Times" w:hAnsi="Times"/>
                <w:color w:val="000000"/>
              </w:rPr>
            </w:pPr>
            <w:r w:rsidRPr="009553D8">
              <w:rPr>
                <w:rFonts w:ascii="Times" w:hAnsi="Times"/>
                <w:color w:val="000000"/>
              </w:rPr>
              <w:t>29</w:t>
            </w:r>
          </w:p>
        </w:tc>
        <w:tc>
          <w:tcPr>
            <w:tcW w:w="1460" w:type="dxa"/>
            <w:tcBorders>
              <w:top w:val="nil"/>
              <w:left w:val="nil"/>
              <w:bottom w:val="nil"/>
              <w:right w:val="nil"/>
            </w:tcBorders>
            <w:shd w:val="clear" w:color="000000" w:fill="C0E6F5"/>
            <w:noWrap/>
            <w:vAlign w:val="center"/>
            <w:hideMark/>
          </w:tcPr>
          <w:p w14:paraId="6B21BCB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0850B71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4</w:t>
            </w:r>
          </w:p>
        </w:tc>
      </w:tr>
      <w:tr w:rsidR="00E35A51" w:rsidRPr="009553D8" w14:paraId="0EC75B1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3498D0B"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7B4DFCC" w14:textId="77777777" w:rsidR="00E35A51" w:rsidRPr="009553D8" w:rsidRDefault="00E35A51">
            <w:pPr>
              <w:jc w:val="center"/>
              <w:rPr>
                <w:rFonts w:ascii="Times" w:hAnsi="Times"/>
                <w:color w:val="000000"/>
              </w:rPr>
            </w:pPr>
            <w:r w:rsidRPr="009553D8">
              <w:rPr>
                <w:rFonts w:ascii="Times" w:hAnsi="Times"/>
                <w:color w:val="000000"/>
              </w:rPr>
              <w:t>31</w:t>
            </w:r>
          </w:p>
        </w:tc>
        <w:tc>
          <w:tcPr>
            <w:tcW w:w="1460" w:type="dxa"/>
            <w:tcBorders>
              <w:top w:val="nil"/>
              <w:left w:val="nil"/>
              <w:bottom w:val="nil"/>
              <w:right w:val="nil"/>
            </w:tcBorders>
            <w:shd w:val="clear" w:color="000000" w:fill="C0E6F5"/>
            <w:noWrap/>
            <w:vAlign w:val="center"/>
            <w:hideMark/>
          </w:tcPr>
          <w:p w14:paraId="20FA783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43E3A1E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9</w:t>
            </w:r>
          </w:p>
        </w:tc>
      </w:tr>
      <w:tr w:rsidR="00E35A51" w:rsidRPr="009553D8" w14:paraId="16D006E2"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0FF177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534F9D8" w14:textId="77777777" w:rsidR="00E35A51" w:rsidRPr="009553D8" w:rsidRDefault="00E35A51">
            <w:pPr>
              <w:jc w:val="center"/>
              <w:rPr>
                <w:rFonts w:ascii="Times" w:hAnsi="Times"/>
                <w:color w:val="000000"/>
              </w:rPr>
            </w:pPr>
            <w:r w:rsidRPr="009553D8">
              <w:rPr>
                <w:rFonts w:ascii="Times" w:hAnsi="Times"/>
                <w:color w:val="000000"/>
              </w:rPr>
              <w:t>41</w:t>
            </w:r>
          </w:p>
        </w:tc>
        <w:tc>
          <w:tcPr>
            <w:tcW w:w="1460" w:type="dxa"/>
            <w:tcBorders>
              <w:top w:val="nil"/>
              <w:left w:val="nil"/>
              <w:bottom w:val="nil"/>
              <w:right w:val="nil"/>
            </w:tcBorders>
            <w:shd w:val="clear" w:color="000000" w:fill="C0E6F5"/>
            <w:noWrap/>
            <w:vAlign w:val="center"/>
            <w:hideMark/>
          </w:tcPr>
          <w:p w14:paraId="7C61885D"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44B96121"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25</w:t>
            </w:r>
          </w:p>
        </w:tc>
      </w:tr>
      <w:tr w:rsidR="00E35A51" w:rsidRPr="009553D8" w14:paraId="3C2505B4"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5A4C20D"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CB53E2B" w14:textId="77777777" w:rsidR="00E35A51" w:rsidRPr="009553D8" w:rsidRDefault="00E35A51">
            <w:pPr>
              <w:jc w:val="center"/>
              <w:rPr>
                <w:rFonts w:ascii="Times" w:hAnsi="Times"/>
                <w:color w:val="000000"/>
              </w:rPr>
            </w:pPr>
            <w:r w:rsidRPr="009553D8">
              <w:rPr>
                <w:rFonts w:ascii="Times" w:hAnsi="Times"/>
                <w:color w:val="000000"/>
              </w:rPr>
              <w:t>47</w:t>
            </w:r>
          </w:p>
        </w:tc>
        <w:tc>
          <w:tcPr>
            <w:tcW w:w="1460" w:type="dxa"/>
            <w:tcBorders>
              <w:top w:val="nil"/>
              <w:left w:val="nil"/>
              <w:bottom w:val="nil"/>
              <w:right w:val="nil"/>
            </w:tcBorders>
            <w:shd w:val="clear" w:color="000000" w:fill="C0E6F5"/>
            <w:noWrap/>
            <w:vAlign w:val="center"/>
            <w:hideMark/>
          </w:tcPr>
          <w:p w14:paraId="301EE27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2BE2F02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24</w:t>
            </w:r>
          </w:p>
        </w:tc>
      </w:tr>
      <w:tr w:rsidR="00E35A51" w:rsidRPr="009553D8" w14:paraId="5B8DEF6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358A0E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A22C2CC" w14:textId="77777777" w:rsidR="00E35A51" w:rsidRPr="009553D8" w:rsidRDefault="00E35A51">
            <w:pPr>
              <w:jc w:val="center"/>
              <w:rPr>
                <w:rFonts w:ascii="Times" w:hAnsi="Times"/>
                <w:color w:val="000000"/>
              </w:rPr>
            </w:pPr>
            <w:r w:rsidRPr="009553D8">
              <w:rPr>
                <w:rFonts w:ascii="Times" w:hAnsi="Times"/>
                <w:color w:val="000000"/>
              </w:rPr>
              <w:t>50</w:t>
            </w:r>
          </w:p>
        </w:tc>
        <w:tc>
          <w:tcPr>
            <w:tcW w:w="1460" w:type="dxa"/>
            <w:tcBorders>
              <w:top w:val="nil"/>
              <w:left w:val="nil"/>
              <w:bottom w:val="nil"/>
              <w:right w:val="nil"/>
            </w:tcBorders>
            <w:shd w:val="clear" w:color="000000" w:fill="C0E6F5"/>
            <w:noWrap/>
            <w:vAlign w:val="center"/>
            <w:hideMark/>
          </w:tcPr>
          <w:p w14:paraId="1297DB2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66BF7F9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56</w:t>
            </w:r>
          </w:p>
        </w:tc>
      </w:tr>
      <w:tr w:rsidR="00E35A51" w:rsidRPr="009553D8" w14:paraId="5A512C4D"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F267425"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142A9F3" w14:textId="77777777" w:rsidR="00E35A51" w:rsidRPr="009553D8" w:rsidRDefault="00E35A51">
            <w:pPr>
              <w:jc w:val="center"/>
              <w:rPr>
                <w:rFonts w:ascii="Times" w:hAnsi="Times"/>
                <w:color w:val="000000"/>
              </w:rPr>
            </w:pPr>
            <w:r w:rsidRPr="009553D8">
              <w:rPr>
                <w:rFonts w:ascii="Times" w:hAnsi="Times"/>
                <w:color w:val="000000"/>
              </w:rPr>
              <w:t>55</w:t>
            </w:r>
          </w:p>
        </w:tc>
        <w:tc>
          <w:tcPr>
            <w:tcW w:w="1460" w:type="dxa"/>
            <w:tcBorders>
              <w:top w:val="nil"/>
              <w:left w:val="nil"/>
              <w:bottom w:val="nil"/>
              <w:right w:val="nil"/>
            </w:tcBorders>
            <w:shd w:val="clear" w:color="000000" w:fill="C0E6F5"/>
            <w:noWrap/>
            <w:vAlign w:val="center"/>
            <w:hideMark/>
          </w:tcPr>
          <w:p w14:paraId="657EA88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4713B69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5</w:t>
            </w:r>
          </w:p>
        </w:tc>
      </w:tr>
      <w:tr w:rsidR="00E35A51" w:rsidRPr="009553D8" w14:paraId="364D5160"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71D779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080B73D" w14:textId="77777777" w:rsidR="00E35A51" w:rsidRPr="009553D8" w:rsidRDefault="00E35A51">
            <w:pPr>
              <w:jc w:val="center"/>
              <w:rPr>
                <w:rFonts w:ascii="Times" w:hAnsi="Times"/>
                <w:color w:val="000000"/>
              </w:rPr>
            </w:pPr>
            <w:r w:rsidRPr="009553D8">
              <w:rPr>
                <w:rFonts w:ascii="Times" w:hAnsi="Times"/>
                <w:color w:val="000000"/>
              </w:rPr>
              <w:t>59</w:t>
            </w:r>
          </w:p>
        </w:tc>
        <w:tc>
          <w:tcPr>
            <w:tcW w:w="1460" w:type="dxa"/>
            <w:tcBorders>
              <w:top w:val="nil"/>
              <w:left w:val="nil"/>
              <w:bottom w:val="nil"/>
              <w:right w:val="nil"/>
            </w:tcBorders>
            <w:shd w:val="clear" w:color="000000" w:fill="C0E6F5"/>
            <w:noWrap/>
            <w:vAlign w:val="center"/>
            <w:hideMark/>
          </w:tcPr>
          <w:p w14:paraId="2502769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6A8CCAC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1</w:t>
            </w:r>
          </w:p>
        </w:tc>
      </w:tr>
      <w:tr w:rsidR="00E35A51" w:rsidRPr="009553D8" w14:paraId="44857CDE"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4F37921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1ED2BE4" w14:textId="77777777" w:rsidR="00E35A51" w:rsidRPr="009553D8" w:rsidRDefault="00E35A51">
            <w:pPr>
              <w:jc w:val="center"/>
              <w:rPr>
                <w:rFonts w:ascii="Times" w:hAnsi="Times"/>
                <w:color w:val="000000"/>
              </w:rPr>
            </w:pPr>
            <w:r w:rsidRPr="009553D8">
              <w:rPr>
                <w:rFonts w:ascii="Times" w:hAnsi="Times"/>
                <w:color w:val="000000"/>
              </w:rPr>
              <w:t>60</w:t>
            </w:r>
          </w:p>
        </w:tc>
        <w:tc>
          <w:tcPr>
            <w:tcW w:w="1460" w:type="dxa"/>
            <w:tcBorders>
              <w:top w:val="nil"/>
              <w:left w:val="nil"/>
              <w:bottom w:val="nil"/>
              <w:right w:val="nil"/>
            </w:tcBorders>
            <w:shd w:val="clear" w:color="000000" w:fill="C0E6F5"/>
            <w:noWrap/>
            <w:vAlign w:val="center"/>
            <w:hideMark/>
          </w:tcPr>
          <w:p w14:paraId="22B99D00"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45C8D44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1</w:t>
            </w:r>
          </w:p>
        </w:tc>
      </w:tr>
      <w:tr w:rsidR="00E35A51" w:rsidRPr="009553D8" w14:paraId="1CB94148"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01423E5"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FB1DA77" w14:textId="77777777" w:rsidR="00E35A51" w:rsidRPr="009553D8" w:rsidRDefault="00E35A51">
            <w:pPr>
              <w:jc w:val="center"/>
              <w:rPr>
                <w:rFonts w:ascii="Times" w:hAnsi="Times"/>
                <w:color w:val="000000"/>
              </w:rPr>
            </w:pPr>
            <w:r w:rsidRPr="009553D8">
              <w:rPr>
                <w:rFonts w:ascii="Times" w:hAnsi="Times"/>
                <w:color w:val="000000"/>
              </w:rPr>
              <w:t>71</w:t>
            </w:r>
          </w:p>
        </w:tc>
        <w:tc>
          <w:tcPr>
            <w:tcW w:w="1460" w:type="dxa"/>
            <w:tcBorders>
              <w:top w:val="nil"/>
              <w:left w:val="nil"/>
              <w:bottom w:val="nil"/>
              <w:right w:val="nil"/>
            </w:tcBorders>
            <w:shd w:val="clear" w:color="000000" w:fill="C0E6F5"/>
            <w:noWrap/>
            <w:vAlign w:val="center"/>
            <w:hideMark/>
          </w:tcPr>
          <w:p w14:paraId="5516CBA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668F2632"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4</w:t>
            </w:r>
          </w:p>
        </w:tc>
      </w:tr>
      <w:tr w:rsidR="00E35A51" w:rsidRPr="009553D8" w14:paraId="73C201DF"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0A0A16F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01FB0DC" w14:textId="77777777" w:rsidR="00E35A51" w:rsidRPr="009553D8" w:rsidRDefault="00E35A51">
            <w:pPr>
              <w:jc w:val="center"/>
              <w:rPr>
                <w:rFonts w:ascii="Times" w:hAnsi="Times"/>
                <w:color w:val="000000"/>
              </w:rPr>
            </w:pPr>
            <w:r w:rsidRPr="009553D8">
              <w:rPr>
                <w:rFonts w:ascii="Times" w:hAnsi="Times"/>
                <w:color w:val="000000"/>
              </w:rPr>
              <w:t>76</w:t>
            </w:r>
          </w:p>
        </w:tc>
        <w:tc>
          <w:tcPr>
            <w:tcW w:w="1460" w:type="dxa"/>
            <w:tcBorders>
              <w:top w:val="nil"/>
              <w:left w:val="nil"/>
              <w:bottom w:val="nil"/>
              <w:right w:val="nil"/>
            </w:tcBorders>
            <w:shd w:val="clear" w:color="000000" w:fill="C0E6F5"/>
            <w:noWrap/>
            <w:vAlign w:val="center"/>
            <w:hideMark/>
          </w:tcPr>
          <w:p w14:paraId="1AD0CB6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5718F6D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4</w:t>
            </w:r>
          </w:p>
        </w:tc>
      </w:tr>
      <w:tr w:rsidR="00E35A51" w:rsidRPr="009553D8" w14:paraId="59D41C93"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74CEC690"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BA47A93" w14:textId="77777777" w:rsidR="00E35A51" w:rsidRPr="009553D8" w:rsidRDefault="00E35A51">
            <w:pPr>
              <w:jc w:val="center"/>
              <w:rPr>
                <w:rFonts w:ascii="Times" w:hAnsi="Times"/>
                <w:color w:val="000000"/>
              </w:rPr>
            </w:pPr>
            <w:r w:rsidRPr="009553D8">
              <w:rPr>
                <w:rFonts w:ascii="Times" w:hAnsi="Times"/>
                <w:color w:val="000000"/>
              </w:rPr>
              <w:t>78</w:t>
            </w:r>
          </w:p>
        </w:tc>
        <w:tc>
          <w:tcPr>
            <w:tcW w:w="1460" w:type="dxa"/>
            <w:tcBorders>
              <w:top w:val="nil"/>
              <w:left w:val="nil"/>
              <w:bottom w:val="nil"/>
              <w:right w:val="nil"/>
            </w:tcBorders>
            <w:shd w:val="clear" w:color="000000" w:fill="C0E6F5"/>
            <w:noWrap/>
            <w:vAlign w:val="center"/>
            <w:hideMark/>
          </w:tcPr>
          <w:p w14:paraId="2FFF216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69B181F9"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8</w:t>
            </w:r>
          </w:p>
        </w:tc>
      </w:tr>
      <w:tr w:rsidR="00E35A51" w:rsidRPr="009553D8" w14:paraId="4F1CBFDE"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9591B8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A82DC7F" w14:textId="77777777" w:rsidR="00E35A51" w:rsidRPr="009553D8" w:rsidRDefault="00E35A51">
            <w:pPr>
              <w:jc w:val="center"/>
              <w:rPr>
                <w:rFonts w:ascii="Times" w:hAnsi="Times"/>
                <w:color w:val="000000"/>
              </w:rPr>
            </w:pPr>
            <w:r w:rsidRPr="009553D8">
              <w:rPr>
                <w:rFonts w:ascii="Times" w:hAnsi="Times"/>
                <w:color w:val="000000"/>
              </w:rPr>
              <w:t>83</w:t>
            </w:r>
          </w:p>
        </w:tc>
        <w:tc>
          <w:tcPr>
            <w:tcW w:w="1460" w:type="dxa"/>
            <w:tcBorders>
              <w:top w:val="nil"/>
              <w:left w:val="nil"/>
              <w:bottom w:val="nil"/>
              <w:right w:val="nil"/>
            </w:tcBorders>
            <w:shd w:val="clear" w:color="000000" w:fill="C0E6F5"/>
            <w:noWrap/>
            <w:vAlign w:val="center"/>
            <w:hideMark/>
          </w:tcPr>
          <w:p w14:paraId="7951B9A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4F4CC48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76</w:t>
            </w:r>
          </w:p>
        </w:tc>
      </w:tr>
      <w:tr w:rsidR="00E35A51" w:rsidRPr="009553D8" w14:paraId="66046DA8"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CF98A68"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C3F7AB2" w14:textId="77777777" w:rsidR="00E35A51" w:rsidRPr="009553D8" w:rsidRDefault="00E35A51">
            <w:pPr>
              <w:jc w:val="center"/>
              <w:rPr>
                <w:rFonts w:ascii="Times" w:hAnsi="Times"/>
                <w:color w:val="000000"/>
              </w:rPr>
            </w:pPr>
            <w:r w:rsidRPr="009553D8">
              <w:rPr>
                <w:rFonts w:ascii="Times" w:hAnsi="Times"/>
                <w:color w:val="000000"/>
              </w:rPr>
              <w:t>84</w:t>
            </w:r>
          </w:p>
        </w:tc>
        <w:tc>
          <w:tcPr>
            <w:tcW w:w="1460" w:type="dxa"/>
            <w:tcBorders>
              <w:top w:val="nil"/>
              <w:left w:val="nil"/>
              <w:bottom w:val="nil"/>
              <w:right w:val="nil"/>
            </w:tcBorders>
            <w:shd w:val="clear" w:color="000000" w:fill="C0E6F5"/>
            <w:noWrap/>
            <w:vAlign w:val="center"/>
            <w:hideMark/>
          </w:tcPr>
          <w:p w14:paraId="1A52BA0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72B6B32B"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6</w:t>
            </w:r>
          </w:p>
        </w:tc>
      </w:tr>
      <w:tr w:rsidR="00E35A51" w:rsidRPr="009553D8" w14:paraId="34618206"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52EFBBBE"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2024F93" w14:textId="77777777" w:rsidR="00E35A51" w:rsidRPr="009553D8" w:rsidRDefault="00E35A51">
            <w:pPr>
              <w:jc w:val="center"/>
              <w:rPr>
                <w:rFonts w:ascii="Times" w:hAnsi="Times"/>
                <w:color w:val="000000"/>
              </w:rPr>
            </w:pPr>
            <w:r w:rsidRPr="009553D8">
              <w:rPr>
                <w:rFonts w:ascii="Times" w:hAnsi="Times"/>
                <w:color w:val="000000"/>
              </w:rPr>
              <w:t>91</w:t>
            </w:r>
          </w:p>
        </w:tc>
        <w:tc>
          <w:tcPr>
            <w:tcW w:w="1460" w:type="dxa"/>
            <w:tcBorders>
              <w:top w:val="nil"/>
              <w:left w:val="nil"/>
              <w:bottom w:val="nil"/>
              <w:right w:val="nil"/>
            </w:tcBorders>
            <w:shd w:val="clear" w:color="000000" w:fill="C0E6F5"/>
            <w:noWrap/>
            <w:vAlign w:val="center"/>
            <w:hideMark/>
          </w:tcPr>
          <w:p w14:paraId="3DB3954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w:t>
            </w:r>
          </w:p>
        </w:tc>
        <w:tc>
          <w:tcPr>
            <w:tcW w:w="2640" w:type="dxa"/>
            <w:tcBorders>
              <w:top w:val="nil"/>
              <w:left w:val="nil"/>
              <w:bottom w:val="nil"/>
              <w:right w:val="single" w:sz="8" w:space="0" w:color="auto"/>
            </w:tcBorders>
            <w:shd w:val="clear" w:color="000000" w:fill="C1F0C8"/>
            <w:noWrap/>
            <w:vAlign w:val="center"/>
            <w:hideMark/>
          </w:tcPr>
          <w:p w14:paraId="2D731E6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31</w:t>
            </w:r>
          </w:p>
        </w:tc>
      </w:tr>
      <w:tr w:rsidR="00E35A51" w:rsidRPr="009553D8" w14:paraId="7C45ED6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1BC5F3A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4210E7C" w14:textId="77777777" w:rsidR="00E35A51" w:rsidRPr="009553D8" w:rsidRDefault="00E35A51">
            <w:pPr>
              <w:jc w:val="center"/>
              <w:rPr>
                <w:rFonts w:ascii="Times" w:hAnsi="Times"/>
                <w:color w:val="000000"/>
              </w:rPr>
            </w:pPr>
            <w:r w:rsidRPr="009553D8">
              <w:rPr>
                <w:rFonts w:ascii="Times" w:hAnsi="Times"/>
                <w:color w:val="000000"/>
              </w:rPr>
              <w:t>1</w:t>
            </w:r>
          </w:p>
        </w:tc>
        <w:tc>
          <w:tcPr>
            <w:tcW w:w="1460" w:type="dxa"/>
            <w:tcBorders>
              <w:top w:val="nil"/>
              <w:left w:val="nil"/>
              <w:bottom w:val="nil"/>
              <w:right w:val="nil"/>
            </w:tcBorders>
            <w:shd w:val="clear" w:color="000000" w:fill="C0E6F5"/>
            <w:noWrap/>
            <w:vAlign w:val="center"/>
            <w:hideMark/>
          </w:tcPr>
          <w:p w14:paraId="53356318"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7</w:t>
            </w:r>
          </w:p>
        </w:tc>
        <w:tc>
          <w:tcPr>
            <w:tcW w:w="2640" w:type="dxa"/>
            <w:tcBorders>
              <w:top w:val="nil"/>
              <w:left w:val="nil"/>
              <w:bottom w:val="nil"/>
              <w:right w:val="single" w:sz="8" w:space="0" w:color="auto"/>
            </w:tcBorders>
            <w:shd w:val="clear" w:color="000000" w:fill="C1F0C8"/>
            <w:noWrap/>
            <w:vAlign w:val="center"/>
            <w:hideMark/>
          </w:tcPr>
          <w:p w14:paraId="4227647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83</w:t>
            </w:r>
          </w:p>
        </w:tc>
      </w:tr>
      <w:tr w:rsidR="00E35A51" w:rsidRPr="009553D8" w14:paraId="4484CCE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21B1E097"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001B5AE" w14:textId="77777777" w:rsidR="00E35A51" w:rsidRPr="009553D8" w:rsidRDefault="00E35A51">
            <w:pPr>
              <w:jc w:val="center"/>
              <w:rPr>
                <w:rFonts w:ascii="Times" w:hAnsi="Times"/>
                <w:color w:val="000000"/>
              </w:rPr>
            </w:pPr>
            <w:r w:rsidRPr="009553D8">
              <w:rPr>
                <w:rFonts w:ascii="Times" w:hAnsi="Times"/>
                <w:color w:val="000000"/>
              </w:rPr>
              <w:t>17</w:t>
            </w:r>
          </w:p>
        </w:tc>
        <w:tc>
          <w:tcPr>
            <w:tcW w:w="1460" w:type="dxa"/>
            <w:tcBorders>
              <w:top w:val="nil"/>
              <w:left w:val="nil"/>
              <w:bottom w:val="nil"/>
              <w:right w:val="nil"/>
            </w:tcBorders>
            <w:shd w:val="clear" w:color="000000" w:fill="C0E6F5"/>
            <w:noWrap/>
            <w:vAlign w:val="center"/>
            <w:hideMark/>
          </w:tcPr>
          <w:p w14:paraId="1CA3B03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7</w:t>
            </w:r>
          </w:p>
        </w:tc>
        <w:tc>
          <w:tcPr>
            <w:tcW w:w="2640" w:type="dxa"/>
            <w:tcBorders>
              <w:top w:val="nil"/>
              <w:left w:val="nil"/>
              <w:bottom w:val="nil"/>
              <w:right w:val="single" w:sz="8" w:space="0" w:color="auto"/>
            </w:tcBorders>
            <w:shd w:val="clear" w:color="000000" w:fill="C1F0C8"/>
            <w:noWrap/>
            <w:vAlign w:val="center"/>
            <w:hideMark/>
          </w:tcPr>
          <w:p w14:paraId="4EAC56A5"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604</w:t>
            </w:r>
          </w:p>
        </w:tc>
      </w:tr>
      <w:tr w:rsidR="00E35A51" w:rsidRPr="009553D8" w14:paraId="525A0E3E"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35B5DFB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D550804" w14:textId="77777777" w:rsidR="00E35A51" w:rsidRPr="009553D8" w:rsidRDefault="00E35A51">
            <w:pPr>
              <w:jc w:val="center"/>
              <w:rPr>
                <w:rFonts w:ascii="Times" w:hAnsi="Times"/>
                <w:color w:val="000000"/>
              </w:rPr>
            </w:pPr>
            <w:r w:rsidRPr="009553D8">
              <w:rPr>
                <w:rFonts w:ascii="Times" w:hAnsi="Times"/>
                <w:color w:val="000000"/>
              </w:rPr>
              <w:t>33</w:t>
            </w:r>
          </w:p>
        </w:tc>
        <w:tc>
          <w:tcPr>
            <w:tcW w:w="1460" w:type="dxa"/>
            <w:tcBorders>
              <w:top w:val="nil"/>
              <w:left w:val="nil"/>
              <w:bottom w:val="nil"/>
              <w:right w:val="nil"/>
            </w:tcBorders>
            <w:shd w:val="clear" w:color="000000" w:fill="C0E6F5"/>
            <w:noWrap/>
            <w:vAlign w:val="center"/>
            <w:hideMark/>
          </w:tcPr>
          <w:p w14:paraId="62213753"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7</w:t>
            </w:r>
          </w:p>
        </w:tc>
        <w:tc>
          <w:tcPr>
            <w:tcW w:w="2640" w:type="dxa"/>
            <w:tcBorders>
              <w:top w:val="nil"/>
              <w:left w:val="nil"/>
              <w:bottom w:val="nil"/>
              <w:right w:val="single" w:sz="8" w:space="0" w:color="auto"/>
            </w:tcBorders>
            <w:shd w:val="clear" w:color="000000" w:fill="C1F0C8"/>
            <w:noWrap/>
            <w:vAlign w:val="center"/>
            <w:hideMark/>
          </w:tcPr>
          <w:p w14:paraId="2F545BFF"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29</w:t>
            </w:r>
          </w:p>
        </w:tc>
      </w:tr>
      <w:tr w:rsidR="00E35A51" w:rsidRPr="009553D8" w14:paraId="1CF49479"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3E13ABC"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29732CF" w14:textId="77777777" w:rsidR="00E35A51" w:rsidRPr="009553D8" w:rsidRDefault="00E35A51">
            <w:pPr>
              <w:jc w:val="center"/>
              <w:rPr>
                <w:rFonts w:ascii="Times" w:hAnsi="Times"/>
                <w:color w:val="000000"/>
              </w:rPr>
            </w:pPr>
            <w:r w:rsidRPr="009553D8">
              <w:rPr>
                <w:rFonts w:ascii="Times" w:hAnsi="Times"/>
                <w:color w:val="000000"/>
              </w:rPr>
              <w:t>35</w:t>
            </w:r>
          </w:p>
        </w:tc>
        <w:tc>
          <w:tcPr>
            <w:tcW w:w="1460" w:type="dxa"/>
            <w:tcBorders>
              <w:top w:val="nil"/>
              <w:left w:val="nil"/>
              <w:bottom w:val="nil"/>
              <w:right w:val="nil"/>
            </w:tcBorders>
            <w:shd w:val="clear" w:color="000000" w:fill="C0E6F5"/>
            <w:noWrap/>
            <w:vAlign w:val="center"/>
            <w:hideMark/>
          </w:tcPr>
          <w:p w14:paraId="0D851A5A"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7</w:t>
            </w:r>
          </w:p>
        </w:tc>
        <w:tc>
          <w:tcPr>
            <w:tcW w:w="2640" w:type="dxa"/>
            <w:tcBorders>
              <w:top w:val="nil"/>
              <w:left w:val="nil"/>
              <w:bottom w:val="nil"/>
              <w:right w:val="single" w:sz="8" w:space="0" w:color="auto"/>
            </w:tcBorders>
            <w:shd w:val="clear" w:color="000000" w:fill="C1F0C8"/>
            <w:noWrap/>
            <w:vAlign w:val="center"/>
            <w:hideMark/>
          </w:tcPr>
          <w:p w14:paraId="4650986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3</w:t>
            </w:r>
          </w:p>
        </w:tc>
      </w:tr>
      <w:tr w:rsidR="00E35A51" w:rsidRPr="009553D8" w14:paraId="3A55DE3F" w14:textId="77777777" w:rsidTr="00E35A51">
        <w:trPr>
          <w:trHeight w:val="320"/>
        </w:trPr>
        <w:tc>
          <w:tcPr>
            <w:tcW w:w="1300" w:type="dxa"/>
            <w:vMerge/>
            <w:tcBorders>
              <w:top w:val="nil"/>
              <w:left w:val="single" w:sz="8" w:space="0" w:color="auto"/>
              <w:bottom w:val="single" w:sz="8" w:space="0" w:color="000000"/>
              <w:right w:val="nil"/>
            </w:tcBorders>
            <w:vAlign w:val="center"/>
            <w:hideMark/>
          </w:tcPr>
          <w:p w14:paraId="6DF097A2" w14:textId="77777777" w:rsidR="00E35A51" w:rsidRPr="009553D8" w:rsidRDefault="00E35A51">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1F60C1A" w14:textId="77777777" w:rsidR="00E35A51" w:rsidRPr="009553D8" w:rsidRDefault="00E35A51">
            <w:pPr>
              <w:jc w:val="center"/>
              <w:rPr>
                <w:rFonts w:ascii="Times" w:hAnsi="Times"/>
                <w:color w:val="000000"/>
              </w:rPr>
            </w:pPr>
            <w:r w:rsidRPr="009553D8">
              <w:rPr>
                <w:rFonts w:ascii="Times" w:hAnsi="Times"/>
                <w:color w:val="000000"/>
              </w:rPr>
              <w:t>95</w:t>
            </w:r>
          </w:p>
        </w:tc>
        <w:tc>
          <w:tcPr>
            <w:tcW w:w="1460" w:type="dxa"/>
            <w:tcBorders>
              <w:top w:val="nil"/>
              <w:left w:val="nil"/>
              <w:bottom w:val="nil"/>
              <w:right w:val="nil"/>
            </w:tcBorders>
            <w:shd w:val="clear" w:color="000000" w:fill="C0E6F5"/>
            <w:noWrap/>
            <w:vAlign w:val="center"/>
            <w:hideMark/>
          </w:tcPr>
          <w:p w14:paraId="173B0ACE"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7</w:t>
            </w:r>
          </w:p>
        </w:tc>
        <w:tc>
          <w:tcPr>
            <w:tcW w:w="2640" w:type="dxa"/>
            <w:tcBorders>
              <w:top w:val="nil"/>
              <w:left w:val="nil"/>
              <w:bottom w:val="nil"/>
              <w:right w:val="single" w:sz="8" w:space="0" w:color="auto"/>
            </w:tcBorders>
            <w:shd w:val="clear" w:color="000000" w:fill="C1F0C8"/>
            <w:noWrap/>
            <w:vAlign w:val="center"/>
            <w:hideMark/>
          </w:tcPr>
          <w:p w14:paraId="4F1A2DA4"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517</w:t>
            </w:r>
          </w:p>
        </w:tc>
      </w:tr>
      <w:tr w:rsidR="00E35A51" w:rsidRPr="009553D8" w14:paraId="533C564F" w14:textId="77777777" w:rsidTr="00E35A51">
        <w:trPr>
          <w:trHeight w:val="340"/>
        </w:trPr>
        <w:tc>
          <w:tcPr>
            <w:tcW w:w="1300" w:type="dxa"/>
            <w:vMerge/>
            <w:tcBorders>
              <w:top w:val="nil"/>
              <w:left w:val="single" w:sz="8" w:space="0" w:color="auto"/>
              <w:bottom w:val="single" w:sz="8" w:space="0" w:color="000000"/>
              <w:right w:val="nil"/>
            </w:tcBorders>
            <w:vAlign w:val="center"/>
            <w:hideMark/>
          </w:tcPr>
          <w:p w14:paraId="0B3BDF6C" w14:textId="77777777" w:rsidR="00E35A51" w:rsidRPr="009553D8" w:rsidRDefault="00E35A51">
            <w:pPr>
              <w:rPr>
                <w:rFonts w:ascii="Times" w:hAnsi="Times"/>
                <w:b/>
                <w:bCs/>
                <w:color w:val="000000"/>
                <w:sz w:val="22"/>
                <w:szCs w:val="22"/>
              </w:rPr>
            </w:pPr>
          </w:p>
        </w:tc>
        <w:tc>
          <w:tcPr>
            <w:tcW w:w="1300" w:type="dxa"/>
            <w:tcBorders>
              <w:top w:val="nil"/>
              <w:left w:val="nil"/>
              <w:bottom w:val="single" w:sz="8" w:space="0" w:color="auto"/>
              <w:right w:val="nil"/>
            </w:tcBorders>
            <w:shd w:val="clear" w:color="auto" w:fill="auto"/>
            <w:noWrap/>
            <w:vAlign w:val="center"/>
            <w:hideMark/>
          </w:tcPr>
          <w:p w14:paraId="12F6DF1F" w14:textId="77777777" w:rsidR="00E35A51" w:rsidRPr="009553D8" w:rsidRDefault="00E35A51">
            <w:pPr>
              <w:jc w:val="center"/>
              <w:rPr>
                <w:rFonts w:ascii="Times" w:hAnsi="Times"/>
                <w:color w:val="000000"/>
              </w:rPr>
            </w:pPr>
            <w:r w:rsidRPr="009553D8">
              <w:rPr>
                <w:rFonts w:ascii="Times" w:hAnsi="Times"/>
                <w:color w:val="000000"/>
              </w:rPr>
              <w:t>16</w:t>
            </w:r>
          </w:p>
        </w:tc>
        <w:tc>
          <w:tcPr>
            <w:tcW w:w="1460" w:type="dxa"/>
            <w:tcBorders>
              <w:top w:val="nil"/>
              <w:left w:val="nil"/>
              <w:bottom w:val="single" w:sz="8" w:space="0" w:color="auto"/>
              <w:right w:val="nil"/>
            </w:tcBorders>
            <w:shd w:val="clear" w:color="000000" w:fill="C0E6F5"/>
            <w:noWrap/>
            <w:vAlign w:val="center"/>
            <w:hideMark/>
          </w:tcPr>
          <w:p w14:paraId="23DA542C"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8</w:t>
            </w:r>
          </w:p>
        </w:tc>
        <w:tc>
          <w:tcPr>
            <w:tcW w:w="2640" w:type="dxa"/>
            <w:tcBorders>
              <w:top w:val="nil"/>
              <w:left w:val="nil"/>
              <w:bottom w:val="single" w:sz="8" w:space="0" w:color="auto"/>
              <w:right w:val="single" w:sz="8" w:space="0" w:color="auto"/>
            </w:tcBorders>
            <w:shd w:val="clear" w:color="000000" w:fill="C1F0C8"/>
            <w:noWrap/>
            <w:vAlign w:val="center"/>
            <w:hideMark/>
          </w:tcPr>
          <w:p w14:paraId="09DBE066" w14:textId="77777777" w:rsidR="00E35A51" w:rsidRPr="009553D8" w:rsidRDefault="00E35A51">
            <w:pPr>
              <w:jc w:val="center"/>
              <w:rPr>
                <w:rFonts w:ascii="Times" w:hAnsi="Times"/>
                <w:color w:val="000000"/>
                <w:sz w:val="22"/>
                <w:szCs w:val="22"/>
              </w:rPr>
            </w:pPr>
            <w:r w:rsidRPr="009553D8">
              <w:rPr>
                <w:rFonts w:ascii="Times" w:hAnsi="Times"/>
                <w:color w:val="000000"/>
                <w:sz w:val="22"/>
                <w:szCs w:val="22"/>
              </w:rPr>
              <w:t>0.463</w:t>
            </w:r>
          </w:p>
        </w:tc>
      </w:tr>
    </w:tbl>
    <w:p w14:paraId="71995997" w14:textId="5054D28D" w:rsidR="00295680" w:rsidRPr="009553D8" w:rsidRDefault="00295680" w:rsidP="00295680">
      <w:pPr>
        <w:pStyle w:val="Heading2"/>
        <w:rPr>
          <w:rFonts w:ascii="Times" w:hAnsi="Times"/>
          <w:sz w:val="42"/>
          <w:szCs w:val="32"/>
        </w:rPr>
      </w:pPr>
      <w:r w:rsidRPr="009553D8">
        <w:rPr>
          <w:rFonts w:ascii="Times" w:hAnsi="Times"/>
        </w:rPr>
        <w:br w:type="page"/>
      </w:r>
    </w:p>
    <w:p w14:paraId="3F89F958" w14:textId="78EE860B" w:rsidR="001236ED" w:rsidRPr="009553D8" w:rsidRDefault="001236ED" w:rsidP="00E35A51">
      <w:pPr>
        <w:pStyle w:val="Heading1"/>
        <w:rPr>
          <w:rFonts w:ascii="Times" w:hAnsi="Times"/>
        </w:rPr>
      </w:pPr>
      <w:bookmarkStart w:id="26" w:name="_Toc183558303"/>
      <w:r w:rsidRPr="009553D8">
        <w:rPr>
          <w:rFonts w:ascii="Times" w:hAnsi="Times"/>
        </w:rPr>
        <w:lastRenderedPageBreak/>
        <w:t xml:space="preserve">Appendix </w:t>
      </w:r>
      <w:r w:rsidR="00295680" w:rsidRPr="009553D8">
        <w:rPr>
          <w:rFonts w:ascii="Times" w:hAnsi="Times"/>
        </w:rPr>
        <w:t>B</w:t>
      </w:r>
      <w:r w:rsidRPr="009553D8">
        <w:rPr>
          <w:rFonts w:ascii="Times" w:hAnsi="Times"/>
        </w:rPr>
        <w:t xml:space="preserve">: </w:t>
      </w:r>
      <w:r w:rsidR="00295680" w:rsidRPr="009553D8">
        <w:rPr>
          <w:rFonts w:ascii="Times" w:hAnsi="Times"/>
        </w:rPr>
        <w:t>Wing Loading Data</w:t>
      </w:r>
      <w:bookmarkEnd w:id="26"/>
    </w:p>
    <w:tbl>
      <w:tblPr>
        <w:tblW w:w="8720" w:type="dxa"/>
        <w:tblLook w:val="04A0" w:firstRow="1" w:lastRow="0" w:firstColumn="1" w:lastColumn="0" w:noHBand="0" w:noVBand="1"/>
      </w:tblPr>
      <w:tblGrid>
        <w:gridCol w:w="1300"/>
        <w:gridCol w:w="1300"/>
        <w:gridCol w:w="2620"/>
        <w:gridCol w:w="3500"/>
      </w:tblGrid>
      <w:tr w:rsidR="00295680" w:rsidRPr="009553D8" w14:paraId="685B0C99" w14:textId="77777777" w:rsidTr="00295680">
        <w:trPr>
          <w:trHeight w:val="320"/>
        </w:trPr>
        <w:tc>
          <w:tcPr>
            <w:tcW w:w="1300" w:type="dxa"/>
            <w:tcBorders>
              <w:top w:val="single" w:sz="8" w:space="0" w:color="auto"/>
              <w:left w:val="single" w:sz="8" w:space="0" w:color="auto"/>
              <w:bottom w:val="single" w:sz="8" w:space="0" w:color="44B3E1"/>
              <w:right w:val="nil"/>
            </w:tcBorders>
            <w:shd w:val="clear" w:color="auto" w:fill="auto"/>
            <w:noWrap/>
            <w:vAlign w:val="center"/>
            <w:hideMark/>
          </w:tcPr>
          <w:p w14:paraId="2C35DA5D" w14:textId="77777777" w:rsidR="00295680" w:rsidRPr="009553D8" w:rsidRDefault="00295680">
            <w:pPr>
              <w:jc w:val="center"/>
              <w:rPr>
                <w:rFonts w:ascii="Times" w:hAnsi="Times"/>
                <w:b/>
                <w:bCs/>
                <w:color w:val="0E2841"/>
                <w:sz w:val="22"/>
                <w:szCs w:val="22"/>
              </w:rPr>
            </w:pPr>
            <w:r w:rsidRPr="009553D8">
              <w:rPr>
                <w:rFonts w:ascii="Times" w:hAnsi="Times"/>
                <w:b/>
                <w:bCs/>
                <w:color w:val="0E2841"/>
                <w:sz w:val="22"/>
                <w:szCs w:val="22"/>
              </w:rPr>
              <w:t>Sample</w:t>
            </w:r>
          </w:p>
        </w:tc>
        <w:tc>
          <w:tcPr>
            <w:tcW w:w="1300" w:type="dxa"/>
            <w:tcBorders>
              <w:top w:val="single" w:sz="8" w:space="0" w:color="auto"/>
              <w:left w:val="nil"/>
              <w:bottom w:val="single" w:sz="8" w:space="0" w:color="44B3E1"/>
              <w:right w:val="nil"/>
            </w:tcBorders>
            <w:shd w:val="clear" w:color="auto" w:fill="auto"/>
            <w:noWrap/>
            <w:vAlign w:val="center"/>
            <w:hideMark/>
          </w:tcPr>
          <w:p w14:paraId="2906F841" w14:textId="77777777" w:rsidR="00295680" w:rsidRPr="009553D8" w:rsidRDefault="00295680">
            <w:pPr>
              <w:jc w:val="center"/>
              <w:rPr>
                <w:rFonts w:ascii="Times" w:hAnsi="Times"/>
                <w:b/>
                <w:bCs/>
                <w:color w:val="0E2841"/>
                <w:sz w:val="22"/>
                <w:szCs w:val="22"/>
              </w:rPr>
            </w:pPr>
            <w:r w:rsidRPr="009553D8">
              <w:rPr>
                <w:rFonts w:ascii="Times" w:hAnsi="Times"/>
                <w:b/>
                <w:bCs/>
                <w:color w:val="0E2841"/>
                <w:sz w:val="22"/>
                <w:szCs w:val="22"/>
              </w:rPr>
              <w:t>id</w:t>
            </w:r>
          </w:p>
        </w:tc>
        <w:tc>
          <w:tcPr>
            <w:tcW w:w="2620" w:type="dxa"/>
            <w:tcBorders>
              <w:top w:val="single" w:sz="8" w:space="0" w:color="auto"/>
              <w:left w:val="nil"/>
              <w:bottom w:val="single" w:sz="8" w:space="0" w:color="44B3E1"/>
              <w:right w:val="nil"/>
            </w:tcBorders>
            <w:shd w:val="clear" w:color="auto" w:fill="auto"/>
            <w:noWrap/>
            <w:vAlign w:val="center"/>
            <w:hideMark/>
          </w:tcPr>
          <w:p w14:paraId="0B6EA09F" w14:textId="77777777" w:rsidR="00295680" w:rsidRPr="009553D8" w:rsidRDefault="00295680">
            <w:pPr>
              <w:jc w:val="center"/>
              <w:rPr>
                <w:rFonts w:ascii="Times" w:hAnsi="Times"/>
                <w:b/>
                <w:bCs/>
                <w:color w:val="0E2841"/>
                <w:sz w:val="22"/>
                <w:szCs w:val="22"/>
              </w:rPr>
            </w:pPr>
            <w:r w:rsidRPr="009553D8">
              <w:rPr>
                <w:rFonts w:ascii="Times" w:hAnsi="Times"/>
                <w:b/>
                <w:bCs/>
                <w:color w:val="0E2841"/>
                <w:sz w:val="22"/>
                <w:szCs w:val="22"/>
              </w:rPr>
              <w:t>Loading: mg/A [kg/m^2]</w:t>
            </w:r>
          </w:p>
        </w:tc>
        <w:tc>
          <w:tcPr>
            <w:tcW w:w="3500" w:type="dxa"/>
            <w:tcBorders>
              <w:top w:val="single" w:sz="8" w:space="0" w:color="auto"/>
              <w:left w:val="nil"/>
              <w:bottom w:val="single" w:sz="8" w:space="0" w:color="44B3E1"/>
              <w:right w:val="single" w:sz="8" w:space="0" w:color="auto"/>
            </w:tcBorders>
            <w:shd w:val="clear" w:color="auto" w:fill="auto"/>
            <w:noWrap/>
            <w:vAlign w:val="center"/>
            <w:hideMark/>
          </w:tcPr>
          <w:p w14:paraId="2E14A06C" w14:textId="77777777" w:rsidR="00295680" w:rsidRPr="009553D8" w:rsidRDefault="00295680">
            <w:pPr>
              <w:jc w:val="center"/>
              <w:rPr>
                <w:rFonts w:ascii="Times" w:hAnsi="Times"/>
                <w:b/>
                <w:bCs/>
                <w:color w:val="0E2841"/>
                <w:sz w:val="22"/>
                <w:szCs w:val="22"/>
              </w:rPr>
            </w:pPr>
            <w:r w:rsidRPr="009553D8">
              <w:rPr>
                <w:rFonts w:ascii="Times" w:hAnsi="Times"/>
                <w:b/>
                <w:bCs/>
                <w:color w:val="0E2841"/>
                <w:sz w:val="22"/>
                <w:szCs w:val="22"/>
              </w:rPr>
              <w:t>Transition Time: t [s]</w:t>
            </w:r>
          </w:p>
        </w:tc>
      </w:tr>
      <w:tr w:rsidR="00295680" w:rsidRPr="009553D8" w14:paraId="32099F39" w14:textId="77777777" w:rsidTr="00295680">
        <w:trPr>
          <w:trHeight w:val="340"/>
        </w:trPr>
        <w:tc>
          <w:tcPr>
            <w:tcW w:w="1300" w:type="dxa"/>
            <w:vMerge w:val="restart"/>
            <w:tcBorders>
              <w:top w:val="nil"/>
              <w:left w:val="single" w:sz="8" w:space="0" w:color="auto"/>
              <w:bottom w:val="single" w:sz="8" w:space="0" w:color="000000"/>
              <w:right w:val="nil"/>
            </w:tcBorders>
            <w:shd w:val="clear" w:color="auto" w:fill="auto"/>
            <w:textDirection w:val="btLr"/>
            <w:vAlign w:val="center"/>
            <w:hideMark/>
          </w:tcPr>
          <w:p w14:paraId="07FF40B9" w14:textId="77777777" w:rsidR="00295680" w:rsidRPr="009553D8" w:rsidRDefault="00295680">
            <w:pPr>
              <w:jc w:val="center"/>
              <w:rPr>
                <w:rFonts w:ascii="Times" w:hAnsi="Times"/>
                <w:b/>
                <w:bCs/>
                <w:color w:val="000000"/>
                <w:sz w:val="22"/>
                <w:szCs w:val="22"/>
              </w:rPr>
            </w:pPr>
            <w:r w:rsidRPr="009553D8">
              <w:rPr>
                <w:rFonts w:ascii="Times" w:hAnsi="Times"/>
                <w:b/>
                <w:bCs/>
                <w:color w:val="000000"/>
                <w:sz w:val="22"/>
                <w:szCs w:val="22"/>
              </w:rPr>
              <w:t xml:space="preserve">n = 1 </w:t>
            </w:r>
          </w:p>
        </w:tc>
        <w:tc>
          <w:tcPr>
            <w:tcW w:w="1300" w:type="dxa"/>
            <w:tcBorders>
              <w:top w:val="nil"/>
              <w:left w:val="nil"/>
              <w:bottom w:val="nil"/>
              <w:right w:val="nil"/>
            </w:tcBorders>
            <w:shd w:val="clear" w:color="D9D9D9" w:fill="D9D9D9"/>
            <w:noWrap/>
            <w:vAlign w:val="center"/>
            <w:hideMark/>
          </w:tcPr>
          <w:p w14:paraId="6662A556" w14:textId="77777777" w:rsidR="00295680" w:rsidRPr="009553D8" w:rsidRDefault="00295680">
            <w:pPr>
              <w:jc w:val="center"/>
              <w:rPr>
                <w:rFonts w:ascii="Times" w:hAnsi="Times"/>
                <w:color w:val="000000"/>
              </w:rPr>
            </w:pPr>
            <w:r w:rsidRPr="009553D8">
              <w:rPr>
                <w:rFonts w:ascii="Times" w:hAnsi="Times"/>
                <w:color w:val="000000"/>
              </w:rPr>
              <w:t>68</w:t>
            </w:r>
          </w:p>
        </w:tc>
        <w:tc>
          <w:tcPr>
            <w:tcW w:w="2620" w:type="dxa"/>
            <w:tcBorders>
              <w:top w:val="nil"/>
              <w:left w:val="nil"/>
              <w:bottom w:val="nil"/>
              <w:right w:val="nil"/>
            </w:tcBorders>
            <w:shd w:val="clear" w:color="000000" w:fill="C0E6F5"/>
            <w:noWrap/>
            <w:vAlign w:val="center"/>
            <w:hideMark/>
          </w:tcPr>
          <w:p w14:paraId="716DD3E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1.361055837</w:t>
            </w:r>
          </w:p>
        </w:tc>
        <w:tc>
          <w:tcPr>
            <w:tcW w:w="3500" w:type="dxa"/>
            <w:tcBorders>
              <w:top w:val="nil"/>
              <w:left w:val="nil"/>
              <w:bottom w:val="nil"/>
              <w:right w:val="single" w:sz="8" w:space="0" w:color="auto"/>
            </w:tcBorders>
            <w:shd w:val="clear" w:color="000000" w:fill="C1F0C8"/>
            <w:noWrap/>
            <w:vAlign w:val="center"/>
            <w:hideMark/>
          </w:tcPr>
          <w:p w14:paraId="1D67CBF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w:t>
            </w:r>
          </w:p>
        </w:tc>
      </w:tr>
      <w:tr w:rsidR="00295680" w:rsidRPr="009553D8" w14:paraId="427A5134"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62E204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2992414" w14:textId="77777777" w:rsidR="00295680" w:rsidRPr="009553D8" w:rsidRDefault="00295680">
            <w:pPr>
              <w:jc w:val="center"/>
              <w:rPr>
                <w:rFonts w:ascii="Times" w:hAnsi="Times"/>
                <w:color w:val="000000"/>
              </w:rPr>
            </w:pPr>
            <w:r w:rsidRPr="009553D8">
              <w:rPr>
                <w:rFonts w:ascii="Times" w:hAnsi="Times"/>
                <w:color w:val="000000"/>
              </w:rPr>
              <w:t>24</w:t>
            </w:r>
          </w:p>
        </w:tc>
        <w:tc>
          <w:tcPr>
            <w:tcW w:w="2620" w:type="dxa"/>
            <w:tcBorders>
              <w:top w:val="nil"/>
              <w:left w:val="nil"/>
              <w:bottom w:val="nil"/>
              <w:right w:val="nil"/>
            </w:tcBorders>
            <w:shd w:val="clear" w:color="000000" w:fill="C0E6F5"/>
            <w:noWrap/>
            <w:vAlign w:val="center"/>
            <w:hideMark/>
          </w:tcPr>
          <w:p w14:paraId="6809D66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2.229125718</w:t>
            </w:r>
          </w:p>
        </w:tc>
        <w:tc>
          <w:tcPr>
            <w:tcW w:w="3500" w:type="dxa"/>
            <w:tcBorders>
              <w:top w:val="nil"/>
              <w:left w:val="nil"/>
              <w:bottom w:val="nil"/>
              <w:right w:val="single" w:sz="8" w:space="0" w:color="auto"/>
            </w:tcBorders>
            <w:shd w:val="clear" w:color="000000" w:fill="C1F0C8"/>
            <w:noWrap/>
            <w:vAlign w:val="center"/>
            <w:hideMark/>
          </w:tcPr>
          <w:p w14:paraId="5C72FDA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9</w:t>
            </w:r>
          </w:p>
        </w:tc>
      </w:tr>
      <w:tr w:rsidR="00295680" w:rsidRPr="009553D8" w14:paraId="7BE129CA"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98A07B0"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F55D5EF" w14:textId="77777777" w:rsidR="00295680" w:rsidRPr="009553D8" w:rsidRDefault="00295680">
            <w:pPr>
              <w:jc w:val="center"/>
              <w:rPr>
                <w:rFonts w:ascii="Times" w:hAnsi="Times"/>
                <w:color w:val="000000"/>
              </w:rPr>
            </w:pPr>
            <w:r w:rsidRPr="009553D8">
              <w:rPr>
                <w:rFonts w:ascii="Times" w:hAnsi="Times"/>
                <w:color w:val="000000"/>
              </w:rPr>
              <w:t>65</w:t>
            </w:r>
          </w:p>
        </w:tc>
        <w:tc>
          <w:tcPr>
            <w:tcW w:w="2620" w:type="dxa"/>
            <w:tcBorders>
              <w:top w:val="nil"/>
              <w:left w:val="nil"/>
              <w:bottom w:val="nil"/>
              <w:right w:val="nil"/>
            </w:tcBorders>
            <w:shd w:val="clear" w:color="000000" w:fill="C0E6F5"/>
            <w:noWrap/>
            <w:vAlign w:val="center"/>
            <w:hideMark/>
          </w:tcPr>
          <w:p w14:paraId="4AFD1A5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2.443721959</w:t>
            </w:r>
          </w:p>
        </w:tc>
        <w:tc>
          <w:tcPr>
            <w:tcW w:w="3500" w:type="dxa"/>
            <w:tcBorders>
              <w:top w:val="nil"/>
              <w:left w:val="nil"/>
              <w:bottom w:val="nil"/>
              <w:right w:val="single" w:sz="8" w:space="0" w:color="auto"/>
            </w:tcBorders>
            <w:shd w:val="clear" w:color="000000" w:fill="C1F0C8"/>
            <w:noWrap/>
            <w:vAlign w:val="center"/>
            <w:hideMark/>
          </w:tcPr>
          <w:p w14:paraId="6AE8B12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22</w:t>
            </w:r>
          </w:p>
        </w:tc>
      </w:tr>
      <w:tr w:rsidR="00295680" w:rsidRPr="009553D8" w14:paraId="29F47C1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80D17B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9532ED3" w14:textId="77777777" w:rsidR="00295680" w:rsidRPr="009553D8" w:rsidRDefault="00295680">
            <w:pPr>
              <w:jc w:val="center"/>
              <w:rPr>
                <w:rFonts w:ascii="Times" w:hAnsi="Times"/>
                <w:color w:val="000000"/>
              </w:rPr>
            </w:pPr>
            <w:r w:rsidRPr="009553D8">
              <w:rPr>
                <w:rFonts w:ascii="Times" w:hAnsi="Times"/>
                <w:color w:val="000000"/>
              </w:rPr>
              <w:t>97</w:t>
            </w:r>
          </w:p>
        </w:tc>
        <w:tc>
          <w:tcPr>
            <w:tcW w:w="2620" w:type="dxa"/>
            <w:tcBorders>
              <w:top w:val="nil"/>
              <w:left w:val="nil"/>
              <w:bottom w:val="nil"/>
              <w:right w:val="nil"/>
            </w:tcBorders>
            <w:shd w:val="clear" w:color="000000" w:fill="C0E6F5"/>
            <w:noWrap/>
            <w:vAlign w:val="center"/>
            <w:hideMark/>
          </w:tcPr>
          <w:p w14:paraId="07385E1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2.67469625</w:t>
            </w:r>
          </w:p>
        </w:tc>
        <w:tc>
          <w:tcPr>
            <w:tcW w:w="3500" w:type="dxa"/>
            <w:tcBorders>
              <w:top w:val="nil"/>
              <w:left w:val="nil"/>
              <w:bottom w:val="nil"/>
              <w:right w:val="single" w:sz="8" w:space="0" w:color="auto"/>
            </w:tcBorders>
            <w:shd w:val="clear" w:color="000000" w:fill="C1F0C8"/>
            <w:noWrap/>
            <w:vAlign w:val="center"/>
            <w:hideMark/>
          </w:tcPr>
          <w:p w14:paraId="187DB77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w:t>
            </w:r>
          </w:p>
        </w:tc>
      </w:tr>
      <w:tr w:rsidR="00295680" w:rsidRPr="009553D8" w14:paraId="5AF32E17"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234A589A"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635CD48" w14:textId="77777777" w:rsidR="00295680" w:rsidRPr="009553D8" w:rsidRDefault="00295680">
            <w:pPr>
              <w:jc w:val="center"/>
              <w:rPr>
                <w:rFonts w:ascii="Times" w:hAnsi="Times"/>
                <w:color w:val="000000"/>
              </w:rPr>
            </w:pPr>
            <w:r w:rsidRPr="009553D8">
              <w:rPr>
                <w:rFonts w:ascii="Times" w:hAnsi="Times"/>
                <w:color w:val="000000"/>
              </w:rPr>
              <w:t>66</w:t>
            </w:r>
          </w:p>
        </w:tc>
        <w:tc>
          <w:tcPr>
            <w:tcW w:w="2620" w:type="dxa"/>
            <w:tcBorders>
              <w:top w:val="nil"/>
              <w:left w:val="nil"/>
              <w:bottom w:val="nil"/>
              <w:right w:val="nil"/>
            </w:tcBorders>
            <w:shd w:val="clear" w:color="000000" w:fill="C0E6F5"/>
            <w:noWrap/>
            <w:vAlign w:val="center"/>
            <w:hideMark/>
          </w:tcPr>
          <w:p w14:paraId="09112BF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2.73642602</w:t>
            </w:r>
          </w:p>
        </w:tc>
        <w:tc>
          <w:tcPr>
            <w:tcW w:w="3500" w:type="dxa"/>
            <w:tcBorders>
              <w:top w:val="nil"/>
              <w:left w:val="nil"/>
              <w:bottom w:val="nil"/>
              <w:right w:val="single" w:sz="8" w:space="0" w:color="auto"/>
            </w:tcBorders>
            <w:shd w:val="clear" w:color="000000" w:fill="C1F0C8"/>
            <w:noWrap/>
            <w:vAlign w:val="center"/>
            <w:hideMark/>
          </w:tcPr>
          <w:p w14:paraId="72D11A8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87</w:t>
            </w:r>
          </w:p>
        </w:tc>
      </w:tr>
      <w:tr w:rsidR="00295680" w:rsidRPr="009553D8" w14:paraId="635FC6D6"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E3C172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251E5A0" w14:textId="77777777" w:rsidR="00295680" w:rsidRPr="009553D8" w:rsidRDefault="00295680">
            <w:pPr>
              <w:jc w:val="center"/>
              <w:rPr>
                <w:rFonts w:ascii="Times" w:hAnsi="Times"/>
                <w:color w:val="000000"/>
              </w:rPr>
            </w:pPr>
            <w:r w:rsidRPr="009553D8">
              <w:rPr>
                <w:rFonts w:ascii="Times" w:hAnsi="Times"/>
                <w:color w:val="000000"/>
              </w:rPr>
              <w:t>2</w:t>
            </w:r>
          </w:p>
        </w:tc>
        <w:tc>
          <w:tcPr>
            <w:tcW w:w="2620" w:type="dxa"/>
            <w:tcBorders>
              <w:top w:val="nil"/>
              <w:left w:val="nil"/>
              <w:bottom w:val="nil"/>
              <w:right w:val="nil"/>
            </w:tcBorders>
            <w:shd w:val="clear" w:color="000000" w:fill="C0E6F5"/>
            <w:noWrap/>
            <w:vAlign w:val="center"/>
            <w:hideMark/>
          </w:tcPr>
          <w:p w14:paraId="3AE3018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2.891875971</w:t>
            </w:r>
          </w:p>
        </w:tc>
        <w:tc>
          <w:tcPr>
            <w:tcW w:w="3500" w:type="dxa"/>
            <w:tcBorders>
              <w:top w:val="nil"/>
              <w:left w:val="nil"/>
              <w:bottom w:val="nil"/>
              <w:right w:val="single" w:sz="8" w:space="0" w:color="auto"/>
            </w:tcBorders>
            <w:shd w:val="clear" w:color="000000" w:fill="C1F0C8"/>
            <w:noWrap/>
            <w:vAlign w:val="center"/>
            <w:hideMark/>
          </w:tcPr>
          <w:p w14:paraId="31BE0F5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75</w:t>
            </w:r>
          </w:p>
        </w:tc>
      </w:tr>
      <w:tr w:rsidR="00295680" w:rsidRPr="009553D8" w14:paraId="390D261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C5BE318"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C240A61" w14:textId="77777777" w:rsidR="00295680" w:rsidRPr="009553D8" w:rsidRDefault="00295680">
            <w:pPr>
              <w:jc w:val="center"/>
              <w:rPr>
                <w:rFonts w:ascii="Times" w:hAnsi="Times"/>
                <w:color w:val="000000"/>
              </w:rPr>
            </w:pPr>
            <w:r w:rsidRPr="009553D8">
              <w:rPr>
                <w:rFonts w:ascii="Times" w:hAnsi="Times"/>
                <w:color w:val="000000"/>
              </w:rPr>
              <w:t>8</w:t>
            </w:r>
          </w:p>
        </w:tc>
        <w:tc>
          <w:tcPr>
            <w:tcW w:w="2620" w:type="dxa"/>
            <w:tcBorders>
              <w:top w:val="nil"/>
              <w:left w:val="nil"/>
              <w:bottom w:val="nil"/>
              <w:right w:val="nil"/>
            </w:tcBorders>
            <w:shd w:val="clear" w:color="000000" w:fill="C0E6F5"/>
            <w:noWrap/>
            <w:vAlign w:val="center"/>
            <w:hideMark/>
          </w:tcPr>
          <w:p w14:paraId="2DAEEC0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2.954511492</w:t>
            </w:r>
          </w:p>
        </w:tc>
        <w:tc>
          <w:tcPr>
            <w:tcW w:w="3500" w:type="dxa"/>
            <w:tcBorders>
              <w:top w:val="nil"/>
              <w:left w:val="nil"/>
              <w:bottom w:val="nil"/>
              <w:right w:val="single" w:sz="8" w:space="0" w:color="auto"/>
            </w:tcBorders>
            <w:shd w:val="clear" w:color="000000" w:fill="C1F0C8"/>
            <w:noWrap/>
            <w:vAlign w:val="center"/>
            <w:hideMark/>
          </w:tcPr>
          <w:p w14:paraId="2AA28D2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1</w:t>
            </w:r>
          </w:p>
        </w:tc>
      </w:tr>
      <w:tr w:rsidR="00295680" w:rsidRPr="009553D8" w14:paraId="6B6927BA"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87B5144"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DE982C8" w14:textId="77777777" w:rsidR="00295680" w:rsidRPr="009553D8" w:rsidRDefault="00295680">
            <w:pPr>
              <w:jc w:val="center"/>
              <w:rPr>
                <w:rFonts w:ascii="Times" w:hAnsi="Times"/>
                <w:color w:val="000000"/>
              </w:rPr>
            </w:pPr>
            <w:r w:rsidRPr="009553D8">
              <w:rPr>
                <w:rFonts w:ascii="Times" w:hAnsi="Times"/>
                <w:color w:val="000000"/>
              </w:rPr>
              <w:t>39</w:t>
            </w:r>
          </w:p>
        </w:tc>
        <w:tc>
          <w:tcPr>
            <w:tcW w:w="2620" w:type="dxa"/>
            <w:tcBorders>
              <w:top w:val="nil"/>
              <w:left w:val="nil"/>
              <w:bottom w:val="nil"/>
              <w:right w:val="nil"/>
            </w:tcBorders>
            <w:shd w:val="clear" w:color="000000" w:fill="C0E6F5"/>
            <w:noWrap/>
            <w:vAlign w:val="center"/>
            <w:hideMark/>
          </w:tcPr>
          <w:p w14:paraId="424B0DC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03623542</w:t>
            </w:r>
          </w:p>
        </w:tc>
        <w:tc>
          <w:tcPr>
            <w:tcW w:w="3500" w:type="dxa"/>
            <w:tcBorders>
              <w:top w:val="nil"/>
              <w:left w:val="nil"/>
              <w:bottom w:val="nil"/>
              <w:right w:val="single" w:sz="8" w:space="0" w:color="auto"/>
            </w:tcBorders>
            <w:shd w:val="clear" w:color="000000" w:fill="C1F0C8"/>
            <w:noWrap/>
            <w:vAlign w:val="center"/>
            <w:hideMark/>
          </w:tcPr>
          <w:p w14:paraId="545C139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w:t>
            </w:r>
          </w:p>
        </w:tc>
      </w:tr>
      <w:tr w:rsidR="00295680" w:rsidRPr="009553D8" w14:paraId="08CA30B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C26058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9AEE8BB" w14:textId="77777777" w:rsidR="00295680" w:rsidRPr="009553D8" w:rsidRDefault="00295680">
            <w:pPr>
              <w:jc w:val="center"/>
              <w:rPr>
                <w:rFonts w:ascii="Times" w:hAnsi="Times"/>
                <w:color w:val="000000"/>
              </w:rPr>
            </w:pPr>
            <w:r w:rsidRPr="009553D8">
              <w:rPr>
                <w:rFonts w:ascii="Times" w:hAnsi="Times"/>
                <w:color w:val="000000"/>
              </w:rPr>
              <w:t>25</w:t>
            </w:r>
          </w:p>
        </w:tc>
        <w:tc>
          <w:tcPr>
            <w:tcW w:w="2620" w:type="dxa"/>
            <w:tcBorders>
              <w:top w:val="nil"/>
              <w:left w:val="nil"/>
              <w:bottom w:val="nil"/>
              <w:right w:val="nil"/>
            </w:tcBorders>
            <w:shd w:val="clear" w:color="000000" w:fill="C0E6F5"/>
            <w:noWrap/>
            <w:vAlign w:val="center"/>
            <w:hideMark/>
          </w:tcPr>
          <w:p w14:paraId="66231BD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040177302</w:t>
            </w:r>
          </w:p>
        </w:tc>
        <w:tc>
          <w:tcPr>
            <w:tcW w:w="3500" w:type="dxa"/>
            <w:tcBorders>
              <w:top w:val="nil"/>
              <w:left w:val="nil"/>
              <w:bottom w:val="nil"/>
              <w:right w:val="single" w:sz="8" w:space="0" w:color="auto"/>
            </w:tcBorders>
            <w:shd w:val="clear" w:color="000000" w:fill="C1F0C8"/>
            <w:noWrap/>
            <w:vAlign w:val="center"/>
            <w:hideMark/>
          </w:tcPr>
          <w:p w14:paraId="6BF09D2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1</w:t>
            </w:r>
          </w:p>
        </w:tc>
      </w:tr>
      <w:tr w:rsidR="00295680" w:rsidRPr="009553D8" w14:paraId="1BA0B290"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FBBE260"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5E86D6A" w14:textId="77777777" w:rsidR="00295680" w:rsidRPr="009553D8" w:rsidRDefault="00295680">
            <w:pPr>
              <w:jc w:val="center"/>
              <w:rPr>
                <w:rFonts w:ascii="Times" w:hAnsi="Times"/>
                <w:color w:val="000000"/>
              </w:rPr>
            </w:pPr>
            <w:r w:rsidRPr="009553D8">
              <w:rPr>
                <w:rFonts w:ascii="Times" w:hAnsi="Times"/>
                <w:color w:val="000000"/>
              </w:rPr>
              <w:t>62</w:t>
            </w:r>
          </w:p>
        </w:tc>
        <w:tc>
          <w:tcPr>
            <w:tcW w:w="2620" w:type="dxa"/>
            <w:tcBorders>
              <w:top w:val="nil"/>
              <w:left w:val="nil"/>
              <w:bottom w:val="nil"/>
              <w:right w:val="nil"/>
            </w:tcBorders>
            <w:shd w:val="clear" w:color="000000" w:fill="C0E6F5"/>
            <w:noWrap/>
            <w:vAlign w:val="center"/>
            <w:hideMark/>
          </w:tcPr>
          <w:p w14:paraId="70BA74F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043799697</w:t>
            </w:r>
          </w:p>
        </w:tc>
        <w:tc>
          <w:tcPr>
            <w:tcW w:w="3500" w:type="dxa"/>
            <w:tcBorders>
              <w:top w:val="nil"/>
              <w:left w:val="nil"/>
              <w:bottom w:val="nil"/>
              <w:right w:val="single" w:sz="8" w:space="0" w:color="auto"/>
            </w:tcBorders>
            <w:shd w:val="clear" w:color="000000" w:fill="C1F0C8"/>
            <w:noWrap/>
            <w:vAlign w:val="center"/>
            <w:hideMark/>
          </w:tcPr>
          <w:p w14:paraId="3C26128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6</w:t>
            </w:r>
          </w:p>
        </w:tc>
      </w:tr>
      <w:tr w:rsidR="00295680" w:rsidRPr="009553D8" w14:paraId="74A81F34"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EEEEDAA"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F208B2B" w14:textId="77777777" w:rsidR="00295680" w:rsidRPr="009553D8" w:rsidRDefault="00295680">
            <w:pPr>
              <w:jc w:val="center"/>
              <w:rPr>
                <w:rFonts w:ascii="Times" w:hAnsi="Times"/>
                <w:color w:val="000000"/>
              </w:rPr>
            </w:pPr>
            <w:r w:rsidRPr="009553D8">
              <w:rPr>
                <w:rFonts w:ascii="Times" w:hAnsi="Times"/>
                <w:color w:val="000000"/>
              </w:rPr>
              <w:t>72</w:t>
            </w:r>
          </w:p>
        </w:tc>
        <w:tc>
          <w:tcPr>
            <w:tcW w:w="2620" w:type="dxa"/>
            <w:tcBorders>
              <w:top w:val="nil"/>
              <w:left w:val="nil"/>
              <w:bottom w:val="nil"/>
              <w:right w:val="nil"/>
            </w:tcBorders>
            <w:shd w:val="clear" w:color="000000" w:fill="C0E6F5"/>
            <w:noWrap/>
            <w:vAlign w:val="center"/>
            <w:hideMark/>
          </w:tcPr>
          <w:p w14:paraId="0E87C69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054054864</w:t>
            </w:r>
          </w:p>
        </w:tc>
        <w:tc>
          <w:tcPr>
            <w:tcW w:w="3500" w:type="dxa"/>
            <w:tcBorders>
              <w:top w:val="nil"/>
              <w:left w:val="nil"/>
              <w:bottom w:val="nil"/>
              <w:right w:val="single" w:sz="8" w:space="0" w:color="auto"/>
            </w:tcBorders>
            <w:shd w:val="clear" w:color="000000" w:fill="C1F0C8"/>
            <w:noWrap/>
            <w:vAlign w:val="center"/>
            <w:hideMark/>
          </w:tcPr>
          <w:p w14:paraId="09D9694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3</w:t>
            </w:r>
          </w:p>
        </w:tc>
      </w:tr>
      <w:tr w:rsidR="00295680" w:rsidRPr="009553D8" w14:paraId="42A57CFA" w14:textId="77777777" w:rsidTr="00295680">
        <w:trPr>
          <w:trHeight w:val="340"/>
        </w:trPr>
        <w:tc>
          <w:tcPr>
            <w:tcW w:w="1300" w:type="dxa"/>
            <w:vMerge/>
            <w:tcBorders>
              <w:top w:val="nil"/>
              <w:left w:val="single" w:sz="8" w:space="0" w:color="auto"/>
              <w:bottom w:val="single" w:sz="8" w:space="0" w:color="000000"/>
              <w:right w:val="nil"/>
            </w:tcBorders>
            <w:vAlign w:val="center"/>
            <w:hideMark/>
          </w:tcPr>
          <w:p w14:paraId="70C2155C"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0BA53D8" w14:textId="77777777" w:rsidR="00295680" w:rsidRPr="009553D8" w:rsidRDefault="00295680">
            <w:pPr>
              <w:jc w:val="center"/>
              <w:rPr>
                <w:rFonts w:ascii="Times" w:hAnsi="Times"/>
                <w:color w:val="000000"/>
              </w:rPr>
            </w:pPr>
            <w:r w:rsidRPr="009553D8">
              <w:rPr>
                <w:rFonts w:ascii="Times" w:hAnsi="Times"/>
                <w:color w:val="000000"/>
              </w:rPr>
              <w:t>92</w:t>
            </w:r>
          </w:p>
        </w:tc>
        <w:tc>
          <w:tcPr>
            <w:tcW w:w="2620" w:type="dxa"/>
            <w:tcBorders>
              <w:top w:val="nil"/>
              <w:left w:val="nil"/>
              <w:bottom w:val="nil"/>
              <w:right w:val="nil"/>
            </w:tcBorders>
            <w:shd w:val="clear" w:color="000000" w:fill="C0E6F5"/>
            <w:noWrap/>
            <w:vAlign w:val="center"/>
            <w:hideMark/>
          </w:tcPr>
          <w:p w14:paraId="672F752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168022413</w:t>
            </w:r>
          </w:p>
        </w:tc>
        <w:tc>
          <w:tcPr>
            <w:tcW w:w="3500" w:type="dxa"/>
            <w:tcBorders>
              <w:top w:val="nil"/>
              <w:left w:val="nil"/>
              <w:bottom w:val="nil"/>
              <w:right w:val="single" w:sz="8" w:space="0" w:color="auto"/>
            </w:tcBorders>
            <w:shd w:val="clear" w:color="000000" w:fill="C1F0C8"/>
            <w:noWrap/>
            <w:vAlign w:val="center"/>
            <w:hideMark/>
          </w:tcPr>
          <w:p w14:paraId="22AF859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53</w:t>
            </w:r>
          </w:p>
        </w:tc>
      </w:tr>
      <w:tr w:rsidR="00295680" w:rsidRPr="009553D8" w14:paraId="5BA35D2C"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1B84B5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62F8EF0" w14:textId="77777777" w:rsidR="00295680" w:rsidRPr="009553D8" w:rsidRDefault="00295680">
            <w:pPr>
              <w:jc w:val="center"/>
              <w:rPr>
                <w:rFonts w:ascii="Times" w:hAnsi="Times"/>
                <w:color w:val="000000"/>
              </w:rPr>
            </w:pPr>
            <w:r w:rsidRPr="009553D8">
              <w:rPr>
                <w:rFonts w:ascii="Times" w:hAnsi="Times"/>
                <w:color w:val="000000"/>
              </w:rPr>
              <w:t>61</w:t>
            </w:r>
          </w:p>
        </w:tc>
        <w:tc>
          <w:tcPr>
            <w:tcW w:w="2620" w:type="dxa"/>
            <w:tcBorders>
              <w:top w:val="nil"/>
              <w:left w:val="nil"/>
              <w:bottom w:val="nil"/>
              <w:right w:val="nil"/>
            </w:tcBorders>
            <w:shd w:val="clear" w:color="000000" w:fill="C0E6F5"/>
            <w:noWrap/>
            <w:vAlign w:val="center"/>
            <w:hideMark/>
          </w:tcPr>
          <w:p w14:paraId="198B85D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168951305</w:t>
            </w:r>
          </w:p>
        </w:tc>
        <w:tc>
          <w:tcPr>
            <w:tcW w:w="3500" w:type="dxa"/>
            <w:tcBorders>
              <w:top w:val="nil"/>
              <w:left w:val="nil"/>
              <w:bottom w:val="nil"/>
              <w:right w:val="single" w:sz="8" w:space="0" w:color="auto"/>
            </w:tcBorders>
            <w:shd w:val="clear" w:color="000000" w:fill="C1F0C8"/>
            <w:noWrap/>
            <w:vAlign w:val="center"/>
            <w:hideMark/>
          </w:tcPr>
          <w:p w14:paraId="1899B43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2</w:t>
            </w:r>
          </w:p>
        </w:tc>
      </w:tr>
      <w:tr w:rsidR="00295680" w:rsidRPr="009553D8" w14:paraId="11FEE9D6"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253A4DDB"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8C9A17A" w14:textId="77777777" w:rsidR="00295680" w:rsidRPr="009553D8" w:rsidRDefault="00295680">
            <w:pPr>
              <w:jc w:val="center"/>
              <w:rPr>
                <w:rFonts w:ascii="Times" w:hAnsi="Times"/>
                <w:color w:val="000000"/>
              </w:rPr>
            </w:pPr>
            <w:r w:rsidRPr="009553D8">
              <w:rPr>
                <w:rFonts w:ascii="Times" w:hAnsi="Times"/>
                <w:color w:val="000000"/>
              </w:rPr>
              <w:t>64</w:t>
            </w:r>
          </w:p>
        </w:tc>
        <w:tc>
          <w:tcPr>
            <w:tcW w:w="2620" w:type="dxa"/>
            <w:tcBorders>
              <w:top w:val="nil"/>
              <w:left w:val="nil"/>
              <w:bottom w:val="nil"/>
              <w:right w:val="nil"/>
            </w:tcBorders>
            <w:shd w:val="clear" w:color="000000" w:fill="C0E6F5"/>
            <w:noWrap/>
            <w:vAlign w:val="center"/>
            <w:hideMark/>
          </w:tcPr>
          <w:p w14:paraId="7A4493C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200405319</w:t>
            </w:r>
          </w:p>
        </w:tc>
        <w:tc>
          <w:tcPr>
            <w:tcW w:w="3500" w:type="dxa"/>
            <w:tcBorders>
              <w:top w:val="nil"/>
              <w:left w:val="nil"/>
              <w:bottom w:val="nil"/>
              <w:right w:val="single" w:sz="8" w:space="0" w:color="auto"/>
            </w:tcBorders>
            <w:shd w:val="clear" w:color="000000" w:fill="C1F0C8"/>
            <w:noWrap/>
            <w:vAlign w:val="center"/>
            <w:hideMark/>
          </w:tcPr>
          <w:p w14:paraId="33E5CD3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3</w:t>
            </w:r>
          </w:p>
        </w:tc>
      </w:tr>
      <w:tr w:rsidR="00295680" w:rsidRPr="009553D8" w14:paraId="21F3262A"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B5D8052"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D10B1DD" w14:textId="77777777" w:rsidR="00295680" w:rsidRPr="009553D8" w:rsidRDefault="00295680">
            <w:pPr>
              <w:jc w:val="center"/>
              <w:rPr>
                <w:rFonts w:ascii="Times" w:hAnsi="Times"/>
                <w:color w:val="000000"/>
              </w:rPr>
            </w:pPr>
            <w:r w:rsidRPr="009553D8">
              <w:rPr>
                <w:rFonts w:ascii="Times" w:hAnsi="Times"/>
                <w:color w:val="000000"/>
              </w:rPr>
              <w:t>90</w:t>
            </w:r>
          </w:p>
        </w:tc>
        <w:tc>
          <w:tcPr>
            <w:tcW w:w="2620" w:type="dxa"/>
            <w:tcBorders>
              <w:top w:val="nil"/>
              <w:left w:val="nil"/>
              <w:bottom w:val="nil"/>
              <w:right w:val="nil"/>
            </w:tcBorders>
            <w:shd w:val="clear" w:color="000000" w:fill="C0E6F5"/>
            <w:noWrap/>
            <w:vAlign w:val="center"/>
            <w:hideMark/>
          </w:tcPr>
          <w:p w14:paraId="148450A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207254329</w:t>
            </w:r>
          </w:p>
        </w:tc>
        <w:tc>
          <w:tcPr>
            <w:tcW w:w="3500" w:type="dxa"/>
            <w:tcBorders>
              <w:top w:val="nil"/>
              <w:left w:val="nil"/>
              <w:bottom w:val="nil"/>
              <w:right w:val="single" w:sz="8" w:space="0" w:color="auto"/>
            </w:tcBorders>
            <w:shd w:val="clear" w:color="000000" w:fill="C1F0C8"/>
            <w:noWrap/>
            <w:vAlign w:val="center"/>
            <w:hideMark/>
          </w:tcPr>
          <w:p w14:paraId="33175A6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9</w:t>
            </w:r>
          </w:p>
        </w:tc>
      </w:tr>
      <w:tr w:rsidR="00295680" w:rsidRPr="009553D8" w14:paraId="318CBF31"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80BD474"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8E22CA6" w14:textId="77777777" w:rsidR="00295680" w:rsidRPr="009553D8" w:rsidRDefault="00295680">
            <w:pPr>
              <w:jc w:val="center"/>
              <w:rPr>
                <w:rFonts w:ascii="Times" w:hAnsi="Times"/>
                <w:color w:val="000000"/>
              </w:rPr>
            </w:pPr>
            <w:r w:rsidRPr="009553D8">
              <w:rPr>
                <w:rFonts w:ascii="Times" w:hAnsi="Times"/>
                <w:color w:val="000000"/>
              </w:rPr>
              <w:t>82</w:t>
            </w:r>
          </w:p>
        </w:tc>
        <w:tc>
          <w:tcPr>
            <w:tcW w:w="2620" w:type="dxa"/>
            <w:tcBorders>
              <w:top w:val="nil"/>
              <w:left w:val="nil"/>
              <w:bottom w:val="nil"/>
              <w:right w:val="nil"/>
            </w:tcBorders>
            <w:shd w:val="clear" w:color="000000" w:fill="C0E6F5"/>
            <w:noWrap/>
            <w:vAlign w:val="center"/>
            <w:hideMark/>
          </w:tcPr>
          <w:p w14:paraId="27D7B33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270811442</w:t>
            </w:r>
          </w:p>
        </w:tc>
        <w:tc>
          <w:tcPr>
            <w:tcW w:w="3500" w:type="dxa"/>
            <w:tcBorders>
              <w:top w:val="nil"/>
              <w:left w:val="nil"/>
              <w:bottom w:val="nil"/>
              <w:right w:val="single" w:sz="8" w:space="0" w:color="auto"/>
            </w:tcBorders>
            <w:shd w:val="clear" w:color="000000" w:fill="C1F0C8"/>
            <w:noWrap/>
            <w:vAlign w:val="center"/>
            <w:hideMark/>
          </w:tcPr>
          <w:p w14:paraId="1903602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7</w:t>
            </w:r>
          </w:p>
        </w:tc>
      </w:tr>
      <w:tr w:rsidR="00295680" w:rsidRPr="009553D8" w14:paraId="3FF43171"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F8F7A6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E581684" w14:textId="77777777" w:rsidR="00295680" w:rsidRPr="009553D8" w:rsidRDefault="00295680">
            <w:pPr>
              <w:jc w:val="center"/>
              <w:rPr>
                <w:rFonts w:ascii="Times" w:hAnsi="Times"/>
                <w:color w:val="000000"/>
              </w:rPr>
            </w:pPr>
            <w:r w:rsidRPr="009553D8">
              <w:rPr>
                <w:rFonts w:ascii="Times" w:hAnsi="Times"/>
                <w:color w:val="000000"/>
              </w:rPr>
              <w:t>54</w:t>
            </w:r>
          </w:p>
        </w:tc>
        <w:tc>
          <w:tcPr>
            <w:tcW w:w="2620" w:type="dxa"/>
            <w:tcBorders>
              <w:top w:val="nil"/>
              <w:left w:val="nil"/>
              <w:bottom w:val="nil"/>
              <w:right w:val="nil"/>
            </w:tcBorders>
            <w:shd w:val="clear" w:color="000000" w:fill="C0E6F5"/>
            <w:noWrap/>
            <w:vAlign w:val="center"/>
            <w:hideMark/>
          </w:tcPr>
          <w:p w14:paraId="54648FE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327455157</w:t>
            </w:r>
          </w:p>
        </w:tc>
        <w:tc>
          <w:tcPr>
            <w:tcW w:w="3500" w:type="dxa"/>
            <w:tcBorders>
              <w:top w:val="nil"/>
              <w:left w:val="nil"/>
              <w:bottom w:val="nil"/>
              <w:right w:val="single" w:sz="8" w:space="0" w:color="auto"/>
            </w:tcBorders>
            <w:shd w:val="clear" w:color="000000" w:fill="C1F0C8"/>
            <w:noWrap/>
            <w:vAlign w:val="center"/>
            <w:hideMark/>
          </w:tcPr>
          <w:p w14:paraId="30F19BD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39</w:t>
            </w:r>
          </w:p>
        </w:tc>
      </w:tr>
      <w:tr w:rsidR="00295680" w:rsidRPr="009553D8" w14:paraId="130B7A1B"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619879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C731633" w14:textId="77777777" w:rsidR="00295680" w:rsidRPr="009553D8" w:rsidRDefault="00295680">
            <w:pPr>
              <w:jc w:val="center"/>
              <w:rPr>
                <w:rFonts w:ascii="Times" w:hAnsi="Times"/>
                <w:color w:val="000000"/>
              </w:rPr>
            </w:pPr>
            <w:r w:rsidRPr="009553D8">
              <w:rPr>
                <w:rFonts w:ascii="Times" w:hAnsi="Times"/>
                <w:color w:val="000000"/>
              </w:rPr>
              <w:t>3</w:t>
            </w:r>
          </w:p>
        </w:tc>
        <w:tc>
          <w:tcPr>
            <w:tcW w:w="2620" w:type="dxa"/>
            <w:tcBorders>
              <w:top w:val="nil"/>
              <w:left w:val="nil"/>
              <w:bottom w:val="nil"/>
              <w:right w:val="nil"/>
            </w:tcBorders>
            <w:shd w:val="clear" w:color="000000" w:fill="C0E6F5"/>
            <w:noWrap/>
            <w:vAlign w:val="center"/>
            <w:hideMark/>
          </w:tcPr>
          <w:p w14:paraId="16278FC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357571922</w:t>
            </w:r>
          </w:p>
        </w:tc>
        <w:tc>
          <w:tcPr>
            <w:tcW w:w="3500" w:type="dxa"/>
            <w:tcBorders>
              <w:top w:val="nil"/>
              <w:left w:val="nil"/>
              <w:bottom w:val="nil"/>
              <w:right w:val="single" w:sz="8" w:space="0" w:color="auto"/>
            </w:tcBorders>
            <w:shd w:val="clear" w:color="000000" w:fill="C1F0C8"/>
            <w:noWrap/>
            <w:vAlign w:val="center"/>
            <w:hideMark/>
          </w:tcPr>
          <w:p w14:paraId="06C3727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75</w:t>
            </w:r>
          </w:p>
        </w:tc>
      </w:tr>
      <w:tr w:rsidR="00295680" w:rsidRPr="009553D8" w14:paraId="7E93D682"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A5811BC"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FAD2E6A" w14:textId="77777777" w:rsidR="00295680" w:rsidRPr="009553D8" w:rsidRDefault="00295680">
            <w:pPr>
              <w:jc w:val="center"/>
              <w:rPr>
                <w:rFonts w:ascii="Times" w:hAnsi="Times"/>
                <w:color w:val="000000"/>
              </w:rPr>
            </w:pPr>
            <w:r w:rsidRPr="009553D8">
              <w:rPr>
                <w:rFonts w:ascii="Times" w:hAnsi="Times"/>
                <w:color w:val="000000"/>
              </w:rPr>
              <w:t>67</w:t>
            </w:r>
          </w:p>
        </w:tc>
        <w:tc>
          <w:tcPr>
            <w:tcW w:w="2620" w:type="dxa"/>
            <w:tcBorders>
              <w:top w:val="nil"/>
              <w:left w:val="nil"/>
              <w:bottom w:val="nil"/>
              <w:right w:val="nil"/>
            </w:tcBorders>
            <w:shd w:val="clear" w:color="000000" w:fill="C0E6F5"/>
            <w:noWrap/>
            <w:vAlign w:val="center"/>
            <w:hideMark/>
          </w:tcPr>
          <w:p w14:paraId="11DA7F8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396224173</w:t>
            </w:r>
          </w:p>
        </w:tc>
        <w:tc>
          <w:tcPr>
            <w:tcW w:w="3500" w:type="dxa"/>
            <w:tcBorders>
              <w:top w:val="nil"/>
              <w:left w:val="nil"/>
              <w:bottom w:val="nil"/>
              <w:right w:val="single" w:sz="8" w:space="0" w:color="auto"/>
            </w:tcBorders>
            <w:shd w:val="clear" w:color="000000" w:fill="C1F0C8"/>
            <w:noWrap/>
            <w:vAlign w:val="center"/>
            <w:hideMark/>
          </w:tcPr>
          <w:p w14:paraId="065B7B3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5</w:t>
            </w:r>
          </w:p>
        </w:tc>
      </w:tr>
      <w:tr w:rsidR="00295680" w:rsidRPr="009553D8" w14:paraId="4271A7EA"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899230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5E1894C" w14:textId="77777777" w:rsidR="00295680" w:rsidRPr="009553D8" w:rsidRDefault="00295680">
            <w:pPr>
              <w:jc w:val="center"/>
              <w:rPr>
                <w:rFonts w:ascii="Times" w:hAnsi="Times"/>
                <w:color w:val="000000"/>
              </w:rPr>
            </w:pPr>
            <w:r w:rsidRPr="009553D8">
              <w:rPr>
                <w:rFonts w:ascii="Times" w:hAnsi="Times"/>
                <w:color w:val="000000"/>
              </w:rPr>
              <w:t>5</w:t>
            </w:r>
          </w:p>
        </w:tc>
        <w:tc>
          <w:tcPr>
            <w:tcW w:w="2620" w:type="dxa"/>
            <w:tcBorders>
              <w:top w:val="nil"/>
              <w:left w:val="nil"/>
              <w:bottom w:val="nil"/>
              <w:right w:val="nil"/>
            </w:tcBorders>
            <w:shd w:val="clear" w:color="000000" w:fill="C0E6F5"/>
            <w:noWrap/>
            <w:vAlign w:val="center"/>
            <w:hideMark/>
          </w:tcPr>
          <w:p w14:paraId="685D2CE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426977505</w:t>
            </w:r>
          </w:p>
        </w:tc>
        <w:tc>
          <w:tcPr>
            <w:tcW w:w="3500" w:type="dxa"/>
            <w:tcBorders>
              <w:top w:val="nil"/>
              <w:left w:val="nil"/>
              <w:bottom w:val="nil"/>
              <w:right w:val="single" w:sz="8" w:space="0" w:color="auto"/>
            </w:tcBorders>
            <w:shd w:val="clear" w:color="000000" w:fill="C1F0C8"/>
            <w:noWrap/>
            <w:vAlign w:val="center"/>
            <w:hideMark/>
          </w:tcPr>
          <w:p w14:paraId="59919E4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8</w:t>
            </w:r>
          </w:p>
        </w:tc>
      </w:tr>
      <w:tr w:rsidR="00295680" w:rsidRPr="009553D8" w14:paraId="77B45D8B"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D43969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4F53636" w14:textId="77777777" w:rsidR="00295680" w:rsidRPr="009553D8" w:rsidRDefault="00295680">
            <w:pPr>
              <w:jc w:val="center"/>
              <w:rPr>
                <w:rFonts w:ascii="Times" w:hAnsi="Times"/>
                <w:color w:val="000000"/>
              </w:rPr>
            </w:pPr>
            <w:r w:rsidRPr="009553D8">
              <w:rPr>
                <w:rFonts w:ascii="Times" w:hAnsi="Times"/>
                <w:color w:val="000000"/>
              </w:rPr>
              <w:t>22</w:t>
            </w:r>
          </w:p>
        </w:tc>
        <w:tc>
          <w:tcPr>
            <w:tcW w:w="2620" w:type="dxa"/>
            <w:tcBorders>
              <w:top w:val="nil"/>
              <w:left w:val="nil"/>
              <w:bottom w:val="nil"/>
              <w:right w:val="nil"/>
            </w:tcBorders>
            <w:shd w:val="clear" w:color="000000" w:fill="C0E6F5"/>
            <w:noWrap/>
            <w:vAlign w:val="center"/>
            <w:hideMark/>
          </w:tcPr>
          <w:p w14:paraId="0E2D8C2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535636979</w:t>
            </w:r>
          </w:p>
        </w:tc>
        <w:tc>
          <w:tcPr>
            <w:tcW w:w="3500" w:type="dxa"/>
            <w:tcBorders>
              <w:top w:val="nil"/>
              <w:left w:val="nil"/>
              <w:bottom w:val="nil"/>
              <w:right w:val="single" w:sz="8" w:space="0" w:color="auto"/>
            </w:tcBorders>
            <w:shd w:val="clear" w:color="000000" w:fill="C1F0C8"/>
            <w:noWrap/>
            <w:vAlign w:val="center"/>
            <w:hideMark/>
          </w:tcPr>
          <w:p w14:paraId="0466D2D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93</w:t>
            </w:r>
          </w:p>
        </w:tc>
      </w:tr>
      <w:tr w:rsidR="00295680" w:rsidRPr="009553D8" w14:paraId="23C05464"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D75A7F6"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5B97BFC" w14:textId="77777777" w:rsidR="00295680" w:rsidRPr="009553D8" w:rsidRDefault="00295680">
            <w:pPr>
              <w:jc w:val="center"/>
              <w:rPr>
                <w:rFonts w:ascii="Times" w:hAnsi="Times"/>
                <w:color w:val="000000"/>
              </w:rPr>
            </w:pPr>
            <w:r w:rsidRPr="009553D8">
              <w:rPr>
                <w:rFonts w:ascii="Times" w:hAnsi="Times"/>
                <w:color w:val="000000"/>
              </w:rPr>
              <w:t>27</w:t>
            </w:r>
          </w:p>
        </w:tc>
        <w:tc>
          <w:tcPr>
            <w:tcW w:w="2620" w:type="dxa"/>
            <w:tcBorders>
              <w:top w:val="nil"/>
              <w:left w:val="nil"/>
              <w:bottom w:val="nil"/>
              <w:right w:val="nil"/>
            </w:tcBorders>
            <w:shd w:val="clear" w:color="000000" w:fill="C0E6F5"/>
            <w:noWrap/>
            <w:vAlign w:val="center"/>
            <w:hideMark/>
          </w:tcPr>
          <w:p w14:paraId="37D6307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599564317</w:t>
            </w:r>
          </w:p>
        </w:tc>
        <w:tc>
          <w:tcPr>
            <w:tcW w:w="3500" w:type="dxa"/>
            <w:tcBorders>
              <w:top w:val="nil"/>
              <w:left w:val="nil"/>
              <w:bottom w:val="nil"/>
              <w:right w:val="single" w:sz="8" w:space="0" w:color="auto"/>
            </w:tcBorders>
            <w:shd w:val="clear" w:color="000000" w:fill="C1F0C8"/>
            <w:noWrap/>
            <w:vAlign w:val="center"/>
            <w:hideMark/>
          </w:tcPr>
          <w:p w14:paraId="2F0D13E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3</w:t>
            </w:r>
          </w:p>
        </w:tc>
      </w:tr>
      <w:tr w:rsidR="00295680" w:rsidRPr="009553D8" w14:paraId="3EC00A36"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247235E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4C8AB3E3" w14:textId="77777777" w:rsidR="00295680" w:rsidRPr="009553D8" w:rsidRDefault="00295680">
            <w:pPr>
              <w:jc w:val="center"/>
              <w:rPr>
                <w:rFonts w:ascii="Times" w:hAnsi="Times"/>
                <w:color w:val="000000"/>
              </w:rPr>
            </w:pPr>
            <w:r w:rsidRPr="009553D8">
              <w:rPr>
                <w:rFonts w:ascii="Times" w:hAnsi="Times"/>
                <w:color w:val="000000"/>
              </w:rPr>
              <w:t>94</w:t>
            </w:r>
          </w:p>
        </w:tc>
        <w:tc>
          <w:tcPr>
            <w:tcW w:w="2620" w:type="dxa"/>
            <w:tcBorders>
              <w:top w:val="nil"/>
              <w:left w:val="nil"/>
              <w:bottom w:val="nil"/>
              <w:right w:val="nil"/>
            </w:tcBorders>
            <w:shd w:val="clear" w:color="000000" w:fill="C0E6F5"/>
            <w:noWrap/>
            <w:vAlign w:val="center"/>
            <w:hideMark/>
          </w:tcPr>
          <w:p w14:paraId="0023E48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702579756</w:t>
            </w:r>
          </w:p>
        </w:tc>
        <w:tc>
          <w:tcPr>
            <w:tcW w:w="3500" w:type="dxa"/>
            <w:tcBorders>
              <w:top w:val="nil"/>
              <w:left w:val="nil"/>
              <w:bottom w:val="nil"/>
              <w:right w:val="single" w:sz="8" w:space="0" w:color="auto"/>
            </w:tcBorders>
            <w:shd w:val="clear" w:color="000000" w:fill="C1F0C8"/>
            <w:noWrap/>
            <w:vAlign w:val="center"/>
            <w:hideMark/>
          </w:tcPr>
          <w:p w14:paraId="7C03F44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9</w:t>
            </w:r>
          </w:p>
        </w:tc>
      </w:tr>
      <w:tr w:rsidR="00295680" w:rsidRPr="009553D8" w14:paraId="264AABCB"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854928E"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F8742BB" w14:textId="77777777" w:rsidR="00295680" w:rsidRPr="009553D8" w:rsidRDefault="00295680">
            <w:pPr>
              <w:jc w:val="center"/>
              <w:rPr>
                <w:rFonts w:ascii="Times" w:hAnsi="Times"/>
                <w:color w:val="000000"/>
              </w:rPr>
            </w:pPr>
            <w:r w:rsidRPr="009553D8">
              <w:rPr>
                <w:rFonts w:ascii="Times" w:hAnsi="Times"/>
                <w:color w:val="000000"/>
              </w:rPr>
              <w:t>12</w:t>
            </w:r>
          </w:p>
        </w:tc>
        <w:tc>
          <w:tcPr>
            <w:tcW w:w="2620" w:type="dxa"/>
            <w:tcBorders>
              <w:top w:val="nil"/>
              <w:left w:val="nil"/>
              <w:bottom w:val="nil"/>
              <w:right w:val="nil"/>
            </w:tcBorders>
            <w:shd w:val="clear" w:color="000000" w:fill="C0E6F5"/>
            <w:noWrap/>
            <w:vAlign w:val="center"/>
            <w:hideMark/>
          </w:tcPr>
          <w:p w14:paraId="5317BE0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737743922</w:t>
            </w:r>
          </w:p>
        </w:tc>
        <w:tc>
          <w:tcPr>
            <w:tcW w:w="3500" w:type="dxa"/>
            <w:tcBorders>
              <w:top w:val="nil"/>
              <w:left w:val="nil"/>
              <w:bottom w:val="nil"/>
              <w:right w:val="single" w:sz="8" w:space="0" w:color="auto"/>
            </w:tcBorders>
            <w:shd w:val="clear" w:color="000000" w:fill="C1F0C8"/>
            <w:noWrap/>
            <w:vAlign w:val="center"/>
            <w:hideMark/>
          </w:tcPr>
          <w:p w14:paraId="50E2C27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8</w:t>
            </w:r>
          </w:p>
        </w:tc>
      </w:tr>
      <w:tr w:rsidR="00295680" w:rsidRPr="009553D8" w14:paraId="2371372D"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9AD4172"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6B47CD2" w14:textId="77777777" w:rsidR="00295680" w:rsidRPr="009553D8" w:rsidRDefault="00295680">
            <w:pPr>
              <w:jc w:val="center"/>
              <w:rPr>
                <w:rFonts w:ascii="Times" w:hAnsi="Times"/>
                <w:color w:val="000000"/>
              </w:rPr>
            </w:pPr>
            <w:r w:rsidRPr="009553D8">
              <w:rPr>
                <w:rFonts w:ascii="Times" w:hAnsi="Times"/>
                <w:color w:val="000000"/>
              </w:rPr>
              <w:t>83</w:t>
            </w:r>
          </w:p>
        </w:tc>
        <w:tc>
          <w:tcPr>
            <w:tcW w:w="2620" w:type="dxa"/>
            <w:tcBorders>
              <w:top w:val="nil"/>
              <w:left w:val="nil"/>
              <w:bottom w:val="nil"/>
              <w:right w:val="nil"/>
            </w:tcBorders>
            <w:shd w:val="clear" w:color="000000" w:fill="C0E6F5"/>
            <w:noWrap/>
            <w:vAlign w:val="center"/>
            <w:hideMark/>
          </w:tcPr>
          <w:p w14:paraId="752545E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749213984</w:t>
            </w:r>
          </w:p>
        </w:tc>
        <w:tc>
          <w:tcPr>
            <w:tcW w:w="3500" w:type="dxa"/>
            <w:tcBorders>
              <w:top w:val="nil"/>
              <w:left w:val="nil"/>
              <w:bottom w:val="nil"/>
              <w:right w:val="single" w:sz="8" w:space="0" w:color="auto"/>
            </w:tcBorders>
            <w:shd w:val="clear" w:color="000000" w:fill="C1F0C8"/>
            <w:noWrap/>
            <w:vAlign w:val="center"/>
            <w:hideMark/>
          </w:tcPr>
          <w:p w14:paraId="31F8736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6</w:t>
            </w:r>
          </w:p>
        </w:tc>
      </w:tr>
      <w:tr w:rsidR="00295680" w:rsidRPr="009553D8" w14:paraId="6B2C29DB"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95E889F"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AAC1C58" w14:textId="77777777" w:rsidR="00295680" w:rsidRPr="009553D8" w:rsidRDefault="00295680">
            <w:pPr>
              <w:jc w:val="center"/>
              <w:rPr>
                <w:rFonts w:ascii="Times" w:hAnsi="Times"/>
                <w:color w:val="000000"/>
              </w:rPr>
            </w:pPr>
            <w:r w:rsidRPr="009553D8">
              <w:rPr>
                <w:rFonts w:ascii="Times" w:hAnsi="Times"/>
                <w:color w:val="000000"/>
              </w:rPr>
              <w:t>26</w:t>
            </w:r>
          </w:p>
        </w:tc>
        <w:tc>
          <w:tcPr>
            <w:tcW w:w="2620" w:type="dxa"/>
            <w:tcBorders>
              <w:top w:val="nil"/>
              <w:left w:val="nil"/>
              <w:bottom w:val="nil"/>
              <w:right w:val="nil"/>
            </w:tcBorders>
            <w:shd w:val="clear" w:color="000000" w:fill="C0E6F5"/>
            <w:noWrap/>
            <w:vAlign w:val="center"/>
            <w:hideMark/>
          </w:tcPr>
          <w:p w14:paraId="47C83AF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787008275</w:t>
            </w:r>
          </w:p>
        </w:tc>
        <w:tc>
          <w:tcPr>
            <w:tcW w:w="3500" w:type="dxa"/>
            <w:tcBorders>
              <w:top w:val="nil"/>
              <w:left w:val="nil"/>
              <w:bottom w:val="nil"/>
              <w:right w:val="single" w:sz="8" w:space="0" w:color="auto"/>
            </w:tcBorders>
            <w:shd w:val="clear" w:color="000000" w:fill="C1F0C8"/>
            <w:noWrap/>
            <w:vAlign w:val="center"/>
            <w:hideMark/>
          </w:tcPr>
          <w:p w14:paraId="678B6EF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06</w:t>
            </w:r>
          </w:p>
        </w:tc>
      </w:tr>
      <w:tr w:rsidR="00295680" w:rsidRPr="009553D8" w14:paraId="52FD645B"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84E9EA3"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B28923B" w14:textId="77777777" w:rsidR="00295680" w:rsidRPr="009553D8" w:rsidRDefault="00295680">
            <w:pPr>
              <w:jc w:val="center"/>
              <w:rPr>
                <w:rFonts w:ascii="Times" w:hAnsi="Times"/>
                <w:color w:val="000000"/>
              </w:rPr>
            </w:pPr>
            <w:r w:rsidRPr="009553D8">
              <w:rPr>
                <w:rFonts w:ascii="Times" w:hAnsi="Times"/>
                <w:color w:val="000000"/>
              </w:rPr>
              <w:t>85</w:t>
            </w:r>
          </w:p>
        </w:tc>
        <w:tc>
          <w:tcPr>
            <w:tcW w:w="2620" w:type="dxa"/>
            <w:tcBorders>
              <w:top w:val="nil"/>
              <w:left w:val="nil"/>
              <w:bottom w:val="nil"/>
              <w:right w:val="nil"/>
            </w:tcBorders>
            <w:shd w:val="clear" w:color="000000" w:fill="C0E6F5"/>
            <w:noWrap/>
            <w:vAlign w:val="center"/>
            <w:hideMark/>
          </w:tcPr>
          <w:p w14:paraId="7E7EB20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789153021</w:t>
            </w:r>
          </w:p>
        </w:tc>
        <w:tc>
          <w:tcPr>
            <w:tcW w:w="3500" w:type="dxa"/>
            <w:tcBorders>
              <w:top w:val="nil"/>
              <w:left w:val="nil"/>
              <w:bottom w:val="nil"/>
              <w:right w:val="single" w:sz="8" w:space="0" w:color="auto"/>
            </w:tcBorders>
            <w:shd w:val="clear" w:color="000000" w:fill="C1F0C8"/>
            <w:noWrap/>
            <w:vAlign w:val="center"/>
            <w:hideMark/>
          </w:tcPr>
          <w:p w14:paraId="5D81AE0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3</w:t>
            </w:r>
          </w:p>
        </w:tc>
      </w:tr>
      <w:tr w:rsidR="00295680" w:rsidRPr="009553D8" w14:paraId="66FE5183"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DFFEAE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DE34C5A" w14:textId="77777777" w:rsidR="00295680" w:rsidRPr="009553D8" w:rsidRDefault="00295680">
            <w:pPr>
              <w:jc w:val="center"/>
              <w:rPr>
                <w:rFonts w:ascii="Times" w:hAnsi="Times"/>
                <w:color w:val="000000"/>
              </w:rPr>
            </w:pPr>
            <w:r w:rsidRPr="009553D8">
              <w:rPr>
                <w:rFonts w:ascii="Times" w:hAnsi="Times"/>
                <w:color w:val="000000"/>
              </w:rPr>
              <w:t>84</w:t>
            </w:r>
          </w:p>
        </w:tc>
        <w:tc>
          <w:tcPr>
            <w:tcW w:w="2620" w:type="dxa"/>
            <w:tcBorders>
              <w:top w:val="nil"/>
              <w:left w:val="nil"/>
              <w:bottom w:val="nil"/>
              <w:right w:val="nil"/>
            </w:tcBorders>
            <w:shd w:val="clear" w:color="000000" w:fill="C0E6F5"/>
            <w:noWrap/>
            <w:vAlign w:val="center"/>
            <w:hideMark/>
          </w:tcPr>
          <w:p w14:paraId="53F4E78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828647566</w:t>
            </w:r>
          </w:p>
        </w:tc>
        <w:tc>
          <w:tcPr>
            <w:tcW w:w="3500" w:type="dxa"/>
            <w:tcBorders>
              <w:top w:val="nil"/>
              <w:left w:val="nil"/>
              <w:bottom w:val="nil"/>
              <w:right w:val="single" w:sz="8" w:space="0" w:color="auto"/>
            </w:tcBorders>
            <w:shd w:val="clear" w:color="000000" w:fill="C1F0C8"/>
            <w:noWrap/>
            <w:vAlign w:val="center"/>
            <w:hideMark/>
          </w:tcPr>
          <w:p w14:paraId="7562B67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6</w:t>
            </w:r>
          </w:p>
        </w:tc>
      </w:tr>
      <w:tr w:rsidR="00295680" w:rsidRPr="009553D8" w14:paraId="7CA1BCAF"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589F29E"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82D840B" w14:textId="77777777" w:rsidR="00295680" w:rsidRPr="009553D8" w:rsidRDefault="00295680">
            <w:pPr>
              <w:jc w:val="center"/>
              <w:rPr>
                <w:rFonts w:ascii="Times" w:hAnsi="Times"/>
                <w:color w:val="000000"/>
              </w:rPr>
            </w:pPr>
            <w:r w:rsidRPr="009553D8">
              <w:rPr>
                <w:rFonts w:ascii="Times" w:hAnsi="Times"/>
                <w:color w:val="000000"/>
              </w:rPr>
              <w:t>88</w:t>
            </w:r>
          </w:p>
        </w:tc>
        <w:tc>
          <w:tcPr>
            <w:tcW w:w="2620" w:type="dxa"/>
            <w:tcBorders>
              <w:top w:val="nil"/>
              <w:left w:val="nil"/>
              <w:bottom w:val="nil"/>
              <w:right w:val="nil"/>
            </w:tcBorders>
            <w:shd w:val="clear" w:color="000000" w:fill="C0E6F5"/>
            <w:noWrap/>
            <w:vAlign w:val="center"/>
            <w:hideMark/>
          </w:tcPr>
          <w:p w14:paraId="652F825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900795948</w:t>
            </w:r>
          </w:p>
        </w:tc>
        <w:tc>
          <w:tcPr>
            <w:tcW w:w="3500" w:type="dxa"/>
            <w:tcBorders>
              <w:top w:val="nil"/>
              <w:left w:val="nil"/>
              <w:bottom w:val="nil"/>
              <w:right w:val="single" w:sz="8" w:space="0" w:color="auto"/>
            </w:tcBorders>
            <w:shd w:val="clear" w:color="000000" w:fill="C1F0C8"/>
            <w:noWrap/>
            <w:vAlign w:val="center"/>
            <w:hideMark/>
          </w:tcPr>
          <w:p w14:paraId="6AA9515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w:t>
            </w:r>
          </w:p>
        </w:tc>
      </w:tr>
      <w:tr w:rsidR="00295680" w:rsidRPr="009553D8" w14:paraId="650D6372"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3D0761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F503025" w14:textId="77777777" w:rsidR="00295680" w:rsidRPr="009553D8" w:rsidRDefault="00295680">
            <w:pPr>
              <w:jc w:val="center"/>
              <w:rPr>
                <w:rFonts w:ascii="Times" w:hAnsi="Times"/>
                <w:color w:val="000000"/>
              </w:rPr>
            </w:pPr>
            <w:r w:rsidRPr="009553D8">
              <w:rPr>
                <w:rFonts w:ascii="Times" w:hAnsi="Times"/>
                <w:color w:val="000000"/>
              </w:rPr>
              <w:t>48</w:t>
            </w:r>
          </w:p>
        </w:tc>
        <w:tc>
          <w:tcPr>
            <w:tcW w:w="2620" w:type="dxa"/>
            <w:tcBorders>
              <w:top w:val="nil"/>
              <w:left w:val="nil"/>
              <w:bottom w:val="nil"/>
              <w:right w:val="nil"/>
            </w:tcBorders>
            <w:shd w:val="clear" w:color="000000" w:fill="C0E6F5"/>
            <w:noWrap/>
            <w:vAlign w:val="center"/>
            <w:hideMark/>
          </w:tcPr>
          <w:p w14:paraId="5253CDB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928032487</w:t>
            </w:r>
          </w:p>
        </w:tc>
        <w:tc>
          <w:tcPr>
            <w:tcW w:w="3500" w:type="dxa"/>
            <w:tcBorders>
              <w:top w:val="nil"/>
              <w:left w:val="nil"/>
              <w:bottom w:val="nil"/>
              <w:right w:val="single" w:sz="8" w:space="0" w:color="auto"/>
            </w:tcBorders>
            <w:shd w:val="clear" w:color="000000" w:fill="C1F0C8"/>
            <w:noWrap/>
            <w:vAlign w:val="center"/>
            <w:hideMark/>
          </w:tcPr>
          <w:p w14:paraId="7407A9E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5</w:t>
            </w:r>
          </w:p>
        </w:tc>
      </w:tr>
      <w:tr w:rsidR="00295680" w:rsidRPr="009553D8" w14:paraId="0872B68C"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DAD018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1206E37" w14:textId="77777777" w:rsidR="00295680" w:rsidRPr="009553D8" w:rsidRDefault="00295680">
            <w:pPr>
              <w:jc w:val="center"/>
              <w:rPr>
                <w:rFonts w:ascii="Times" w:hAnsi="Times"/>
                <w:color w:val="000000"/>
              </w:rPr>
            </w:pPr>
            <w:r w:rsidRPr="009553D8">
              <w:rPr>
                <w:rFonts w:ascii="Times" w:hAnsi="Times"/>
                <w:color w:val="000000"/>
              </w:rPr>
              <w:t>4</w:t>
            </w:r>
          </w:p>
        </w:tc>
        <w:tc>
          <w:tcPr>
            <w:tcW w:w="2620" w:type="dxa"/>
            <w:tcBorders>
              <w:top w:val="nil"/>
              <w:left w:val="nil"/>
              <w:bottom w:val="nil"/>
              <w:right w:val="nil"/>
            </w:tcBorders>
            <w:shd w:val="clear" w:color="000000" w:fill="C0E6F5"/>
            <w:noWrap/>
            <w:vAlign w:val="center"/>
            <w:hideMark/>
          </w:tcPr>
          <w:p w14:paraId="5430E31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943910007</w:t>
            </w:r>
          </w:p>
        </w:tc>
        <w:tc>
          <w:tcPr>
            <w:tcW w:w="3500" w:type="dxa"/>
            <w:tcBorders>
              <w:top w:val="nil"/>
              <w:left w:val="nil"/>
              <w:bottom w:val="nil"/>
              <w:right w:val="single" w:sz="8" w:space="0" w:color="auto"/>
            </w:tcBorders>
            <w:shd w:val="clear" w:color="000000" w:fill="C1F0C8"/>
            <w:noWrap/>
            <w:vAlign w:val="center"/>
            <w:hideMark/>
          </w:tcPr>
          <w:p w14:paraId="72858CA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9</w:t>
            </w:r>
          </w:p>
        </w:tc>
      </w:tr>
      <w:tr w:rsidR="00295680" w:rsidRPr="009553D8" w14:paraId="14711427"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3D1C95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225D617" w14:textId="77777777" w:rsidR="00295680" w:rsidRPr="009553D8" w:rsidRDefault="00295680">
            <w:pPr>
              <w:jc w:val="center"/>
              <w:rPr>
                <w:rFonts w:ascii="Times" w:hAnsi="Times"/>
                <w:color w:val="000000"/>
              </w:rPr>
            </w:pPr>
            <w:r w:rsidRPr="009553D8">
              <w:rPr>
                <w:rFonts w:ascii="Times" w:hAnsi="Times"/>
                <w:color w:val="000000"/>
              </w:rPr>
              <w:t>89</w:t>
            </w:r>
          </w:p>
        </w:tc>
        <w:tc>
          <w:tcPr>
            <w:tcW w:w="2620" w:type="dxa"/>
            <w:tcBorders>
              <w:top w:val="nil"/>
              <w:left w:val="nil"/>
              <w:bottom w:val="nil"/>
              <w:right w:val="nil"/>
            </w:tcBorders>
            <w:shd w:val="clear" w:color="000000" w:fill="C0E6F5"/>
            <w:noWrap/>
            <w:vAlign w:val="center"/>
            <w:hideMark/>
          </w:tcPr>
          <w:p w14:paraId="5092EEC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969650055</w:t>
            </w:r>
          </w:p>
        </w:tc>
        <w:tc>
          <w:tcPr>
            <w:tcW w:w="3500" w:type="dxa"/>
            <w:tcBorders>
              <w:top w:val="nil"/>
              <w:left w:val="nil"/>
              <w:bottom w:val="nil"/>
              <w:right w:val="single" w:sz="8" w:space="0" w:color="auto"/>
            </w:tcBorders>
            <w:shd w:val="clear" w:color="000000" w:fill="C1F0C8"/>
            <w:noWrap/>
            <w:vAlign w:val="center"/>
            <w:hideMark/>
          </w:tcPr>
          <w:p w14:paraId="2FDEE12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3</w:t>
            </w:r>
          </w:p>
        </w:tc>
      </w:tr>
      <w:tr w:rsidR="00295680" w:rsidRPr="009553D8" w14:paraId="20BC37A7"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11ED45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6C5D678" w14:textId="77777777" w:rsidR="00295680" w:rsidRPr="009553D8" w:rsidRDefault="00295680">
            <w:pPr>
              <w:jc w:val="center"/>
              <w:rPr>
                <w:rFonts w:ascii="Times" w:hAnsi="Times"/>
                <w:color w:val="000000"/>
              </w:rPr>
            </w:pPr>
            <w:r w:rsidRPr="009553D8">
              <w:rPr>
                <w:rFonts w:ascii="Times" w:hAnsi="Times"/>
                <w:color w:val="000000"/>
              </w:rPr>
              <w:t>53</w:t>
            </w:r>
          </w:p>
        </w:tc>
        <w:tc>
          <w:tcPr>
            <w:tcW w:w="2620" w:type="dxa"/>
            <w:tcBorders>
              <w:top w:val="nil"/>
              <w:left w:val="nil"/>
              <w:bottom w:val="nil"/>
              <w:right w:val="nil"/>
            </w:tcBorders>
            <w:shd w:val="clear" w:color="000000" w:fill="C0E6F5"/>
            <w:noWrap/>
            <w:vAlign w:val="center"/>
            <w:hideMark/>
          </w:tcPr>
          <w:p w14:paraId="0EC1758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3.993088039</w:t>
            </w:r>
          </w:p>
        </w:tc>
        <w:tc>
          <w:tcPr>
            <w:tcW w:w="3500" w:type="dxa"/>
            <w:tcBorders>
              <w:top w:val="nil"/>
              <w:left w:val="nil"/>
              <w:bottom w:val="nil"/>
              <w:right w:val="single" w:sz="8" w:space="0" w:color="auto"/>
            </w:tcBorders>
            <w:shd w:val="clear" w:color="000000" w:fill="C1F0C8"/>
            <w:noWrap/>
            <w:vAlign w:val="center"/>
            <w:hideMark/>
          </w:tcPr>
          <w:p w14:paraId="2EC6EE9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3</w:t>
            </w:r>
          </w:p>
        </w:tc>
      </w:tr>
      <w:tr w:rsidR="00295680" w:rsidRPr="009553D8" w14:paraId="4D620231"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FAFD3D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75FA917" w14:textId="77777777" w:rsidR="00295680" w:rsidRPr="009553D8" w:rsidRDefault="00295680">
            <w:pPr>
              <w:jc w:val="center"/>
              <w:rPr>
                <w:rFonts w:ascii="Times" w:hAnsi="Times"/>
                <w:color w:val="000000"/>
              </w:rPr>
            </w:pPr>
            <w:r w:rsidRPr="009553D8">
              <w:rPr>
                <w:rFonts w:ascii="Times" w:hAnsi="Times"/>
                <w:color w:val="000000"/>
              </w:rPr>
              <w:t>69</w:t>
            </w:r>
          </w:p>
        </w:tc>
        <w:tc>
          <w:tcPr>
            <w:tcW w:w="2620" w:type="dxa"/>
            <w:tcBorders>
              <w:top w:val="nil"/>
              <w:left w:val="nil"/>
              <w:bottom w:val="nil"/>
              <w:right w:val="nil"/>
            </w:tcBorders>
            <w:shd w:val="clear" w:color="000000" w:fill="C0E6F5"/>
            <w:noWrap/>
            <w:vAlign w:val="center"/>
            <w:hideMark/>
          </w:tcPr>
          <w:p w14:paraId="3BE6AF1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011042187</w:t>
            </w:r>
          </w:p>
        </w:tc>
        <w:tc>
          <w:tcPr>
            <w:tcW w:w="3500" w:type="dxa"/>
            <w:tcBorders>
              <w:top w:val="nil"/>
              <w:left w:val="nil"/>
              <w:bottom w:val="nil"/>
              <w:right w:val="single" w:sz="8" w:space="0" w:color="auto"/>
            </w:tcBorders>
            <w:shd w:val="clear" w:color="000000" w:fill="C1F0C8"/>
            <w:noWrap/>
            <w:vAlign w:val="center"/>
            <w:hideMark/>
          </w:tcPr>
          <w:p w14:paraId="1BD8207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w:t>
            </w:r>
          </w:p>
        </w:tc>
      </w:tr>
      <w:tr w:rsidR="00295680" w:rsidRPr="009553D8" w14:paraId="59D43ABC"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3FAFBE6"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E9E8831" w14:textId="77777777" w:rsidR="00295680" w:rsidRPr="009553D8" w:rsidRDefault="00295680">
            <w:pPr>
              <w:jc w:val="center"/>
              <w:rPr>
                <w:rFonts w:ascii="Times" w:hAnsi="Times"/>
                <w:color w:val="000000"/>
              </w:rPr>
            </w:pPr>
            <w:r w:rsidRPr="009553D8">
              <w:rPr>
                <w:rFonts w:ascii="Times" w:hAnsi="Times"/>
                <w:color w:val="000000"/>
              </w:rPr>
              <w:t>52</w:t>
            </w:r>
          </w:p>
        </w:tc>
        <w:tc>
          <w:tcPr>
            <w:tcW w:w="2620" w:type="dxa"/>
            <w:tcBorders>
              <w:top w:val="nil"/>
              <w:left w:val="nil"/>
              <w:bottom w:val="nil"/>
              <w:right w:val="nil"/>
            </w:tcBorders>
            <w:shd w:val="clear" w:color="000000" w:fill="C0E6F5"/>
            <w:noWrap/>
            <w:vAlign w:val="center"/>
            <w:hideMark/>
          </w:tcPr>
          <w:p w14:paraId="72DB66E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012502683</w:t>
            </w:r>
          </w:p>
        </w:tc>
        <w:tc>
          <w:tcPr>
            <w:tcW w:w="3500" w:type="dxa"/>
            <w:tcBorders>
              <w:top w:val="nil"/>
              <w:left w:val="nil"/>
              <w:bottom w:val="nil"/>
              <w:right w:val="single" w:sz="8" w:space="0" w:color="auto"/>
            </w:tcBorders>
            <w:shd w:val="clear" w:color="000000" w:fill="C1F0C8"/>
            <w:noWrap/>
            <w:vAlign w:val="center"/>
            <w:hideMark/>
          </w:tcPr>
          <w:p w14:paraId="6607F1C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621</w:t>
            </w:r>
          </w:p>
        </w:tc>
      </w:tr>
      <w:tr w:rsidR="00295680" w:rsidRPr="009553D8" w14:paraId="684F59D3"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DDE226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DDA96AC" w14:textId="77777777" w:rsidR="00295680" w:rsidRPr="009553D8" w:rsidRDefault="00295680">
            <w:pPr>
              <w:jc w:val="center"/>
              <w:rPr>
                <w:rFonts w:ascii="Times" w:hAnsi="Times"/>
                <w:color w:val="000000"/>
              </w:rPr>
            </w:pPr>
            <w:r w:rsidRPr="009553D8">
              <w:rPr>
                <w:rFonts w:ascii="Times" w:hAnsi="Times"/>
                <w:color w:val="000000"/>
              </w:rPr>
              <w:t>45</w:t>
            </w:r>
          </w:p>
        </w:tc>
        <w:tc>
          <w:tcPr>
            <w:tcW w:w="2620" w:type="dxa"/>
            <w:tcBorders>
              <w:top w:val="nil"/>
              <w:left w:val="nil"/>
              <w:bottom w:val="nil"/>
              <w:right w:val="nil"/>
            </w:tcBorders>
            <w:shd w:val="clear" w:color="000000" w:fill="C0E6F5"/>
            <w:noWrap/>
            <w:vAlign w:val="center"/>
            <w:hideMark/>
          </w:tcPr>
          <w:p w14:paraId="15D3026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066769247</w:t>
            </w:r>
          </w:p>
        </w:tc>
        <w:tc>
          <w:tcPr>
            <w:tcW w:w="3500" w:type="dxa"/>
            <w:tcBorders>
              <w:top w:val="nil"/>
              <w:left w:val="nil"/>
              <w:bottom w:val="nil"/>
              <w:right w:val="single" w:sz="8" w:space="0" w:color="auto"/>
            </w:tcBorders>
            <w:shd w:val="clear" w:color="000000" w:fill="C1F0C8"/>
            <w:noWrap/>
            <w:vAlign w:val="center"/>
            <w:hideMark/>
          </w:tcPr>
          <w:p w14:paraId="5B0EF81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79</w:t>
            </w:r>
          </w:p>
        </w:tc>
      </w:tr>
      <w:tr w:rsidR="00295680" w:rsidRPr="009553D8" w14:paraId="614932C4"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735CF9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669A8D2" w14:textId="77777777" w:rsidR="00295680" w:rsidRPr="009553D8" w:rsidRDefault="00295680">
            <w:pPr>
              <w:jc w:val="center"/>
              <w:rPr>
                <w:rFonts w:ascii="Times" w:hAnsi="Times"/>
                <w:color w:val="000000"/>
              </w:rPr>
            </w:pPr>
            <w:r w:rsidRPr="009553D8">
              <w:rPr>
                <w:rFonts w:ascii="Times" w:hAnsi="Times"/>
                <w:color w:val="000000"/>
              </w:rPr>
              <w:t>58</w:t>
            </w:r>
          </w:p>
        </w:tc>
        <w:tc>
          <w:tcPr>
            <w:tcW w:w="2620" w:type="dxa"/>
            <w:tcBorders>
              <w:top w:val="nil"/>
              <w:left w:val="nil"/>
              <w:bottom w:val="nil"/>
              <w:right w:val="nil"/>
            </w:tcBorders>
            <w:shd w:val="clear" w:color="000000" w:fill="C0E6F5"/>
            <w:noWrap/>
            <w:vAlign w:val="center"/>
            <w:hideMark/>
          </w:tcPr>
          <w:p w14:paraId="4E7E7FB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096112941</w:t>
            </w:r>
          </w:p>
        </w:tc>
        <w:tc>
          <w:tcPr>
            <w:tcW w:w="3500" w:type="dxa"/>
            <w:tcBorders>
              <w:top w:val="nil"/>
              <w:left w:val="nil"/>
              <w:bottom w:val="nil"/>
              <w:right w:val="single" w:sz="8" w:space="0" w:color="auto"/>
            </w:tcBorders>
            <w:shd w:val="clear" w:color="000000" w:fill="C1F0C8"/>
            <w:noWrap/>
            <w:vAlign w:val="center"/>
            <w:hideMark/>
          </w:tcPr>
          <w:p w14:paraId="65F774D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8</w:t>
            </w:r>
          </w:p>
        </w:tc>
      </w:tr>
      <w:tr w:rsidR="00295680" w:rsidRPr="009553D8" w14:paraId="4D72789C"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02D75EC"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B11CE13" w14:textId="77777777" w:rsidR="00295680" w:rsidRPr="009553D8" w:rsidRDefault="00295680">
            <w:pPr>
              <w:jc w:val="center"/>
              <w:rPr>
                <w:rFonts w:ascii="Times" w:hAnsi="Times"/>
                <w:color w:val="000000"/>
              </w:rPr>
            </w:pPr>
            <w:r w:rsidRPr="009553D8">
              <w:rPr>
                <w:rFonts w:ascii="Times" w:hAnsi="Times"/>
                <w:color w:val="000000"/>
              </w:rPr>
              <w:t>43</w:t>
            </w:r>
          </w:p>
        </w:tc>
        <w:tc>
          <w:tcPr>
            <w:tcW w:w="2620" w:type="dxa"/>
            <w:tcBorders>
              <w:top w:val="nil"/>
              <w:left w:val="nil"/>
              <w:bottom w:val="nil"/>
              <w:right w:val="nil"/>
            </w:tcBorders>
            <w:shd w:val="clear" w:color="000000" w:fill="C0E6F5"/>
            <w:noWrap/>
            <w:vAlign w:val="center"/>
            <w:hideMark/>
          </w:tcPr>
          <w:p w14:paraId="751BABF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128156134</w:t>
            </w:r>
          </w:p>
        </w:tc>
        <w:tc>
          <w:tcPr>
            <w:tcW w:w="3500" w:type="dxa"/>
            <w:tcBorders>
              <w:top w:val="nil"/>
              <w:left w:val="nil"/>
              <w:bottom w:val="nil"/>
              <w:right w:val="single" w:sz="8" w:space="0" w:color="auto"/>
            </w:tcBorders>
            <w:shd w:val="clear" w:color="000000" w:fill="C1F0C8"/>
            <w:noWrap/>
            <w:vAlign w:val="center"/>
            <w:hideMark/>
          </w:tcPr>
          <w:p w14:paraId="41A0B5F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57</w:t>
            </w:r>
          </w:p>
        </w:tc>
      </w:tr>
      <w:tr w:rsidR="00295680" w:rsidRPr="009553D8" w14:paraId="53A783E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B89E060"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3718556" w14:textId="77777777" w:rsidR="00295680" w:rsidRPr="009553D8" w:rsidRDefault="00295680">
            <w:pPr>
              <w:jc w:val="center"/>
              <w:rPr>
                <w:rFonts w:ascii="Times" w:hAnsi="Times"/>
                <w:color w:val="000000"/>
              </w:rPr>
            </w:pPr>
            <w:r w:rsidRPr="009553D8">
              <w:rPr>
                <w:rFonts w:ascii="Times" w:hAnsi="Times"/>
                <w:color w:val="000000"/>
              </w:rPr>
              <w:t>44</w:t>
            </w:r>
          </w:p>
        </w:tc>
        <w:tc>
          <w:tcPr>
            <w:tcW w:w="2620" w:type="dxa"/>
            <w:tcBorders>
              <w:top w:val="nil"/>
              <w:left w:val="nil"/>
              <w:bottom w:val="nil"/>
              <w:right w:val="nil"/>
            </w:tcBorders>
            <w:shd w:val="clear" w:color="000000" w:fill="C0E6F5"/>
            <w:noWrap/>
            <w:vAlign w:val="center"/>
            <w:hideMark/>
          </w:tcPr>
          <w:p w14:paraId="2515128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132891927</w:t>
            </w:r>
          </w:p>
        </w:tc>
        <w:tc>
          <w:tcPr>
            <w:tcW w:w="3500" w:type="dxa"/>
            <w:tcBorders>
              <w:top w:val="nil"/>
              <w:left w:val="nil"/>
              <w:bottom w:val="nil"/>
              <w:right w:val="single" w:sz="8" w:space="0" w:color="auto"/>
            </w:tcBorders>
            <w:shd w:val="clear" w:color="000000" w:fill="C1F0C8"/>
            <w:noWrap/>
            <w:vAlign w:val="center"/>
            <w:hideMark/>
          </w:tcPr>
          <w:p w14:paraId="3473A5A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6</w:t>
            </w:r>
          </w:p>
        </w:tc>
      </w:tr>
      <w:tr w:rsidR="00295680" w:rsidRPr="009553D8" w14:paraId="181FAA98"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C7C65F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B60E39D" w14:textId="77777777" w:rsidR="00295680" w:rsidRPr="009553D8" w:rsidRDefault="00295680">
            <w:pPr>
              <w:jc w:val="center"/>
              <w:rPr>
                <w:rFonts w:ascii="Times" w:hAnsi="Times"/>
                <w:color w:val="000000"/>
              </w:rPr>
            </w:pPr>
            <w:r w:rsidRPr="009553D8">
              <w:rPr>
                <w:rFonts w:ascii="Times" w:hAnsi="Times"/>
                <w:color w:val="000000"/>
              </w:rPr>
              <w:t>40</w:t>
            </w:r>
          </w:p>
        </w:tc>
        <w:tc>
          <w:tcPr>
            <w:tcW w:w="2620" w:type="dxa"/>
            <w:tcBorders>
              <w:top w:val="nil"/>
              <w:left w:val="nil"/>
              <w:bottom w:val="nil"/>
              <w:right w:val="nil"/>
            </w:tcBorders>
            <w:shd w:val="clear" w:color="000000" w:fill="C0E6F5"/>
            <w:noWrap/>
            <w:vAlign w:val="center"/>
            <w:hideMark/>
          </w:tcPr>
          <w:p w14:paraId="3F08D5E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135446476</w:t>
            </w:r>
          </w:p>
        </w:tc>
        <w:tc>
          <w:tcPr>
            <w:tcW w:w="3500" w:type="dxa"/>
            <w:tcBorders>
              <w:top w:val="nil"/>
              <w:left w:val="nil"/>
              <w:bottom w:val="nil"/>
              <w:right w:val="single" w:sz="8" w:space="0" w:color="auto"/>
            </w:tcBorders>
            <w:shd w:val="clear" w:color="000000" w:fill="C1F0C8"/>
            <w:noWrap/>
            <w:vAlign w:val="center"/>
            <w:hideMark/>
          </w:tcPr>
          <w:p w14:paraId="5103C16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27</w:t>
            </w:r>
          </w:p>
        </w:tc>
      </w:tr>
      <w:tr w:rsidR="00295680" w:rsidRPr="009553D8" w14:paraId="70B072DA"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1E04DB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511CCFA" w14:textId="77777777" w:rsidR="00295680" w:rsidRPr="009553D8" w:rsidRDefault="00295680">
            <w:pPr>
              <w:jc w:val="center"/>
              <w:rPr>
                <w:rFonts w:ascii="Times" w:hAnsi="Times"/>
                <w:color w:val="000000"/>
              </w:rPr>
            </w:pPr>
            <w:r w:rsidRPr="009553D8">
              <w:rPr>
                <w:rFonts w:ascii="Times" w:hAnsi="Times"/>
                <w:color w:val="000000"/>
              </w:rPr>
              <w:t>36</w:t>
            </w:r>
          </w:p>
        </w:tc>
        <w:tc>
          <w:tcPr>
            <w:tcW w:w="2620" w:type="dxa"/>
            <w:tcBorders>
              <w:top w:val="nil"/>
              <w:left w:val="nil"/>
              <w:bottom w:val="nil"/>
              <w:right w:val="nil"/>
            </w:tcBorders>
            <w:shd w:val="clear" w:color="000000" w:fill="C0E6F5"/>
            <w:noWrap/>
            <w:vAlign w:val="center"/>
            <w:hideMark/>
          </w:tcPr>
          <w:p w14:paraId="76F183C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16449683</w:t>
            </w:r>
          </w:p>
        </w:tc>
        <w:tc>
          <w:tcPr>
            <w:tcW w:w="3500" w:type="dxa"/>
            <w:tcBorders>
              <w:top w:val="nil"/>
              <w:left w:val="nil"/>
              <w:bottom w:val="nil"/>
              <w:right w:val="single" w:sz="8" w:space="0" w:color="auto"/>
            </w:tcBorders>
            <w:shd w:val="clear" w:color="000000" w:fill="C1F0C8"/>
            <w:noWrap/>
            <w:vAlign w:val="center"/>
            <w:hideMark/>
          </w:tcPr>
          <w:p w14:paraId="2A5A991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4</w:t>
            </w:r>
          </w:p>
        </w:tc>
      </w:tr>
      <w:tr w:rsidR="00295680" w:rsidRPr="009553D8" w14:paraId="6AB0DAE5" w14:textId="77777777" w:rsidTr="00295680">
        <w:trPr>
          <w:trHeight w:val="340"/>
        </w:trPr>
        <w:tc>
          <w:tcPr>
            <w:tcW w:w="1300" w:type="dxa"/>
            <w:vMerge/>
            <w:tcBorders>
              <w:top w:val="nil"/>
              <w:left w:val="single" w:sz="8" w:space="0" w:color="auto"/>
              <w:bottom w:val="single" w:sz="8" w:space="0" w:color="000000"/>
              <w:right w:val="nil"/>
            </w:tcBorders>
            <w:vAlign w:val="center"/>
            <w:hideMark/>
          </w:tcPr>
          <w:p w14:paraId="3C33116D" w14:textId="77777777" w:rsidR="00295680" w:rsidRPr="009553D8" w:rsidRDefault="00295680">
            <w:pPr>
              <w:rPr>
                <w:rFonts w:ascii="Times" w:hAnsi="Times"/>
                <w:b/>
                <w:bCs/>
                <w:color w:val="000000"/>
                <w:sz w:val="22"/>
                <w:szCs w:val="22"/>
              </w:rPr>
            </w:pPr>
          </w:p>
        </w:tc>
        <w:tc>
          <w:tcPr>
            <w:tcW w:w="1300" w:type="dxa"/>
            <w:tcBorders>
              <w:top w:val="nil"/>
              <w:left w:val="nil"/>
              <w:bottom w:val="single" w:sz="8" w:space="0" w:color="auto"/>
              <w:right w:val="nil"/>
            </w:tcBorders>
            <w:shd w:val="clear" w:color="auto" w:fill="auto"/>
            <w:noWrap/>
            <w:vAlign w:val="center"/>
            <w:hideMark/>
          </w:tcPr>
          <w:p w14:paraId="0E3062BC" w14:textId="77777777" w:rsidR="00295680" w:rsidRPr="009553D8" w:rsidRDefault="00295680">
            <w:pPr>
              <w:jc w:val="center"/>
              <w:rPr>
                <w:rFonts w:ascii="Times" w:hAnsi="Times"/>
                <w:color w:val="000000"/>
              </w:rPr>
            </w:pPr>
            <w:r w:rsidRPr="009553D8">
              <w:rPr>
                <w:rFonts w:ascii="Times" w:hAnsi="Times"/>
                <w:color w:val="000000"/>
              </w:rPr>
              <w:t>56</w:t>
            </w:r>
          </w:p>
        </w:tc>
        <w:tc>
          <w:tcPr>
            <w:tcW w:w="2620" w:type="dxa"/>
            <w:tcBorders>
              <w:top w:val="nil"/>
              <w:left w:val="nil"/>
              <w:bottom w:val="single" w:sz="8" w:space="0" w:color="auto"/>
              <w:right w:val="nil"/>
            </w:tcBorders>
            <w:shd w:val="clear" w:color="000000" w:fill="C0E6F5"/>
            <w:noWrap/>
            <w:vAlign w:val="center"/>
            <w:hideMark/>
          </w:tcPr>
          <w:p w14:paraId="71487B7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193582678</w:t>
            </w:r>
          </w:p>
        </w:tc>
        <w:tc>
          <w:tcPr>
            <w:tcW w:w="3500" w:type="dxa"/>
            <w:tcBorders>
              <w:top w:val="nil"/>
              <w:left w:val="nil"/>
              <w:bottom w:val="single" w:sz="8" w:space="0" w:color="auto"/>
              <w:right w:val="single" w:sz="8" w:space="0" w:color="auto"/>
            </w:tcBorders>
            <w:shd w:val="clear" w:color="000000" w:fill="C1F0C8"/>
            <w:noWrap/>
            <w:vAlign w:val="center"/>
            <w:hideMark/>
          </w:tcPr>
          <w:p w14:paraId="04B68FA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2</w:t>
            </w:r>
          </w:p>
        </w:tc>
      </w:tr>
      <w:tr w:rsidR="00295680" w:rsidRPr="009553D8" w14:paraId="224AD088" w14:textId="77777777" w:rsidTr="00295680">
        <w:trPr>
          <w:trHeight w:val="320"/>
        </w:trPr>
        <w:tc>
          <w:tcPr>
            <w:tcW w:w="1300" w:type="dxa"/>
            <w:vMerge w:val="restart"/>
            <w:tcBorders>
              <w:top w:val="nil"/>
              <w:left w:val="single" w:sz="8" w:space="0" w:color="auto"/>
              <w:bottom w:val="single" w:sz="8" w:space="0" w:color="000000"/>
              <w:right w:val="nil"/>
            </w:tcBorders>
            <w:shd w:val="clear" w:color="auto" w:fill="auto"/>
            <w:noWrap/>
            <w:textDirection w:val="btLr"/>
            <w:vAlign w:val="center"/>
            <w:hideMark/>
          </w:tcPr>
          <w:p w14:paraId="1DCA6101" w14:textId="77777777" w:rsidR="00295680" w:rsidRPr="009553D8" w:rsidRDefault="00295680">
            <w:pPr>
              <w:jc w:val="center"/>
              <w:rPr>
                <w:rFonts w:ascii="Times" w:hAnsi="Times"/>
                <w:b/>
                <w:bCs/>
                <w:color w:val="000000"/>
                <w:sz w:val="22"/>
                <w:szCs w:val="22"/>
              </w:rPr>
            </w:pPr>
            <w:r w:rsidRPr="009553D8">
              <w:rPr>
                <w:rFonts w:ascii="Times" w:hAnsi="Times"/>
                <w:b/>
                <w:bCs/>
                <w:color w:val="000000"/>
                <w:sz w:val="22"/>
                <w:szCs w:val="22"/>
              </w:rPr>
              <w:t>n = 2</w:t>
            </w:r>
          </w:p>
        </w:tc>
        <w:tc>
          <w:tcPr>
            <w:tcW w:w="1300" w:type="dxa"/>
            <w:tcBorders>
              <w:top w:val="nil"/>
              <w:left w:val="nil"/>
              <w:bottom w:val="nil"/>
              <w:right w:val="nil"/>
            </w:tcBorders>
            <w:shd w:val="clear" w:color="D9D9D9" w:fill="D9D9D9"/>
            <w:noWrap/>
            <w:vAlign w:val="center"/>
            <w:hideMark/>
          </w:tcPr>
          <w:p w14:paraId="77F826B9" w14:textId="77777777" w:rsidR="00295680" w:rsidRPr="009553D8" w:rsidRDefault="00295680">
            <w:pPr>
              <w:jc w:val="center"/>
              <w:rPr>
                <w:rFonts w:ascii="Times" w:hAnsi="Times"/>
                <w:color w:val="000000"/>
              </w:rPr>
            </w:pPr>
            <w:r w:rsidRPr="009553D8">
              <w:rPr>
                <w:rFonts w:ascii="Times" w:hAnsi="Times"/>
                <w:color w:val="000000"/>
              </w:rPr>
              <w:t>15</w:t>
            </w:r>
          </w:p>
        </w:tc>
        <w:tc>
          <w:tcPr>
            <w:tcW w:w="2620" w:type="dxa"/>
            <w:tcBorders>
              <w:top w:val="nil"/>
              <w:left w:val="nil"/>
              <w:bottom w:val="nil"/>
              <w:right w:val="nil"/>
            </w:tcBorders>
            <w:shd w:val="clear" w:color="000000" w:fill="C0E6F5"/>
            <w:noWrap/>
            <w:vAlign w:val="center"/>
            <w:hideMark/>
          </w:tcPr>
          <w:p w14:paraId="05F26C5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203808633</w:t>
            </w:r>
          </w:p>
        </w:tc>
        <w:tc>
          <w:tcPr>
            <w:tcW w:w="3500" w:type="dxa"/>
            <w:tcBorders>
              <w:top w:val="nil"/>
              <w:left w:val="nil"/>
              <w:bottom w:val="nil"/>
              <w:right w:val="single" w:sz="8" w:space="0" w:color="auto"/>
            </w:tcBorders>
            <w:shd w:val="clear" w:color="000000" w:fill="C1F0C8"/>
            <w:noWrap/>
            <w:vAlign w:val="center"/>
            <w:hideMark/>
          </w:tcPr>
          <w:p w14:paraId="4033E7A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7</w:t>
            </w:r>
          </w:p>
        </w:tc>
      </w:tr>
      <w:tr w:rsidR="00295680" w:rsidRPr="009553D8" w14:paraId="512D5716"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2B2EA33C"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739069F" w14:textId="77777777" w:rsidR="00295680" w:rsidRPr="009553D8" w:rsidRDefault="00295680">
            <w:pPr>
              <w:jc w:val="center"/>
              <w:rPr>
                <w:rFonts w:ascii="Times" w:hAnsi="Times"/>
                <w:color w:val="000000"/>
              </w:rPr>
            </w:pPr>
            <w:r w:rsidRPr="009553D8">
              <w:rPr>
                <w:rFonts w:ascii="Times" w:hAnsi="Times"/>
                <w:color w:val="000000"/>
              </w:rPr>
              <w:t>18</w:t>
            </w:r>
          </w:p>
        </w:tc>
        <w:tc>
          <w:tcPr>
            <w:tcW w:w="2620" w:type="dxa"/>
            <w:tcBorders>
              <w:top w:val="nil"/>
              <w:left w:val="nil"/>
              <w:bottom w:val="nil"/>
              <w:right w:val="nil"/>
            </w:tcBorders>
            <w:shd w:val="clear" w:color="000000" w:fill="C0E6F5"/>
            <w:noWrap/>
            <w:vAlign w:val="center"/>
            <w:hideMark/>
          </w:tcPr>
          <w:p w14:paraId="21BFC2B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255695714</w:t>
            </w:r>
          </w:p>
        </w:tc>
        <w:tc>
          <w:tcPr>
            <w:tcW w:w="3500" w:type="dxa"/>
            <w:tcBorders>
              <w:top w:val="nil"/>
              <w:left w:val="nil"/>
              <w:bottom w:val="nil"/>
              <w:right w:val="single" w:sz="8" w:space="0" w:color="auto"/>
            </w:tcBorders>
            <w:shd w:val="clear" w:color="000000" w:fill="C1F0C8"/>
            <w:noWrap/>
            <w:vAlign w:val="center"/>
            <w:hideMark/>
          </w:tcPr>
          <w:p w14:paraId="549E1F8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w:t>
            </w:r>
          </w:p>
        </w:tc>
      </w:tr>
      <w:tr w:rsidR="00295680" w:rsidRPr="009553D8" w14:paraId="72233462"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372D24A"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6FA3EEA" w14:textId="77777777" w:rsidR="00295680" w:rsidRPr="009553D8" w:rsidRDefault="00295680">
            <w:pPr>
              <w:jc w:val="center"/>
              <w:rPr>
                <w:rFonts w:ascii="Times" w:hAnsi="Times"/>
                <w:color w:val="000000"/>
              </w:rPr>
            </w:pPr>
            <w:r w:rsidRPr="009553D8">
              <w:rPr>
                <w:rFonts w:ascii="Times" w:hAnsi="Times"/>
                <w:color w:val="000000"/>
              </w:rPr>
              <w:t>59</w:t>
            </w:r>
          </w:p>
        </w:tc>
        <w:tc>
          <w:tcPr>
            <w:tcW w:w="2620" w:type="dxa"/>
            <w:tcBorders>
              <w:top w:val="nil"/>
              <w:left w:val="nil"/>
              <w:bottom w:val="nil"/>
              <w:right w:val="nil"/>
            </w:tcBorders>
            <w:shd w:val="clear" w:color="000000" w:fill="C0E6F5"/>
            <w:noWrap/>
            <w:vAlign w:val="center"/>
            <w:hideMark/>
          </w:tcPr>
          <w:p w14:paraId="794C95A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282938393</w:t>
            </w:r>
          </w:p>
        </w:tc>
        <w:tc>
          <w:tcPr>
            <w:tcW w:w="3500" w:type="dxa"/>
            <w:tcBorders>
              <w:top w:val="nil"/>
              <w:left w:val="nil"/>
              <w:bottom w:val="nil"/>
              <w:right w:val="single" w:sz="8" w:space="0" w:color="auto"/>
            </w:tcBorders>
            <w:shd w:val="clear" w:color="000000" w:fill="C1F0C8"/>
            <w:noWrap/>
            <w:vAlign w:val="center"/>
            <w:hideMark/>
          </w:tcPr>
          <w:p w14:paraId="0A15672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1</w:t>
            </w:r>
          </w:p>
        </w:tc>
      </w:tr>
      <w:tr w:rsidR="00295680" w:rsidRPr="009553D8" w14:paraId="4DC732D0"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B9D7F0C"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741FDB7A" w14:textId="77777777" w:rsidR="00295680" w:rsidRPr="009553D8" w:rsidRDefault="00295680">
            <w:pPr>
              <w:jc w:val="center"/>
              <w:rPr>
                <w:rFonts w:ascii="Times" w:hAnsi="Times"/>
                <w:color w:val="000000"/>
              </w:rPr>
            </w:pPr>
            <w:r w:rsidRPr="009553D8">
              <w:rPr>
                <w:rFonts w:ascii="Times" w:hAnsi="Times"/>
                <w:color w:val="000000"/>
              </w:rPr>
              <w:t>77</w:t>
            </w:r>
          </w:p>
        </w:tc>
        <w:tc>
          <w:tcPr>
            <w:tcW w:w="2620" w:type="dxa"/>
            <w:tcBorders>
              <w:top w:val="nil"/>
              <w:left w:val="nil"/>
              <w:bottom w:val="nil"/>
              <w:right w:val="nil"/>
            </w:tcBorders>
            <w:shd w:val="clear" w:color="000000" w:fill="C0E6F5"/>
            <w:noWrap/>
            <w:vAlign w:val="center"/>
            <w:hideMark/>
          </w:tcPr>
          <w:p w14:paraId="0533DBA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343177559</w:t>
            </w:r>
          </w:p>
        </w:tc>
        <w:tc>
          <w:tcPr>
            <w:tcW w:w="3500" w:type="dxa"/>
            <w:tcBorders>
              <w:top w:val="nil"/>
              <w:left w:val="nil"/>
              <w:bottom w:val="nil"/>
              <w:right w:val="single" w:sz="8" w:space="0" w:color="auto"/>
            </w:tcBorders>
            <w:shd w:val="clear" w:color="000000" w:fill="C1F0C8"/>
            <w:noWrap/>
            <w:vAlign w:val="center"/>
            <w:hideMark/>
          </w:tcPr>
          <w:p w14:paraId="317E1A6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3</w:t>
            </w:r>
          </w:p>
        </w:tc>
      </w:tr>
      <w:tr w:rsidR="00295680" w:rsidRPr="009553D8" w14:paraId="163DBC5A"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DF53026"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24512CB" w14:textId="77777777" w:rsidR="00295680" w:rsidRPr="009553D8" w:rsidRDefault="00295680">
            <w:pPr>
              <w:jc w:val="center"/>
              <w:rPr>
                <w:rFonts w:ascii="Times" w:hAnsi="Times"/>
                <w:color w:val="000000"/>
              </w:rPr>
            </w:pPr>
            <w:r w:rsidRPr="009553D8">
              <w:rPr>
                <w:rFonts w:ascii="Times" w:hAnsi="Times"/>
                <w:color w:val="000000"/>
              </w:rPr>
              <w:t>32</w:t>
            </w:r>
          </w:p>
        </w:tc>
        <w:tc>
          <w:tcPr>
            <w:tcW w:w="2620" w:type="dxa"/>
            <w:tcBorders>
              <w:top w:val="nil"/>
              <w:left w:val="nil"/>
              <w:bottom w:val="nil"/>
              <w:right w:val="nil"/>
            </w:tcBorders>
            <w:shd w:val="clear" w:color="000000" w:fill="C0E6F5"/>
            <w:noWrap/>
            <w:vAlign w:val="center"/>
            <w:hideMark/>
          </w:tcPr>
          <w:p w14:paraId="5EEEF2A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406862511</w:t>
            </w:r>
          </w:p>
        </w:tc>
        <w:tc>
          <w:tcPr>
            <w:tcW w:w="3500" w:type="dxa"/>
            <w:tcBorders>
              <w:top w:val="nil"/>
              <w:left w:val="nil"/>
              <w:bottom w:val="nil"/>
              <w:right w:val="single" w:sz="8" w:space="0" w:color="auto"/>
            </w:tcBorders>
            <w:shd w:val="clear" w:color="000000" w:fill="C1F0C8"/>
            <w:noWrap/>
            <w:vAlign w:val="center"/>
            <w:hideMark/>
          </w:tcPr>
          <w:p w14:paraId="0FDFC2B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1</w:t>
            </w:r>
          </w:p>
        </w:tc>
      </w:tr>
      <w:tr w:rsidR="00295680" w:rsidRPr="009553D8" w14:paraId="5A535EE0"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96F8250"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25E72B0E" w14:textId="77777777" w:rsidR="00295680" w:rsidRPr="009553D8" w:rsidRDefault="00295680">
            <w:pPr>
              <w:jc w:val="center"/>
              <w:rPr>
                <w:rFonts w:ascii="Times" w:hAnsi="Times"/>
                <w:color w:val="000000"/>
              </w:rPr>
            </w:pPr>
            <w:r w:rsidRPr="009553D8">
              <w:rPr>
                <w:rFonts w:ascii="Times" w:hAnsi="Times"/>
                <w:color w:val="000000"/>
              </w:rPr>
              <w:t>14</w:t>
            </w:r>
          </w:p>
        </w:tc>
        <w:tc>
          <w:tcPr>
            <w:tcW w:w="2620" w:type="dxa"/>
            <w:tcBorders>
              <w:top w:val="nil"/>
              <w:left w:val="nil"/>
              <w:bottom w:val="nil"/>
              <w:right w:val="nil"/>
            </w:tcBorders>
            <w:shd w:val="clear" w:color="000000" w:fill="C0E6F5"/>
            <w:noWrap/>
            <w:vAlign w:val="center"/>
            <w:hideMark/>
          </w:tcPr>
          <w:p w14:paraId="306B727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415795901</w:t>
            </w:r>
          </w:p>
        </w:tc>
        <w:tc>
          <w:tcPr>
            <w:tcW w:w="3500" w:type="dxa"/>
            <w:tcBorders>
              <w:top w:val="nil"/>
              <w:left w:val="nil"/>
              <w:bottom w:val="nil"/>
              <w:right w:val="single" w:sz="8" w:space="0" w:color="auto"/>
            </w:tcBorders>
            <w:shd w:val="clear" w:color="000000" w:fill="C1F0C8"/>
            <w:noWrap/>
            <w:vAlign w:val="center"/>
            <w:hideMark/>
          </w:tcPr>
          <w:p w14:paraId="2512B91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w:t>
            </w:r>
          </w:p>
        </w:tc>
      </w:tr>
      <w:tr w:rsidR="00295680" w:rsidRPr="009553D8" w14:paraId="4A9954E3"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B6BA811"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C1B7534" w14:textId="77777777" w:rsidR="00295680" w:rsidRPr="009553D8" w:rsidRDefault="00295680">
            <w:pPr>
              <w:jc w:val="center"/>
              <w:rPr>
                <w:rFonts w:ascii="Times" w:hAnsi="Times"/>
                <w:color w:val="000000"/>
              </w:rPr>
            </w:pPr>
            <w:r w:rsidRPr="009553D8">
              <w:rPr>
                <w:rFonts w:ascii="Times" w:hAnsi="Times"/>
                <w:color w:val="000000"/>
              </w:rPr>
              <w:t>11</w:t>
            </w:r>
          </w:p>
        </w:tc>
        <w:tc>
          <w:tcPr>
            <w:tcW w:w="2620" w:type="dxa"/>
            <w:tcBorders>
              <w:top w:val="nil"/>
              <w:left w:val="nil"/>
              <w:bottom w:val="nil"/>
              <w:right w:val="nil"/>
            </w:tcBorders>
            <w:shd w:val="clear" w:color="000000" w:fill="C0E6F5"/>
            <w:noWrap/>
            <w:vAlign w:val="center"/>
            <w:hideMark/>
          </w:tcPr>
          <w:p w14:paraId="446C54B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421215079</w:t>
            </w:r>
          </w:p>
        </w:tc>
        <w:tc>
          <w:tcPr>
            <w:tcW w:w="3500" w:type="dxa"/>
            <w:tcBorders>
              <w:top w:val="nil"/>
              <w:left w:val="nil"/>
              <w:bottom w:val="nil"/>
              <w:right w:val="single" w:sz="8" w:space="0" w:color="auto"/>
            </w:tcBorders>
            <w:shd w:val="clear" w:color="000000" w:fill="C1F0C8"/>
            <w:noWrap/>
            <w:vAlign w:val="center"/>
            <w:hideMark/>
          </w:tcPr>
          <w:p w14:paraId="0AFA97A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41</w:t>
            </w:r>
          </w:p>
        </w:tc>
      </w:tr>
      <w:tr w:rsidR="00295680" w:rsidRPr="009553D8" w14:paraId="748201D6"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75A532A"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F357621" w14:textId="77777777" w:rsidR="00295680" w:rsidRPr="009553D8" w:rsidRDefault="00295680">
            <w:pPr>
              <w:jc w:val="center"/>
              <w:rPr>
                <w:rFonts w:ascii="Times" w:hAnsi="Times"/>
                <w:color w:val="000000"/>
              </w:rPr>
            </w:pPr>
            <w:r w:rsidRPr="009553D8">
              <w:rPr>
                <w:rFonts w:ascii="Times" w:hAnsi="Times"/>
                <w:color w:val="000000"/>
              </w:rPr>
              <w:t>87</w:t>
            </w:r>
          </w:p>
        </w:tc>
        <w:tc>
          <w:tcPr>
            <w:tcW w:w="2620" w:type="dxa"/>
            <w:tcBorders>
              <w:top w:val="nil"/>
              <w:left w:val="nil"/>
              <w:bottom w:val="nil"/>
              <w:right w:val="nil"/>
            </w:tcBorders>
            <w:shd w:val="clear" w:color="000000" w:fill="C0E6F5"/>
            <w:noWrap/>
            <w:vAlign w:val="center"/>
            <w:hideMark/>
          </w:tcPr>
          <w:p w14:paraId="2101C43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424138609</w:t>
            </w:r>
          </w:p>
        </w:tc>
        <w:tc>
          <w:tcPr>
            <w:tcW w:w="3500" w:type="dxa"/>
            <w:tcBorders>
              <w:top w:val="nil"/>
              <w:left w:val="nil"/>
              <w:bottom w:val="nil"/>
              <w:right w:val="single" w:sz="8" w:space="0" w:color="auto"/>
            </w:tcBorders>
            <w:shd w:val="clear" w:color="000000" w:fill="C1F0C8"/>
            <w:noWrap/>
            <w:vAlign w:val="center"/>
            <w:hideMark/>
          </w:tcPr>
          <w:p w14:paraId="5BD0CE2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06</w:t>
            </w:r>
          </w:p>
        </w:tc>
      </w:tr>
      <w:tr w:rsidR="00295680" w:rsidRPr="009553D8" w14:paraId="26094CC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A8D741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FAC62A9" w14:textId="77777777" w:rsidR="00295680" w:rsidRPr="009553D8" w:rsidRDefault="00295680">
            <w:pPr>
              <w:jc w:val="center"/>
              <w:rPr>
                <w:rFonts w:ascii="Times" w:hAnsi="Times"/>
                <w:color w:val="000000"/>
              </w:rPr>
            </w:pPr>
            <w:r w:rsidRPr="009553D8">
              <w:rPr>
                <w:rFonts w:ascii="Times" w:hAnsi="Times"/>
                <w:color w:val="000000"/>
              </w:rPr>
              <w:t>33</w:t>
            </w:r>
          </w:p>
        </w:tc>
        <w:tc>
          <w:tcPr>
            <w:tcW w:w="2620" w:type="dxa"/>
            <w:tcBorders>
              <w:top w:val="nil"/>
              <w:left w:val="nil"/>
              <w:bottom w:val="nil"/>
              <w:right w:val="nil"/>
            </w:tcBorders>
            <w:shd w:val="clear" w:color="000000" w:fill="C0E6F5"/>
            <w:noWrap/>
            <w:vAlign w:val="center"/>
            <w:hideMark/>
          </w:tcPr>
          <w:p w14:paraId="7351DD5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460677862</w:t>
            </w:r>
          </w:p>
        </w:tc>
        <w:tc>
          <w:tcPr>
            <w:tcW w:w="3500" w:type="dxa"/>
            <w:tcBorders>
              <w:top w:val="nil"/>
              <w:left w:val="nil"/>
              <w:bottom w:val="nil"/>
              <w:right w:val="single" w:sz="8" w:space="0" w:color="auto"/>
            </w:tcBorders>
            <w:shd w:val="clear" w:color="000000" w:fill="C1F0C8"/>
            <w:noWrap/>
            <w:vAlign w:val="center"/>
            <w:hideMark/>
          </w:tcPr>
          <w:p w14:paraId="26A51452"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29</w:t>
            </w:r>
          </w:p>
        </w:tc>
      </w:tr>
      <w:tr w:rsidR="00295680" w:rsidRPr="009553D8" w14:paraId="0D97908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DD44B7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45FB26D" w14:textId="77777777" w:rsidR="00295680" w:rsidRPr="009553D8" w:rsidRDefault="00295680">
            <w:pPr>
              <w:jc w:val="center"/>
              <w:rPr>
                <w:rFonts w:ascii="Times" w:hAnsi="Times"/>
                <w:color w:val="000000"/>
              </w:rPr>
            </w:pPr>
            <w:r w:rsidRPr="009553D8">
              <w:rPr>
                <w:rFonts w:ascii="Times" w:hAnsi="Times"/>
                <w:color w:val="000000"/>
              </w:rPr>
              <w:t>13</w:t>
            </w:r>
          </w:p>
        </w:tc>
        <w:tc>
          <w:tcPr>
            <w:tcW w:w="2620" w:type="dxa"/>
            <w:tcBorders>
              <w:top w:val="nil"/>
              <w:left w:val="nil"/>
              <w:bottom w:val="nil"/>
              <w:right w:val="nil"/>
            </w:tcBorders>
            <w:shd w:val="clear" w:color="000000" w:fill="C0E6F5"/>
            <w:noWrap/>
            <w:vAlign w:val="center"/>
            <w:hideMark/>
          </w:tcPr>
          <w:p w14:paraId="464CE12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510635785</w:t>
            </w:r>
          </w:p>
        </w:tc>
        <w:tc>
          <w:tcPr>
            <w:tcW w:w="3500" w:type="dxa"/>
            <w:tcBorders>
              <w:top w:val="nil"/>
              <w:left w:val="nil"/>
              <w:bottom w:val="nil"/>
              <w:right w:val="single" w:sz="8" w:space="0" w:color="auto"/>
            </w:tcBorders>
            <w:shd w:val="clear" w:color="000000" w:fill="C1F0C8"/>
            <w:noWrap/>
            <w:vAlign w:val="center"/>
            <w:hideMark/>
          </w:tcPr>
          <w:p w14:paraId="0E66820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6</w:t>
            </w:r>
          </w:p>
        </w:tc>
      </w:tr>
      <w:tr w:rsidR="00295680" w:rsidRPr="009553D8" w14:paraId="30A63223"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A913FA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1448A25" w14:textId="77777777" w:rsidR="00295680" w:rsidRPr="009553D8" w:rsidRDefault="00295680">
            <w:pPr>
              <w:jc w:val="center"/>
              <w:rPr>
                <w:rFonts w:ascii="Times" w:hAnsi="Times"/>
                <w:color w:val="000000"/>
              </w:rPr>
            </w:pPr>
            <w:r w:rsidRPr="009553D8">
              <w:rPr>
                <w:rFonts w:ascii="Times" w:hAnsi="Times"/>
                <w:color w:val="000000"/>
              </w:rPr>
              <w:t>1</w:t>
            </w:r>
          </w:p>
        </w:tc>
        <w:tc>
          <w:tcPr>
            <w:tcW w:w="2620" w:type="dxa"/>
            <w:tcBorders>
              <w:top w:val="nil"/>
              <w:left w:val="nil"/>
              <w:bottom w:val="nil"/>
              <w:right w:val="nil"/>
            </w:tcBorders>
            <w:shd w:val="clear" w:color="000000" w:fill="C0E6F5"/>
            <w:noWrap/>
            <w:vAlign w:val="center"/>
            <w:hideMark/>
          </w:tcPr>
          <w:p w14:paraId="3D746D0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550139062</w:t>
            </w:r>
          </w:p>
        </w:tc>
        <w:tc>
          <w:tcPr>
            <w:tcW w:w="3500" w:type="dxa"/>
            <w:tcBorders>
              <w:top w:val="nil"/>
              <w:left w:val="nil"/>
              <w:bottom w:val="nil"/>
              <w:right w:val="single" w:sz="8" w:space="0" w:color="auto"/>
            </w:tcBorders>
            <w:shd w:val="clear" w:color="000000" w:fill="C1F0C8"/>
            <w:noWrap/>
            <w:vAlign w:val="center"/>
            <w:hideMark/>
          </w:tcPr>
          <w:p w14:paraId="3688941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3</w:t>
            </w:r>
          </w:p>
        </w:tc>
      </w:tr>
      <w:tr w:rsidR="00295680" w:rsidRPr="009553D8" w14:paraId="087AE3B2"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2DE4540"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4138E9A" w14:textId="77777777" w:rsidR="00295680" w:rsidRPr="009553D8" w:rsidRDefault="00295680">
            <w:pPr>
              <w:jc w:val="center"/>
              <w:rPr>
                <w:rFonts w:ascii="Times" w:hAnsi="Times"/>
                <w:color w:val="000000"/>
              </w:rPr>
            </w:pPr>
            <w:r w:rsidRPr="009553D8">
              <w:rPr>
                <w:rFonts w:ascii="Times" w:hAnsi="Times"/>
                <w:color w:val="000000"/>
              </w:rPr>
              <w:t>73</w:t>
            </w:r>
          </w:p>
        </w:tc>
        <w:tc>
          <w:tcPr>
            <w:tcW w:w="2620" w:type="dxa"/>
            <w:tcBorders>
              <w:top w:val="nil"/>
              <w:left w:val="nil"/>
              <w:bottom w:val="nil"/>
              <w:right w:val="nil"/>
            </w:tcBorders>
            <w:shd w:val="clear" w:color="000000" w:fill="C0E6F5"/>
            <w:noWrap/>
            <w:vAlign w:val="center"/>
            <w:hideMark/>
          </w:tcPr>
          <w:p w14:paraId="0D52889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579775709</w:t>
            </w:r>
          </w:p>
        </w:tc>
        <w:tc>
          <w:tcPr>
            <w:tcW w:w="3500" w:type="dxa"/>
            <w:tcBorders>
              <w:top w:val="nil"/>
              <w:left w:val="nil"/>
              <w:bottom w:val="nil"/>
              <w:right w:val="single" w:sz="8" w:space="0" w:color="auto"/>
            </w:tcBorders>
            <w:shd w:val="clear" w:color="000000" w:fill="C1F0C8"/>
            <w:noWrap/>
            <w:vAlign w:val="center"/>
            <w:hideMark/>
          </w:tcPr>
          <w:p w14:paraId="324E7F6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01</w:t>
            </w:r>
          </w:p>
        </w:tc>
      </w:tr>
      <w:tr w:rsidR="00295680" w:rsidRPr="009553D8" w14:paraId="3011A8D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D7DE380"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18D9C6A" w14:textId="77777777" w:rsidR="00295680" w:rsidRPr="009553D8" w:rsidRDefault="00295680">
            <w:pPr>
              <w:jc w:val="center"/>
              <w:rPr>
                <w:rFonts w:ascii="Times" w:hAnsi="Times"/>
                <w:color w:val="000000"/>
              </w:rPr>
            </w:pPr>
            <w:r w:rsidRPr="009553D8">
              <w:rPr>
                <w:rFonts w:ascii="Times" w:hAnsi="Times"/>
                <w:color w:val="000000"/>
              </w:rPr>
              <w:t>70</w:t>
            </w:r>
          </w:p>
        </w:tc>
        <w:tc>
          <w:tcPr>
            <w:tcW w:w="2620" w:type="dxa"/>
            <w:tcBorders>
              <w:top w:val="nil"/>
              <w:left w:val="nil"/>
              <w:bottom w:val="nil"/>
              <w:right w:val="nil"/>
            </w:tcBorders>
            <w:shd w:val="clear" w:color="000000" w:fill="C0E6F5"/>
            <w:noWrap/>
            <w:vAlign w:val="center"/>
            <w:hideMark/>
          </w:tcPr>
          <w:p w14:paraId="00B64C2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645071296</w:t>
            </w:r>
          </w:p>
        </w:tc>
        <w:tc>
          <w:tcPr>
            <w:tcW w:w="3500" w:type="dxa"/>
            <w:tcBorders>
              <w:top w:val="nil"/>
              <w:left w:val="nil"/>
              <w:bottom w:val="nil"/>
              <w:right w:val="single" w:sz="8" w:space="0" w:color="auto"/>
            </w:tcBorders>
            <w:shd w:val="clear" w:color="000000" w:fill="C1F0C8"/>
            <w:noWrap/>
            <w:vAlign w:val="center"/>
            <w:hideMark/>
          </w:tcPr>
          <w:p w14:paraId="6C9520A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7</w:t>
            </w:r>
          </w:p>
        </w:tc>
      </w:tr>
      <w:tr w:rsidR="00295680" w:rsidRPr="009553D8" w14:paraId="64F97EC2"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0880CB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E5C8791" w14:textId="77777777" w:rsidR="00295680" w:rsidRPr="009553D8" w:rsidRDefault="00295680">
            <w:pPr>
              <w:jc w:val="center"/>
              <w:rPr>
                <w:rFonts w:ascii="Times" w:hAnsi="Times"/>
                <w:color w:val="000000"/>
              </w:rPr>
            </w:pPr>
            <w:r w:rsidRPr="009553D8">
              <w:rPr>
                <w:rFonts w:ascii="Times" w:hAnsi="Times"/>
                <w:color w:val="000000"/>
              </w:rPr>
              <w:t>63</w:t>
            </w:r>
          </w:p>
        </w:tc>
        <w:tc>
          <w:tcPr>
            <w:tcW w:w="2620" w:type="dxa"/>
            <w:tcBorders>
              <w:top w:val="nil"/>
              <w:left w:val="nil"/>
              <w:bottom w:val="nil"/>
              <w:right w:val="nil"/>
            </w:tcBorders>
            <w:shd w:val="clear" w:color="000000" w:fill="C0E6F5"/>
            <w:noWrap/>
            <w:vAlign w:val="center"/>
            <w:hideMark/>
          </w:tcPr>
          <w:p w14:paraId="6EC9C3A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650260031</w:t>
            </w:r>
          </w:p>
        </w:tc>
        <w:tc>
          <w:tcPr>
            <w:tcW w:w="3500" w:type="dxa"/>
            <w:tcBorders>
              <w:top w:val="nil"/>
              <w:left w:val="nil"/>
              <w:bottom w:val="nil"/>
              <w:right w:val="single" w:sz="8" w:space="0" w:color="auto"/>
            </w:tcBorders>
            <w:shd w:val="clear" w:color="000000" w:fill="C1F0C8"/>
            <w:noWrap/>
            <w:vAlign w:val="center"/>
            <w:hideMark/>
          </w:tcPr>
          <w:p w14:paraId="4D62DE5D"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8</w:t>
            </w:r>
          </w:p>
        </w:tc>
      </w:tr>
      <w:tr w:rsidR="00295680" w:rsidRPr="009553D8" w14:paraId="25B2973C"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280C4AC"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3105DF6A" w14:textId="77777777" w:rsidR="00295680" w:rsidRPr="009553D8" w:rsidRDefault="00295680">
            <w:pPr>
              <w:jc w:val="center"/>
              <w:rPr>
                <w:rFonts w:ascii="Times" w:hAnsi="Times"/>
                <w:color w:val="000000"/>
              </w:rPr>
            </w:pPr>
            <w:r w:rsidRPr="009553D8">
              <w:rPr>
                <w:rFonts w:ascii="Times" w:hAnsi="Times"/>
                <w:color w:val="000000"/>
              </w:rPr>
              <w:t>7</w:t>
            </w:r>
          </w:p>
        </w:tc>
        <w:tc>
          <w:tcPr>
            <w:tcW w:w="2620" w:type="dxa"/>
            <w:tcBorders>
              <w:top w:val="nil"/>
              <w:left w:val="nil"/>
              <w:bottom w:val="nil"/>
              <w:right w:val="nil"/>
            </w:tcBorders>
            <w:shd w:val="clear" w:color="000000" w:fill="C0E6F5"/>
            <w:noWrap/>
            <w:vAlign w:val="center"/>
            <w:hideMark/>
          </w:tcPr>
          <w:p w14:paraId="4958B2A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670782024</w:t>
            </w:r>
          </w:p>
        </w:tc>
        <w:tc>
          <w:tcPr>
            <w:tcW w:w="3500" w:type="dxa"/>
            <w:tcBorders>
              <w:top w:val="nil"/>
              <w:left w:val="nil"/>
              <w:bottom w:val="nil"/>
              <w:right w:val="single" w:sz="8" w:space="0" w:color="auto"/>
            </w:tcBorders>
            <w:shd w:val="clear" w:color="000000" w:fill="C1F0C8"/>
            <w:noWrap/>
            <w:vAlign w:val="center"/>
            <w:hideMark/>
          </w:tcPr>
          <w:p w14:paraId="6ACBC0D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w:t>
            </w:r>
          </w:p>
        </w:tc>
      </w:tr>
      <w:tr w:rsidR="00295680" w:rsidRPr="009553D8" w14:paraId="216B2EB4"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F608E12"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63727FF" w14:textId="77777777" w:rsidR="00295680" w:rsidRPr="009553D8" w:rsidRDefault="00295680">
            <w:pPr>
              <w:jc w:val="center"/>
              <w:rPr>
                <w:rFonts w:ascii="Times" w:hAnsi="Times"/>
                <w:color w:val="000000"/>
              </w:rPr>
            </w:pPr>
            <w:r w:rsidRPr="009553D8">
              <w:rPr>
                <w:rFonts w:ascii="Times" w:hAnsi="Times"/>
                <w:color w:val="000000"/>
              </w:rPr>
              <w:t>51</w:t>
            </w:r>
          </w:p>
        </w:tc>
        <w:tc>
          <w:tcPr>
            <w:tcW w:w="2620" w:type="dxa"/>
            <w:tcBorders>
              <w:top w:val="nil"/>
              <w:left w:val="nil"/>
              <w:bottom w:val="nil"/>
              <w:right w:val="nil"/>
            </w:tcBorders>
            <w:shd w:val="clear" w:color="000000" w:fill="C0E6F5"/>
            <w:noWrap/>
            <w:vAlign w:val="center"/>
            <w:hideMark/>
          </w:tcPr>
          <w:p w14:paraId="4D064B3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671713849</w:t>
            </w:r>
          </w:p>
        </w:tc>
        <w:tc>
          <w:tcPr>
            <w:tcW w:w="3500" w:type="dxa"/>
            <w:tcBorders>
              <w:top w:val="nil"/>
              <w:left w:val="nil"/>
              <w:bottom w:val="nil"/>
              <w:right w:val="single" w:sz="8" w:space="0" w:color="auto"/>
            </w:tcBorders>
            <w:shd w:val="clear" w:color="000000" w:fill="C1F0C8"/>
            <w:noWrap/>
            <w:vAlign w:val="center"/>
            <w:hideMark/>
          </w:tcPr>
          <w:p w14:paraId="05802DD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98</w:t>
            </w:r>
          </w:p>
        </w:tc>
      </w:tr>
      <w:tr w:rsidR="00295680" w:rsidRPr="009553D8" w14:paraId="71A98E43"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27EB7F91"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0899ECB" w14:textId="77777777" w:rsidR="00295680" w:rsidRPr="009553D8" w:rsidRDefault="00295680">
            <w:pPr>
              <w:jc w:val="center"/>
              <w:rPr>
                <w:rFonts w:ascii="Times" w:hAnsi="Times"/>
                <w:color w:val="000000"/>
              </w:rPr>
            </w:pPr>
            <w:r w:rsidRPr="009553D8">
              <w:rPr>
                <w:rFonts w:ascii="Times" w:hAnsi="Times"/>
                <w:color w:val="000000"/>
              </w:rPr>
              <w:t>10</w:t>
            </w:r>
          </w:p>
        </w:tc>
        <w:tc>
          <w:tcPr>
            <w:tcW w:w="2620" w:type="dxa"/>
            <w:tcBorders>
              <w:top w:val="nil"/>
              <w:left w:val="nil"/>
              <w:bottom w:val="nil"/>
              <w:right w:val="nil"/>
            </w:tcBorders>
            <w:shd w:val="clear" w:color="000000" w:fill="C0E6F5"/>
            <w:noWrap/>
            <w:vAlign w:val="center"/>
            <w:hideMark/>
          </w:tcPr>
          <w:p w14:paraId="0A9D7F4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706336524</w:t>
            </w:r>
          </w:p>
        </w:tc>
        <w:tc>
          <w:tcPr>
            <w:tcW w:w="3500" w:type="dxa"/>
            <w:tcBorders>
              <w:top w:val="nil"/>
              <w:left w:val="nil"/>
              <w:bottom w:val="nil"/>
              <w:right w:val="single" w:sz="8" w:space="0" w:color="auto"/>
            </w:tcBorders>
            <w:shd w:val="clear" w:color="000000" w:fill="C1F0C8"/>
            <w:noWrap/>
            <w:vAlign w:val="center"/>
            <w:hideMark/>
          </w:tcPr>
          <w:p w14:paraId="5729979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64</w:t>
            </w:r>
          </w:p>
        </w:tc>
      </w:tr>
      <w:tr w:rsidR="00295680" w:rsidRPr="009553D8" w14:paraId="6BEEA55B"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0C39DB3"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B858B28" w14:textId="77777777" w:rsidR="00295680" w:rsidRPr="009553D8" w:rsidRDefault="00295680">
            <w:pPr>
              <w:jc w:val="center"/>
              <w:rPr>
                <w:rFonts w:ascii="Times" w:hAnsi="Times"/>
                <w:color w:val="000000"/>
              </w:rPr>
            </w:pPr>
            <w:r w:rsidRPr="009553D8">
              <w:rPr>
                <w:rFonts w:ascii="Times" w:hAnsi="Times"/>
                <w:color w:val="000000"/>
              </w:rPr>
              <w:t>76</w:t>
            </w:r>
          </w:p>
        </w:tc>
        <w:tc>
          <w:tcPr>
            <w:tcW w:w="2620" w:type="dxa"/>
            <w:tcBorders>
              <w:top w:val="nil"/>
              <w:left w:val="nil"/>
              <w:bottom w:val="nil"/>
              <w:right w:val="nil"/>
            </w:tcBorders>
            <w:shd w:val="clear" w:color="000000" w:fill="C0E6F5"/>
            <w:noWrap/>
            <w:vAlign w:val="center"/>
            <w:hideMark/>
          </w:tcPr>
          <w:p w14:paraId="0D38610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772479418</w:t>
            </w:r>
          </w:p>
        </w:tc>
        <w:tc>
          <w:tcPr>
            <w:tcW w:w="3500" w:type="dxa"/>
            <w:tcBorders>
              <w:top w:val="nil"/>
              <w:left w:val="nil"/>
              <w:bottom w:val="nil"/>
              <w:right w:val="single" w:sz="8" w:space="0" w:color="auto"/>
            </w:tcBorders>
            <w:shd w:val="clear" w:color="000000" w:fill="C1F0C8"/>
            <w:noWrap/>
            <w:vAlign w:val="center"/>
            <w:hideMark/>
          </w:tcPr>
          <w:p w14:paraId="46EF788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4</w:t>
            </w:r>
          </w:p>
        </w:tc>
      </w:tr>
      <w:tr w:rsidR="00295680" w:rsidRPr="009553D8" w14:paraId="0F381C8F"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D4A929D"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0E762EE" w14:textId="77777777" w:rsidR="00295680" w:rsidRPr="009553D8" w:rsidRDefault="00295680">
            <w:pPr>
              <w:jc w:val="center"/>
              <w:rPr>
                <w:rFonts w:ascii="Times" w:hAnsi="Times"/>
                <w:color w:val="000000"/>
              </w:rPr>
            </w:pPr>
            <w:r w:rsidRPr="009553D8">
              <w:rPr>
                <w:rFonts w:ascii="Times" w:hAnsi="Times"/>
                <w:color w:val="000000"/>
              </w:rPr>
              <w:t>20</w:t>
            </w:r>
          </w:p>
        </w:tc>
        <w:tc>
          <w:tcPr>
            <w:tcW w:w="2620" w:type="dxa"/>
            <w:tcBorders>
              <w:top w:val="nil"/>
              <w:left w:val="nil"/>
              <w:bottom w:val="nil"/>
              <w:right w:val="nil"/>
            </w:tcBorders>
            <w:shd w:val="clear" w:color="000000" w:fill="C0E6F5"/>
            <w:noWrap/>
            <w:vAlign w:val="center"/>
            <w:hideMark/>
          </w:tcPr>
          <w:p w14:paraId="77CB32C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794260406</w:t>
            </w:r>
          </w:p>
        </w:tc>
        <w:tc>
          <w:tcPr>
            <w:tcW w:w="3500" w:type="dxa"/>
            <w:tcBorders>
              <w:top w:val="nil"/>
              <w:left w:val="nil"/>
              <w:bottom w:val="nil"/>
              <w:right w:val="single" w:sz="8" w:space="0" w:color="auto"/>
            </w:tcBorders>
            <w:shd w:val="clear" w:color="000000" w:fill="C1F0C8"/>
            <w:noWrap/>
            <w:vAlign w:val="center"/>
            <w:hideMark/>
          </w:tcPr>
          <w:p w14:paraId="4966FE5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w:t>
            </w:r>
          </w:p>
        </w:tc>
      </w:tr>
      <w:tr w:rsidR="00295680" w:rsidRPr="009553D8" w14:paraId="19D78187"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6AC6254"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E451C30" w14:textId="77777777" w:rsidR="00295680" w:rsidRPr="009553D8" w:rsidRDefault="00295680">
            <w:pPr>
              <w:jc w:val="center"/>
              <w:rPr>
                <w:rFonts w:ascii="Times" w:hAnsi="Times"/>
                <w:color w:val="000000"/>
              </w:rPr>
            </w:pPr>
            <w:r w:rsidRPr="009553D8">
              <w:rPr>
                <w:rFonts w:ascii="Times" w:hAnsi="Times"/>
                <w:color w:val="000000"/>
              </w:rPr>
              <w:t>31</w:t>
            </w:r>
          </w:p>
        </w:tc>
        <w:tc>
          <w:tcPr>
            <w:tcW w:w="2620" w:type="dxa"/>
            <w:tcBorders>
              <w:top w:val="nil"/>
              <w:left w:val="nil"/>
              <w:bottom w:val="nil"/>
              <w:right w:val="nil"/>
            </w:tcBorders>
            <w:shd w:val="clear" w:color="000000" w:fill="C0E6F5"/>
            <w:noWrap/>
            <w:vAlign w:val="center"/>
            <w:hideMark/>
          </w:tcPr>
          <w:p w14:paraId="4C57380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81211727</w:t>
            </w:r>
          </w:p>
        </w:tc>
        <w:tc>
          <w:tcPr>
            <w:tcW w:w="3500" w:type="dxa"/>
            <w:tcBorders>
              <w:top w:val="nil"/>
              <w:left w:val="nil"/>
              <w:bottom w:val="nil"/>
              <w:right w:val="single" w:sz="8" w:space="0" w:color="auto"/>
            </w:tcBorders>
            <w:shd w:val="clear" w:color="000000" w:fill="C1F0C8"/>
            <w:noWrap/>
            <w:vAlign w:val="center"/>
            <w:hideMark/>
          </w:tcPr>
          <w:p w14:paraId="490D2F2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9</w:t>
            </w:r>
          </w:p>
        </w:tc>
      </w:tr>
      <w:tr w:rsidR="00295680" w:rsidRPr="009553D8" w14:paraId="6689D5D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B90EA03"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16E6A5B" w14:textId="77777777" w:rsidR="00295680" w:rsidRPr="009553D8" w:rsidRDefault="00295680">
            <w:pPr>
              <w:jc w:val="center"/>
              <w:rPr>
                <w:rFonts w:ascii="Times" w:hAnsi="Times"/>
                <w:color w:val="000000"/>
              </w:rPr>
            </w:pPr>
            <w:r w:rsidRPr="009553D8">
              <w:rPr>
                <w:rFonts w:ascii="Times" w:hAnsi="Times"/>
                <w:color w:val="000000"/>
              </w:rPr>
              <w:t>60</w:t>
            </w:r>
          </w:p>
        </w:tc>
        <w:tc>
          <w:tcPr>
            <w:tcW w:w="2620" w:type="dxa"/>
            <w:tcBorders>
              <w:top w:val="nil"/>
              <w:left w:val="nil"/>
              <w:bottom w:val="nil"/>
              <w:right w:val="nil"/>
            </w:tcBorders>
            <w:shd w:val="clear" w:color="000000" w:fill="C0E6F5"/>
            <w:noWrap/>
            <w:vAlign w:val="center"/>
            <w:hideMark/>
          </w:tcPr>
          <w:p w14:paraId="03F2E2E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857451825</w:t>
            </w:r>
          </w:p>
        </w:tc>
        <w:tc>
          <w:tcPr>
            <w:tcW w:w="3500" w:type="dxa"/>
            <w:tcBorders>
              <w:top w:val="nil"/>
              <w:left w:val="nil"/>
              <w:bottom w:val="nil"/>
              <w:right w:val="single" w:sz="8" w:space="0" w:color="auto"/>
            </w:tcBorders>
            <w:shd w:val="clear" w:color="000000" w:fill="C1F0C8"/>
            <w:noWrap/>
            <w:vAlign w:val="center"/>
            <w:hideMark/>
          </w:tcPr>
          <w:p w14:paraId="17F67F9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1</w:t>
            </w:r>
          </w:p>
        </w:tc>
      </w:tr>
      <w:tr w:rsidR="00295680" w:rsidRPr="009553D8" w14:paraId="2FA94A80"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0DDC86B"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675E9413" w14:textId="77777777" w:rsidR="00295680" w:rsidRPr="009553D8" w:rsidRDefault="00295680">
            <w:pPr>
              <w:jc w:val="center"/>
              <w:rPr>
                <w:rFonts w:ascii="Times" w:hAnsi="Times"/>
                <w:color w:val="000000"/>
              </w:rPr>
            </w:pPr>
            <w:r w:rsidRPr="009553D8">
              <w:rPr>
                <w:rFonts w:ascii="Times" w:hAnsi="Times"/>
                <w:color w:val="000000"/>
              </w:rPr>
              <w:t>28</w:t>
            </w:r>
          </w:p>
        </w:tc>
        <w:tc>
          <w:tcPr>
            <w:tcW w:w="2620" w:type="dxa"/>
            <w:tcBorders>
              <w:top w:val="nil"/>
              <w:left w:val="nil"/>
              <w:bottom w:val="nil"/>
              <w:right w:val="nil"/>
            </w:tcBorders>
            <w:shd w:val="clear" w:color="000000" w:fill="C0E6F5"/>
            <w:noWrap/>
            <w:vAlign w:val="center"/>
            <w:hideMark/>
          </w:tcPr>
          <w:p w14:paraId="326389A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886169154</w:t>
            </w:r>
          </w:p>
        </w:tc>
        <w:tc>
          <w:tcPr>
            <w:tcW w:w="3500" w:type="dxa"/>
            <w:tcBorders>
              <w:top w:val="nil"/>
              <w:left w:val="nil"/>
              <w:bottom w:val="nil"/>
              <w:right w:val="single" w:sz="8" w:space="0" w:color="auto"/>
            </w:tcBorders>
            <w:shd w:val="clear" w:color="000000" w:fill="C1F0C8"/>
            <w:noWrap/>
            <w:vAlign w:val="center"/>
            <w:hideMark/>
          </w:tcPr>
          <w:p w14:paraId="2FA3881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87</w:t>
            </w:r>
          </w:p>
        </w:tc>
      </w:tr>
      <w:tr w:rsidR="00295680" w:rsidRPr="009553D8" w14:paraId="5E2BC59D"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C9BF06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562B2CD" w14:textId="77777777" w:rsidR="00295680" w:rsidRPr="009553D8" w:rsidRDefault="00295680">
            <w:pPr>
              <w:jc w:val="center"/>
              <w:rPr>
                <w:rFonts w:ascii="Times" w:hAnsi="Times"/>
                <w:color w:val="000000"/>
              </w:rPr>
            </w:pPr>
            <w:r w:rsidRPr="009553D8">
              <w:rPr>
                <w:rFonts w:ascii="Times" w:hAnsi="Times"/>
                <w:color w:val="000000"/>
              </w:rPr>
              <w:t>57</w:t>
            </w:r>
          </w:p>
        </w:tc>
        <w:tc>
          <w:tcPr>
            <w:tcW w:w="2620" w:type="dxa"/>
            <w:tcBorders>
              <w:top w:val="nil"/>
              <w:left w:val="nil"/>
              <w:bottom w:val="nil"/>
              <w:right w:val="nil"/>
            </w:tcBorders>
            <w:shd w:val="clear" w:color="000000" w:fill="C0E6F5"/>
            <w:noWrap/>
            <w:vAlign w:val="center"/>
            <w:hideMark/>
          </w:tcPr>
          <w:p w14:paraId="4672475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894467024</w:t>
            </w:r>
          </w:p>
        </w:tc>
        <w:tc>
          <w:tcPr>
            <w:tcW w:w="3500" w:type="dxa"/>
            <w:tcBorders>
              <w:top w:val="nil"/>
              <w:left w:val="nil"/>
              <w:bottom w:val="nil"/>
              <w:right w:val="single" w:sz="8" w:space="0" w:color="auto"/>
            </w:tcBorders>
            <w:shd w:val="clear" w:color="000000" w:fill="C1F0C8"/>
            <w:noWrap/>
            <w:vAlign w:val="center"/>
            <w:hideMark/>
          </w:tcPr>
          <w:p w14:paraId="292727B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376</w:t>
            </w:r>
          </w:p>
        </w:tc>
      </w:tr>
      <w:tr w:rsidR="00295680" w:rsidRPr="009553D8" w14:paraId="73EC1BA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048F6F8"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A376741" w14:textId="77777777" w:rsidR="00295680" w:rsidRPr="009553D8" w:rsidRDefault="00295680">
            <w:pPr>
              <w:jc w:val="center"/>
              <w:rPr>
                <w:rFonts w:ascii="Times" w:hAnsi="Times"/>
                <w:color w:val="000000"/>
              </w:rPr>
            </w:pPr>
            <w:r w:rsidRPr="009553D8">
              <w:rPr>
                <w:rFonts w:ascii="Times" w:hAnsi="Times"/>
                <w:color w:val="000000"/>
              </w:rPr>
              <w:t>79</w:t>
            </w:r>
          </w:p>
        </w:tc>
        <w:tc>
          <w:tcPr>
            <w:tcW w:w="2620" w:type="dxa"/>
            <w:tcBorders>
              <w:top w:val="nil"/>
              <w:left w:val="nil"/>
              <w:bottom w:val="nil"/>
              <w:right w:val="nil"/>
            </w:tcBorders>
            <w:shd w:val="clear" w:color="000000" w:fill="C0E6F5"/>
            <w:noWrap/>
            <w:vAlign w:val="center"/>
            <w:hideMark/>
          </w:tcPr>
          <w:p w14:paraId="5A80F65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4.970435802</w:t>
            </w:r>
          </w:p>
        </w:tc>
        <w:tc>
          <w:tcPr>
            <w:tcW w:w="3500" w:type="dxa"/>
            <w:tcBorders>
              <w:top w:val="nil"/>
              <w:left w:val="nil"/>
              <w:bottom w:val="nil"/>
              <w:right w:val="single" w:sz="8" w:space="0" w:color="auto"/>
            </w:tcBorders>
            <w:shd w:val="clear" w:color="000000" w:fill="C1F0C8"/>
            <w:noWrap/>
            <w:vAlign w:val="center"/>
            <w:hideMark/>
          </w:tcPr>
          <w:p w14:paraId="207642C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9</w:t>
            </w:r>
          </w:p>
        </w:tc>
      </w:tr>
      <w:tr w:rsidR="00295680" w:rsidRPr="009553D8" w14:paraId="6AF45FC8"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3EE270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25BB1C7" w14:textId="77777777" w:rsidR="00295680" w:rsidRPr="009553D8" w:rsidRDefault="00295680">
            <w:pPr>
              <w:jc w:val="center"/>
              <w:rPr>
                <w:rFonts w:ascii="Times" w:hAnsi="Times"/>
                <w:color w:val="000000"/>
              </w:rPr>
            </w:pPr>
            <w:r w:rsidRPr="009553D8">
              <w:rPr>
                <w:rFonts w:ascii="Times" w:hAnsi="Times"/>
                <w:color w:val="000000"/>
              </w:rPr>
              <w:t>75</w:t>
            </w:r>
          </w:p>
        </w:tc>
        <w:tc>
          <w:tcPr>
            <w:tcW w:w="2620" w:type="dxa"/>
            <w:tcBorders>
              <w:top w:val="nil"/>
              <w:left w:val="nil"/>
              <w:bottom w:val="nil"/>
              <w:right w:val="nil"/>
            </w:tcBorders>
            <w:shd w:val="clear" w:color="000000" w:fill="C0E6F5"/>
            <w:noWrap/>
            <w:vAlign w:val="center"/>
            <w:hideMark/>
          </w:tcPr>
          <w:p w14:paraId="32BFD34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005229383</w:t>
            </w:r>
          </w:p>
        </w:tc>
        <w:tc>
          <w:tcPr>
            <w:tcW w:w="3500" w:type="dxa"/>
            <w:tcBorders>
              <w:top w:val="nil"/>
              <w:left w:val="nil"/>
              <w:bottom w:val="nil"/>
              <w:right w:val="single" w:sz="8" w:space="0" w:color="auto"/>
            </w:tcBorders>
            <w:shd w:val="clear" w:color="000000" w:fill="C1F0C8"/>
            <w:noWrap/>
            <w:vAlign w:val="center"/>
            <w:hideMark/>
          </w:tcPr>
          <w:p w14:paraId="0419C05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4</w:t>
            </w:r>
          </w:p>
        </w:tc>
      </w:tr>
      <w:tr w:rsidR="00295680" w:rsidRPr="009553D8" w14:paraId="35F14D4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3C0B72DE"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E428831" w14:textId="77777777" w:rsidR="00295680" w:rsidRPr="009553D8" w:rsidRDefault="00295680">
            <w:pPr>
              <w:jc w:val="center"/>
              <w:rPr>
                <w:rFonts w:ascii="Times" w:hAnsi="Times"/>
                <w:color w:val="000000"/>
              </w:rPr>
            </w:pPr>
            <w:r w:rsidRPr="009553D8">
              <w:rPr>
                <w:rFonts w:ascii="Times" w:hAnsi="Times"/>
                <w:color w:val="000000"/>
              </w:rPr>
              <w:t>23</w:t>
            </w:r>
          </w:p>
        </w:tc>
        <w:tc>
          <w:tcPr>
            <w:tcW w:w="2620" w:type="dxa"/>
            <w:tcBorders>
              <w:top w:val="nil"/>
              <w:left w:val="nil"/>
              <w:bottom w:val="nil"/>
              <w:right w:val="nil"/>
            </w:tcBorders>
            <w:shd w:val="clear" w:color="000000" w:fill="C0E6F5"/>
            <w:noWrap/>
            <w:vAlign w:val="center"/>
            <w:hideMark/>
          </w:tcPr>
          <w:p w14:paraId="796F759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037260698</w:t>
            </w:r>
          </w:p>
        </w:tc>
        <w:tc>
          <w:tcPr>
            <w:tcW w:w="3500" w:type="dxa"/>
            <w:tcBorders>
              <w:top w:val="nil"/>
              <w:left w:val="nil"/>
              <w:bottom w:val="nil"/>
              <w:right w:val="single" w:sz="8" w:space="0" w:color="auto"/>
            </w:tcBorders>
            <w:shd w:val="clear" w:color="000000" w:fill="C1F0C8"/>
            <w:noWrap/>
            <w:vAlign w:val="center"/>
            <w:hideMark/>
          </w:tcPr>
          <w:p w14:paraId="43FF587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6</w:t>
            </w:r>
          </w:p>
        </w:tc>
      </w:tr>
      <w:tr w:rsidR="00295680" w:rsidRPr="009553D8" w14:paraId="1673BEC1"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52F8A26"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BD37AFF" w14:textId="77777777" w:rsidR="00295680" w:rsidRPr="009553D8" w:rsidRDefault="00295680">
            <w:pPr>
              <w:jc w:val="center"/>
              <w:rPr>
                <w:rFonts w:ascii="Times" w:hAnsi="Times"/>
                <w:color w:val="000000"/>
              </w:rPr>
            </w:pPr>
            <w:r w:rsidRPr="009553D8">
              <w:rPr>
                <w:rFonts w:ascii="Times" w:hAnsi="Times"/>
                <w:color w:val="000000"/>
              </w:rPr>
              <w:t>78</w:t>
            </w:r>
          </w:p>
        </w:tc>
        <w:tc>
          <w:tcPr>
            <w:tcW w:w="2620" w:type="dxa"/>
            <w:tcBorders>
              <w:top w:val="nil"/>
              <w:left w:val="nil"/>
              <w:bottom w:val="nil"/>
              <w:right w:val="nil"/>
            </w:tcBorders>
            <w:shd w:val="clear" w:color="000000" w:fill="C0E6F5"/>
            <w:noWrap/>
            <w:vAlign w:val="center"/>
            <w:hideMark/>
          </w:tcPr>
          <w:p w14:paraId="4B223C0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111014695</w:t>
            </w:r>
          </w:p>
        </w:tc>
        <w:tc>
          <w:tcPr>
            <w:tcW w:w="3500" w:type="dxa"/>
            <w:tcBorders>
              <w:top w:val="nil"/>
              <w:left w:val="nil"/>
              <w:bottom w:val="nil"/>
              <w:right w:val="single" w:sz="8" w:space="0" w:color="auto"/>
            </w:tcBorders>
            <w:shd w:val="clear" w:color="000000" w:fill="C1F0C8"/>
            <w:noWrap/>
            <w:vAlign w:val="center"/>
            <w:hideMark/>
          </w:tcPr>
          <w:p w14:paraId="7B66165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8</w:t>
            </w:r>
          </w:p>
        </w:tc>
      </w:tr>
      <w:tr w:rsidR="00295680" w:rsidRPr="009553D8" w14:paraId="59494124"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169BFF6"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00F63602" w14:textId="77777777" w:rsidR="00295680" w:rsidRPr="009553D8" w:rsidRDefault="00295680">
            <w:pPr>
              <w:jc w:val="center"/>
              <w:rPr>
                <w:rFonts w:ascii="Times" w:hAnsi="Times"/>
                <w:color w:val="000000"/>
              </w:rPr>
            </w:pPr>
            <w:r w:rsidRPr="009553D8">
              <w:rPr>
                <w:rFonts w:ascii="Times" w:hAnsi="Times"/>
                <w:color w:val="000000"/>
              </w:rPr>
              <w:t>41</w:t>
            </w:r>
          </w:p>
        </w:tc>
        <w:tc>
          <w:tcPr>
            <w:tcW w:w="2620" w:type="dxa"/>
            <w:tcBorders>
              <w:top w:val="nil"/>
              <w:left w:val="nil"/>
              <w:bottom w:val="nil"/>
              <w:right w:val="nil"/>
            </w:tcBorders>
            <w:shd w:val="clear" w:color="000000" w:fill="C0E6F5"/>
            <w:noWrap/>
            <w:vAlign w:val="center"/>
            <w:hideMark/>
          </w:tcPr>
          <w:p w14:paraId="0082A51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18743932</w:t>
            </w:r>
          </w:p>
        </w:tc>
        <w:tc>
          <w:tcPr>
            <w:tcW w:w="3500" w:type="dxa"/>
            <w:tcBorders>
              <w:top w:val="nil"/>
              <w:left w:val="nil"/>
              <w:bottom w:val="nil"/>
              <w:right w:val="single" w:sz="8" w:space="0" w:color="auto"/>
            </w:tcBorders>
            <w:shd w:val="clear" w:color="000000" w:fill="C1F0C8"/>
            <w:noWrap/>
            <w:vAlign w:val="center"/>
            <w:hideMark/>
          </w:tcPr>
          <w:p w14:paraId="2F0476A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25</w:t>
            </w:r>
          </w:p>
        </w:tc>
      </w:tr>
      <w:tr w:rsidR="00295680" w:rsidRPr="009553D8" w14:paraId="5330588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A54EA6A"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56B1CF0E" w14:textId="77777777" w:rsidR="00295680" w:rsidRPr="009553D8" w:rsidRDefault="00295680">
            <w:pPr>
              <w:jc w:val="center"/>
              <w:rPr>
                <w:rFonts w:ascii="Times" w:hAnsi="Times"/>
                <w:color w:val="000000"/>
              </w:rPr>
            </w:pPr>
            <w:r w:rsidRPr="009553D8">
              <w:rPr>
                <w:rFonts w:ascii="Times" w:hAnsi="Times"/>
                <w:color w:val="000000"/>
              </w:rPr>
              <w:t>19</w:t>
            </w:r>
          </w:p>
        </w:tc>
        <w:tc>
          <w:tcPr>
            <w:tcW w:w="2620" w:type="dxa"/>
            <w:tcBorders>
              <w:top w:val="nil"/>
              <w:left w:val="nil"/>
              <w:bottom w:val="nil"/>
              <w:right w:val="nil"/>
            </w:tcBorders>
            <w:shd w:val="clear" w:color="000000" w:fill="C0E6F5"/>
            <w:noWrap/>
            <w:vAlign w:val="center"/>
            <w:hideMark/>
          </w:tcPr>
          <w:p w14:paraId="7E61312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263422268</w:t>
            </w:r>
          </w:p>
        </w:tc>
        <w:tc>
          <w:tcPr>
            <w:tcW w:w="3500" w:type="dxa"/>
            <w:tcBorders>
              <w:top w:val="nil"/>
              <w:left w:val="nil"/>
              <w:bottom w:val="nil"/>
              <w:right w:val="single" w:sz="8" w:space="0" w:color="auto"/>
            </w:tcBorders>
            <w:shd w:val="clear" w:color="000000" w:fill="C1F0C8"/>
            <w:noWrap/>
            <w:vAlign w:val="center"/>
            <w:hideMark/>
          </w:tcPr>
          <w:p w14:paraId="71A7F35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8</w:t>
            </w:r>
          </w:p>
        </w:tc>
      </w:tr>
      <w:tr w:rsidR="00295680" w:rsidRPr="009553D8" w14:paraId="21A5D2D5"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0C21FB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247B168" w14:textId="77777777" w:rsidR="00295680" w:rsidRPr="009553D8" w:rsidRDefault="00295680">
            <w:pPr>
              <w:jc w:val="center"/>
              <w:rPr>
                <w:rFonts w:ascii="Times" w:hAnsi="Times"/>
                <w:color w:val="000000"/>
              </w:rPr>
            </w:pPr>
            <w:r w:rsidRPr="009553D8">
              <w:rPr>
                <w:rFonts w:ascii="Times" w:hAnsi="Times"/>
                <w:color w:val="000000"/>
              </w:rPr>
              <w:t>71</w:t>
            </w:r>
          </w:p>
        </w:tc>
        <w:tc>
          <w:tcPr>
            <w:tcW w:w="2620" w:type="dxa"/>
            <w:tcBorders>
              <w:top w:val="nil"/>
              <w:left w:val="nil"/>
              <w:bottom w:val="nil"/>
              <w:right w:val="nil"/>
            </w:tcBorders>
            <w:shd w:val="clear" w:color="000000" w:fill="C0E6F5"/>
            <w:noWrap/>
            <w:vAlign w:val="center"/>
            <w:hideMark/>
          </w:tcPr>
          <w:p w14:paraId="036DBB47"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639245195</w:t>
            </w:r>
          </w:p>
        </w:tc>
        <w:tc>
          <w:tcPr>
            <w:tcW w:w="3500" w:type="dxa"/>
            <w:tcBorders>
              <w:top w:val="nil"/>
              <w:left w:val="nil"/>
              <w:bottom w:val="nil"/>
              <w:right w:val="single" w:sz="8" w:space="0" w:color="auto"/>
            </w:tcBorders>
            <w:shd w:val="clear" w:color="000000" w:fill="C1F0C8"/>
            <w:noWrap/>
            <w:vAlign w:val="center"/>
            <w:hideMark/>
          </w:tcPr>
          <w:p w14:paraId="23B63F44"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84</w:t>
            </w:r>
          </w:p>
        </w:tc>
      </w:tr>
      <w:tr w:rsidR="00295680" w:rsidRPr="009553D8" w14:paraId="70E66560"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7195FD45"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222237FE" w14:textId="77777777" w:rsidR="00295680" w:rsidRPr="009553D8" w:rsidRDefault="00295680">
            <w:pPr>
              <w:jc w:val="center"/>
              <w:rPr>
                <w:rFonts w:ascii="Times" w:hAnsi="Times"/>
                <w:color w:val="000000"/>
              </w:rPr>
            </w:pPr>
            <w:r w:rsidRPr="009553D8">
              <w:rPr>
                <w:rFonts w:ascii="Times" w:hAnsi="Times"/>
                <w:color w:val="000000"/>
              </w:rPr>
              <w:t>38</w:t>
            </w:r>
          </w:p>
        </w:tc>
        <w:tc>
          <w:tcPr>
            <w:tcW w:w="2620" w:type="dxa"/>
            <w:tcBorders>
              <w:top w:val="nil"/>
              <w:left w:val="nil"/>
              <w:bottom w:val="nil"/>
              <w:right w:val="nil"/>
            </w:tcBorders>
            <w:shd w:val="clear" w:color="000000" w:fill="C0E6F5"/>
            <w:noWrap/>
            <w:vAlign w:val="center"/>
            <w:hideMark/>
          </w:tcPr>
          <w:p w14:paraId="15CAC725"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674776607</w:t>
            </w:r>
          </w:p>
        </w:tc>
        <w:tc>
          <w:tcPr>
            <w:tcW w:w="3500" w:type="dxa"/>
            <w:tcBorders>
              <w:top w:val="nil"/>
              <w:left w:val="nil"/>
              <w:bottom w:val="nil"/>
              <w:right w:val="single" w:sz="8" w:space="0" w:color="auto"/>
            </w:tcBorders>
            <w:shd w:val="clear" w:color="000000" w:fill="C1F0C8"/>
            <w:noWrap/>
            <w:vAlign w:val="center"/>
            <w:hideMark/>
          </w:tcPr>
          <w:p w14:paraId="1F468EF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5</w:t>
            </w:r>
          </w:p>
        </w:tc>
      </w:tr>
      <w:tr w:rsidR="00295680" w:rsidRPr="009553D8" w14:paraId="2B4ABA8C"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1CC0C0F"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1BF782C7" w14:textId="77777777" w:rsidR="00295680" w:rsidRPr="009553D8" w:rsidRDefault="00295680">
            <w:pPr>
              <w:jc w:val="center"/>
              <w:rPr>
                <w:rFonts w:ascii="Times" w:hAnsi="Times"/>
                <w:color w:val="000000"/>
              </w:rPr>
            </w:pPr>
            <w:r w:rsidRPr="009553D8">
              <w:rPr>
                <w:rFonts w:ascii="Times" w:hAnsi="Times"/>
                <w:color w:val="000000"/>
              </w:rPr>
              <w:t>30</w:t>
            </w:r>
          </w:p>
        </w:tc>
        <w:tc>
          <w:tcPr>
            <w:tcW w:w="2620" w:type="dxa"/>
            <w:tcBorders>
              <w:top w:val="nil"/>
              <w:left w:val="nil"/>
              <w:bottom w:val="nil"/>
              <w:right w:val="nil"/>
            </w:tcBorders>
            <w:shd w:val="clear" w:color="000000" w:fill="C0E6F5"/>
            <w:noWrap/>
            <w:vAlign w:val="center"/>
            <w:hideMark/>
          </w:tcPr>
          <w:p w14:paraId="0160D24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764885689</w:t>
            </w:r>
          </w:p>
        </w:tc>
        <w:tc>
          <w:tcPr>
            <w:tcW w:w="3500" w:type="dxa"/>
            <w:tcBorders>
              <w:top w:val="nil"/>
              <w:left w:val="nil"/>
              <w:bottom w:val="nil"/>
              <w:right w:val="single" w:sz="8" w:space="0" w:color="auto"/>
            </w:tcBorders>
            <w:shd w:val="clear" w:color="000000" w:fill="C1F0C8"/>
            <w:noWrap/>
            <w:vAlign w:val="center"/>
            <w:hideMark/>
          </w:tcPr>
          <w:p w14:paraId="7A6FBA4B"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2</w:t>
            </w:r>
          </w:p>
        </w:tc>
      </w:tr>
      <w:tr w:rsidR="00295680" w:rsidRPr="009553D8" w14:paraId="2A6F1A66"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6CE35011"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678399C1" w14:textId="77777777" w:rsidR="00295680" w:rsidRPr="009553D8" w:rsidRDefault="00295680">
            <w:pPr>
              <w:jc w:val="center"/>
              <w:rPr>
                <w:rFonts w:ascii="Times" w:hAnsi="Times"/>
                <w:color w:val="000000"/>
              </w:rPr>
            </w:pPr>
            <w:r w:rsidRPr="009553D8">
              <w:rPr>
                <w:rFonts w:ascii="Times" w:hAnsi="Times"/>
                <w:color w:val="000000"/>
              </w:rPr>
              <w:t>80</w:t>
            </w:r>
          </w:p>
        </w:tc>
        <w:tc>
          <w:tcPr>
            <w:tcW w:w="2620" w:type="dxa"/>
            <w:tcBorders>
              <w:top w:val="nil"/>
              <w:left w:val="nil"/>
              <w:bottom w:val="nil"/>
              <w:right w:val="nil"/>
            </w:tcBorders>
            <w:shd w:val="clear" w:color="000000" w:fill="C0E6F5"/>
            <w:noWrap/>
            <w:vAlign w:val="center"/>
            <w:hideMark/>
          </w:tcPr>
          <w:p w14:paraId="3EAE6B7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848393024</w:t>
            </w:r>
          </w:p>
        </w:tc>
        <w:tc>
          <w:tcPr>
            <w:tcW w:w="3500" w:type="dxa"/>
            <w:tcBorders>
              <w:top w:val="nil"/>
              <w:left w:val="nil"/>
              <w:bottom w:val="nil"/>
              <w:right w:val="single" w:sz="8" w:space="0" w:color="auto"/>
            </w:tcBorders>
            <w:shd w:val="clear" w:color="000000" w:fill="C1F0C8"/>
            <w:noWrap/>
            <w:vAlign w:val="center"/>
            <w:hideMark/>
          </w:tcPr>
          <w:p w14:paraId="445C77D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2</w:t>
            </w:r>
          </w:p>
        </w:tc>
      </w:tr>
      <w:tr w:rsidR="00295680" w:rsidRPr="009553D8" w14:paraId="5F3A02CD"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3548EFA"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5DFDD114" w14:textId="77777777" w:rsidR="00295680" w:rsidRPr="009553D8" w:rsidRDefault="00295680">
            <w:pPr>
              <w:jc w:val="center"/>
              <w:rPr>
                <w:rFonts w:ascii="Times" w:hAnsi="Times"/>
                <w:color w:val="000000"/>
              </w:rPr>
            </w:pPr>
            <w:r w:rsidRPr="009553D8">
              <w:rPr>
                <w:rFonts w:ascii="Times" w:hAnsi="Times"/>
                <w:color w:val="000000"/>
              </w:rPr>
              <w:t>29</w:t>
            </w:r>
          </w:p>
        </w:tc>
        <w:tc>
          <w:tcPr>
            <w:tcW w:w="2620" w:type="dxa"/>
            <w:tcBorders>
              <w:top w:val="nil"/>
              <w:left w:val="nil"/>
              <w:bottom w:val="nil"/>
              <w:right w:val="nil"/>
            </w:tcBorders>
            <w:shd w:val="clear" w:color="000000" w:fill="C0E6F5"/>
            <w:noWrap/>
            <w:vAlign w:val="center"/>
            <w:hideMark/>
          </w:tcPr>
          <w:p w14:paraId="6D4AD85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872593269</w:t>
            </w:r>
          </w:p>
        </w:tc>
        <w:tc>
          <w:tcPr>
            <w:tcW w:w="3500" w:type="dxa"/>
            <w:tcBorders>
              <w:top w:val="nil"/>
              <w:left w:val="nil"/>
              <w:bottom w:val="nil"/>
              <w:right w:val="single" w:sz="8" w:space="0" w:color="auto"/>
            </w:tcBorders>
            <w:shd w:val="clear" w:color="000000" w:fill="C1F0C8"/>
            <w:noWrap/>
            <w:vAlign w:val="center"/>
            <w:hideMark/>
          </w:tcPr>
          <w:p w14:paraId="6B59630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4</w:t>
            </w:r>
          </w:p>
        </w:tc>
      </w:tr>
      <w:tr w:rsidR="00295680" w:rsidRPr="009553D8" w14:paraId="25192DB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F8A4FE8"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08286488" w14:textId="77777777" w:rsidR="00295680" w:rsidRPr="009553D8" w:rsidRDefault="00295680">
            <w:pPr>
              <w:jc w:val="center"/>
              <w:rPr>
                <w:rFonts w:ascii="Times" w:hAnsi="Times"/>
                <w:color w:val="000000"/>
              </w:rPr>
            </w:pPr>
            <w:r w:rsidRPr="009553D8">
              <w:rPr>
                <w:rFonts w:ascii="Times" w:hAnsi="Times"/>
                <w:color w:val="000000"/>
              </w:rPr>
              <w:t>91</w:t>
            </w:r>
          </w:p>
        </w:tc>
        <w:tc>
          <w:tcPr>
            <w:tcW w:w="2620" w:type="dxa"/>
            <w:tcBorders>
              <w:top w:val="nil"/>
              <w:left w:val="nil"/>
              <w:bottom w:val="nil"/>
              <w:right w:val="nil"/>
            </w:tcBorders>
            <w:shd w:val="clear" w:color="000000" w:fill="C0E6F5"/>
            <w:noWrap/>
            <w:vAlign w:val="center"/>
            <w:hideMark/>
          </w:tcPr>
          <w:p w14:paraId="10A5627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950944261</w:t>
            </w:r>
          </w:p>
        </w:tc>
        <w:tc>
          <w:tcPr>
            <w:tcW w:w="3500" w:type="dxa"/>
            <w:tcBorders>
              <w:top w:val="nil"/>
              <w:left w:val="nil"/>
              <w:bottom w:val="nil"/>
              <w:right w:val="single" w:sz="8" w:space="0" w:color="auto"/>
            </w:tcBorders>
            <w:shd w:val="clear" w:color="000000" w:fill="C1F0C8"/>
            <w:noWrap/>
            <w:vAlign w:val="center"/>
            <w:hideMark/>
          </w:tcPr>
          <w:p w14:paraId="33BE42E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31</w:t>
            </w:r>
          </w:p>
        </w:tc>
      </w:tr>
      <w:tr w:rsidR="00295680" w:rsidRPr="009553D8" w14:paraId="2E9B6E8F"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51FBE693"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47C98379" w14:textId="77777777" w:rsidR="00295680" w:rsidRPr="009553D8" w:rsidRDefault="00295680">
            <w:pPr>
              <w:jc w:val="center"/>
              <w:rPr>
                <w:rFonts w:ascii="Times" w:hAnsi="Times"/>
                <w:color w:val="000000"/>
              </w:rPr>
            </w:pPr>
            <w:r w:rsidRPr="009553D8">
              <w:rPr>
                <w:rFonts w:ascii="Times" w:hAnsi="Times"/>
                <w:color w:val="000000"/>
              </w:rPr>
              <w:t>50</w:t>
            </w:r>
          </w:p>
        </w:tc>
        <w:tc>
          <w:tcPr>
            <w:tcW w:w="2620" w:type="dxa"/>
            <w:tcBorders>
              <w:top w:val="nil"/>
              <w:left w:val="nil"/>
              <w:bottom w:val="nil"/>
              <w:right w:val="nil"/>
            </w:tcBorders>
            <w:shd w:val="clear" w:color="000000" w:fill="C0E6F5"/>
            <w:noWrap/>
            <w:vAlign w:val="center"/>
            <w:hideMark/>
          </w:tcPr>
          <w:p w14:paraId="18C58C4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5.966105903</w:t>
            </w:r>
          </w:p>
        </w:tc>
        <w:tc>
          <w:tcPr>
            <w:tcW w:w="3500" w:type="dxa"/>
            <w:tcBorders>
              <w:top w:val="nil"/>
              <w:left w:val="nil"/>
              <w:bottom w:val="nil"/>
              <w:right w:val="single" w:sz="8" w:space="0" w:color="auto"/>
            </w:tcBorders>
            <w:shd w:val="clear" w:color="000000" w:fill="C1F0C8"/>
            <w:noWrap/>
            <w:vAlign w:val="center"/>
            <w:hideMark/>
          </w:tcPr>
          <w:p w14:paraId="6DA3590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56</w:t>
            </w:r>
          </w:p>
        </w:tc>
      </w:tr>
      <w:tr w:rsidR="00295680" w:rsidRPr="009553D8" w14:paraId="7762F670"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1BED381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68DC9E1" w14:textId="77777777" w:rsidR="00295680" w:rsidRPr="009553D8" w:rsidRDefault="00295680">
            <w:pPr>
              <w:jc w:val="center"/>
              <w:rPr>
                <w:rFonts w:ascii="Times" w:hAnsi="Times"/>
                <w:color w:val="000000"/>
              </w:rPr>
            </w:pPr>
            <w:r w:rsidRPr="009553D8">
              <w:rPr>
                <w:rFonts w:ascii="Times" w:hAnsi="Times"/>
                <w:color w:val="000000"/>
              </w:rPr>
              <w:t>35</w:t>
            </w:r>
          </w:p>
        </w:tc>
        <w:tc>
          <w:tcPr>
            <w:tcW w:w="2620" w:type="dxa"/>
            <w:tcBorders>
              <w:top w:val="nil"/>
              <w:left w:val="nil"/>
              <w:bottom w:val="nil"/>
              <w:right w:val="nil"/>
            </w:tcBorders>
            <w:shd w:val="clear" w:color="000000" w:fill="C0E6F5"/>
            <w:noWrap/>
            <w:vAlign w:val="center"/>
            <w:hideMark/>
          </w:tcPr>
          <w:p w14:paraId="3886C2C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6.040304362</w:t>
            </w:r>
          </w:p>
        </w:tc>
        <w:tc>
          <w:tcPr>
            <w:tcW w:w="3500" w:type="dxa"/>
            <w:tcBorders>
              <w:top w:val="nil"/>
              <w:left w:val="nil"/>
              <w:bottom w:val="nil"/>
              <w:right w:val="single" w:sz="8" w:space="0" w:color="auto"/>
            </w:tcBorders>
            <w:shd w:val="clear" w:color="000000" w:fill="C1F0C8"/>
            <w:noWrap/>
            <w:vAlign w:val="center"/>
            <w:hideMark/>
          </w:tcPr>
          <w:p w14:paraId="24EB7136"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3</w:t>
            </w:r>
          </w:p>
        </w:tc>
      </w:tr>
      <w:tr w:rsidR="00295680" w:rsidRPr="009553D8" w14:paraId="7FF3CC88"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2A950E04"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3477583" w14:textId="77777777" w:rsidR="00295680" w:rsidRPr="009553D8" w:rsidRDefault="00295680">
            <w:pPr>
              <w:jc w:val="center"/>
              <w:rPr>
                <w:rFonts w:ascii="Times" w:hAnsi="Times"/>
                <w:color w:val="000000"/>
              </w:rPr>
            </w:pPr>
            <w:r w:rsidRPr="009553D8">
              <w:rPr>
                <w:rFonts w:ascii="Times" w:hAnsi="Times"/>
                <w:color w:val="000000"/>
              </w:rPr>
              <w:t>47</w:t>
            </w:r>
          </w:p>
        </w:tc>
        <w:tc>
          <w:tcPr>
            <w:tcW w:w="2620" w:type="dxa"/>
            <w:tcBorders>
              <w:top w:val="nil"/>
              <w:left w:val="nil"/>
              <w:bottom w:val="nil"/>
              <w:right w:val="nil"/>
            </w:tcBorders>
            <w:shd w:val="clear" w:color="000000" w:fill="C0E6F5"/>
            <w:noWrap/>
            <w:vAlign w:val="center"/>
            <w:hideMark/>
          </w:tcPr>
          <w:p w14:paraId="5773F60F"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6.254253017</w:t>
            </w:r>
          </w:p>
        </w:tc>
        <w:tc>
          <w:tcPr>
            <w:tcW w:w="3500" w:type="dxa"/>
            <w:tcBorders>
              <w:top w:val="nil"/>
              <w:left w:val="nil"/>
              <w:bottom w:val="nil"/>
              <w:right w:val="single" w:sz="8" w:space="0" w:color="auto"/>
            </w:tcBorders>
            <w:shd w:val="clear" w:color="000000" w:fill="C1F0C8"/>
            <w:noWrap/>
            <w:vAlign w:val="center"/>
            <w:hideMark/>
          </w:tcPr>
          <w:p w14:paraId="16B384A1"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624</w:t>
            </w:r>
          </w:p>
        </w:tc>
      </w:tr>
      <w:tr w:rsidR="00295680" w:rsidRPr="009553D8" w14:paraId="3D71BA3E"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6FA7883"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11EE2437" w14:textId="77777777" w:rsidR="00295680" w:rsidRPr="009553D8" w:rsidRDefault="00295680">
            <w:pPr>
              <w:jc w:val="center"/>
              <w:rPr>
                <w:rFonts w:ascii="Times" w:hAnsi="Times"/>
                <w:color w:val="000000"/>
              </w:rPr>
            </w:pPr>
            <w:r w:rsidRPr="009553D8">
              <w:rPr>
                <w:rFonts w:ascii="Times" w:hAnsi="Times"/>
                <w:color w:val="000000"/>
              </w:rPr>
              <w:t>55</w:t>
            </w:r>
          </w:p>
        </w:tc>
        <w:tc>
          <w:tcPr>
            <w:tcW w:w="2620" w:type="dxa"/>
            <w:tcBorders>
              <w:top w:val="nil"/>
              <w:left w:val="nil"/>
              <w:bottom w:val="nil"/>
              <w:right w:val="nil"/>
            </w:tcBorders>
            <w:shd w:val="clear" w:color="000000" w:fill="C0E6F5"/>
            <w:noWrap/>
            <w:vAlign w:val="center"/>
            <w:hideMark/>
          </w:tcPr>
          <w:p w14:paraId="77F017A9"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7.24049441</w:t>
            </w:r>
          </w:p>
        </w:tc>
        <w:tc>
          <w:tcPr>
            <w:tcW w:w="3500" w:type="dxa"/>
            <w:tcBorders>
              <w:top w:val="nil"/>
              <w:left w:val="nil"/>
              <w:bottom w:val="nil"/>
              <w:right w:val="single" w:sz="8" w:space="0" w:color="auto"/>
            </w:tcBorders>
            <w:shd w:val="clear" w:color="000000" w:fill="C1F0C8"/>
            <w:noWrap/>
            <w:vAlign w:val="center"/>
            <w:hideMark/>
          </w:tcPr>
          <w:p w14:paraId="50C8ABC0"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75</w:t>
            </w:r>
          </w:p>
        </w:tc>
      </w:tr>
      <w:tr w:rsidR="00295680" w:rsidRPr="009553D8" w14:paraId="4217223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4F02C007"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auto" w:fill="auto"/>
            <w:noWrap/>
            <w:vAlign w:val="center"/>
            <w:hideMark/>
          </w:tcPr>
          <w:p w14:paraId="378DAEC6" w14:textId="77777777" w:rsidR="00295680" w:rsidRPr="009553D8" w:rsidRDefault="00295680">
            <w:pPr>
              <w:jc w:val="center"/>
              <w:rPr>
                <w:rFonts w:ascii="Times" w:hAnsi="Times"/>
                <w:color w:val="000000"/>
              </w:rPr>
            </w:pPr>
            <w:r w:rsidRPr="009553D8">
              <w:rPr>
                <w:rFonts w:ascii="Times" w:hAnsi="Times"/>
                <w:color w:val="000000"/>
              </w:rPr>
              <w:t>16</w:t>
            </w:r>
          </w:p>
        </w:tc>
        <w:tc>
          <w:tcPr>
            <w:tcW w:w="2620" w:type="dxa"/>
            <w:tcBorders>
              <w:top w:val="nil"/>
              <w:left w:val="nil"/>
              <w:bottom w:val="nil"/>
              <w:right w:val="nil"/>
            </w:tcBorders>
            <w:shd w:val="clear" w:color="000000" w:fill="C0E6F5"/>
            <w:noWrap/>
            <w:vAlign w:val="center"/>
            <w:hideMark/>
          </w:tcPr>
          <w:p w14:paraId="5176C0CA"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7.28365962</w:t>
            </w:r>
          </w:p>
        </w:tc>
        <w:tc>
          <w:tcPr>
            <w:tcW w:w="3500" w:type="dxa"/>
            <w:tcBorders>
              <w:top w:val="nil"/>
              <w:left w:val="nil"/>
              <w:bottom w:val="nil"/>
              <w:right w:val="single" w:sz="8" w:space="0" w:color="auto"/>
            </w:tcBorders>
            <w:shd w:val="clear" w:color="000000" w:fill="C1F0C8"/>
            <w:noWrap/>
            <w:vAlign w:val="center"/>
            <w:hideMark/>
          </w:tcPr>
          <w:p w14:paraId="53CEDD93"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463</w:t>
            </w:r>
          </w:p>
        </w:tc>
      </w:tr>
      <w:tr w:rsidR="00295680" w:rsidRPr="009553D8" w14:paraId="413C8149" w14:textId="77777777" w:rsidTr="00295680">
        <w:trPr>
          <w:trHeight w:val="320"/>
        </w:trPr>
        <w:tc>
          <w:tcPr>
            <w:tcW w:w="1300" w:type="dxa"/>
            <w:vMerge/>
            <w:tcBorders>
              <w:top w:val="nil"/>
              <w:left w:val="single" w:sz="8" w:space="0" w:color="auto"/>
              <w:bottom w:val="single" w:sz="8" w:space="0" w:color="000000"/>
              <w:right w:val="nil"/>
            </w:tcBorders>
            <w:vAlign w:val="center"/>
            <w:hideMark/>
          </w:tcPr>
          <w:p w14:paraId="0C88CC09" w14:textId="77777777" w:rsidR="00295680" w:rsidRPr="009553D8" w:rsidRDefault="00295680">
            <w:pPr>
              <w:rPr>
                <w:rFonts w:ascii="Times" w:hAnsi="Times"/>
                <w:b/>
                <w:bCs/>
                <w:color w:val="000000"/>
                <w:sz w:val="22"/>
                <w:szCs w:val="22"/>
              </w:rPr>
            </w:pPr>
          </w:p>
        </w:tc>
        <w:tc>
          <w:tcPr>
            <w:tcW w:w="1300" w:type="dxa"/>
            <w:tcBorders>
              <w:top w:val="nil"/>
              <w:left w:val="nil"/>
              <w:bottom w:val="nil"/>
              <w:right w:val="nil"/>
            </w:tcBorders>
            <w:shd w:val="clear" w:color="D9D9D9" w:fill="D9D9D9"/>
            <w:noWrap/>
            <w:vAlign w:val="center"/>
            <w:hideMark/>
          </w:tcPr>
          <w:p w14:paraId="77083B40" w14:textId="77777777" w:rsidR="00295680" w:rsidRPr="009553D8" w:rsidRDefault="00295680">
            <w:pPr>
              <w:jc w:val="center"/>
              <w:rPr>
                <w:rFonts w:ascii="Times" w:hAnsi="Times"/>
                <w:color w:val="000000"/>
              </w:rPr>
            </w:pPr>
            <w:r w:rsidRPr="009553D8">
              <w:rPr>
                <w:rFonts w:ascii="Times" w:hAnsi="Times"/>
                <w:color w:val="000000"/>
              </w:rPr>
              <w:t>17</w:t>
            </w:r>
          </w:p>
        </w:tc>
        <w:tc>
          <w:tcPr>
            <w:tcW w:w="2620" w:type="dxa"/>
            <w:tcBorders>
              <w:top w:val="nil"/>
              <w:left w:val="nil"/>
              <w:bottom w:val="nil"/>
              <w:right w:val="nil"/>
            </w:tcBorders>
            <w:shd w:val="clear" w:color="000000" w:fill="C0E6F5"/>
            <w:noWrap/>
            <w:vAlign w:val="center"/>
            <w:hideMark/>
          </w:tcPr>
          <w:p w14:paraId="11D5F91E"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7.326796723</w:t>
            </w:r>
          </w:p>
        </w:tc>
        <w:tc>
          <w:tcPr>
            <w:tcW w:w="3500" w:type="dxa"/>
            <w:tcBorders>
              <w:top w:val="nil"/>
              <w:left w:val="nil"/>
              <w:bottom w:val="nil"/>
              <w:right w:val="single" w:sz="8" w:space="0" w:color="auto"/>
            </w:tcBorders>
            <w:shd w:val="clear" w:color="000000" w:fill="C1F0C8"/>
            <w:noWrap/>
            <w:vAlign w:val="center"/>
            <w:hideMark/>
          </w:tcPr>
          <w:p w14:paraId="58C2B8E8"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604</w:t>
            </w:r>
          </w:p>
        </w:tc>
      </w:tr>
      <w:tr w:rsidR="00295680" w:rsidRPr="009553D8" w14:paraId="74AB04C3" w14:textId="77777777" w:rsidTr="00295680">
        <w:trPr>
          <w:trHeight w:val="340"/>
        </w:trPr>
        <w:tc>
          <w:tcPr>
            <w:tcW w:w="1300" w:type="dxa"/>
            <w:vMerge/>
            <w:tcBorders>
              <w:top w:val="nil"/>
              <w:left w:val="single" w:sz="8" w:space="0" w:color="auto"/>
              <w:bottom w:val="single" w:sz="8" w:space="0" w:color="000000"/>
              <w:right w:val="nil"/>
            </w:tcBorders>
            <w:vAlign w:val="center"/>
            <w:hideMark/>
          </w:tcPr>
          <w:p w14:paraId="4938A1AA" w14:textId="77777777" w:rsidR="00295680" w:rsidRPr="009553D8" w:rsidRDefault="00295680">
            <w:pPr>
              <w:rPr>
                <w:rFonts w:ascii="Times" w:hAnsi="Times"/>
                <w:b/>
                <w:bCs/>
                <w:color w:val="000000"/>
                <w:sz w:val="22"/>
                <w:szCs w:val="22"/>
              </w:rPr>
            </w:pPr>
          </w:p>
        </w:tc>
        <w:tc>
          <w:tcPr>
            <w:tcW w:w="1300" w:type="dxa"/>
            <w:tcBorders>
              <w:top w:val="nil"/>
              <w:left w:val="nil"/>
              <w:bottom w:val="single" w:sz="8" w:space="0" w:color="auto"/>
              <w:right w:val="nil"/>
            </w:tcBorders>
            <w:shd w:val="clear" w:color="auto" w:fill="auto"/>
            <w:noWrap/>
            <w:vAlign w:val="center"/>
            <w:hideMark/>
          </w:tcPr>
          <w:p w14:paraId="1C9ECFED" w14:textId="77777777" w:rsidR="00295680" w:rsidRPr="009553D8" w:rsidRDefault="00295680">
            <w:pPr>
              <w:jc w:val="center"/>
              <w:rPr>
                <w:rFonts w:ascii="Times" w:hAnsi="Times"/>
                <w:color w:val="000000"/>
              </w:rPr>
            </w:pPr>
            <w:r w:rsidRPr="009553D8">
              <w:rPr>
                <w:rFonts w:ascii="Times" w:hAnsi="Times"/>
                <w:color w:val="000000"/>
              </w:rPr>
              <w:t>95</w:t>
            </w:r>
          </w:p>
        </w:tc>
        <w:tc>
          <w:tcPr>
            <w:tcW w:w="2620" w:type="dxa"/>
            <w:tcBorders>
              <w:top w:val="nil"/>
              <w:left w:val="nil"/>
              <w:bottom w:val="single" w:sz="8" w:space="0" w:color="auto"/>
              <w:right w:val="nil"/>
            </w:tcBorders>
            <w:shd w:val="clear" w:color="000000" w:fill="C0E6F5"/>
            <w:noWrap/>
            <w:vAlign w:val="center"/>
            <w:hideMark/>
          </w:tcPr>
          <w:p w14:paraId="139B706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7.554730254</w:t>
            </w:r>
          </w:p>
        </w:tc>
        <w:tc>
          <w:tcPr>
            <w:tcW w:w="3500" w:type="dxa"/>
            <w:tcBorders>
              <w:top w:val="nil"/>
              <w:left w:val="nil"/>
              <w:bottom w:val="single" w:sz="8" w:space="0" w:color="auto"/>
              <w:right w:val="single" w:sz="8" w:space="0" w:color="auto"/>
            </w:tcBorders>
            <w:shd w:val="clear" w:color="000000" w:fill="C1F0C8"/>
            <w:noWrap/>
            <w:vAlign w:val="center"/>
            <w:hideMark/>
          </w:tcPr>
          <w:p w14:paraId="4D3490FC" w14:textId="77777777" w:rsidR="00295680" w:rsidRPr="009553D8" w:rsidRDefault="00295680">
            <w:pPr>
              <w:jc w:val="center"/>
              <w:rPr>
                <w:rFonts w:ascii="Times" w:hAnsi="Times"/>
                <w:color w:val="000000"/>
                <w:sz w:val="22"/>
                <w:szCs w:val="22"/>
              </w:rPr>
            </w:pPr>
            <w:r w:rsidRPr="009553D8">
              <w:rPr>
                <w:rFonts w:ascii="Times" w:hAnsi="Times"/>
                <w:color w:val="000000"/>
                <w:sz w:val="22"/>
                <w:szCs w:val="22"/>
              </w:rPr>
              <w:t>0.517</w:t>
            </w:r>
          </w:p>
        </w:tc>
      </w:tr>
    </w:tbl>
    <w:p w14:paraId="3DFC8344" w14:textId="77777777" w:rsidR="00295680" w:rsidRPr="009553D8" w:rsidRDefault="00295680" w:rsidP="00295680">
      <w:pPr>
        <w:rPr>
          <w:rFonts w:ascii="Times" w:hAnsi="Times"/>
        </w:rPr>
      </w:pPr>
    </w:p>
    <w:p w14:paraId="1B862370" w14:textId="77777777" w:rsidR="00295680" w:rsidRPr="009553D8" w:rsidRDefault="00295680" w:rsidP="001236ED">
      <w:pPr>
        <w:rPr>
          <w:rFonts w:ascii="Times" w:hAnsi="Times"/>
        </w:rPr>
      </w:pPr>
    </w:p>
    <w:p w14:paraId="2748D5B0" w14:textId="6E927E42" w:rsidR="001920DC" w:rsidRPr="009553D8" w:rsidRDefault="001920DC">
      <w:pPr>
        <w:spacing w:after="240" w:line="312" w:lineRule="auto"/>
        <w:rPr>
          <w:rFonts w:ascii="Times" w:hAnsi="Times"/>
        </w:rPr>
      </w:pPr>
      <w:r w:rsidRPr="009553D8">
        <w:rPr>
          <w:rFonts w:ascii="Times" w:hAnsi="Times"/>
        </w:rPr>
        <w:br w:type="page"/>
      </w:r>
    </w:p>
    <w:p w14:paraId="05029F3E" w14:textId="0B1BCFDD" w:rsidR="001236ED" w:rsidRPr="009553D8" w:rsidRDefault="001920DC" w:rsidP="001920DC">
      <w:pPr>
        <w:pStyle w:val="Heading1"/>
        <w:rPr>
          <w:rFonts w:ascii="Times" w:hAnsi="Times"/>
        </w:rPr>
      </w:pPr>
      <w:bookmarkStart w:id="27" w:name="_Toc183558304"/>
      <w:r w:rsidRPr="009553D8">
        <w:rPr>
          <w:rFonts w:ascii="Times" w:hAnsi="Times"/>
        </w:rPr>
        <w:lastRenderedPageBreak/>
        <w:t xml:space="preserve">Appendix </w:t>
      </w:r>
      <w:r w:rsidR="00C27F54">
        <w:rPr>
          <w:rFonts w:ascii="Times" w:hAnsi="Times"/>
        </w:rPr>
        <w:t>C</w:t>
      </w:r>
      <w:r w:rsidRPr="009553D8">
        <w:rPr>
          <w:rFonts w:ascii="Times" w:hAnsi="Times"/>
        </w:rPr>
        <w:t xml:space="preserve">: </w:t>
      </w:r>
      <w:r w:rsidR="00935850" w:rsidRPr="009553D8">
        <w:rPr>
          <w:rFonts w:ascii="Times" w:hAnsi="Times"/>
        </w:rPr>
        <w:t>Regression Lines</w:t>
      </w:r>
      <w:bookmarkEnd w:id="27"/>
    </w:p>
    <w:p w14:paraId="2B16AC69" w14:textId="44A11F8D" w:rsidR="00935850" w:rsidRPr="009553D8" w:rsidRDefault="009553D8" w:rsidP="00935850">
      <w:pPr>
        <w:rPr>
          <w:rFonts w:ascii="Times" w:hAnsi="Times"/>
          <w:lang w:eastAsia="ja-JP"/>
        </w:rPr>
      </w:pPr>
      <w:r w:rsidRPr="009553D8">
        <w:rPr>
          <w:rFonts w:ascii="Times" w:hAnsi="Times"/>
          <w:noProof/>
        </w:rPr>
        <w:drawing>
          <wp:inline distT="0" distB="0" distL="0" distR="0" wp14:anchorId="74444CAB" wp14:editId="7C64FBF6">
            <wp:extent cx="6071870" cy="4191000"/>
            <wp:effectExtent l="0" t="0" r="11430" b="12700"/>
            <wp:docPr id="1481085477" name="Chart 1">
              <a:extLst xmlns:a="http://schemas.openxmlformats.org/drawingml/2006/main">
                <a:ext uri="{FF2B5EF4-FFF2-40B4-BE49-F238E27FC236}">
                  <a16:creationId xmlns:a16="http://schemas.microsoft.com/office/drawing/2014/main" id="{4696E6D3-3665-AB44-B49B-2FE1E81734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B688D3E" w14:textId="0DDAF4BC" w:rsidR="00935850" w:rsidRPr="009553D8" w:rsidRDefault="00935850" w:rsidP="009E764E">
      <w:pPr>
        <w:jc w:val="center"/>
        <w:rPr>
          <w:rFonts w:ascii="Times" w:hAnsi="Times"/>
          <w:lang w:eastAsia="ja-JP"/>
        </w:rPr>
      </w:pPr>
      <w:r w:rsidRPr="009553D8">
        <w:rPr>
          <w:rFonts w:ascii="Times" w:hAnsi="Times"/>
          <w:noProof/>
        </w:rPr>
        <w:lastRenderedPageBreak/>
        <w:drawing>
          <wp:inline distT="0" distB="0" distL="0" distR="0" wp14:anchorId="23EB8FEA" wp14:editId="75CFC4AD">
            <wp:extent cx="5785805" cy="3843655"/>
            <wp:effectExtent l="0" t="0" r="18415" b="17145"/>
            <wp:docPr id="1087735980" name="Chart 1">
              <a:extLst xmlns:a="http://schemas.openxmlformats.org/drawingml/2006/main">
                <a:ext uri="{FF2B5EF4-FFF2-40B4-BE49-F238E27FC236}">
                  <a16:creationId xmlns:a16="http://schemas.microsoft.com/office/drawing/2014/main" id="{26AD1DE4-5905-0AA3-C6A4-4BE1B06DB93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sectPr w:rsidR="00935850" w:rsidRPr="009553D8">
      <w:footerReference w:type="default" r:id="rId50"/>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4AD9D6" w14:textId="77777777" w:rsidR="00B90F0A" w:rsidRDefault="00B90F0A">
      <w:r>
        <w:separator/>
      </w:r>
    </w:p>
    <w:p w14:paraId="3293E30D" w14:textId="77777777" w:rsidR="00B90F0A" w:rsidRDefault="00B90F0A"/>
    <w:p w14:paraId="6E7A2A4F" w14:textId="77777777" w:rsidR="00B90F0A" w:rsidRDefault="00B90F0A"/>
  </w:endnote>
  <w:endnote w:type="continuationSeparator" w:id="0">
    <w:p w14:paraId="657383DB" w14:textId="77777777" w:rsidR="00B90F0A" w:rsidRDefault="00B90F0A">
      <w:r>
        <w:continuationSeparator/>
      </w:r>
    </w:p>
    <w:p w14:paraId="1B9658F4" w14:textId="77777777" w:rsidR="00B90F0A" w:rsidRDefault="00B90F0A"/>
    <w:p w14:paraId="71DF4DCC" w14:textId="77777777" w:rsidR="00B90F0A" w:rsidRDefault="00B90F0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95635894"/>
      <w:docPartObj>
        <w:docPartGallery w:val="Page Numbers (Bottom of Page)"/>
        <w:docPartUnique/>
      </w:docPartObj>
    </w:sdtPr>
    <w:sdtEndPr>
      <w:rPr>
        <w:noProof/>
      </w:rPr>
    </w:sdtEndPr>
    <w:sdtContent>
      <w:p w14:paraId="78C1B2DE" w14:textId="77777777" w:rsidR="008B1F35" w:rsidRDefault="008E067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592797" w14:textId="77777777" w:rsidR="00B90F0A" w:rsidRDefault="00B90F0A">
      <w:r>
        <w:separator/>
      </w:r>
    </w:p>
    <w:p w14:paraId="00507AD7" w14:textId="77777777" w:rsidR="00B90F0A" w:rsidRDefault="00B90F0A"/>
    <w:p w14:paraId="2A853950" w14:textId="77777777" w:rsidR="00B90F0A" w:rsidRDefault="00B90F0A"/>
  </w:footnote>
  <w:footnote w:type="continuationSeparator" w:id="0">
    <w:p w14:paraId="6466627B" w14:textId="77777777" w:rsidR="00B90F0A" w:rsidRDefault="00B90F0A">
      <w:r>
        <w:continuationSeparator/>
      </w:r>
    </w:p>
    <w:p w14:paraId="46DCE31F" w14:textId="77777777" w:rsidR="00B90F0A" w:rsidRDefault="00B90F0A"/>
    <w:p w14:paraId="2301FF52" w14:textId="77777777" w:rsidR="00B90F0A" w:rsidRDefault="00B90F0A"/>
  </w:footnote>
  <w:footnote w:id="1">
    <w:p w14:paraId="52AE1F8C" w14:textId="0F9DA284" w:rsidR="00075AB3" w:rsidRDefault="00075AB3">
      <w:pPr>
        <w:pStyle w:val="FootnoteText"/>
      </w:pPr>
      <w:r>
        <w:rPr>
          <w:rStyle w:val="FootnoteReference"/>
        </w:rPr>
        <w:footnoteRef/>
      </w:r>
      <w:r>
        <w:t xml:space="preserve"> </w:t>
      </w:r>
      <w:r>
        <w:fldChar w:fldCharType="begin"/>
      </w:r>
      <w:r w:rsidR="005E1723">
        <w:instrText xml:space="preserve"> ADDIN ZOTERO_ITEM CSL_CITATION {"citationID":"PAyuxdkA","properties":{"formattedCitation":"Jung and Rezgui, \\uc0\\u8220{}Experimental Study into the Effects of Pitch and Coning Angles on the Flight Performance of the Natural Samara.\\uc0\\u8221{}","plainCitation":"Jung and Rezgui, “Experimental Study into the Effects of Pitch and Coning Angles on the Flight Performance of the Natural Samara.”","noteIndex":1},"citationItems":[{"id":69,"uris":["http://zotero.org/users/15556235/items/2JKHR6WI"],"itemData":{"id":69,"type":"article-journal","abstract":"Using their light wing and through the use of a leading-edge vortex (LEV), autorotating samaras can generate high lift while descending at extremely low speeds. But the flight performance of the samara, with respect to the wide design envelope, is still not well understood. Therefore, this paper aims to experimentally assess how the flight performance of three natural samara wings varies with differing wind speeds and flight conditions. The tests were conducted within a vertical wind tunnel and a novel rig was devised to effectively measure the vertical thrust and rotational rate of the autorotating samara at near frictionless conditions. Furthermore, a bespoke hub was implemented to control the coning and pitch angles of the samara wing. The tests generated a novel and comprehensive set of experimental data of autorotating samaras with changing wind speed, coning and pitch angles. The results also revealed that coning angles between 5 and 15 degrees can increase the vertical thrust produced by the samara by up to a maximum of\n              \n                \n                  \n                    9.6\n                    %\n                  \n                \n              \n              . Additionally, it was found that samaras operate at extremely low pitch angles between −0.7 and −2.6 degrees to maximise their thrust, even though the conditions are close to the autorotational stability boundary.","container-title":"Royal Society Open Science","DOI":"10.1098/rsos.240758","ISSN":"2054-5703","issue":"9","journalAbbreviation":"R. Soc. Open Sci.","language":"en","page":"240758","source":"DOI.org (Crossref)","title":"Experimental study into the effects of pitch and coning angles on the flight performance of the natural samara","volume":"11","author":[{"family":"Jung","given":"Byung Kwon"},{"family":"Rezgui","given":"Djamel"}],"issued":{"date-parts":[["2024",9]]}}}],"schema":"https://github.com/citation-style-language/schema/raw/master/csl-citation.json"} </w:instrText>
      </w:r>
      <w:r>
        <w:fldChar w:fldCharType="separate"/>
      </w:r>
      <w:r w:rsidR="005E1723" w:rsidRPr="005E1723">
        <w:t>Jung and Rezgui, “Experimental Study into the Effects of Pitch and Coning Angles on the Flight Performance of the Natural Samara.”</w:t>
      </w:r>
      <w:r>
        <w:fldChar w:fldCharType="end"/>
      </w:r>
    </w:p>
  </w:footnote>
  <w:footnote w:id="2">
    <w:p w14:paraId="013F358C" w14:textId="5EF088DE" w:rsidR="00614FB6" w:rsidRDefault="00614FB6">
      <w:pPr>
        <w:pStyle w:val="FootnoteText"/>
      </w:pPr>
      <w:r>
        <w:rPr>
          <w:rStyle w:val="FootnoteReference"/>
        </w:rPr>
        <w:footnoteRef/>
      </w:r>
      <w:r>
        <w:t xml:space="preserve"> </w:t>
      </w:r>
      <w:r>
        <w:fldChar w:fldCharType="begin"/>
      </w:r>
      <w:r w:rsidR="00B821A1">
        <w:instrText xml:space="preserve"> ADDIN ZOTERO_ITEM CSL_CITATION {"citationID":"4pucDV0m","properties":{"formattedCitation":"Varshney, Chang, and Wang, \\uc0\\u8220{}The Kinematics of Falling Maple Seeds and the Initial Transition to a Helical Motion.\\uc0\\u8221{}","plainCitation":"Varshney, Chang, and Wang, “The Kinematics of Falling Maple Seeds and the Initial Transition to a Helical Motion.”","noteIndex":1},"citationItems":[{"id":66,"uris":["http://zotero.org/users/15556235/items/FLRRHJ2E"],"itemData":{"id":66,"type":"article-journal","abstract":"A maple seed falls in a characteristic helical motion. A crude analogy with autorotation of a wind turbine suggests that the torque due to the aerodynamic force would initiate the gyration of the seed. We were therefore surprised that a seed with a torn wing gyrates in a similar manner as a full-winged seed. In fact, a seed with only a sliver of leading edge can still gyrate. Thus the gyrating motion appears not to fully depend on the aerodynamic force. If, on the other hand, the aerodynamic force is completely absent, a seed would fall from rest like a rock in a vacuum.","container-title":"Nonlinearity","DOI":"10.1088/0951-7715/25/1/C1","ISSN":"0951-7715, 1361-6544","issue":"1","journalAbbreviation":"Nonlinearity","language":"en","page":"C1-C8","source":"DOI.org (Crossref)","title":"The kinematics of falling maple seeds and the initial transition to a helical motion","volume":"25","author":[{"family":"Varshney","given":"Kapil"},{"family":"Chang","given":"Song"},{"family":"Wang","given":"Z Jane"}],"issued":{"date-parts":[["2012",1,1]]}}}],"schema":"https://github.com/citation-style-language/schema/raw/master/csl-citation.json"} </w:instrText>
      </w:r>
      <w:r>
        <w:fldChar w:fldCharType="separate"/>
      </w:r>
      <w:r w:rsidR="00B821A1" w:rsidRPr="00B821A1">
        <w:t>Varshney, Chang, and Wang, “The Kinematics of Falling Maple Seeds and the Initial Transition to a Helical Mot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2D5C1B"/>
    <w:multiLevelType w:val="hybridMultilevel"/>
    <w:tmpl w:val="7466D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258730D"/>
    <w:multiLevelType w:val="hybridMultilevel"/>
    <w:tmpl w:val="152EF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18147119">
    <w:abstractNumId w:val="9"/>
  </w:num>
  <w:num w:numId="2" w16cid:durableId="588931213">
    <w:abstractNumId w:val="11"/>
  </w:num>
  <w:num w:numId="3" w16cid:durableId="1788550231">
    <w:abstractNumId w:val="14"/>
  </w:num>
  <w:num w:numId="4" w16cid:durableId="2050835803">
    <w:abstractNumId w:val="12"/>
  </w:num>
  <w:num w:numId="5" w16cid:durableId="1186822405">
    <w:abstractNumId w:val="10"/>
  </w:num>
  <w:num w:numId="6" w16cid:durableId="37093996">
    <w:abstractNumId w:val="7"/>
  </w:num>
  <w:num w:numId="7" w16cid:durableId="1158810157">
    <w:abstractNumId w:val="6"/>
  </w:num>
  <w:num w:numId="8" w16cid:durableId="1201282547">
    <w:abstractNumId w:val="5"/>
  </w:num>
  <w:num w:numId="9" w16cid:durableId="1217158311">
    <w:abstractNumId w:val="4"/>
  </w:num>
  <w:num w:numId="10" w16cid:durableId="959142282">
    <w:abstractNumId w:val="8"/>
  </w:num>
  <w:num w:numId="11" w16cid:durableId="1599750127">
    <w:abstractNumId w:val="3"/>
  </w:num>
  <w:num w:numId="12" w16cid:durableId="1909612241">
    <w:abstractNumId w:val="2"/>
  </w:num>
  <w:num w:numId="13" w16cid:durableId="1817919002">
    <w:abstractNumId w:val="1"/>
  </w:num>
  <w:num w:numId="14" w16cid:durableId="824274255">
    <w:abstractNumId w:val="0"/>
  </w:num>
  <w:num w:numId="15" w16cid:durableId="2103335175">
    <w:abstractNumId w:val="13"/>
  </w:num>
  <w:num w:numId="16" w16cid:durableId="2114670177">
    <w:abstractNumId w:val="16"/>
  </w:num>
  <w:num w:numId="17" w16cid:durableId="59981797">
    <w:abstractNumId w:val="17"/>
  </w:num>
  <w:num w:numId="18" w16cid:durableId="205904006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10B"/>
    <w:rsid w:val="00004DCD"/>
    <w:rsid w:val="0002394C"/>
    <w:rsid w:val="00045382"/>
    <w:rsid w:val="000462F9"/>
    <w:rsid w:val="000505F0"/>
    <w:rsid w:val="00052DA3"/>
    <w:rsid w:val="00057889"/>
    <w:rsid w:val="0007290F"/>
    <w:rsid w:val="000735A6"/>
    <w:rsid w:val="00075AB3"/>
    <w:rsid w:val="000E0AEC"/>
    <w:rsid w:val="000E7463"/>
    <w:rsid w:val="000F4F5F"/>
    <w:rsid w:val="001009EA"/>
    <w:rsid w:val="00110038"/>
    <w:rsid w:val="00110FCE"/>
    <w:rsid w:val="001114A9"/>
    <w:rsid w:val="001133E0"/>
    <w:rsid w:val="00120ECB"/>
    <w:rsid w:val="001236ED"/>
    <w:rsid w:val="00123D58"/>
    <w:rsid w:val="00126A43"/>
    <w:rsid w:val="00126BCB"/>
    <w:rsid w:val="00135BA6"/>
    <w:rsid w:val="0017650C"/>
    <w:rsid w:val="001906CE"/>
    <w:rsid w:val="001920DC"/>
    <w:rsid w:val="001D6FEC"/>
    <w:rsid w:val="001E25A5"/>
    <w:rsid w:val="001E5DAB"/>
    <w:rsid w:val="0022103B"/>
    <w:rsid w:val="00227F94"/>
    <w:rsid w:val="00233A38"/>
    <w:rsid w:val="00241401"/>
    <w:rsid w:val="00244E9A"/>
    <w:rsid w:val="00252CBC"/>
    <w:rsid w:val="002612FD"/>
    <w:rsid w:val="002738F3"/>
    <w:rsid w:val="00281999"/>
    <w:rsid w:val="002873F3"/>
    <w:rsid w:val="00295680"/>
    <w:rsid w:val="002A27B3"/>
    <w:rsid w:val="002B5787"/>
    <w:rsid w:val="002C3693"/>
    <w:rsid w:val="002C5A34"/>
    <w:rsid w:val="00301DE3"/>
    <w:rsid w:val="0030219A"/>
    <w:rsid w:val="003243B9"/>
    <w:rsid w:val="00376BCB"/>
    <w:rsid w:val="00385104"/>
    <w:rsid w:val="00390F69"/>
    <w:rsid w:val="003A2005"/>
    <w:rsid w:val="003B3162"/>
    <w:rsid w:val="003C05A1"/>
    <w:rsid w:val="003F5802"/>
    <w:rsid w:val="003F7778"/>
    <w:rsid w:val="00402DC1"/>
    <w:rsid w:val="00404600"/>
    <w:rsid w:val="00437084"/>
    <w:rsid w:val="004535BA"/>
    <w:rsid w:val="004631F1"/>
    <w:rsid w:val="00471B4C"/>
    <w:rsid w:val="00495FEF"/>
    <w:rsid w:val="00497605"/>
    <w:rsid w:val="004D4825"/>
    <w:rsid w:val="004E1BF9"/>
    <w:rsid w:val="004E4477"/>
    <w:rsid w:val="00536AE2"/>
    <w:rsid w:val="00557433"/>
    <w:rsid w:val="0057503C"/>
    <w:rsid w:val="005B3344"/>
    <w:rsid w:val="005E1723"/>
    <w:rsid w:val="00601161"/>
    <w:rsid w:val="0061428A"/>
    <w:rsid w:val="00614FB6"/>
    <w:rsid w:val="00615512"/>
    <w:rsid w:val="00625D29"/>
    <w:rsid w:val="00631999"/>
    <w:rsid w:val="006535BC"/>
    <w:rsid w:val="00655E94"/>
    <w:rsid w:val="006878F0"/>
    <w:rsid w:val="006A3B17"/>
    <w:rsid w:val="006D45A2"/>
    <w:rsid w:val="006D75A4"/>
    <w:rsid w:val="007075C4"/>
    <w:rsid w:val="007109F5"/>
    <w:rsid w:val="00755AEB"/>
    <w:rsid w:val="0076210D"/>
    <w:rsid w:val="00794CDC"/>
    <w:rsid w:val="007B1B62"/>
    <w:rsid w:val="007B23D4"/>
    <w:rsid w:val="007C0550"/>
    <w:rsid w:val="007C6922"/>
    <w:rsid w:val="007C6AE4"/>
    <w:rsid w:val="007D44DF"/>
    <w:rsid w:val="00800492"/>
    <w:rsid w:val="00801F55"/>
    <w:rsid w:val="008062A6"/>
    <w:rsid w:val="00814A5C"/>
    <w:rsid w:val="008153DC"/>
    <w:rsid w:val="00836716"/>
    <w:rsid w:val="00841C82"/>
    <w:rsid w:val="00843C17"/>
    <w:rsid w:val="00855AB3"/>
    <w:rsid w:val="0085611B"/>
    <w:rsid w:val="0088210B"/>
    <w:rsid w:val="008B1F35"/>
    <w:rsid w:val="008B72B0"/>
    <w:rsid w:val="008E0670"/>
    <w:rsid w:val="008E0DC0"/>
    <w:rsid w:val="00925219"/>
    <w:rsid w:val="00935850"/>
    <w:rsid w:val="00936EBC"/>
    <w:rsid w:val="009374EA"/>
    <w:rsid w:val="00947319"/>
    <w:rsid w:val="009553D8"/>
    <w:rsid w:val="009619E9"/>
    <w:rsid w:val="00986A9A"/>
    <w:rsid w:val="0099207C"/>
    <w:rsid w:val="00994DBF"/>
    <w:rsid w:val="009D1470"/>
    <w:rsid w:val="009E2A59"/>
    <w:rsid w:val="009E3076"/>
    <w:rsid w:val="009E764E"/>
    <w:rsid w:val="009F06CA"/>
    <w:rsid w:val="009F4957"/>
    <w:rsid w:val="00A100B9"/>
    <w:rsid w:val="00A42E15"/>
    <w:rsid w:val="00A5614D"/>
    <w:rsid w:val="00A64396"/>
    <w:rsid w:val="00A64F2E"/>
    <w:rsid w:val="00A7074B"/>
    <w:rsid w:val="00A81ADE"/>
    <w:rsid w:val="00A90107"/>
    <w:rsid w:val="00A96486"/>
    <w:rsid w:val="00AA45E6"/>
    <w:rsid w:val="00AA6A30"/>
    <w:rsid w:val="00AA70C4"/>
    <w:rsid w:val="00AB6E32"/>
    <w:rsid w:val="00AC67DD"/>
    <w:rsid w:val="00AD5189"/>
    <w:rsid w:val="00AE28DD"/>
    <w:rsid w:val="00AF55A4"/>
    <w:rsid w:val="00B03D5D"/>
    <w:rsid w:val="00B21366"/>
    <w:rsid w:val="00B26618"/>
    <w:rsid w:val="00B37CF0"/>
    <w:rsid w:val="00B6613A"/>
    <w:rsid w:val="00B76D6A"/>
    <w:rsid w:val="00B821A1"/>
    <w:rsid w:val="00B90F0A"/>
    <w:rsid w:val="00BB6608"/>
    <w:rsid w:val="00BB7C30"/>
    <w:rsid w:val="00BD4D96"/>
    <w:rsid w:val="00C27E58"/>
    <w:rsid w:val="00C27F54"/>
    <w:rsid w:val="00C42345"/>
    <w:rsid w:val="00C6352B"/>
    <w:rsid w:val="00C70A27"/>
    <w:rsid w:val="00C751DF"/>
    <w:rsid w:val="00C77720"/>
    <w:rsid w:val="00C83486"/>
    <w:rsid w:val="00C962B2"/>
    <w:rsid w:val="00CB2E1A"/>
    <w:rsid w:val="00CC5863"/>
    <w:rsid w:val="00CD7525"/>
    <w:rsid w:val="00D316D8"/>
    <w:rsid w:val="00D82880"/>
    <w:rsid w:val="00DA1386"/>
    <w:rsid w:val="00DA4A6B"/>
    <w:rsid w:val="00DC5346"/>
    <w:rsid w:val="00DD082F"/>
    <w:rsid w:val="00DD41A9"/>
    <w:rsid w:val="00DF00C3"/>
    <w:rsid w:val="00DF7799"/>
    <w:rsid w:val="00E04867"/>
    <w:rsid w:val="00E05294"/>
    <w:rsid w:val="00E20A3D"/>
    <w:rsid w:val="00E35A51"/>
    <w:rsid w:val="00E56233"/>
    <w:rsid w:val="00E85965"/>
    <w:rsid w:val="00EA7C68"/>
    <w:rsid w:val="00ED1ECC"/>
    <w:rsid w:val="00F02599"/>
    <w:rsid w:val="00F16FC2"/>
    <w:rsid w:val="00F22BE9"/>
    <w:rsid w:val="00F35E3A"/>
    <w:rsid w:val="00F36590"/>
    <w:rsid w:val="00F4263F"/>
    <w:rsid w:val="00F462D5"/>
    <w:rsid w:val="00F54A74"/>
    <w:rsid w:val="00F97ADA"/>
    <w:rsid w:val="00FC0E74"/>
    <w:rsid w:val="00FE4333"/>
    <w:rsid w:val="00FE5E10"/>
    <w:rsid w:val="00FF4253"/>
    <w:rsid w:val="00FF6A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2BAB11"/>
  <w15:chartTrackingRefBased/>
  <w15:docId w15:val="{688DEA66-2777-134F-9CBD-094C61043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5680"/>
    <w:pPr>
      <w:spacing w:after="0" w:line="240" w:lineRule="auto"/>
    </w:pPr>
    <w:rPr>
      <w:rFonts w:ascii="Times New Roman" w:eastAsia="Times New Roman" w:hAnsi="Times New Roman" w:cs="Times New Roman"/>
      <w:color w:val="auto"/>
      <w:lang w:eastAsia="en-US"/>
    </w:rPr>
  </w:style>
  <w:style w:type="paragraph" w:styleId="Heading1">
    <w:name w:val="heading 1"/>
    <w:basedOn w:val="Normal"/>
    <w:next w:val="Normal"/>
    <w:link w:val="Heading1Char"/>
    <w:uiPriority w:val="9"/>
    <w:qFormat/>
    <w:pPr>
      <w:keepNext/>
      <w:keepLines/>
      <w:spacing w:before="400" w:after="240"/>
      <w:contextualSpacing/>
      <w:outlineLvl w:val="0"/>
    </w:pPr>
    <w:rPr>
      <w:rFonts w:asciiTheme="majorHAnsi" w:eastAsiaTheme="majorEastAsia" w:hAnsiTheme="majorHAnsi" w:cstheme="majorBidi"/>
      <w:color w:val="000000" w:themeColor="text1"/>
      <w:sz w:val="42"/>
      <w:szCs w:val="32"/>
      <w:lang w:eastAsia="ja-JP"/>
    </w:rPr>
  </w:style>
  <w:style w:type="paragraph" w:styleId="Heading2">
    <w:name w:val="heading 2"/>
    <w:basedOn w:val="Normal"/>
    <w:next w:val="Normal"/>
    <w:link w:val="Heading2Char"/>
    <w:uiPriority w:val="9"/>
    <w:unhideWhenUsed/>
    <w:qFormat/>
    <w:pPr>
      <w:keepNext/>
      <w:keepLines/>
      <w:spacing w:before="400" w:after="240"/>
      <w:outlineLvl w:val="1"/>
    </w:pPr>
    <w:rPr>
      <w:rFonts w:asciiTheme="majorHAnsi" w:eastAsiaTheme="majorEastAsia" w:hAnsiTheme="majorHAnsi" w:cstheme="majorBidi"/>
      <w:color w:val="000000" w:themeColor="text1"/>
      <w:sz w:val="36"/>
      <w:szCs w:val="26"/>
      <w:lang w:eastAsia="ja-JP"/>
    </w:rPr>
  </w:style>
  <w:style w:type="paragraph" w:styleId="Heading3">
    <w:name w:val="heading 3"/>
    <w:basedOn w:val="Normal"/>
    <w:next w:val="Normal"/>
    <w:link w:val="Heading3Char"/>
    <w:uiPriority w:val="9"/>
    <w:semiHidden/>
    <w:unhideWhenUsed/>
    <w:qFormat/>
    <w:pPr>
      <w:keepNext/>
      <w:keepLines/>
      <w:spacing w:before="400" w:after="240"/>
      <w:outlineLvl w:val="2"/>
    </w:pPr>
    <w:rPr>
      <w:rFonts w:asciiTheme="majorHAnsi" w:eastAsiaTheme="majorEastAsia" w:hAnsiTheme="majorHAnsi" w:cstheme="majorBidi"/>
      <w:color w:val="000000" w:themeColor="text1"/>
      <w:sz w:val="30"/>
      <w:lang w:eastAsia="ja-JP"/>
    </w:rPr>
  </w:style>
  <w:style w:type="paragraph" w:styleId="Heading4">
    <w:name w:val="heading 4"/>
    <w:basedOn w:val="Normal"/>
    <w:next w:val="Normal"/>
    <w:link w:val="Heading4Char"/>
    <w:uiPriority w:val="9"/>
    <w:semiHidden/>
    <w:unhideWhenUsed/>
    <w:qFormat/>
    <w:pPr>
      <w:keepNext/>
      <w:keepLines/>
      <w:spacing w:before="400" w:after="240"/>
      <w:outlineLvl w:val="3"/>
    </w:pPr>
    <w:rPr>
      <w:rFonts w:asciiTheme="majorHAnsi" w:eastAsiaTheme="majorEastAsia" w:hAnsiTheme="majorHAnsi" w:cstheme="majorBidi"/>
      <w:i/>
      <w:iCs/>
      <w:color w:val="000000" w:themeColor="text1"/>
      <w:sz w:val="30"/>
      <w:lang w:eastAsia="ja-JP"/>
    </w:rPr>
  </w:style>
  <w:style w:type="paragraph" w:styleId="Heading5">
    <w:name w:val="heading 5"/>
    <w:basedOn w:val="Normal"/>
    <w:next w:val="Normal"/>
    <w:link w:val="Heading5Char"/>
    <w:uiPriority w:val="9"/>
    <w:semiHidden/>
    <w:unhideWhenUsed/>
    <w:qFormat/>
    <w:pPr>
      <w:keepNext/>
      <w:keepLines/>
      <w:spacing w:before="400" w:after="240"/>
      <w:contextualSpacing/>
      <w:outlineLvl w:val="4"/>
    </w:pPr>
    <w:rPr>
      <w:rFonts w:asciiTheme="majorHAnsi" w:eastAsiaTheme="majorEastAsia" w:hAnsiTheme="majorHAnsi" w:cstheme="majorBidi"/>
      <w:b/>
      <w:color w:val="595959" w:themeColor="text1" w:themeTint="A6"/>
      <w:sz w:val="30"/>
      <w:lang w:eastAsia="ja-JP"/>
    </w:rPr>
  </w:style>
  <w:style w:type="paragraph" w:styleId="Heading6">
    <w:name w:val="heading 6"/>
    <w:basedOn w:val="Normal"/>
    <w:next w:val="Normal"/>
    <w:link w:val="Heading6Char"/>
    <w:uiPriority w:val="9"/>
    <w:semiHidden/>
    <w:unhideWhenUsed/>
    <w:qFormat/>
    <w:pPr>
      <w:keepNext/>
      <w:keepLines/>
      <w:spacing w:before="400" w:after="240"/>
      <w:contextualSpacing/>
      <w:outlineLvl w:val="5"/>
    </w:pPr>
    <w:rPr>
      <w:rFonts w:asciiTheme="majorHAnsi" w:eastAsiaTheme="majorEastAsia" w:hAnsiTheme="majorHAnsi" w:cstheme="majorBidi"/>
      <w:b/>
      <w:i/>
      <w:color w:val="595959" w:themeColor="text1" w:themeTint="A6"/>
      <w:sz w:val="30"/>
      <w:lang w:eastAsia="ja-JP"/>
    </w:rPr>
  </w:style>
  <w:style w:type="paragraph" w:styleId="Heading7">
    <w:name w:val="heading 7"/>
    <w:basedOn w:val="Normal"/>
    <w:next w:val="Normal"/>
    <w:link w:val="Heading7Char"/>
    <w:uiPriority w:val="9"/>
    <w:semiHidden/>
    <w:unhideWhenUsed/>
    <w:qFormat/>
    <w:pPr>
      <w:keepNext/>
      <w:keepLines/>
      <w:spacing w:before="400" w:after="240"/>
      <w:contextualSpacing/>
      <w:outlineLvl w:val="6"/>
    </w:pPr>
    <w:rPr>
      <w:rFonts w:asciiTheme="majorHAnsi" w:eastAsiaTheme="majorEastAsia" w:hAnsiTheme="majorHAnsi" w:cstheme="majorBidi"/>
      <w:iCs/>
      <w:color w:val="595959" w:themeColor="text1" w:themeTint="A6"/>
      <w:sz w:val="30"/>
      <w:lang w:eastAsia="ja-JP"/>
    </w:rPr>
  </w:style>
  <w:style w:type="paragraph" w:styleId="Heading8">
    <w:name w:val="heading 8"/>
    <w:basedOn w:val="Normal"/>
    <w:next w:val="Normal"/>
    <w:link w:val="Heading8Char"/>
    <w:uiPriority w:val="9"/>
    <w:semiHidden/>
    <w:unhideWhenUsed/>
    <w:qFormat/>
    <w:pPr>
      <w:keepNext/>
      <w:keepLines/>
      <w:spacing w:before="400" w:after="240"/>
      <w:contextualSpacing/>
      <w:outlineLvl w:val="7"/>
    </w:pPr>
    <w:rPr>
      <w:rFonts w:asciiTheme="majorHAnsi" w:eastAsiaTheme="majorEastAsia" w:hAnsiTheme="majorHAnsi" w:cstheme="majorBidi"/>
      <w:i/>
      <w:color w:val="595959" w:themeColor="text1" w:themeTint="A6"/>
      <w:sz w:val="30"/>
      <w:szCs w:val="21"/>
      <w:lang w:eastAsia="ja-JP"/>
    </w:rPr>
  </w:style>
  <w:style w:type="paragraph" w:styleId="Heading9">
    <w:name w:val="heading 9"/>
    <w:basedOn w:val="Normal"/>
    <w:next w:val="Normal"/>
    <w:link w:val="Heading9Char"/>
    <w:uiPriority w:val="9"/>
    <w:semiHidden/>
    <w:unhideWhenUsed/>
    <w:qFormat/>
    <w:pPr>
      <w:keepNext/>
      <w:keepLines/>
      <w:spacing w:before="400" w:after="240"/>
      <w:contextualSpacing/>
      <w:outlineLvl w:val="8"/>
    </w:pPr>
    <w:rPr>
      <w:rFonts w:asciiTheme="majorHAnsi" w:eastAsiaTheme="majorEastAsia" w:hAnsiTheme="majorHAnsi" w:cstheme="majorBidi"/>
      <w:b/>
      <w:iCs/>
      <w:color w:val="595959" w:themeColor="text1" w:themeTint="A6"/>
      <w:sz w:val="26"/>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contextualSpacing/>
    </w:pPr>
    <w:rPr>
      <w:rFonts w:asciiTheme="minorHAnsi" w:eastAsiaTheme="minorEastAsia" w:hAnsiTheme="minorHAnsi" w:cstheme="minorBidi"/>
      <w:color w:val="000000" w:themeColor="text1"/>
      <w:sz w:val="32"/>
      <w:lang w:eastAsia="ja-JP"/>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after="240"/>
      <w:contextualSpacing/>
    </w:pPr>
    <w:rPr>
      <w:rFonts w:asciiTheme="majorHAnsi" w:eastAsiaTheme="majorEastAsia" w:hAnsiTheme="majorHAnsi" w:cstheme="majorBidi"/>
      <w:color w:val="000000" w:themeColor="text1"/>
      <w:kern w:val="28"/>
      <w:sz w:val="56"/>
      <w:szCs w:val="56"/>
      <w:lang w:eastAsia="ja-JP"/>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sz w:val="42"/>
      <w:szCs w:val="32"/>
    </w:rPr>
  </w:style>
  <w:style w:type="paragraph" w:styleId="ListNumber">
    <w:name w:val="List Number"/>
    <w:basedOn w:val="Normal"/>
    <w:uiPriority w:val="13"/>
    <w:qFormat/>
    <w:pPr>
      <w:numPr>
        <w:numId w:val="16"/>
      </w:numPr>
      <w:spacing w:after="240" w:line="312" w:lineRule="auto"/>
    </w:pPr>
    <w:rPr>
      <w:rFonts w:asciiTheme="minorHAnsi" w:eastAsiaTheme="minorHAnsi" w:hAnsiTheme="minorHAnsi" w:cstheme="minorBidi"/>
      <w:color w:val="000000" w:themeColor="text1"/>
      <w:lang w:eastAsia="ja-JP"/>
    </w:rPr>
  </w:style>
  <w:style w:type="paragraph" w:styleId="IntenseQuote">
    <w:name w:val="Intense Quote"/>
    <w:basedOn w:val="Normal"/>
    <w:next w:val="Normal"/>
    <w:link w:val="IntenseQuoteChar"/>
    <w:uiPriority w:val="30"/>
    <w:semiHidden/>
    <w:unhideWhenUsed/>
    <w:qFormat/>
    <w:pPr>
      <w:spacing w:before="240" w:after="240" w:line="312" w:lineRule="auto"/>
      <w:ind w:left="490" w:right="490"/>
      <w:contextualSpacing/>
    </w:pPr>
    <w:rPr>
      <w:rFonts w:asciiTheme="minorHAnsi" w:eastAsiaTheme="minorHAnsi" w:hAnsiTheme="minorHAnsi" w:cstheme="minorBidi"/>
      <w:i/>
      <w:iCs/>
      <w:color w:val="000000" w:themeColor="text1"/>
      <w:sz w:val="30"/>
      <w:lang w:eastAsia="ja-JP"/>
    </w:rPr>
  </w:style>
  <w:style w:type="paragraph" w:styleId="Quote">
    <w:name w:val="Quote"/>
    <w:basedOn w:val="Normal"/>
    <w:next w:val="Normal"/>
    <w:link w:val="QuoteChar"/>
    <w:uiPriority w:val="29"/>
    <w:qFormat/>
    <w:pPr>
      <w:spacing w:before="240" w:after="240" w:line="312" w:lineRule="auto"/>
      <w:ind w:left="490" w:right="490"/>
    </w:pPr>
    <w:rPr>
      <w:rFonts w:asciiTheme="minorHAnsi" w:eastAsiaTheme="minorHAnsi" w:hAnsiTheme="minorHAnsi" w:cstheme="minorBidi"/>
      <w:i/>
      <w:iCs/>
      <w:color w:val="404040" w:themeColor="text1" w:themeTint="BF"/>
      <w:lang w:eastAsia="ja-JP"/>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spacing w:after="240" w:line="312" w:lineRule="auto"/>
    </w:pPr>
    <w:rPr>
      <w:rFonts w:asciiTheme="minorHAnsi" w:eastAsiaTheme="minorHAnsi" w:hAnsiTheme="minorHAnsi" w:cstheme="minorBidi"/>
      <w:color w:val="000000" w:themeColor="text1"/>
      <w:lang w:eastAsia="ja-JP"/>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contextualSpacing/>
    </w:pPr>
    <w:rPr>
      <w:rFonts w:asciiTheme="minorHAnsi" w:eastAsiaTheme="minorHAnsi" w:hAnsiTheme="minorHAnsi" w:cstheme="minorBidi"/>
      <w:color w:val="000000" w:themeColor="text1"/>
      <w:lang w:eastAsia="ja-JP"/>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pPr>
      <w:spacing w:after="200"/>
    </w:pPr>
    <w:rPr>
      <w:rFonts w:asciiTheme="minorHAnsi" w:eastAsiaTheme="minorHAnsi" w:hAnsiTheme="minorHAnsi" w:cstheme="minorBidi"/>
      <w:i/>
      <w:iCs/>
      <w:color w:val="000000" w:themeColor="text1"/>
      <w:sz w:val="20"/>
      <w:szCs w:val="18"/>
      <w:lang w:eastAsia="ja-JP"/>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rPr>
      <w:rFonts w:asciiTheme="minorHAnsi" w:eastAsiaTheme="minorHAnsi" w:hAnsiTheme="minorHAnsi" w:cstheme="minorBidi"/>
      <w:color w:val="000000" w:themeColor="text1"/>
      <w:lang w:eastAsia="ja-JP"/>
    </w:r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rPr>
      <w:rFonts w:asciiTheme="minorHAnsi" w:eastAsiaTheme="minorHAnsi" w:hAnsiTheme="minorHAnsi" w:cstheme="minorBidi"/>
      <w:color w:val="000000" w:themeColor="text1"/>
      <w:lang w:eastAsia="ja-JP"/>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semiHidden/>
    <w:rPr>
      <w:rFonts w:asciiTheme="majorHAnsi" w:eastAsiaTheme="majorEastAsia" w:hAnsiTheme="majorHAnsi" w:cstheme="majorBidi"/>
      <w:i/>
      <w:iCs/>
      <w:sz w:val="30"/>
    </w:rPr>
  </w:style>
  <w:style w:type="paragraph" w:styleId="TOC1">
    <w:name w:val="toc 1"/>
    <w:basedOn w:val="Normal"/>
    <w:next w:val="Normal"/>
    <w:autoRedefine/>
    <w:uiPriority w:val="39"/>
    <w:unhideWhenUsed/>
    <w:rsid w:val="00D316D8"/>
    <w:pPr>
      <w:spacing w:before="120" w:after="120" w:line="312" w:lineRule="auto"/>
    </w:pPr>
    <w:rPr>
      <w:rFonts w:asciiTheme="minorHAnsi" w:eastAsiaTheme="minorHAnsi" w:hAnsiTheme="minorHAnsi" w:cstheme="minorHAnsi"/>
      <w:b/>
      <w:bCs/>
      <w:caps/>
      <w:color w:val="000000" w:themeColor="text1"/>
      <w:sz w:val="20"/>
      <w:szCs w:val="20"/>
      <w:lang w:eastAsia="ja-JP"/>
    </w:rPr>
  </w:style>
  <w:style w:type="paragraph" w:styleId="TOC2">
    <w:name w:val="toc 2"/>
    <w:basedOn w:val="Normal"/>
    <w:next w:val="Normal"/>
    <w:autoRedefine/>
    <w:uiPriority w:val="39"/>
    <w:unhideWhenUsed/>
    <w:rsid w:val="00D316D8"/>
    <w:pPr>
      <w:spacing w:line="312" w:lineRule="auto"/>
      <w:ind w:left="240"/>
    </w:pPr>
    <w:rPr>
      <w:rFonts w:asciiTheme="minorHAnsi" w:eastAsiaTheme="minorHAnsi" w:hAnsiTheme="minorHAnsi" w:cstheme="minorHAnsi"/>
      <w:smallCaps/>
      <w:color w:val="000000" w:themeColor="text1"/>
      <w:sz w:val="20"/>
      <w:szCs w:val="20"/>
      <w:lang w:eastAsia="ja-JP"/>
    </w:rPr>
  </w:style>
  <w:style w:type="character" w:styleId="Hyperlink">
    <w:name w:val="Hyperlink"/>
    <w:basedOn w:val="DefaultParagraphFont"/>
    <w:uiPriority w:val="99"/>
    <w:unhideWhenUsed/>
    <w:rsid w:val="00D316D8"/>
    <w:rPr>
      <w:color w:val="5E9EA1" w:themeColor="hyperlink"/>
      <w:u w:val="single"/>
    </w:rPr>
  </w:style>
  <w:style w:type="paragraph" w:styleId="TOC3">
    <w:name w:val="toc 3"/>
    <w:basedOn w:val="Normal"/>
    <w:next w:val="Normal"/>
    <w:autoRedefine/>
    <w:uiPriority w:val="39"/>
    <w:unhideWhenUsed/>
    <w:rsid w:val="00D316D8"/>
    <w:pPr>
      <w:spacing w:line="312" w:lineRule="auto"/>
      <w:ind w:left="480"/>
    </w:pPr>
    <w:rPr>
      <w:rFonts w:asciiTheme="minorHAnsi" w:eastAsiaTheme="minorHAnsi" w:hAnsiTheme="minorHAnsi" w:cstheme="minorHAnsi"/>
      <w:i/>
      <w:iCs/>
      <w:color w:val="000000" w:themeColor="text1"/>
      <w:sz w:val="20"/>
      <w:szCs w:val="20"/>
      <w:lang w:eastAsia="ja-JP"/>
    </w:rPr>
  </w:style>
  <w:style w:type="paragraph" w:styleId="TOC4">
    <w:name w:val="toc 4"/>
    <w:basedOn w:val="Normal"/>
    <w:next w:val="Normal"/>
    <w:autoRedefine/>
    <w:uiPriority w:val="39"/>
    <w:unhideWhenUsed/>
    <w:rsid w:val="00D316D8"/>
    <w:pPr>
      <w:spacing w:line="312" w:lineRule="auto"/>
      <w:ind w:left="720"/>
    </w:pPr>
    <w:rPr>
      <w:rFonts w:asciiTheme="minorHAnsi" w:eastAsiaTheme="minorHAnsi" w:hAnsiTheme="minorHAnsi" w:cstheme="minorHAnsi"/>
      <w:color w:val="000000" w:themeColor="text1"/>
      <w:sz w:val="18"/>
      <w:szCs w:val="18"/>
      <w:lang w:eastAsia="ja-JP"/>
    </w:rPr>
  </w:style>
  <w:style w:type="paragraph" w:styleId="TOC5">
    <w:name w:val="toc 5"/>
    <w:basedOn w:val="Normal"/>
    <w:next w:val="Normal"/>
    <w:autoRedefine/>
    <w:uiPriority w:val="39"/>
    <w:unhideWhenUsed/>
    <w:rsid w:val="00D316D8"/>
    <w:pPr>
      <w:spacing w:line="312" w:lineRule="auto"/>
      <w:ind w:left="960"/>
    </w:pPr>
    <w:rPr>
      <w:rFonts w:asciiTheme="minorHAnsi" w:eastAsiaTheme="minorHAnsi" w:hAnsiTheme="minorHAnsi" w:cstheme="minorHAnsi"/>
      <w:color w:val="000000" w:themeColor="text1"/>
      <w:sz w:val="18"/>
      <w:szCs w:val="18"/>
      <w:lang w:eastAsia="ja-JP"/>
    </w:rPr>
  </w:style>
  <w:style w:type="paragraph" w:styleId="TOC6">
    <w:name w:val="toc 6"/>
    <w:basedOn w:val="Normal"/>
    <w:next w:val="Normal"/>
    <w:autoRedefine/>
    <w:uiPriority w:val="39"/>
    <w:unhideWhenUsed/>
    <w:rsid w:val="00D316D8"/>
    <w:pPr>
      <w:spacing w:line="312" w:lineRule="auto"/>
      <w:ind w:left="1200"/>
    </w:pPr>
    <w:rPr>
      <w:rFonts w:asciiTheme="minorHAnsi" w:eastAsiaTheme="minorHAnsi" w:hAnsiTheme="minorHAnsi" w:cstheme="minorHAnsi"/>
      <w:color w:val="000000" w:themeColor="text1"/>
      <w:sz w:val="18"/>
      <w:szCs w:val="18"/>
      <w:lang w:eastAsia="ja-JP"/>
    </w:rPr>
  </w:style>
  <w:style w:type="paragraph" w:styleId="TOC7">
    <w:name w:val="toc 7"/>
    <w:basedOn w:val="Normal"/>
    <w:next w:val="Normal"/>
    <w:autoRedefine/>
    <w:uiPriority w:val="39"/>
    <w:unhideWhenUsed/>
    <w:rsid w:val="00D316D8"/>
    <w:pPr>
      <w:spacing w:line="312" w:lineRule="auto"/>
      <w:ind w:left="1440"/>
    </w:pPr>
    <w:rPr>
      <w:rFonts w:asciiTheme="minorHAnsi" w:eastAsiaTheme="minorHAnsi" w:hAnsiTheme="minorHAnsi" w:cstheme="minorHAnsi"/>
      <w:color w:val="000000" w:themeColor="text1"/>
      <w:sz w:val="18"/>
      <w:szCs w:val="18"/>
      <w:lang w:eastAsia="ja-JP"/>
    </w:rPr>
  </w:style>
  <w:style w:type="paragraph" w:styleId="TOC8">
    <w:name w:val="toc 8"/>
    <w:basedOn w:val="Normal"/>
    <w:next w:val="Normal"/>
    <w:autoRedefine/>
    <w:uiPriority w:val="39"/>
    <w:unhideWhenUsed/>
    <w:rsid w:val="00D316D8"/>
    <w:pPr>
      <w:spacing w:line="312" w:lineRule="auto"/>
      <w:ind w:left="1680"/>
    </w:pPr>
    <w:rPr>
      <w:rFonts w:asciiTheme="minorHAnsi" w:eastAsiaTheme="minorHAnsi" w:hAnsiTheme="minorHAnsi" w:cstheme="minorHAnsi"/>
      <w:color w:val="000000" w:themeColor="text1"/>
      <w:sz w:val="18"/>
      <w:szCs w:val="18"/>
      <w:lang w:eastAsia="ja-JP"/>
    </w:rPr>
  </w:style>
  <w:style w:type="paragraph" w:styleId="TOC9">
    <w:name w:val="toc 9"/>
    <w:basedOn w:val="Normal"/>
    <w:next w:val="Normal"/>
    <w:autoRedefine/>
    <w:uiPriority w:val="39"/>
    <w:unhideWhenUsed/>
    <w:rsid w:val="00D316D8"/>
    <w:pPr>
      <w:spacing w:line="312" w:lineRule="auto"/>
      <w:ind w:left="1920"/>
    </w:pPr>
    <w:rPr>
      <w:rFonts w:asciiTheme="minorHAnsi" w:eastAsiaTheme="minorHAnsi" w:hAnsiTheme="minorHAnsi" w:cstheme="minorHAnsi"/>
      <w:color w:val="000000" w:themeColor="text1"/>
      <w:sz w:val="18"/>
      <w:szCs w:val="18"/>
      <w:lang w:eastAsia="ja-JP"/>
    </w:rPr>
  </w:style>
  <w:style w:type="paragraph" w:styleId="TableofFigures">
    <w:name w:val="table of figures"/>
    <w:basedOn w:val="Normal"/>
    <w:next w:val="Normal"/>
    <w:uiPriority w:val="99"/>
    <w:unhideWhenUsed/>
    <w:rsid w:val="00D316D8"/>
    <w:pPr>
      <w:spacing w:line="312" w:lineRule="auto"/>
      <w:ind w:left="480" w:hanging="480"/>
    </w:pPr>
    <w:rPr>
      <w:rFonts w:asciiTheme="minorHAnsi" w:eastAsiaTheme="minorHAnsi" w:hAnsiTheme="minorHAnsi" w:cstheme="minorHAnsi"/>
      <w:smallCaps/>
      <w:color w:val="000000" w:themeColor="text1"/>
      <w:sz w:val="20"/>
      <w:szCs w:val="20"/>
      <w:lang w:eastAsia="ja-JP"/>
    </w:rPr>
  </w:style>
  <w:style w:type="paragraph" w:styleId="NormalWeb">
    <w:name w:val="Normal (Web)"/>
    <w:basedOn w:val="Normal"/>
    <w:uiPriority w:val="99"/>
    <w:semiHidden/>
    <w:unhideWhenUsed/>
    <w:rsid w:val="002A27B3"/>
    <w:pPr>
      <w:spacing w:before="100" w:beforeAutospacing="1" w:after="100" w:afterAutospacing="1"/>
    </w:pPr>
  </w:style>
  <w:style w:type="paragraph" w:styleId="FootnoteText">
    <w:name w:val="footnote text"/>
    <w:basedOn w:val="Normal"/>
    <w:link w:val="FootnoteTextChar"/>
    <w:uiPriority w:val="99"/>
    <w:semiHidden/>
    <w:unhideWhenUsed/>
    <w:rsid w:val="00F54A74"/>
    <w:rPr>
      <w:sz w:val="20"/>
      <w:szCs w:val="20"/>
    </w:rPr>
  </w:style>
  <w:style w:type="character" w:customStyle="1" w:styleId="FootnoteTextChar">
    <w:name w:val="Footnote Text Char"/>
    <w:basedOn w:val="DefaultParagraphFont"/>
    <w:link w:val="FootnoteText"/>
    <w:uiPriority w:val="99"/>
    <w:semiHidden/>
    <w:rsid w:val="00F54A74"/>
    <w:rPr>
      <w:rFonts w:ascii="Times New Roman" w:eastAsia="Times New Roman" w:hAnsi="Times New Roman" w:cs="Times New Roman"/>
      <w:color w:val="auto"/>
      <w:sz w:val="20"/>
      <w:szCs w:val="20"/>
      <w:lang w:eastAsia="en-US"/>
    </w:rPr>
  </w:style>
  <w:style w:type="character" w:styleId="FootnoteReference">
    <w:name w:val="footnote reference"/>
    <w:basedOn w:val="DefaultParagraphFont"/>
    <w:uiPriority w:val="99"/>
    <w:semiHidden/>
    <w:unhideWhenUsed/>
    <w:rsid w:val="00F54A74"/>
    <w:rPr>
      <w:vertAlign w:val="superscript"/>
    </w:rPr>
  </w:style>
  <w:style w:type="character" w:styleId="UnresolvedMention">
    <w:name w:val="Unresolved Mention"/>
    <w:basedOn w:val="DefaultParagraphFont"/>
    <w:uiPriority w:val="99"/>
    <w:semiHidden/>
    <w:unhideWhenUsed/>
    <w:rsid w:val="00C70A27"/>
    <w:rPr>
      <w:color w:val="605E5C"/>
      <w:shd w:val="clear" w:color="auto" w:fill="E1DFDD"/>
    </w:rPr>
  </w:style>
  <w:style w:type="paragraph" w:styleId="ListParagraph">
    <w:name w:val="List Paragraph"/>
    <w:basedOn w:val="Normal"/>
    <w:uiPriority w:val="34"/>
    <w:unhideWhenUsed/>
    <w:qFormat/>
    <w:rsid w:val="006535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160436">
      <w:bodyDiv w:val="1"/>
      <w:marLeft w:val="0"/>
      <w:marRight w:val="0"/>
      <w:marTop w:val="0"/>
      <w:marBottom w:val="0"/>
      <w:divBdr>
        <w:top w:val="none" w:sz="0" w:space="0" w:color="auto"/>
        <w:left w:val="none" w:sz="0" w:space="0" w:color="auto"/>
        <w:bottom w:val="none" w:sz="0" w:space="0" w:color="auto"/>
        <w:right w:val="none" w:sz="0" w:space="0" w:color="auto"/>
      </w:divBdr>
    </w:div>
    <w:div w:id="375929522">
      <w:bodyDiv w:val="1"/>
      <w:marLeft w:val="0"/>
      <w:marRight w:val="0"/>
      <w:marTop w:val="0"/>
      <w:marBottom w:val="0"/>
      <w:divBdr>
        <w:top w:val="none" w:sz="0" w:space="0" w:color="auto"/>
        <w:left w:val="none" w:sz="0" w:space="0" w:color="auto"/>
        <w:bottom w:val="none" w:sz="0" w:space="0" w:color="auto"/>
        <w:right w:val="none" w:sz="0" w:space="0" w:color="auto"/>
      </w:divBdr>
    </w:div>
    <w:div w:id="461390418">
      <w:bodyDiv w:val="1"/>
      <w:marLeft w:val="0"/>
      <w:marRight w:val="0"/>
      <w:marTop w:val="0"/>
      <w:marBottom w:val="0"/>
      <w:divBdr>
        <w:top w:val="none" w:sz="0" w:space="0" w:color="auto"/>
        <w:left w:val="none" w:sz="0" w:space="0" w:color="auto"/>
        <w:bottom w:val="none" w:sz="0" w:space="0" w:color="auto"/>
        <w:right w:val="none" w:sz="0" w:space="0" w:color="auto"/>
      </w:divBdr>
      <w:divsChild>
        <w:div w:id="1443306238">
          <w:marLeft w:val="480"/>
          <w:marRight w:val="0"/>
          <w:marTop w:val="0"/>
          <w:marBottom w:val="0"/>
          <w:divBdr>
            <w:top w:val="none" w:sz="0" w:space="0" w:color="auto"/>
            <w:left w:val="none" w:sz="0" w:space="0" w:color="auto"/>
            <w:bottom w:val="none" w:sz="0" w:space="0" w:color="auto"/>
            <w:right w:val="none" w:sz="0" w:space="0" w:color="auto"/>
          </w:divBdr>
          <w:divsChild>
            <w:div w:id="465200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604577">
      <w:bodyDiv w:val="1"/>
      <w:marLeft w:val="0"/>
      <w:marRight w:val="0"/>
      <w:marTop w:val="0"/>
      <w:marBottom w:val="0"/>
      <w:divBdr>
        <w:top w:val="none" w:sz="0" w:space="0" w:color="auto"/>
        <w:left w:val="none" w:sz="0" w:space="0" w:color="auto"/>
        <w:bottom w:val="none" w:sz="0" w:space="0" w:color="auto"/>
        <w:right w:val="none" w:sz="0" w:space="0" w:color="auto"/>
      </w:divBdr>
    </w:div>
    <w:div w:id="746730537">
      <w:bodyDiv w:val="1"/>
      <w:marLeft w:val="0"/>
      <w:marRight w:val="0"/>
      <w:marTop w:val="0"/>
      <w:marBottom w:val="0"/>
      <w:divBdr>
        <w:top w:val="none" w:sz="0" w:space="0" w:color="auto"/>
        <w:left w:val="none" w:sz="0" w:space="0" w:color="auto"/>
        <w:bottom w:val="none" w:sz="0" w:space="0" w:color="auto"/>
        <w:right w:val="none" w:sz="0" w:space="0" w:color="auto"/>
      </w:divBdr>
    </w:div>
    <w:div w:id="807822439">
      <w:bodyDiv w:val="1"/>
      <w:marLeft w:val="0"/>
      <w:marRight w:val="0"/>
      <w:marTop w:val="0"/>
      <w:marBottom w:val="0"/>
      <w:divBdr>
        <w:top w:val="none" w:sz="0" w:space="0" w:color="auto"/>
        <w:left w:val="none" w:sz="0" w:space="0" w:color="auto"/>
        <w:bottom w:val="none" w:sz="0" w:space="0" w:color="auto"/>
        <w:right w:val="none" w:sz="0" w:space="0" w:color="auto"/>
      </w:divBdr>
    </w:div>
    <w:div w:id="1059521350">
      <w:bodyDiv w:val="1"/>
      <w:marLeft w:val="0"/>
      <w:marRight w:val="0"/>
      <w:marTop w:val="0"/>
      <w:marBottom w:val="0"/>
      <w:divBdr>
        <w:top w:val="none" w:sz="0" w:space="0" w:color="auto"/>
        <w:left w:val="none" w:sz="0" w:space="0" w:color="auto"/>
        <w:bottom w:val="none" w:sz="0" w:space="0" w:color="auto"/>
        <w:right w:val="none" w:sz="0" w:space="0" w:color="auto"/>
      </w:divBdr>
      <w:divsChild>
        <w:div w:id="237710274">
          <w:marLeft w:val="480"/>
          <w:marRight w:val="0"/>
          <w:marTop w:val="0"/>
          <w:marBottom w:val="0"/>
          <w:divBdr>
            <w:top w:val="none" w:sz="0" w:space="0" w:color="auto"/>
            <w:left w:val="none" w:sz="0" w:space="0" w:color="auto"/>
            <w:bottom w:val="none" w:sz="0" w:space="0" w:color="auto"/>
            <w:right w:val="none" w:sz="0" w:space="0" w:color="auto"/>
          </w:divBdr>
          <w:divsChild>
            <w:div w:id="2024241114">
              <w:marLeft w:val="0"/>
              <w:marRight w:val="0"/>
              <w:marTop w:val="0"/>
              <w:marBottom w:val="0"/>
              <w:divBdr>
                <w:top w:val="none" w:sz="0" w:space="0" w:color="auto"/>
                <w:left w:val="none" w:sz="0" w:space="0" w:color="auto"/>
                <w:bottom w:val="none" w:sz="0" w:space="0" w:color="auto"/>
                <w:right w:val="none" w:sz="0" w:space="0" w:color="auto"/>
              </w:divBdr>
            </w:div>
            <w:div w:id="17237801">
              <w:marLeft w:val="0"/>
              <w:marRight w:val="0"/>
              <w:marTop w:val="0"/>
              <w:marBottom w:val="0"/>
              <w:divBdr>
                <w:top w:val="none" w:sz="0" w:space="0" w:color="auto"/>
                <w:left w:val="none" w:sz="0" w:space="0" w:color="auto"/>
                <w:bottom w:val="none" w:sz="0" w:space="0" w:color="auto"/>
                <w:right w:val="none" w:sz="0" w:space="0" w:color="auto"/>
              </w:divBdr>
            </w:div>
            <w:div w:id="712578516">
              <w:marLeft w:val="0"/>
              <w:marRight w:val="0"/>
              <w:marTop w:val="0"/>
              <w:marBottom w:val="0"/>
              <w:divBdr>
                <w:top w:val="none" w:sz="0" w:space="0" w:color="auto"/>
                <w:left w:val="none" w:sz="0" w:space="0" w:color="auto"/>
                <w:bottom w:val="none" w:sz="0" w:space="0" w:color="auto"/>
                <w:right w:val="none" w:sz="0" w:space="0" w:color="auto"/>
              </w:divBdr>
            </w:div>
            <w:div w:id="2136413165">
              <w:marLeft w:val="0"/>
              <w:marRight w:val="0"/>
              <w:marTop w:val="0"/>
              <w:marBottom w:val="0"/>
              <w:divBdr>
                <w:top w:val="none" w:sz="0" w:space="0" w:color="auto"/>
                <w:left w:val="none" w:sz="0" w:space="0" w:color="auto"/>
                <w:bottom w:val="none" w:sz="0" w:space="0" w:color="auto"/>
                <w:right w:val="none" w:sz="0" w:space="0" w:color="auto"/>
              </w:divBdr>
            </w:div>
            <w:div w:id="108859895">
              <w:marLeft w:val="0"/>
              <w:marRight w:val="0"/>
              <w:marTop w:val="0"/>
              <w:marBottom w:val="0"/>
              <w:divBdr>
                <w:top w:val="none" w:sz="0" w:space="0" w:color="auto"/>
                <w:left w:val="none" w:sz="0" w:space="0" w:color="auto"/>
                <w:bottom w:val="none" w:sz="0" w:space="0" w:color="auto"/>
                <w:right w:val="none" w:sz="0" w:space="0" w:color="auto"/>
              </w:divBdr>
            </w:div>
            <w:div w:id="849029564">
              <w:marLeft w:val="0"/>
              <w:marRight w:val="0"/>
              <w:marTop w:val="0"/>
              <w:marBottom w:val="0"/>
              <w:divBdr>
                <w:top w:val="none" w:sz="0" w:space="0" w:color="auto"/>
                <w:left w:val="none" w:sz="0" w:space="0" w:color="auto"/>
                <w:bottom w:val="none" w:sz="0" w:space="0" w:color="auto"/>
                <w:right w:val="none" w:sz="0" w:space="0" w:color="auto"/>
              </w:divBdr>
            </w:div>
            <w:div w:id="741563903">
              <w:marLeft w:val="0"/>
              <w:marRight w:val="0"/>
              <w:marTop w:val="0"/>
              <w:marBottom w:val="0"/>
              <w:divBdr>
                <w:top w:val="none" w:sz="0" w:space="0" w:color="auto"/>
                <w:left w:val="none" w:sz="0" w:space="0" w:color="auto"/>
                <w:bottom w:val="none" w:sz="0" w:space="0" w:color="auto"/>
                <w:right w:val="none" w:sz="0" w:space="0" w:color="auto"/>
              </w:divBdr>
            </w:div>
            <w:div w:id="867379596">
              <w:marLeft w:val="0"/>
              <w:marRight w:val="0"/>
              <w:marTop w:val="0"/>
              <w:marBottom w:val="0"/>
              <w:divBdr>
                <w:top w:val="none" w:sz="0" w:space="0" w:color="auto"/>
                <w:left w:val="none" w:sz="0" w:space="0" w:color="auto"/>
                <w:bottom w:val="none" w:sz="0" w:space="0" w:color="auto"/>
                <w:right w:val="none" w:sz="0" w:space="0" w:color="auto"/>
              </w:divBdr>
            </w:div>
            <w:div w:id="1710837940">
              <w:marLeft w:val="0"/>
              <w:marRight w:val="0"/>
              <w:marTop w:val="0"/>
              <w:marBottom w:val="0"/>
              <w:divBdr>
                <w:top w:val="none" w:sz="0" w:space="0" w:color="auto"/>
                <w:left w:val="none" w:sz="0" w:space="0" w:color="auto"/>
                <w:bottom w:val="none" w:sz="0" w:space="0" w:color="auto"/>
                <w:right w:val="none" w:sz="0" w:space="0" w:color="auto"/>
              </w:divBdr>
            </w:div>
            <w:div w:id="675381247">
              <w:marLeft w:val="0"/>
              <w:marRight w:val="0"/>
              <w:marTop w:val="0"/>
              <w:marBottom w:val="0"/>
              <w:divBdr>
                <w:top w:val="none" w:sz="0" w:space="0" w:color="auto"/>
                <w:left w:val="none" w:sz="0" w:space="0" w:color="auto"/>
                <w:bottom w:val="none" w:sz="0" w:space="0" w:color="auto"/>
                <w:right w:val="none" w:sz="0" w:space="0" w:color="auto"/>
              </w:divBdr>
            </w:div>
            <w:div w:id="377631065">
              <w:marLeft w:val="0"/>
              <w:marRight w:val="0"/>
              <w:marTop w:val="0"/>
              <w:marBottom w:val="0"/>
              <w:divBdr>
                <w:top w:val="none" w:sz="0" w:space="0" w:color="auto"/>
                <w:left w:val="none" w:sz="0" w:space="0" w:color="auto"/>
                <w:bottom w:val="none" w:sz="0" w:space="0" w:color="auto"/>
                <w:right w:val="none" w:sz="0" w:space="0" w:color="auto"/>
              </w:divBdr>
            </w:div>
            <w:div w:id="813525055">
              <w:marLeft w:val="0"/>
              <w:marRight w:val="0"/>
              <w:marTop w:val="0"/>
              <w:marBottom w:val="0"/>
              <w:divBdr>
                <w:top w:val="none" w:sz="0" w:space="0" w:color="auto"/>
                <w:left w:val="none" w:sz="0" w:space="0" w:color="auto"/>
                <w:bottom w:val="none" w:sz="0" w:space="0" w:color="auto"/>
                <w:right w:val="none" w:sz="0" w:space="0" w:color="auto"/>
              </w:divBdr>
            </w:div>
            <w:div w:id="1783458079">
              <w:marLeft w:val="0"/>
              <w:marRight w:val="0"/>
              <w:marTop w:val="0"/>
              <w:marBottom w:val="0"/>
              <w:divBdr>
                <w:top w:val="none" w:sz="0" w:space="0" w:color="auto"/>
                <w:left w:val="none" w:sz="0" w:space="0" w:color="auto"/>
                <w:bottom w:val="none" w:sz="0" w:space="0" w:color="auto"/>
                <w:right w:val="none" w:sz="0" w:space="0" w:color="auto"/>
              </w:divBdr>
            </w:div>
            <w:div w:id="1822505318">
              <w:marLeft w:val="0"/>
              <w:marRight w:val="0"/>
              <w:marTop w:val="0"/>
              <w:marBottom w:val="0"/>
              <w:divBdr>
                <w:top w:val="none" w:sz="0" w:space="0" w:color="auto"/>
                <w:left w:val="none" w:sz="0" w:space="0" w:color="auto"/>
                <w:bottom w:val="none" w:sz="0" w:space="0" w:color="auto"/>
                <w:right w:val="none" w:sz="0" w:space="0" w:color="auto"/>
              </w:divBdr>
            </w:div>
            <w:div w:id="90131909">
              <w:marLeft w:val="0"/>
              <w:marRight w:val="0"/>
              <w:marTop w:val="0"/>
              <w:marBottom w:val="0"/>
              <w:divBdr>
                <w:top w:val="none" w:sz="0" w:space="0" w:color="auto"/>
                <w:left w:val="none" w:sz="0" w:space="0" w:color="auto"/>
                <w:bottom w:val="none" w:sz="0" w:space="0" w:color="auto"/>
                <w:right w:val="none" w:sz="0" w:space="0" w:color="auto"/>
              </w:divBdr>
            </w:div>
            <w:div w:id="376511553">
              <w:marLeft w:val="0"/>
              <w:marRight w:val="0"/>
              <w:marTop w:val="0"/>
              <w:marBottom w:val="0"/>
              <w:divBdr>
                <w:top w:val="none" w:sz="0" w:space="0" w:color="auto"/>
                <w:left w:val="none" w:sz="0" w:space="0" w:color="auto"/>
                <w:bottom w:val="none" w:sz="0" w:space="0" w:color="auto"/>
                <w:right w:val="none" w:sz="0" w:space="0" w:color="auto"/>
              </w:divBdr>
            </w:div>
            <w:div w:id="39869347">
              <w:marLeft w:val="0"/>
              <w:marRight w:val="0"/>
              <w:marTop w:val="0"/>
              <w:marBottom w:val="0"/>
              <w:divBdr>
                <w:top w:val="none" w:sz="0" w:space="0" w:color="auto"/>
                <w:left w:val="none" w:sz="0" w:space="0" w:color="auto"/>
                <w:bottom w:val="none" w:sz="0" w:space="0" w:color="auto"/>
                <w:right w:val="none" w:sz="0" w:space="0" w:color="auto"/>
              </w:divBdr>
            </w:div>
            <w:div w:id="512260588">
              <w:marLeft w:val="0"/>
              <w:marRight w:val="0"/>
              <w:marTop w:val="0"/>
              <w:marBottom w:val="0"/>
              <w:divBdr>
                <w:top w:val="none" w:sz="0" w:space="0" w:color="auto"/>
                <w:left w:val="none" w:sz="0" w:space="0" w:color="auto"/>
                <w:bottom w:val="none" w:sz="0" w:space="0" w:color="auto"/>
                <w:right w:val="none" w:sz="0" w:space="0" w:color="auto"/>
              </w:divBdr>
            </w:div>
            <w:div w:id="206457673">
              <w:marLeft w:val="0"/>
              <w:marRight w:val="0"/>
              <w:marTop w:val="0"/>
              <w:marBottom w:val="0"/>
              <w:divBdr>
                <w:top w:val="none" w:sz="0" w:space="0" w:color="auto"/>
                <w:left w:val="none" w:sz="0" w:space="0" w:color="auto"/>
                <w:bottom w:val="none" w:sz="0" w:space="0" w:color="auto"/>
                <w:right w:val="none" w:sz="0" w:space="0" w:color="auto"/>
              </w:divBdr>
            </w:div>
            <w:div w:id="1361317998">
              <w:marLeft w:val="0"/>
              <w:marRight w:val="0"/>
              <w:marTop w:val="0"/>
              <w:marBottom w:val="0"/>
              <w:divBdr>
                <w:top w:val="none" w:sz="0" w:space="0" w:color="auto"/>
                <w:left w:val="none" w:sz="0" w:space="0" w:color="auto"/>
                <w:bottom w:val="none" w:sz="0" w:space="0" w:color="auto"/>
                <w:right w:val="none" w:sz="0" w:space="0" w:color="auto"/>
              </w:divBdr>
            </w:div>
            <w:div w:id="1744639563">
              <w:marLeft w:val="0"/>
              <w:marRight w:val="0"/>
              <w:marTop w:val="0"/>
              <w:marBottom w:val="0"/>
              <w:divBdr>
                <w:top w:val="none" w:sz="0" w:space="0" w:color="auto"/>
                <w:left w:val="none" w:sz="0" w:space="0" w:color="auto"/>
                <w:bottom w:val="none" w:sz="0" w:space="0" w:color="auto"/>
                <w:right w:val="none" w:sz="0" w:space="0" w:color="auto"/>
              </w:divBdr>
            </w:div>
            <w:div w:id="974482728">
              <w:marLeft w:val="0"/>
              <w:marRight w:val="0"/>
              <w:marTop w:val="0"/>
              <w:marBottom w:val="0"/>
              <w:divBdr>
                <w:top w:val="none" w:sz="0" w:space="0" w:color="auto"/>
                <w:left w:val="none" w:sz="0" w:space="0" w:color="auto"/>
                <w:bottom w:val="none" w:sz="0" w:space="0" w:color="auto"/>
                <w:right w:val="none" w:sz="0" w:space="0" w:color="auto"/>
              </w:divBdr>
            </w:div>
            <w:div w:id="791244437">
              <w:marLeft w:val="0"/>
              <w:marRight w:val="0"/>
              <w:marTop w:val="0"/>
              <w:marBottom w:val="0"/>
              <w:divBdr>
                <w:top w:val="none" w:sz="0" w:space="0" w:color="auto"/>
                <w:left w:val="none" w:sz="0" w:space="0" w:color="auto"/>
                <w:bottom w:val="none" w:sz="0" w:space="0" w:color="auto"/>
                <w:right w:val="none" w:sz="0" w:space="0" w:color="auto"/>
              </w:divBdr>
            </w:div>
            <w:div w:id="1103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551771">
      <w:bodyDiv w:val="1"/>
      <w:marLeft w:val="0"/>
      <w:marRight w:val="0"/>
      <w:marTop w:val="0"/>
      <w:marBottom w:val="0"/>
      <w:divBdr>
        <w:top w:val="none" w:sz="0" w:space="0" w:color="auto"/>
        <w:left w:val="none" w:sz="0" w:space="0" w:color="auto"/>
        <w:bottom w:val="none" w:sz="0" w:space="0" w:color="auto"/>
        <w:right w:val="none" w:sz="0" w:space="0" w:color="auto"/>
      </w:divBdr>
      <w:divsChild>
        <w:div w:id="899293532">
          <w:marLeft w:val="480"/>
          <w:marRight w:val="0"/>
          <w:marTop w:val="0"/>
          <w:marBottom w:val="0"/>
          <w:divBdr>
            <w:top w:val="none" w:sz="0" w:space="0" w:color="auto"/>
            <w:left w:val="none" w:sz="0" w:space="0" w:color="auto"/>
            <w:bottom w:val="none" w:sz="0" w:space="0" w:color="auto"/>
            <w:right w:val="none" w:sz="0" w:space="0" w:color="auto"/>
          </w:divBdr>
          <w:divsChild>
            <w:div w:id="104008213">
              <w:marLeft w:val="0"/>
              <w:marRight w:val="0"/>
              <w:marTop w:val="0"/>
              <w:marBottom w:val="0"/>
              <w:divBdr>
                <w:top w:val="none" w:sz="0" w:space="0" w:color="auto"/>
                <w:left w:val="none" w:sz="0" w:space="0" w:color="auto"/>
                <w:bottom w:val="none" w:sz="0" w:space="0" w:color="auto"/>
                <w:right w:val="none" w:sz="0" w:space="0" w:color="auto"/>
              </w:divBdr>
            </w:div>
            <w:div w:id="1274433843">
              <w:marLeft w:val="0"/>
              <w:marRight w:val="0"/>
              <w:marTop w:val="0"/>
              <w:marBottom w:val="0"/>
              <w:divBdr>
                <w:top w:val="none" w:sz="0" w:space="0" w:color="auto"/>
                <w:left w:val="none" w:sz="0" w:space="0" w:color="auto"/>
                <w:bottom w:val="none" w:sz="0" w:space="0" w:color="auto"/>
                <w:right w:val="none" w:sz="0" w:space="0" w:color="auto"/>
              </w:divBdr>
            </w:div>
            <w:div w:id="1128627900">
              <w:marLeft w:val="0"/>
              <w:marRight w:val="0"/>
              <w:marTop w:val="0"/>
              <w:marBottom w:val="0"/>
              <w:divBdr>
                <w:top w:val="none" w:sz="0" w:space="0" w:color="auto"/>
                <w:left w:val="none" w:sz="0" w:space="0" w:color="auto"/>
                <w:bottom w:val="none" w:sz="0" w:space="0" w:color="auto"/>
                <w:right w:val="none" w:sz="0" w:space="0" w:color="auto"/>
              </w:divBdr>
            </w:div>
            <w:div w:id="477309691">
              <w:marLeft w:val="0"/>
              <w:marRight w:val="0"/>
              <w:marTop w:val="0"/>
              <w:marBottom w:val="0"/>
              <w:divBdr>
                <w:top w:val="none" w:sz="0" w:space="0" w:color="auto"/>
                <w:left w:val="none" w:sz="0" w:space="0" w:color="auto"/>
                <w:bottom w:val="none" w:sz="0" w:space="0" w:color="auto"/>
                <w:right w:val="none" w:sz="0" w:space="0" w:color="auto"/>
              </w:divBdr>
            </w:div>
            <w:div w:id="1638099515">
              <w:marLeft w:val="0"/>
              <w:marRight w:val="0"/>
              <w:marTop w:val="0"/>
              <w:marBottom w:val="0"/>
              <w:divBdr>
                <w:top w:val="none" w:sz="0" w:space="0" w:color="auto"/>
                <w:left w:val="none" w:sz="0" w:space="0" w:color="auto"/>
                <w:bottom w:val="none" w:sz="0" w:space="0" w:color="auto"/>
                <w:right w:val="none" w:sz="0" w:space="0" w:color="auto"/>
              </w:divBdr>
            </w:div>
            <w:div w:id="1901013843">
              <w:marLeft w:val="0"/>
              <w:marRight w:val="0"/>
              <w:marTop w:val="0"/>
              <w:marBottom w:val="0"/>
              <w:divBdr>
                <w:top w:val="none" w:sz="0" w:space="0" w:color="auto"/>
                <w:left w:val="none" w:sz="0" w:space="0" w:color="auto"/>
                <w:bottom w:val="none" w:sz="0" w:space="0" w:color="auto"/>
                <w:right w:val="none" w:sz="0" w:space="0" w:color="auto"/>
              </w:divBdr>
            </w:div>
            <w:div w:id="686561114">
              <w:marLeft w:val="0"/>
              <w:marRight w:val="0"/>
              <w:marTop w:val="0"/>
              <w:marBottom w:val="0"/>
              <w:divBdr>
                <w:top w:val="none" w:sz="0" w:space="0" w:color="auto"/>
                <w:left w:val="none" w:sz="0" w:space="0" w:color="auto"/>
                <w:bottom w:val="none" w:sz="0" w:space="0" w:color="auto"/>
                <w:right w:val="none" w:sz="0" w:space="0" w:color="auto"/>
              </w:divBdr>
            </w:div>
            <w:div w:id="1586643345">
              <w:marLeft w:val="0"/>
              <w:marRight w:val="0"/>
              <w:marTop w:val="0"/>
              <w:marBottom w:val="0"/>
              <w:divBdr>
                <w:top w:val="none" w:sz="0" w:space="0" w:color="auto"/>
                <w:left w:val="none" w:sz="0" w:space="0" w:color="auto"/>
                <w:bottom w:val="none" w:sz="0" w:space="0" w:color="auto"/>
                <w:right w:val="none" w:sz="0" w:space="0" w:color="auto"/>
              </w:divBdr>
            </w:div>
            <w:div w:id="74909091">
              <w:marLeft w:val="0"/>
              <w:marRight w:val="0"/>
              <w:marTop w:val="0"/>
              <w:marBottom w:val="0"/>
              <w:divBdr>
                <w:top w:val="none" w:sz="0" w:space="0" w:color="auto"/>
                <w:left w:val="none" w:sz="0" w:space="0" w:color="auto"/>
                <w:bottom w:val="none" w:sz="0" w:space="0" w:color="auto"/>
                <w:right w:val="none" w:sz="0" w:space="0" w:color="auto"/>
              </w:divBdr>
            </w:div>
            <w:div w:id="1251426160">
              <w:marLeft w:val="0"/>
              <w:marRight w:val="0"/>
              <w:marTop w:val="0"/>
              <w:marBottom w:val="0"/>
              <w:divBdr>
                <w:top w:val="none" w:sz="0" w:space="0" w:color="auto"/>
                <w:left w:val="none" w:sz="0" w:space="0" w:color="auto"/>
                <w:bottom w:val="none" w:sz="0" w:space="0" w:color="auto"/>
                <w:right w:val="none" w:sz="0" w:space="0" w:color="auto"/>
              </w:divBdr>
            </w:div>
            <w:div w:id="973560527">
              <w:marLeft w:val="0"/>
              <w:marRight w:val="0"/>
              <w:marTop w:val="0"/>
              <w:marBottom w:val="0"/>
              <w:divBdr>
                <w:top w:val="none" w:sz="0" w:space="0" w:color="auto"/>
                <w:left w:val="none" w:sz="0" w:space="0" w:color="auto"/>
                <w:bottom w:val="none" w:sz="0" w:space="0" w:color="auto"/>
                <w:right w:val="none" w:sz="0" w:space="0" w:color="auto"/>
              </w:divBdr>
            </w:div>
            <w:div w:id="1545409924">
              <w:marLeft w:val="0"/>
              <w:marRight w:val="0"/>
              <w:marTop w:val="0"/>
              <w:marBottom w:val="0"/>
              <w:divBdr>
                <w:top w:val="none" w:sz="0" w:space="0" w:color="auto"/>
                <w:left w:val="none" w:sz="0" w:space="0" w:color="auto"/>
                <w:bottom w:val="none" w:sz="0" w:space="0" w:color="auto"/>
                <w:right w:val="none" w:sz="0" w:space="0" w:color="auto"/>
              </w:divBdr>
            </w:div>
            <w:div w:id="1923950746">
              <w:marLeft w:val="0"/>
              <w:marRight w:val="0"/>
              <w:marTop w:val="0"/>
              <w:marBottom w:val="0"/>
              <w:divBdr>
                <w:top w:val="none" w:sz="0" w:space="0" w:color="auto"/>
                <w:left w:val="none" w:sz="0" w:space="0" w:color="auto"/>
                <w:bottom w:val="none" w:sz="0" w:space="0" w:color="auto"/>
                <w:right w:val="none" w:sz="0" w:space="0" w:color="auto"/>
              </w:divBdr>
            </w:div>
            <w:div w:id="869221802">
              <w:marLeft w:val="0"/>
              <w:marRight w:val="0"/>
              <w:marTop w:val="0"/>
              <w:marBottom w:val="0"/>
              <w:divBdr>
                <w:top w:val="none" w:sz="0" w:space="0" w:color="auto"/>
                <w:left w:val="none" w:sz="0" w:space="0" w:color="auto"/>
                <w:bottom w:val="none" w:sz="0" w:space="0" w:color="auto"/>
                <w:right w:val="none" w:sz="0" w:space="0" w:color="auto"/>
              </w:divBdr>
            </w:div>
            <w:div w:id="413429627">
              <w:marLeft w:val="0"/>
              <w:marRight w:val="0"/>
              <w:marTop w:val="0"/>
              <w:marBottom w:val="0"/>
              <w:divBdr>
                <w:top w:val="none" w:sz="0" w:space="0" w:color="auto"/>
                <w:left w:val="none" w:sz="0" w:space="0" w:color="auto"/>
                <w:bottom w:val="none" w:sz="0" w:space="0" w:color="auto"/>
                <w:right w:val="none" w:sz="0" w:space="0" w:color="auto"/>
              </w:divBdr>
            </w:div>
            <w:div w:id="1745491810">
              <w:marLeft w:val="0"/>
              <w:marRight w:val="0"/>
              <w:marTop w:val="0"/>
              <w:marBottom w:val="0"/>
              <w:divBdr>
                <w:top w:val="none" w:sz="0" w:space="0" w:color="auto"/>
                <w:left w:val="none" w:sz="0" w:space="0" w:color="auto"/>
                <w:bottom w:val="none" w:sz="0" w:space="0" w:color="auto"/>
                <w:right w:val="none" w:sz="0" w:space="0" w:color="auto"/>
              </w:divBdr>
            </w:div>
            <w:div w:id="446197609">
              <w:marLeft w:val="0"/>
              <w:marRight w:val="0"/>
              <w:marTop w:val="0"/>
              <w:marBottom w:val="0"/>
              <w:divBdr>
                <w:top w:val="none" w:sz="0" w:space="0" w:color="auto"/>
                <w:left w:val="none" w:sz="0" w:space="0" w:color="auto"/>
                <w:bottom w:val="none" w:sz="0" w:space="0" w:color="auto"/>
                <w:right w:val="none" w:sz="0" w:space="0" w:color="auto"/>
              </w:divBdr>
            </w:div>
            <w:div w:id="907107520">
              <w:marLeft w:val="0"/>
              <w:marRight w:val="0"/>
              <w:marTop w:val="0"/>
              <w:marBottom w:val="0"/>
              <w:divBdr>
                <w:top w:val="none" w:sz="0" w:space="0" w:color="auto"/>
                <w:left w:val="none" w:sz="0" w:space="0" w:color="auto"/>
                <w:bottom w:val="none" w:sz="0" w:space="0" w:color="auto"/>
                <w:right w:val="none" w:sz="0" w:space="0" w:color="auto"/>
              </w:divBdr>
            </w:div>
            <w:div w:id="1693722934">
              <w:marLeft w:val="0"/>
              <w:marRight w:val="0"/>
              <w:marTop w:val="0"/>
              <w:marBottom w:val="0"/>
              <w:divBdr>
                <w:top w:val="none" w:sz="0" w:space="0" w:color="auto"/>
                <w:left w:val="none" w:sz="0" w:space="0" w:color="auto"/>
                <w:bottom w:val="none" w:sz="0" w:space="0" w:color="auto"/>
                <w:right w:val="none" w:sz="0" w:space="0" w:color="auto"/>
              </w:divBdr>
            </w:div>
            <w:div w:id="423310609">
              <w:marLeft w:val="0"/>
              <w:marRight w:val="0"/>
              <w:marTop w:val="0"/>
              <w:marBottom w:val="0"/>
              <w:divBdr>
                <w:top w:val="none" w:sz="0" w:space="0" w:color="auto"/>
                <w:left w:val="none" w:sz="0" w:space="0" w:color="auto"/>
                <w:bottom w:val="none" w:sz="0" w:space="0" w:color="auto"/>
                <w:right w:val="none" w:sz="0" w:space="0" w:color="auto"/>
              </w:divBdr>
            </w:div>
            <w:div w:id="1773696425">
              <w:marLeft w:val="0"/>
              <w:marRight w:val="0"/>
              <w:marTop w:val="0"/>
              <w:marBottom w:val="0"/>
              <w:divBdr>
                <w:top w:val="none" w:sz="0" w:space="0" w:color="auto"/>
                <w:left w:val="none" w:sz="0" w:space="0" w:color="auto"/>
                <w:bottom w:val="none" w:sz="0" w:space="0" w:color="auto"/>
                <w:right w:val="none" w:sz="0" w:space="0" w:color="auto"/>
              </w:divBdr>
            </w:div>
            <w:div w:id="2090732188">
              <w:marLeft w:val="0"/>
              <w:marRight w:val="0"/>
              <w:marTop w:val="0"/>
              <w:marBottom w:val="0"/>
              <w:divBdr>
                <w:top w:val="none" w:sz="0" w:space="0" w:color="auto"/>
                <w:left w:val="none" w:sz="0" w:space="0" w:color="auto"/>
                <w:bottom w:val="none" w:sz="0" w:space="0" w:color="auto"/>
                <w:right w:val="none" w:sz="0" w:space="0" w:color="auto"/>
              </w:divBdr>
            </w:div>
            <w:div w:id="173620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5595752">
      <w:bodyDiv w:val="1"/>
      <w:marLeft w:val="0"/>
      <w:marRight w:val="0"/>
      <w:marTop w:val="0"/>
      <w:marBottom w:val="0"/>
      <w:divBdr>
        <w:top w:val="none" w:sz="0" w:space="0" w:color="auto"/>
        <w:left w:val="none" w:sz="0" w:space="0" w:color="auto"/>
        <w:bottom w:val="none" w:sz="0" w:space="0" w:color="auto"/>
        <w:right w:val="none" w:sz="0" w:space="0" w:color="auto"/>
      </w:divBdr>
    </w:div>
    <w:div w:id="1411194471">
      <w:bodyDiv w:val="1"/>
      <w:marLeft w:val="0"/>
      <w:marRight w:val="0"/>
      <w:marTop w:val="0"/>
      <w:marBottom w:val="0"/>
      <w:divBdr>
        <w:top w:val="none" w:sz="0" w:space="0" w:color="auto"/>
        <w:left w:val="none" w:sz="0" w:space="0" w:color="auto"/>
        <w:bottom w:val="none" w:sz="0" w:space="0" w:color="auto"/>
        <w:right w:val="none" w:sz="0" w:space="0" w:color="auto"/>
      </w:divBdr>
      <w:divsChild>
        <w:div w:id="519927238">
          <w:marLeft w:val="480"/>
          <w:marRight w:val="0"/>
          <w:marTop w:val="0"/>
          <w:marBottom w:val="0"/>
          <w:divBdr>
            <w:top w:val="none" w:sz="0" w:space="0" w:color="auto"/>
            <w:left w:val="none" w:sz="0" w:space="0" w:color="auto"/>
            <w:bottom w:val="none" w:sz="0" w:space="0" w:color="auto"/>
            <w:right w:val="none" w:sz="0" w:space="0" w:color="auto"/>
          </w:divBdr>
          <w:divsChild>
            <w:div w:id="1695811578">
              <w:marLeft w:val="0"/>
              <w:marRight w:val="0"/>
              <w:marTop w:val="0"/>
              <w:marBottom w:val="0"/>
              <w:divBdr>
                <w:top w:val="none" w:sz="0" w:space="0" w:color="auto"/>
                <w:left w:val="none" w:sz="0" w:space="0" w:color="auto"/>
                <w:bottom w:val="none" w:sz="0" w:space="0" w:color="auto"/>
                <w:right w:val="none" w:sz="0" w:space="0" w:color="auto"/>
              </w:divBdr>
            </w:div>
            <w:div w:id="87778034">
              <w:marLeft w:val="0"/>
              <w:marRight w:val="0"/>
              <w:marTop w:val="0"/>
              <w:marBottom w:val="0"/>
              <w:divBdr>
                <w:top w:val="none" w:sz="0" w:space="0" w:color="auto"/>
                <w:left w:val="none" w:sz="0" w:space="0" w:color="auto"/>
                <w:bottom w:val="none" w:sz="0" w:space="0" w:color="auto"/>
                <w:right w:val="none" w:sz="0" w:space="0" w:color="auto"/>
              </w:divBdr>
            </w:div>
            <w:div w:id="2139519514">
              <w:marLeft w:val="0"/>
              <w:marRight w:val="0"/>
              <w:marTop w:val="0"/>
              <w:marBottom w:val="0"/>
              <w:divBdr>
                <w:top w:val="none" w:sz="0" w:space="0" w:color="auto"/>
                <w:left w:val="none" w:sz="0" w:space="0" w:color="auto"/>
                <w:bottom w:val="none" w:sz="0" w:space="0" w:color="auto"/>
                <w:right w:val="none" w:sz="0" w:space="0" w:color="auto"/>
              </w:divBdr>
            </w:div>
            <w:div w:id="1960183292">
              <w:marLeft w:val="0"/>
              <w:marRight w:val="0"/>
              <w:marTop w:val="0"/>
              <w:marBottom w:val="0"/>
              <w:divBdr>
                <w:top w:val="none" w:sz="0" w:space="0" w:color="auto"/>
                <w:left w:val="none" w:sz="0" w:space="0" w:color="auto"/>
                <w:bottom w:val="none" w:sz="0" w:space="0" w:color="auto"/>
                <w:right w:val="none" w:sz="0" w:space="0" w:color="auto"/>
              </w:divBdr>
            </w:div>
            <w:div w:id="473717785">
              <w:marLeft w:val="0"/>
              <w:marRight w:val="0"/>
              <w:marTop w:val="0"/>
              <w:marBottom w:val="0"/>
              <w:divBdr>
                <w:top w:val="none" w:sz="0" w:space="0" w:color="auto"/>
                <w:left w:val="none" w:sz="0" w:space="0" w:color="auto"/>
                <w:bottom w:val="none" w:sz="0" w:space="0" w:color="auto"/>
                <w:right w:val="none" w:sz="0" w:space="0" w:color="auto"/>
              </w:divBdr>
            </w:div>
            <w:div w:id="1064374321">
              <w:marLeft w:val="0"/>
              <w:marRight w:val="0"/>
              <w:marTop w:val="0"/>
              <w:marBottom w:val="0"/>
              <w:divBdr>
                <w:top w:val="none" w:sz="0" w:space="0" w:color="auto"/>
                <w:left w:val="none" w:sz="0" w:space="0" w:color="auto"/>
                <w:bottom w:val="none" w:sz="0" w:space="0" w:color="auto"/>
                <w:right w:val="none" w:sz="0" w:space="0" w:color="auto"/>
              </w:divBdr>
            </w:div>
            <w:div w:id="1066298565">
              <w:marLeft w:val="0"/>
              <w:marRight w:val="0"/>
              <w:marTop w:val="0"/>
              <w:marBottom w:val="0"/>
              <w:divBdr>
                <w:top w:val="none" w:sz="0" w:space="0" w:color="auto"/>
                <w:left w:val="none" w:sz="0" w:space="0" w:color="auto"/>
                <w:bottom w:val="none" w:sz="0" w:space="0" w:color="auto"/>
                <w:right w:val="none" w:sz="0" w:space="0" w:color="auto"/>
              </w:divBdr>
            </w:div>
            <w:div w:id="1934970051">
              <w:marLeft w:val="0"/>
              <w:marRight w:val="0"/>
              <w:marTop w:val="0"/>
              <w:marBottom w:val="0"/>
              <w:divBdr>
                <w:top w:val="none" w:sz="0" w:space="0" w:color="auto"/>
                <w:left w:val="none" w:sz="0" w:space="0" w:color="auto"/>
                <w:bottom w:val="none" w:sz="0" w:space="0" w:color="auto"/>
                <w:right w:val="none" w:sz="0" w:space="0" w:color="auto"/>
              </w:divBdr>
            </w:div>
            <w:div w:id="1644430235">
              <w:marLeft w:val="0"/>
              <w:marRight w:val="0"/>
              <w:marTop w:val="0"/>
              <w:marBottom w:val="0"/>
              <w:divBdr>
                <w:top w:val="none" w:sz="0" w:space="0" w:color="auto"/>
                <w:left w:val="none" w:sz="0" w:space="0" w:color="auto"/>
                <w:bottom w:val="none" w:sz="0" w:space="0" w:color="auto"/>
                <w:right w:val="none" w:sz="0" w:space="0" w:color="auto"/>
              </w:divBdr>
            </w:div>
            <w:div w:id="1630744272">
              <w:marLeft w:val="0"/>
              <w:marRight w:val="0"/>
              <w:marTop w:val="0"/>
              <w:marBottom w:val="0"/>
              <w:divBdr>
                <w:top w:val="none" w:sz="0" w:space="0" w:color="auto"/>
                <w:left w:val="none" w:sz="0" w:space="0" w:color="auto"/>
                <w:bottom w:val="none" w:sz="0" w:space="0" w:color="auto"/>
                <w:right w:val="none" w:sz="0" w:space="0" w:color="auto"/>
              </w:divBdr>
            </w:div>
            <w:div w:id="2104374724">
              <w:marLeft w:val="0"/>
              <w:marRight w:val="0"/>
              <w:marTop w:val="0"/>
              <w:marBottom w:val="0"/>
              <w:divBdr>
                <w:top w:val="none" w:sz="0" w:space="0" w:color="auto"/>
                <w:left w:val="none" w:sz="0" w:space="0" w:color="auto"/>
                <w:bottom w:val="none" w:sz="0" w:space="0" w:color="auto"/>
                <w:right w:val="none" w:sz="0" w:space="0" w:color="auto"/>
              </w:divBdr>
            </w:div>
            <w:div w:id="808397766">
              <w:marLeft w:val="0"/>
              <w:marRight w:val="0"/>
              <w:marTop w:val="0"/>
              <w:marBottom w:val="0"/>
              <w:divBdr>
                <w:top w:val="none" w:sz="0" w:space="0" w:color="auto"/>
                <w:left w:val="none" w:sz="0" w:space="0" w:color="auto"/>
                <w:bottom w:val="none" w:sz="0" w:space="0" w:color="auto"/>
                <w:right w:val="none" w:sz="0" w:space="0" w:color="auto"/>
              </w:divBdr>
            </w:div>
            <w:div w:id="1781415546">
              <w:marLeft w:val="0"/>
              <w:marRight w:val="0"/>
              <w:marTop w:val="0"/>
              <w:marBottom w:val="0"/>
              <w:divBdr>
                <w:top w:val="none" w:sz="0" w:space="0" w:color="auto"/>
                <w:left w:val="none" w:sz="0" w:space="0" w:color="auto"/>
                <w:bottom w:val="none" w:sz="0" w:space="0" w:color="auto"/>
                <w:right w:val="none" w:sz="0" w:space="0" w:color="auto"/>
              </w:divBdr>
            </w:div>
            <w:div w:id="1887643392">
              <w:marLeft w:val="0"/>
              <w:marRight w:val="0"/>
              <w:marTop w:val="0"/>
              <w:marBottom w:val="0"/>
              <w:divBdr>
                <w:top w:val="none" w:sz="0" w:space="0" w:color="auto"/>
                <w:left w:val="none" w:sz="0" w:space="0" w:color="auto"/>
                <w:bottom w:val="none" w:sz="0" w:space="0" w:color="auto"/>
                <w:right w:val="none" w:sz="0" w:space="0" w:color="auto"/>
              </w:divBdr>
            </w:div>
            <w:div w:id="768425510">
              <w:marLeft w:val="0"/>
              <w:marRight w:val="0"/>
              <w:marTop w:val="0"/>
              <w:marBottom w:val="0"/>
              <w:divBdr>
                <w:top w:val="none" w:sz="0" w:space="0" w:color="auto"/>
                <w:left w:val="none" w:sz="0" w:space="0" w:color="auto"/>
                <w:bottom w:val="none" w:sz="0" w:space="0" w:color="auto"/>
                <w:right w:val="none" w:sz="0" w:space="0" w:color="auto"/>
              </w:divBdr>
            </w:div>
            <w:div w:id="1260600081">
              <w:marLeft w:val="0"/>
              <w:marRight w:val="0"/>
              <w:marTop w:val="0"/>
              <w:marBottom w:val="0"/>
              <w:divBdr>
                <w:top w:val="none" w:sz="0" w:space="0" w:color="auto"/>
                <w:left w:val="none" w:sz="0" w:space="0" w:color="auto"/>
                <w:bottom w:val="none" w:sz="0" w:space="0" w:color="auto"/>
                <w:right w:val="none" w:sz="0" w:space="0" w:color="auto"/>
              </w:divBdr>
            </w:div>
            <w:div w:id="621569555">
              <w:marLeft w:val="0"/>
              <w:marRight w:val="0"/>
              <w:marTop w:val="0"/>
              <w:marBottom w:val="0"/>
              <w:divBdr>
                <w:top w:val="none" w:sz="0" w:space="0" w:color="auto"/>
                <w:left w:val="none" w:sz="0" w:space="0" w:color="auto"/>
                <w:bottom w:val="none" w:sz="0" w:space="0" w:color="auto"/>
                <w:right w:val="none" w:sz="0" w:space="0" w:color="auto"/>
              </w:divBdr>
            </w:div>
            <w:div w:id="79059026">
              <w:marLeft w:val="0"/>
              <w:marRight w:val="0"/>
              <w:marTop w:val="0"/>
              <w:marBottom w:val="0"/>
              <w:divBdr>
                <w:top w:val="none" w:sz="0" w:space="0" w:color="auto"/>
                <w:left w:val="none" w:sz="0" w:space="0" w:color="auto"/>
                <w:bottom w:val="none" w:sz="0" w:space="0" w:color="auto"/>
                <w:right w:val="none" w:sz="0" w:space="0" w:color="auto"/>
              </w:divBdr>
            </w:div>
            <w:div w:id="1665860071">
              <w:marLeft w:val="0"/>
              <w:marRight w:val="0"/>
              <w:marTop w:val="0"/>
              <w:marBottom w:val="0"/>
              <w:divBdr>
                <w:top w:val="none" w:sz="0" w:space="0" w:color="auto"/>
                <w:left w:val="none" w:sz="0" w:space="0" w:color="auto"/>
                <w:bottom w:val="none" w:sz="0" w:space="0" w:color="auto"/>
                <w:right w:val="none" w:sz="0" w:space="0" w:color="auto"/>
              </w:divBdr>
            </w:div>
            <w:div w:id="363292778">
              <w:marLeft w:val="0"/>
              <w:marRight w:val="0"/>
              <w:marTop w:val="0"/>
              <w:marBottom w:val="0"/>
              <w:divBdr>
                <w:top w:val="none" w:sz="0" w:space="0" w:color="auto"/>
                <w:left w:val="none" w:sz="0" w:space="0" w:color="auto"/>
                <w:bottom w:val="none" w:sz="0" w:space="0" w:color="auto"/>
                <w:right w:val="none" w:sz="0" w:space="0" w:color="auto"/>
              </w:divBdr>
            </w:div>
            <w:div w:id="1471053633">
              <w:marLeft w:val="0"/>
              <w:marRight w:val="0"/>
              <w:marTop w:val="0"/>
              <w:marBottom w:val="0"/>
              <w:divBdr>
                <w:top w:val="none" w:sz="0" w:space="0" w:color="auto"/>
                <w:left w:val="none" w:sz="0" w:space="0" w:color="auto"/>
                <w:bottom w:val="none" w:sz="0" w:space="0" w:color="auto"/>
                <w:right w:val="none" w:sz="0" w:space="0" w:color="auto"/>
              </w:divBdr>
            </w:div>
            <w:div w:id="195237895">
              <w:marLeft w:val="0"/>
              <w:marRight w:val="0"/>
              <w:marTop w:val="0"/>
              <w:marBottom w:val="0"/>
              <w:divBdr>
                <w:top w:val="none" w:sz="0" w:space="0" w:color="auto"/>
                <w:left w:val="none" w:sz="0" w:space="0" w:color="auto"/>
                <w:bottom w:val="none" w:sz="0" w:space="0" w:color="auto"/>
                <w:right w:val="none" w:sz="0" w:space="0" w:color="auto"/>
              </w:divBdr>
            </w:div>
            <w:div w:id="1693143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517389">
      <w:bodyDiv w:val="1"/>
      <w:marLeft w:val="0"/>
      <w:marRight w:val="0"/>
      <w:marTop w:val="0"/>
      <w:marBottom w:val="0"/>
      <w:divBdr>
        <w:top w:val="none" w:sz="0" w:space="0" w:color="auto"/>
        <w:left w:val="none" w:sz="0" w:space="0" w:color="auto"/>
        <w:bottom w:val="none" w:sz="0" w:space="0" w:color="auto"/>
        <w:right w:val="none" w:sz="0" w:space="0" w:color="auto"/>
      </w:divBdr>
    </w:div>
    <w:div w:id="1538540904">
      <w:bodyDiv w:val="1"/>
      <w:marLeft w:val="0"/>
      <w:marRight w:val="0"/>
      <w:marTop w:val="0"/>
      <w:marBottom w:val="0"/>
      <w:divBdr>
        <w:top w:val="none" w:sz="0" w:space="0" w:color="auto"/>
        <w:left w:val="none" w:sz="0" w:space="0" w:color="auto"/>
        <w:bottom w:val="none" w:sz="0" w:space="0" w:color="auto"/>
        <w:right w:val="none" w:sz="0" w:space="0" w:color="auto"/>
      </w:divBdr>
      <w:divsChild>
        <w:div w:id="1169638223">
          <w:marLeft w:val="480"/>
          <w:marRight w:val="0"/>
          <w:marTop w:val="0"/>
          <w:marBottom w:val="0"/>
          <w:divBdr>
            <w:top w:val="none" w:sz="0" w:space="0" w:color="auto"/>
            <w:left w:val="none" w:sz="0" w:space="0" w:color="auto"/>
            <w:bottom w:val="none" w:sz="0" w:space="0" w:color="auto"/>
            <w:right w:val="none" w:sz="0" w:space="0" w:color="auto"/>
          </w:divBdr>
          <w:divsChild>
            <w:div w:id="525601707">
              <w:marLeft w:val="0"/>
              <w:marRight w:val="0"/>
              <w:marTop w:val="0"/>
              <w:marBottom w:val="0"/>
              <w:divBdr>
                <w:top w:val="none" w:sz="0" w:space="0" w:color="auto"/>
                <w:left w:val="none" w:sz="0" w:space="0" w:color="auto"/>
                <w:bottom w:val="none" w:sz="0" w:space="0" w:color="auto"/>
                <w:right w:val="none" w:sz="0" w:space="0" w:color="auto"/>
              </w:divBdr>
            </w:div>
            <w:div w:id="748388067">
              <w:marLeft w:val="0"/>
              <w:marRight w:val="0"/>
              <w:marTop w:val="0"/>
              <w:marBottom w:val="0"/>
              <w:divBdr>
                <w:top w:val="none" w:sz="0" w:space="0" w:color="auto"/>
                <w:left w:val="none" w:sz="0" w:space="0" w:color="auto"/>
                <w:bottom w:val="none" w:sz="0" w:space="0" w:color="auto"/>
                <w:right w:val="none" w:sz="0" w:space="0" w:color="auto"/>
              </w:divBdr>
            </w:div>
            <w:div w:id="1748960370">
              <w:marLeft w:val="0"/>
              <w:marRight w:val="0"/>
              <w:marTop w:val="0"/>
              <w:marBottom w:val="0"/>
              <w:divBdr>
                <w:top w:val="none" w:sz="0" w:space="0" w:color="auto"/>
                <w:left w:val="none" w:sz="0" w:space="0" w:color="auto"/>
                <w:bottom w:val="none" w:sz="0" w:space="0" w:color="auto"/>
                <w:right w:val="none" w:sz="0" w:space="0" w:color="auto"/>
              </w:divBdr>
            </w:div>
            <w:div w:id="505438055">
              <w:marLeft w:val="0"/>
              <w:marRight w:val="0"/>
              <w:marTop w:val="0"/>
              <w:marBottom w:val="0"/>
              <w:divBdr>
                <w:top w:val="none" w:sz="0" w:space="0" w:color="auto"/>
                <w:left w:val="none" w:sz="0" w:space="0" w:color="auto"/>
                <w:bottom w:val="none" w:sz="0" w:space="0" w:color="auto"/>
                <w:right w:val="none" w:sz="0" w:space="0" w:color="auto"/>
              </w:divBdr>
            </w:div>
            <w:div w:id="667248817">
              <w:marLeft w:val="0"/>
              <w:marRight w:val="0"/>
              <w:marTop w:val="0"/>
              <w:marBottom w:val="0"/>
              <w:divBdr>
                <w:top w:val="none" w:sz="0" w:space="0" w:color="auto"/>
                <w:left w:val="none" w:sz="0" w:space="0" w:color="auto"/>
                <w:bottom w:val="none" w:sz="0" w:space="0" w:color="auto"/>
                <w:right w:val="none" w:sz="0" w:space="0" w:color="auto"/>
              </w:divBdr>
            </w:div>
            <w:div w:id="2123529857">
              <w:marLeft w:val="0"/>
              <w:marRight w:val="0"/>
              <w:marTop w:val="0"/>
              <w:marBottom w:val="0"/>
              <w:divBdr>
                <w:top w:val="none" w:sz="0" w:space="0" w:color="auto"/>
                <w:left w:val="none" w:sz="0" w:space="0" w:color="auto"/>
                <w:bottom w:val="none" w:sz="0" w:space="0" w:color="auto"/>
                <w:right w:val="none" w:sz="0" w:space="0" w:color="auto"/>
              </w:divBdr>
            </w:div>
            <w:div w:id="1170409387">
              <w:marLeft w:val="0"/>
              <w:marRight w:val="0"/>
              <w:marTop w:val="0"/>
              <w:marBottom w:val="0"/>
              <w:divBdr>
                <w:top w:val="none" w:sz="0" w:space="0" w:color="auto"/>
                <w:left w:val="none" w:sz="0" w:space="0" w:color="auto"/>
                <w:bottom w:val="none" w:sz="0" w:space="0" w:color="auto"/>
                <w:right w:val="none" w:sz="0" w:space="0" w:color="auto"/>
              </w:divBdr>
            </w:div>
            <w:div w:id="813958376">
              <w:marLeft w:val="0"/>
              <w:marRight w:val="0"/>
              <w:marTop w:val="0"/>
              <w:marBottom w:val="0"/>
              <w:divBdr>
                <w:top w:val="none" w:sz="0" w:space="0" w:color="auto"/>
                <w:left w:val="none" w:sz="0" w:space="0" w:color="auto"/>
                <w:bottom w:val="none" w:sz="0" w:space="0" w:color="auto"/>
                <w:right w:val="none" w:sz="0" w:space="0" w:color="auto"/>
              </w:divBdr>
            </w:div>
            <w:div w:id="858003763">
              <w:marLeft w:val="0"/>
              <w:marRight w:val="0"/>
              <w:marTop w:val="0"/>
              <w:marBottom w:val="0"/>
              <w:divBdr>
                <w:top w:val="none" w:sz="0" w:space="0" w:color="auto"/>
                <w:left w:val="none" w:sz="0" w:space="0" w:color="auto"/>
                <w:bottom w:val="none" w:sz="0" w:space="0" w:color="auto"/>
                <w:right w:val="none" w:sz="0" w:space="0" w:color="auto"/>
              </w:divBdr>
            </w:div>
            <w:div w:id="1002125147">
              <w:marLeft w:val="0"/>
              <w:marRight w:val="0"/>
              <w:marTop w:val="0"/>
              <w:marBottom w:val="0"/>
              <w:divBdr>
                <w:top w:val="none" w:sz="0" w:space="0" w:color="auto"/>
                <w:left w:val="none" w:sz="0" w:space="0" w:color="auto"/>
                <w:bottom w:val="none" w:sz="0" w:space="0" w:color="auto"/>
                <w:right w:val="none" w:sz="0" w:space="0" w:color="auto"/>
              </w:divBdr>
            </w:div>
            <w:div w:id="1133600757">
              <w:marLeft w:val="0"/>
              <w:marRight w:val="0"/>
              <w:marTop w:val="0"/>
              <w:marBottom w:val="0"/>
              <w:divBdr>
                <w:top w:val="none" w:sz="0" w:space="0" w:color="auto"/>
                <w:left w:val="none" w:sz="0" w:space="0" w:color="auto"/>
                <w:bottom w:val="none" w:sz="0" w:space="0" w:color="auto"/>
                <w:right w:val="none" w:sz="0" w:space="0" w:color="auto"/>
              </w:divBdr>
            </w:div>
            <w:div w:id="1390575082">
              <w:marLeft w:val="0"/>
              <w:marRight w:val="0"/>
              <w:marTop w:val="0"/>
              <w:marBottom w:val="0"/>
              <w:divBdr>
                <w:top w:val="none" w:sz="0" w:space="0" w:color="auto"/>
                <w:left w:val="none" w:sz="0" w:space="0" w:color="auto"/>
                <w:bottom w:val="none" w:sz="0" w:space="0" w:color="auto"/>
                <w:right w:val="none" w:sz="0" w:space="0" w:color="auto"/>
              </w:divBdr>
            </w:div>
            <w:div w:id="673455976">
              <w:marLeft w:val="0"/>
              <w:marRight w:val="0"/>
              <w:marTop w:val="0"/>
              <w:marBottom w:val="0"/>
              <w:divBdr>
                <w:top w:val="none" w:sz="0" w:space="0" w:color="auto"/>
                <w:left w:val="none" w:sz="0" w:space="0" w:color="auto"/>
                <w:bottom w:val="none" w:sz="0" w:space="0" w:color="auto"/>
                <w:right w:val="none" w:sz="0" w:space="0" w:color="auto"/>
              </w:divBdr>
            </w:div>
            <w:div w:id="1752850879">
              <w:marLeft w:val="0"/>
              <w:marRight w:val="0"/>
              <w:marTop w:val="0"/>
              <w:marBottom w:val="0"/>
              <w:divBdr>
                <w:top w:val="none" w:sz="0" w:space="0" w:color="auto"/>
                <w:left w:val="none" w:sz="0" w:space="0" w:color="auto"/>
                <w:bottom w:val="none" w:sz="0" w:space="0" w:color="auto"/>
                <w:right w:val="none" w:sz="0" w:space="0" w:color="auto"/>
              </w:divBdr>
            </w:div>
            <w:div w:id="345329129">
              <w:marLeft w:val="0"/>
              <w:marRight w:val="0"/>
              <w:marTop w:val="0"/>
              <w:marBottom w:val="0"/>
              <w:divBdr>
                <w:top w:val="none" w:sz="0" w:space="0" w:color="auto"/>
                <w:left w:val="none" w:sz="0" w:space="0" w:color="auto"/>
                <w:bottom w:val="none" w:sz="0" w:space="0" w:color="auto"/>
                <w:right w:val="none" w:sz="0" w:space="0" w:color="auto"/>
              </w:divBdr>
            </w:div>
            <w:div w:id="1890143926">
              <w:marLeft w:val="0"/>
              <w:marRight w:val="0"/>
              <w:marTop w:val="0"/>
              <w:marBottom w:val="0"/>
              <w:divBdr>
                <w:top w:val="none" w:sz="0" w:space="0" w:color="auto"/>
                <w:left w:val="none" w:sz="0" w:space="0" w:color="auto"/>
                <w:bottom w:val="none" w:sz="0" w:space="0" w:color="auto"/>
                <w:right w:val="none" w:sz="0" w:space="0" w:color="auto"/>
              </w:divBdr>
            </w:div>
            <w:div w:id="1290743216">
              <w:marLeft w:val="0"/>
              <w:marRight w:val="0"/>
              <w:marTop w:val="0"/>
              <w:marBottom w:val="0"/>
              <w:divBdr>
                <w:top w:val="none" w:sz="0" w:space="0" w:color="auto"/>
                <w:left w:val="none" w:sz="0" w:space="0" w:color="auto"/>
                <w:bottom w:val="none" w:sz="0" w:space="0" w:color="auto"/>
                <w:right w:val="none" w:sz="0" w:space="0" w:color="auto"/>
              </w:divBdr>
            </w:div>
            <w:div w:id="1354841465">
              <w:marLeft w:val="0"/>
              <w:marRight w:val="0"/>
              <w:marTop w:val="0"/>
              <w:marBottom w:val="0"/>
              <w:divBdr>
                <w:top w:val="none" w:sz="0" w:space="0" w:color="auto"/>
                <w:left w:val="none" w:sz="0" w:space="0" w:color="auto"/>
                <w:bottom w:val="none" w:sz="0" w:space="0" w:color="auto"/>
                <w:right w:val="none" w:sz="0" w:space="0" w:color="auto"/>
              </w:divBdr>
            </w:div>
            <w:div w:id="1720011841">
              <w:marLeft w:val="0"/>
              <w:marRight w:val="0"/>
              <w:marTop w:val="0"/>
              <w:marBottom w:val="0"/>
              <w:divBdr>
                <w:top w:val="none" w:sz="0" w:space="0" w:color="auto"/>
                <w:left w:val="none" w:sz="0" w:space="0" w:color="auto"/>
                <w:bottom w:val="none" w:sz="0" w:space="0" w:color="auto"/>
                <w:right w:val="none" w:sz="0" w:space="0" w:color="auto"/>
              </w:divBdr>
            </w:div>
            <w:div w:id="1878808052">
              <w:marLeft w:val="0"/>
              <w:marRight w:val="0"/>
              <w:marTop w:val="0"/>
              <w:marBottom w:val="0"/>
              <w:divBdr>
                <w:top w:val="none" w:sz="0" w:space="0" w:color="auto"/>
                <w:left w:val="none" w:sz="0" w:space="0" w:color="auto"/>
                <w:bottom w:val="none" w:sz="0" w:space="0" w:color="auto"/>
                <w:right w:val="none" w:sz="0" w:space="0" w:color="auto"/>
              </w:divBdr>
            </w:div>
            <w:div w:id="354232468">
              <w:marLeft w:val="0"/>
              <w:marRight w:val="0"/>
              <w:marTop w:val="0"/>
              <w:marBottom w:val="0"/>
              <w:divBdr>
                <w:top w:val="none" w:sz="0" w:space="0" w:color="auto"/>
                <w:left w:val="none" w:sz="0" w:space="0" w:color="auto"/>
                <w:bottom w:val="none" w:sz="0" w:space="0" w:color="auto"/>
                <w:right w:val="none" w:sz="0" w:space="0" w:color="auto"/>
              </w:divBdr>
            </w:div>
            <w:div w:id="1013217036">
              <w:marLeft w:val="0"/>
              <w:marRight w:val="0"/>
              <w:marTop w:val="0"/>
              <w:marBottom w:val="0"/>
              <w:divBdr>
                <w:top w:val="none" w:sz="0" w:space="0" w:color="auto"/>
                <w:left w:val="none" w:sz="0" w:space="0" w:color="auto"/>
                <w:bottom w:val="none" w:sz="0" w:space="0" w:color="auto"/>
                <w:right w:val="none" w:sz="0" w:space="0" w:color="auto"/>
              </w:divBdr>
            </w:div>
            <w:div w:id="1032539522">
              <w:marLeft w:val="0"/>
              <w:marRight w:val="0"/>
              <w:marTop w:val="0"/>
              <w:marBottom w:val="0"/>
              <w:divBdr>
                <w:top w:val="none" w:sz="0" w:space="0" w:color="auto"/>
                <w:left w:val="none" w:sz="0" w:space="0" w:color="auto"/>
                <w:bottom w:val="none" w:sz="0" w:space="0" w:color="auto"/>
                <w:right w:val="none" w:sz="0" w:space="0" w:color="auto"/>
              </w:divBdr>
            </w:div>
            <w:div w:id="23501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02177">
      <w:bodyDiv w:val="1"/>
      <w:marLeft w:val="0"/>
      <w:marRight w:val="0"/>
      <w:marTop w:val="0"/>
      <w:marBottom w:val="0"/>
      <w:divBdr>
        <w:top w:val="none" w:sz="0" w:space="0" w:color="auto"/>
        <w:left w:val="none" w:sz="0" w:space="0" w:color="auto"/>
        <w:bottom w:val="none" w:sz="0" w:space="0" w:color="auto"/>
        <w:right w:val="none" w:sz="0" w:space="0" w:color="auto"/>
      </w:divBdr>
    </w:div>
    <w:div w:id="1779989429">
      <w:bodyDiv w:val="1"/>
      <w:marLeft w:val="0"/>
      <w:marRight w:val="0"/>
      <w:marTop w:val="0"/>
      <w:marBottom w:val="0"/>
      <w:divBdr>
        <w:top w:val="none" w:sz="0" w:space="0" w:color="auto"/>
        <w:left w:val="none" w:sz="0" w:space="0" w:color="auto"/>
        <w:bottom w:val="none" w:sz="0" w:space="0" w:color="auto"/>
        <w:right w:val="none" w:sz="0" w:space="0" w:color="auto"/>
      </w:divBdr>
    </w:div>
    <w:div w:id="1799452719">
      <w:bodyDiv w:val="1"/>
      <w:marLeft w:val="0"/>
      <w:marRight w:val="0"/>
      <w:marTop w:val="0"/>
      <w:marBottom w:val="0"/>
      <w:divBdr>
        <w:top w:val="none" w:sz="0" w:space="0" w:color="auto"/>
        <w:left w:val="none" w:sz="0" w:space="0" w:color="auto"/>
        <w:bottom w:val="none" w:sz="0" w:space="0" w:color="auto"/>
        <w:right w:val="none" w:sz="0" w:space="0" w:color="auto"/>
      </w:divBdr>
      <w:divsChild>
        <w:div w:id="1569609053">
          <w:marLeft w:val="480"/>
          <w:marRight w:val="0"/>
          <w:marTop w:val="0"/>
          <w:marBottom w:val="0"/>
          <w:divBdr>
            <w:top w:val="none" w:sz="0" w:space="0" w:color="auto"/>
            <w:left w:val="none" w:sz="0" w:space="0" w:color="auto"/>
            <w:bottom w:val="none" w:sz="0" w:space="0" w:color="auto"/>
            <w:right w:val="none" w:sz="0" w:space="0" w:color="auto"/>
          </w:divBdr>
          <w:divsChild>
            <w:div w:id="114519145">
              <w:marLeft w:val="0"/>
              <w:marRight w:val="0"/>
              <w:marTop w:val="0"/>
              <w:marBottom w:val="0"/>
              <w:divBdr>
                <w:top w:val="none" w:sz="0" w:space="0" w:color="auto"/>
                <w:left w:val="none" w:sz="0" w:space="0" w:color="auto"/>
                <w:bottom w:val="none" w:sz="0" w:space="0" w:color="auto"/>
                <w:right w:val="none" w:sz="0" w:space="0" w:color="auto"/>
              </w:divBdr>
            </w:div>
            <w:div w:id="518738130">
              <w:marLeft w:val="0"/>
              <w:marRight w:val="0"/>
              <w:marTop w:val="0"/>
              <w:marBottom w:val="0"/>
              <w:divBdr>
                <w:top w:val="none" w:sz="0" w:space="0" w:color="auto"/>
                <w:left w:val="none" w:sz="0" w:space="0" w:color="auto"/>
                <w:bottom w:val="none" w:sz="0" w:space="0" w:color="auto"/>
                <w:right w:val="none" w:sz="0" w:space="0" w:color="auto"/>
              </w:divBdr>
            </w:div>
            <w:div w:id="788202054">
              <w:marLeft w:val="0"/>
              <w:marRight w:val="0"/>
              <w:marTop w:val="0"/>
              <w:marBottom w:val="0"/>
              <w:divBdr>
                <w:top w:val="none" w:sz="0" w:space="0" w:color="auto"/>
                <w:left w:val="none" w:sz="0" w:space="0" w:color="auto"/>
                <w:bottom w:val="none" w:sz="0" w:space="0" w:color="auto"/>
                <w:right w:val="none" w:sz="0" w:space="0" w:color="auto"/>
              </w:divBdr>
            </w:div>
            <w:div w:id="1300263364">
              <w:marLeft w:val="0"/>
              <w:marRight w:val="0"/>
              <w:marTop w:val="0"/>
              <w:marBottom w:val="0"/>
              <w:divBdr>
                <w:top w:val="none" w:sz="0" w:space="0" w:color="auto"/>
                <w:left w:val="none" w:sz="0" w:space="0" w:color="auto"/>
                <w:bottom w:val="none" w:sz="0" w:space="0" w:color="auto"/>
                <w:right w:val="none" w:sz="0" w:space="0" w:color="auto"/>
              </w:divBdr>
            </w:div>
            <w:div w:id="448427291">
              <w:marLeft w:val="0"/>
              <w:marRight w:val="0"/>
              <w:marTop w:val="0"/>
              <w:marBottom w:val="0"/>
              <w:divBdr>
                <w:top w:val="none" w:sz="0" w:space="0" w:color="auto"/>
                <w:left w:val="none" w:sz="0" w:space="0" w:color="auto"/>
                <w:bottom w:val="none" w:sz="0" w:space="0" w:color="auto"/>
                <w:right w:val="none" w:sz="0" w:space="0" w:color="auto"/>
              </w:divBdr>
            </w:div>
            <w:div w:id="1244492618">
              <w:marLeft w:val="0"/>
              <w:marRight w:val="0"/>
              <w:marTop w:val="0"/>
              <w:marBottom w:val="0"/>
              <w:divBdr>
                <w:top w:val="none" w:sz="0" w:space="0" w:color="auto"/>
                <w:left w:val="none" w:sz="0" w:space="0" w:color="auto"/>
                <w:bottom w:val="none" w:sz="0" w:space="0" w:color="auto"/>
                <w:right w:val="none" w:sz="0" w:space="0" w:color="auto"/>
              </w:divBdr>
            </w:div>
            <w:div w:id="2096054386">
              <w:marLeft w:val="0"/>
              <w:marRight w:val="0"/>
              <w:marTop w:val="0"/>
              <w:marBottom w:val="0"/>
              <w:divBdr>
                <w:top w:val="none" w:sz="0" w:space="0" w:color="auto"/>
                <w:left w:val="none" w:sz="0" w:space="0" w:color="auto"/>
                <w:bottom w:val="none" w:sz="0" w:space="0" w:color="auto"/>
                <w:right w:val="none" w:sz="0" w:space="0" w:color="auto"/>
              </w:divBdr>
            </w:div>
            <w:div w:id="1599947084">
              <w:marLeft w:val="0"/>
              <w:marRight w:val="0"/>
              <w:marTop w:val="0"/>
              <w:marBottom w:val="0"/>
              <w:divBdr>
                <w:top w:val="none" w:sz="0" w:space="0" w:color="auto"/>
                <w:left w:val="none" w:sz="0" w:space="0" w:color="auto"/>
                <w:bottom w:val="none" w:sz="0" w:space="0" w:color="auto"/>
                <w:right w:val="none" w:sz="0" w:space="0" w:color="auto"/>
              </w:divBdr>
            </w:div>
            <w:div w:id="274289656">
              <w:marLeft w:val="0"/>
              <w:marRight w:val="0"/>
              <w:marTop w:val="0"/>
              <w:marBottom w:val="0"/>
              <w:divBdr>
                <w:top w:val="none" w:sz="0" w:space="0" w:color="auto"/>
                <w:left w:val="none" w:sz="0" w:space="0" w:color="auto"/>
                <w:bottom w:val="none" w:sz="0" w:space="0" w:color="auto"/>
                <w:right w:val="none" w:sz="0" w:space="0" w:color="auto"/>
              </w:divBdr>
            </w:div>
            <w:div w:id="1820152616">
              <w:marLeft w:val="0"/>
              <w:marRight w:val="0"/>
              <w:marTop w:val="0"/>
              <w:marBottom w:val="0"/>
              <w:divBdr>
                <w:top w:val="none" w:sz="0" w:space="0" w:color="auto"/>
                <w:left w:val="none" w:sz="0" w:space="0" w:color="auto"/>
                <w:bottom w:val="none" w:sz="0" w:space="0" w:color="auto"/>
                <w:right w:val="none" w:sz="0" w:space="0" w:color="auto"/>
              </w:divBdr>
            </w:div>
            <w:div w:id="1285890400">
              <w:marLeft w:val="0"/>
              <w:marRight w:val="0"/>
              <w:marTop w:val="0"/>
              <w:marBottom w:val="0"/>
              <w:divBdr>
                <w:top w:val="none" w:sz="0" w:space="0" w:color="auto"/>
                <w:left w:val="none" w:sz="0" w:space="0" w:color="auto"/>
                <w:bottom w:val="none" w:sz="0" w:space="0" w:color="auto"/>
                <w:right w:val="none" w:sz="0" w:space="0" w:color="auto"/>
              </w:divBdr>
            </w:div>
            <w:div w:id="1780762560">
              <w:marLeft w:val="0"/>
              <w:marRight w:val="0"/>
              <w:marTop w:val="0"/>
              <w:marBottom w:val="0"/>
              <w:divBdr>
                <w:top w:val="none" w:sz="0" w:space="0" w:color="auto"/>
                <w:left w:val="none" w:sz="0" w:space="0" w:color="auto"/>
                <w:bottom w:val="none" w:sz="0" w:space="0" w:color="auto"/>
                <w:right w:val="none" w:sz="0" w:space="0" w:color="auto"/>
              </w:divBdr>
            </w:div>
            <w:div w:id="627009958">
              <w:marLeft w:val="0"/>
              <w:marRight w:val="0"/>
              <w:marTop w:val="0"/>
              <w:marBottom w:val="0"/>
              <w:divBdr>
                <w:top w:val="none" w:sz="0" w:space="0" w:color="auto"/>
                <w:left w:val="none" w:sz="0" w:space="0" w:color="auto"/>
                <w:bottom w:val="none" w:sz="0" w:space="0" w:color="auto"/>
                <w:right w:val="none" w:sz="0" w:space="0" w:color="auto"/>
              </w:divBdr>
            </w:div>
            <w:div w:id="937055345">
              <w:marLeft w:val="0"/>
              <w:marRight w:val="0"/>
              <w:marTop w:val="0"/>
              <w:marBottom w:val="0"/>
              <w:divBdr>
                <w:top w:val="none" w:sz="0" w:space="0" w:color="auto"/>
                <w:left w:val="none" w:sz="0" w:space="0" w:color="auto"/>
                <w:bottom w:val="none" w:sz="0" w:space="0" w:color="auto"/>
                <w:right w:val="none" w:sz="0" w:space="0" w:color="auto"/>
              </w:divBdr>
            </w:div>
            <w:div w:id="325016010">
              <w:marLeft w:val="0"/>
              <w:marRight w:val="0"/>
              <w:marTop w:val="0"/>
              <w:marBottom w:val="0"/>
              <w:divBdr>
                <w:top w:val="none" w:sz="0" w:space="0" w:color="auto"/>
                <w:left w:val="none" w:sz="0" w:space="0" w:color="auto"/>
                <w:bottom w:val="none" w:sz="0" w:space="0" w:color="auto"/>
                <w:right w:val="none" w:sz="0" w:space="0" w:color="auto"/>
              </w:divBdr>
            </w:div>
            <w:div w:id="909463876">
              <w:marLeft w:val="0"/>
              <w:marRight w:val="0"/>
              <w:marTop w:val="0"/>
              <w:marBottom w:val="0"/>
              <w:divBdr>
                <w:top w:val="none" w:sz="0" w:space="0" w:color="auto"/>
                <w:left w:val="none" w:sz="0" w:space="0" w:color="auto"/>
                <w:bottom w:val="none" w:sz="0" w:space="0" w:color="auto"/>
                <w:right w:val="none" w:sz="0" w:space="0" w:color="auto"/>
              </w:divBdr>
            </w:div>
            <w:div w:id="863907797">
              <w:marLeft w:val="0"/>
              <w:marRight w:val="0"/>
              <w:marTop w:val="0"/>
              <w:marBottom w:val="0"/>
              <w:divBdr>
                <w:top w:val="none" w:sz="0" w:space="0" w:color="auto"/>
                <w:left w:val="none" w:sz="0" w:space="0" w:color="auto"/>
                <w:bottom w:val="none" w:sz="0" w:space="0" w:color="auto"/>
                <w:right w:val="none" w:sz="0" w:space="0" w:color="auto"/>
              </w:divBdr>
            </w:div>
            <w:div w:id="457915894">
              <w:marLeft w:val="0"/>
              <w:marRight w:val="0"/>
              <w:marTop w:val="0"/>
              <w:marBottom w:val="0"/>
              <w:divBdr>
                <w:top w:val="none" w:sz="0" w:space="0" w:color="auto"/>
                <w:left w:val="none" w:sz="0" w:space="0" w:color="auto"/>
                <w:bottom w:val="none" w:sz="0" w:space="0" w:color="auto"/>
                <w:right w:val="none" w:sz="0" w:space="0" w:color="auto"/>
              </w:divBdr>
            </w:div>
            <w:div w:id="266818633">
              <w:marLeft w:val="0"/>
              <w:marRight w:val="0"/>
              <w:marTop w:val="0"/>
              <w:marBottom w:val="0"/>
              <w:divBdr>
                <w:top w:val="none" w:sz="0" w:space="0" w:color="auto"/>
                <w:left w:val="none" w:sz="0" w:space="0" w:color="auto"/>
                <w:bottom w:val="none" w:sz="0" w:space="0" w:color="auto"/>
                <w:right w:val="none" w:sz="0" w:space="0" w:color="auto"/>
              </w:divBdr>
            </w:div>
            <w:div w:id="365451663">
              <w:marLeft w:val="0"/>
              <w:marRight w:val="0"/>
              <w:marTop w:val="0"/>
              <w:marBottom w:val="0"/>
              <w:divBdr>
                <w:top w:val="none" w:sz="0" w:space="0" w:color="auto"/>
                <w:left w:val="none" w:sz="0" w:space="0" w:color="auto"/>
                <w:bottom w:val="none" w:sz="0" w:space="0" w:color="auto"/>
                <w:right w:val="none" w:sz="0" w:space="0" w:color="auto"/>
              </w:divBdr>
            </w:div>
            <w:div w:id="1816603885">
              <w:marLeft w:val="0"/>
              <w:marRight w:val="0"/>
              <w:marTop w:val="0"/>
              <w:marBottom w:val="0"/>
              <w:divBdr>
                <w:top w:val="none" w:sz="0" w:space="0" w:color="auto"/>
                <w:left w:val="none" w:sz="0" w:space="0" w:color="auto"/>
                <w:bottom w:val="none" w:sz="0" w:space="0" w:color="auto"/>
                <w:right w:val="none" w:sz="0" w:space="0" w:color="auto"/>
              </w:divBdr>
            </w:div>
            <w:div w:id="678585533">
              <w:marLeft w:val="0"/>
              <w:marRight w:val="0"/>
              <w:marTop w:val="0"/>
              <w:marBottom w:val="0"/>
              <w:divBdr>
                <w:top w:val="none" w:sz="0" w:space="0" w:color="auto"/>
                <w:left w:val="none" w:sz="0" w:space="0" w:color="auto"/>
                <w:bottom w:val="none" w:sz="0" w:space="0" w:color="auto"/>
                <w:right w:val="none" w:sz="0" w:space="0" w:color="auto"/>
              </w:divBdr>
            </w:div>
            <w:div w:id="131664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839652">
      <w:bodyDiv w:val="1"/>
      <w:marLeft w:val="0"/>
      <w:marRight w:val="0"/>
      <w:marTop w:val="0"/>
      <w:marBottom w:val="0"/>
      <w:divBdr>
        <w:top w:val="none" w:sz="0" w:space="0" w:color="auto"/>
        <w:left w:val="none" w:sz="0" w:space="0" w:color="auto"/>
        <w:bottom w:val="none" w:sz="0" w:space="0" w:color="auto"/>
        <w:right w:val="none" w:sz="0" w:space="0" w:color="auto"/>
      </w:divBdr>
    </w:div>
    <w:div w:id="2063669749">
      <w:bodyDiv w:val="1"/>
      <w:marLeft w:val="0"/>
      <w:marRight w:val="0"/>
      <w:marTop w:val="0"/>
      <w:marBottom w:val="0"/>
      <w:divBdr>
        <w:top w:val="none" w:sz="0" w:space="0" w:color="auto"/>
        <w:left w:val="none" w:sz="0" w:space="0" w:color="auto"/>
        <w:bottom w:val="none" w:sz="0" w:space="0" w:color="auto"/>
        <w:right w:val="none" w:sz="0" w:space="0" w:color="auto"/>
      </w:divBdr>
      <w:divsChild>
        <w:div w:id="665209217">
          <w:marLeft w:val="480"/>
          <w:marRight w:val="0"/>
          <w:marTop w:val="0"/>
          <w:marBottom w:val="0"/>
          <w:divBdr>
            <w:top w:val="none" w:sz="0" w:space="0" w:color="auto"/>
            <w:left w:val="none" w:sz="0" w:space="0" w:color="auto"/>
            <w:bottom w:val="none" w:sz="0" w:space="0" w:color="auto"/>
            <w:right w:val="none" w:sz="0" w:space="0" w:color="auto"/>
          </w:divBdr>
          <w:divsChild>
            <w:div w:id="1664581423">
              <w:marLeft w:val="0"/>
              <w:marRight w:val="0"/>
              <w:marTop w:val="0"/>
              <w:marBottom w:val="0"/>
              <w:divBdr>
                <w:top w:val="none" w:sz="0" w:space="0" w:color="auto"/>
                <w:left w:val="none" w:sz="0" w:space="0" w:color="auto"/>
                <w:bottom w:val="none" w:sz="0" w:space="0" w:color="auto"/>
                <w:right w:val="none" w:sz="0" w:space="0" w:color="auto"/>
              </w:divBdr>
            </w:div>
            <w:div w:id="1698463223">
              <w:marLeft w:val="0"/>
              <w:marRight w:val="0"/>
              <w:marTop w:val="0"/>
              <w:marBottom w:val="0"/>
              <w:divBdr>
                <w:top w:val="none" w:sz="0" w:space="0" w:color="auto"/>
                <w:left w:val="none" w:sz="0" w:space="0" w:color="auto"/>
                <w:bottom w:val="none" w:sz="0" w:space="0" w:color="auto"/>
                <w:right w:val="none" w:sz="0" w:space="0" w:color="auto"/>
              </w:divBdr>
            </w:div>
            <w:div w:id="215119193">
              <w:marLeft w:val="0"/>
              <w:marRight w:val="0"/>
              <w:marTop w:val="0"/>
              <w:marBottom w:val="0"/>
              <w:divBdr>
                <w:top w:val="none" w:sz="0" w:space="0" w:color="auto"/>
                <w:left w:val="none" w:sz="0" w:space="0" w:color="auto"/>
                <w:bottom w:val="none" w:sz="0" w:space="0" w:color="auto"/>
                <w:right w:val="none" w:sz="0" w:space="0" w:color="auto"/>
              </w:divBdr>
            </w:div>
            <w:div w:id="50932058">
              <w:marLeft w:val="0"/>
              <w:marRight w:val="0"/>
              <w:marTop w:val="0"/>
              <w:marBottom w:val="0"/>
              <w:divBdr>
                <w:top w:val="none" w:sz="0" w:space="0" w:color="auto"/>
                <w:left w:val="none" w:sz="0" w:space="0" w:color="auto"/>
                <w:bottom w:val="none" w:sz="0" w:space="0" w:color="auto"/>
                <w:right w:val="none" w:sz="0" w:space="0" w:color="auto"/>
              </w:divBdr>
            </w:div>
            <w:div w:id="1751343698">
              <w:marLeft w:val="0"/>
              <w:marRight w:val="0"/>
              <w:marTop w:val="0"/>
              <w:marBottom w:val="0"/>
              <w:divBdr>
                <w:top w:val="none" w:sz="0" w:space="0" w:color="auto"/>
                <w:left w:val="none" w:sz="0" w:space="0" w:color="auto"/>
                <w:bottom w:val="none" w:sz="0" w:space="0" w:color="auto"/>
                <w:right w:val="none" w:sz="0" w:space="0" w:color="auto"/>
              </w:divBdr>
            </w:div>
            <w:div w:id="210268981">
              <w:marLeft w:val="0"/>
              <w:marRight w:val="0"/>
              <w:marTop w:val="0"/>
              <w:marBottom w:val="0"/>
              <w:divBdr>
                <w:top w:val="none" w:sz="0" w:space="0" w:color="auto"/>
                <w:left w:val="none" w:sz="0" w:space="0" w:color="auto"/>
                <w:bottom w:val="none" w:sz="0" w:space="0" w:color="auto"/>
                <w:right w:val="none" w:sz="0" w:space="0" w:color="auto"/>
              </w:divBdr>
            </w:div>
            <w:div w:id="1587886289">
              <w:marLeft w:val="0"/>
              <w:marRight w:val="0"/>
              <w:marTop w:val="0"/>
              <w:marBottom w:val="0"/>
              <w:divBdr>
                <w:top w:val="none" w:sz="0" w:space="0" w:color="auto"/>
                <w:left w:val="none" w:sz="0" w:space="0" w:color="auto"/>
                <w:bottom w:val="none" w:sz="0" w:space="0" w:color="auto"/>
                <w:right w:val="none" w:sz="0" w:space="0" w:color="auto"/>
              </w:divBdr>
            </w:div>
            <w:div w:id="846556891">
              <w:marLeft w:val="0"/>
              <w:marRight w:val="0"/>
              <w:marTop w:val="0"/>
              <w:marBottom w:val="0"/>
              <w:divBdr>
                <w:top w:val="none" w:sz="0" w:space="0" w:color="auto"/>
                <w:left w:val="none" w:sz="0" w:space="0" w:color="auto"/>
                <w:bottom w:val="none" w:sz="0" w:space="0" w:color="auto"/>
                <w:right w:val="none" w:sz="0" w:space="0" w:color="auto"/>
              </w:divBdr>
            </w:div>
            <w:div w:id="1933273503">
              <w:marLeft w:val="0"/>
              <w:marRight w:val="0"/>
              <w:marTop w:val="0"/>
              <w:marBottom w:val="0"/>
              <w:divBdr>
                <w:top w:val="none" w:sz="0" w:space="0" w:color="auto"/>
                <w:left w:val="none" w:sz="0" w:space="0" w:color="auto"/>
                <w:bottom w:val="none" w:sz="0" w:space="0" w:color="auto"/>
                <w:right w:val="none" w:sz="0" w:space="0" w:color="auto"/>
              </w:divBdr>
            </w:div>
            <w:div w:id="630130782">
              <w:marLeft w:val="0"/>
              <w:marRight w:val="0"/>
              <w:marTop w:val="0"/>
              <w:marBottom w:val="0"/>
              <w:divBdr>
                <w:top w:val="none" w:sz="0" w:space="0" w:color="auto"/>
                <w:left w:val="none" w:sz="0" w:space="0" w:color="auto"/>
                <w:bottom w:val="none" w:sz="0" w:space="0" w:color="auto"/>
                <w:right w:val="none" w:sz="0" w:space="0" w:color="auto"/>
              </w:divBdr>
            </w:div>
            <w:div w:id="2100253616">
              <w:marLeft w:val="0"/>
              <w:marRight w:val="0"/>
              <w:marTop w:val="0"/>
              <w:marBottom w:val="0"/>
              <w:divBdr>
                <w:top w:val="none" w:sz="0" w:space="0" w:color="auto"/>
                <w:left w:val="none" w:sz="0" w:space="0" w:color="auto"/>
                <w:bottom w:val="none" w:sz="0" w:space="0" w:color="auto"/>
                <w:right w:val="none" w:sz="0" w:space="0" w:color="auto"/>
              </w:divBdr>
            </w:div>
            <w:div w:id="967006769">
              <w:marLeft w:val="0"/>
              <w:marRight w:val="0"/>
              <w:marTop w:val="0"/>
              <w:marBottom w:val="0"/>
              <w:divBdr>
                <w:top w:val="none" w:sz="0" w:space="0" w:color="auto"/>
                <w:left w:val="none" w:sz="0" w:space="0" w:color="auto"/>
                <w:bottom w:val="none" w:sz="0" w:space="0" w:color="auto"/>
                <w:right w:val="none" w:sz="0" w:space="0" w:color="auto"/>
              </w:divBdr>
            </w:div>
            <w:div w:id="705643309">
              <w:marLeft w:val="0"/>
              <w:marRight w:val="0"/>
              <w:marTop w:val="0"/>
              <w:marBottom w:val="0"/>
              <w:divBdr>
                <w:top w:val="none" w:sz="0" w:space="0" w:color="auto"/>
                <w:left w:val="none" w:sz="0" w:space="0" w:color="auto"/>
                <w:bottom w:val="none" w:sz="0" w:space="0" w:color="auto"/>
                <w:right w:val="none" w:sz="0" w:space="0" w:color="auto"/>
              </w:divBdr>
            </w:div>
            <w:div w:id="728965429">
              <w:marLeft w:val="0"/>
              <w:marRight w:val="0"/>
              <w:marTop w:val="0"/>
              <w:marBottom w:val="0"/>
              <w:divBdr>
                <w:top w:val="none" w:sz="0" w:space="0" w:color="auto"/>
                <w:left w:val="none" w:sz="0" w:space="0" w:color="auto"/>
                <w:bottom w:val="none" w:sz="0" w:space="0" w:color="auto"/>
                <w:right w:val="none" w:sz="0" w:space="0" w:color="auto"/>
              </w:divBdr>
            </w:div>
            <w:div w:id="154343997">
              <w:marLeft w:val="0"/>
              <w:marRight w:val="0"/>
              <w:marTop w:val="0"/>
              <w:marBottom w:val="0"/>
              <w:divBdr>
                <w:top w:val="none" w:sz="0" w:space="0" w:color="auto"/>
                <w:left w:val="none" w:sz="0" w:space="0" w:color="auto"/>
                <w:bottom w:val="none" w:sz="0" w:space="0" w:color="auto"/>
                <w:right w:val="none" w:sz="0" w:space="0" w:color="auto"/>
              </w:divBdr>
            </w:div>
            <w:div w:id="497577174">
              <w:marLeft w:val="0"/>
              <w:marRight w:val="0"/>
              <w:marTop w:val="0"/>
              <w:marBottom w:val="0"/>
              <w:divBdr>
                <w:top w:val="none" w:sz="0" w:space="0" w:color="auto"/>
                <w:left w:val="none" w:sz="0" w:space="0" w:color="auto"/>
                <w:bottom w:val="none" w:sz="0" w:space="0" w:color="auto"/>
                <w:right w:val="none" w:sz="0" w:space="0" w:color="auto"/>
              </w:divBdr>
            </w:div>
            <w:div w:id="58989103">
              <w:marLeft w:val="0"/>
              <w:marRight w:val="0"/>
              <w:marTop w:val="0"/>
              <w:marBottom w:val="0"/>
              <w:divBdr>
                <w:top w:val="none" w:sz="0" w:space="0" w:color="auto"/>
                <w:left w:val="none" w:sz="0" w:space="0" w:color="auto"/>
                <w:bottom w:val="none" w:sz="0" w:space="0" w:color="auto"/>
                <w:right w:val="none" w:sz="0" w:space="0" w:color="auto"/>
              </w:divBdr>
            </w:div>
            <w:div w:id="6712076">
              <w:marLeft w:val="0"/>
              <w:marRight w:val="0"/>
              <w:marTop w:val="0"/>
              <w:marBottom w:val="0"/>
              <w:divBdr>
                <w:top w:val="none" w:sz="0" w:space="0" w:color="auto"/>
                <w:left w:val="none" w:sz="0" w:space="0" w:color="auto"/>
                <w:bottom w:val="none" w:sz="0" w:space="0" w:color="auto"/>
                <w:right w:val="none" w:sz="0" w:space="0" w:color="auto"/>
              </w:divBdr>
            </w:div>
            <w:div w:id="1098328507">
              <w:marLeft w:val="0"/>
              <w:marRight w:val="0"/>
              <w:marTop w:val="0"/>
              <w:marBottom w:val="0"/>
              <w:divBdr>
                <w:top w:val="none" w:sz="0" w:space="0" w:color="auto"/>
                <w:left w:val="none" w:sz="0" w:space="0" w:color="auto"/>
                <w:bottom w:val="none" w:sz="0" w:space="0" w:color="auto"/>
                <w:right w:val="none" w:sz="0" w:space="0" w:color="auto"/>
              </w:divBdr>
            </w:div>
            <w:div w:id="180320316">
              <w:marLeft w:val="0"/>
              <w:marRight w:val="0"/>
              <w:marTop w:val="0"/>
              <w:marBottom w:val="0"/>
              <w:divBdr>
                <w:top w:val="none" w:sz="0" w:space="0" w:color="auto"/>
                <w:left w:val="none" w:sz="0" w:space="0" w:color="auto"/>
                <w:bottom w:val="none" w:sz="0" w:space="0" w:color="auto"/>
                <w:right w:val="none" w:sz="0" w:space="0" w:color="auto"/>
              </w:divBdr>
            </w:div>
            <w:div w:id="1301492715">
              <w:marLeft w:val="0"/>
              <w:marRight w:val="0"/>
              <w:marTop w:val="0"/>
              <w:marBottom w:val="0"/>
              <w:divBdr>
                <w:top w:val="none" w:sz="0" w:space="0" w:color="auto"/>
                <w:left w:val="none" w:sz="0" w:space="0" w:color="auto"/>
                <w:bottom w:val="none" w:sz="0" w:space="0" w:color="auto"/>
                <w:right w:val="none" w:sz="0" w:space="0" w:color="auto"/>
              </w:divBdr>
            </w:div>
            <w:div w:id="1286696533">
              <w:marLeft w:val="0"/>
              <w:marRight w:val="0"/>
              <w:marTop w:val="0"/>
              <w:marBottom w:val="0"/>
              <w:divBdr>
                <w:top w:val="none" w:sz="0" w:space="0" w:color="auto"/>
                <w:left w:val="none" w:sz="0" w:space="0" w:color="auto"/>
                <w:bottom w:val="none" w:sz="0" w:space="0" w:color="auto"/>
                <w:right w:val="none" w:sz="0" w:space="0" w:color="auto"/>
              </w:divBdr>
            </w:div>
            <w:div w:id="134146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hyperlink" Target="https://doi.org/10.1126/scirobotics.abg5913" TargetMode="External"/><Relationship Id="rId39" Type="http://schemas.openxmlformats.org/officeDocument/2006/relationships/hyperlink" Target="https://doi.org/10.2514/6.2012-5012" TargetMode="External"/><Relationship Id="rId21" Type="http://schemas.microsoft.com/office/2014/relationships/chartEx" Target="charts/chartEx3.xml"/><Relationship Id="rId34" Type="http://schemas.openxmlformats.org/officeDocument/2006/relationships/hyperlink" Target="https://doi.org/10.1103/PhysRevFluids.2.090511" TargetMode="External"/><Relationship Id="rId42" Type="http://schemas.openxmlformats.org/officeDocument/2006/relationships/hyperlink" Target="https://doi.org/10.2514/6.2010-8233" TargetMode="External"/><Relationship Id="rId47" Type="http://schemas.openxmlformats.org/officeDocument/2006/relationships/hyperlink" Target="https://doi.org/10.1007/978-981-15-5183-3" TargetMode="External"/><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1.xml"/><Relationship Id="rId29" Type="http://schemas.openxmlformats.org/officeDocument/2006/relationships/hyperlink" Target="https://doi.org/10.2514/6.2023-1025" TargetMode="External"/><Relationship Id="rId11" Type="http://schemas.openxmlformats.org/officeDocument/2006/relationships/image" Target="media/image4.jpeg"/><Relationship Id="rId24" Type="http://schemas.openxmlformats.org/officeDocument/2006/relationships/chart" Target="charts/chart3.xml"/><Relationship Id="rId32" Type="http://schemas.openxmlformats.org/officeDocument/2006/relationships/hyperlink" Target="https://doi.org/10.1098/rsos.240758" TargetMode="External"/><Relationship Id="rId37" Type="http://schemas.openxmlformats.org/officeDocument/2006/relationships/hyperlink" Target="https://doi.org/10.1109/ICRA40945.2020.9197073" TargetMode="External"/><Relationship Id="rId40" Type="http://schemas.openxmlformats.org/officeDocument/2006/relationships/hyperlink" Target="https://doi.org/10.2514/1.J063302" TargetMode="External"/><Relationship Id="rId45" Type="http://schemas.openxmlformats.org/officeDocument/2006/relationships/hyperlink" Target="https://doi.org/10.1088/1748-3182/5/4/045009"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2.xml"/><Relationship Id="rId28" Type="http://schemas.openxmlformats.org/officeDocument/2006/relationships/hyperlink" Target="https://doi.org/10.2514/1.C032859" TargetMode="External"/><Relationship Id="rId36" Type="http://schemas.openxmlformats.org/officeDocument/2006/relationships/hyperlink" Target="https://doi.org/10.1115/1.4062438" TargetMode="External"/><Relationship Id="rId49" Type="http://schemas.openxmlformats.org/officeDocument/2006/relationships/chart" Target="charts/chart5.xml"/><Relationship Id="rId10" Type="http://schemas.openxmlformats.org/officeDocument/2006/relationships/image" Target="media/image3.jpeg"/><Relationship Id="rId19" Type="http://schemas.microsoft.com/office/2014/relationships/chartEx" Target="charts/chartEx2.xml"/><Relationship Id="rId31" Type="http://schemas.openxmlformats.org/officeDocument/2006/relationships/hyperlink" Target="https://doi.org/10.2514/6.2023-2111" TargetMode="External"/><Relationship Id="rId44" Type="http://schemas.openxmlformats.org/officeDocument/2006/relationships/hyperlink" Target="https://doi.org/10.4050/JAHS.57.012003"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hyperlink" Target="https://doi.org/10.1007/s10409-022-22111-x" TargetMode="External"/><Relationship Id="rId30" Type="http://schemas.openxmlformats.org/officeDocument/2006/relationships/hyperlink" Target="https://doi.org/10.2514/6.1997-1847" TargetMode="External"/><Relationship Id="rId35" Type="http://schemas.openxmlformats.org/officeDocument/2006/relationships/hyperlink" Target="https://doi.org/10.1007/s00348-014-1718-4" TargetMode="External"/><Relationship Id="rId43" Type="http://schemas.openxmlformats.org/officeDocument/2006/relationships/hyperlink" Target="https://doi.org/10.2514/1.50878" TargetMode="External"/><Relationship Id="rId48" Type="http://schemas.openxmlformats.org/officeDocument/2006/relationships/chart" Target="charts/chart4.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microsoft.com/office/2014/relationships/chartEx" Target="charts/chartEx1.xml"/><Relationship Id="rId25" Type="http://schemas.openxmlformats.org/officeDocument/2006/relationships/hyperlink" Target="https://doi.org/10.1126/scirobotics.abg5913" TargetMode="External"/><Relationship Id="rId33" Type="http://schemas.openxmlformats.org/officeDocument/2006/relationships/hyperlink" Target="https://doi.org/10.1109/CCDC.2015.7162628" TargetMode="External"/><Relationship Id="rId38" Type="http://schemas.openxmlformats.org/officeDocument/2006/relationships/hyperlink" Target="https://doi.org/10.1063/5.0125421" TargetMode="External"/><Relationship Id="rId46" Type="http://schemas.openxmlformats.org/officeDocument/2006/relationships/hyperlink" Target="https://doi.org/10.1088/0951-7715/25/1/C1" TargetMode="External"/><Relationship Id="rId20" Type="http://schemas.openxmlformats.org/officeDocument/2006/relationships/image" Target="media/image10.png"/><Relationship Id="rId41" Type="http://schemas.openxmlformats.org/officeDocument/2006/relationships/hyperlink" Target="https://doi.org/10.1016/j.renene.2011.03.027" TargetMode="Externa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hashwatsparsh\Documents\GitHub\samaraAnalysis\Positions_03.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hashwatsparsh\Documents\GitHub\samaraAnalysis\Seed%203%20Plots\Copy%20of%20sampleProperties_modified.xlsx" TargetMode="External"/><Relationship Id="rId2" Type="http://schemas.microsoft.com/office/2011/relationships/chartColorStyle" Target="colors5.xml"/><Relationship Id="rId1" Type="http://schemas.microsoft.com/office/2011/relationships/chartStyle" Target="style5.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hashwatsparsh\Documents\GitHub\samaraAnalysis\Seed%203%20Plots\Copy%20of%20sampleProperties_modified.xlsx" TargetMode="External"/><Relationship Id="rId2" Type="http://schemas.microsoft.com/office/2011/relationships/chartColorStyle" Target="colors6.xml"/><Relationship Id="rId1" Type="http://schemas.microsoft.com/office/2011/relationships/chartStyle" Target="style6.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hashwatsparsh\Documents\GitHub\samaraAnalysis\Seed%203%20Plots\Copy%20of%20sampleProperties_modified.xlsx" TargetMode="External"/><Relationship Id="rId2" Type="http://schemas.microsoft.com/office/2011/relationships/chartColorStyle" Target="colors7.xml"/><Relationship Id="rId1" Type="http://schemas.microsoft.com/office/2011/relationships/chartStyle" Target="style7.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hashwatsparsh\Documents\GitHub\samaraAnalysis\Seed%203%20Plots\Copy%20of%20sampleProperties_modified.xlsx" TargetMode="External"/><Relationship Id="rId2" Type="http://schemas.microsoft.com/office/2011/relationships/chartColorStyle" Target="colors8.xml"/><Relationship Id="rId1" Type="http://schemas.microsoft.com/office/2011/relationships/chartStyle" Target="style8.xml"/></Relationships>
</file>

<file path=word/charts/_rels/chartEx1.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Users\shashwatsparsh\Documents\GitHub\samaraAnalysis\Seed%203%20Plots\Stastical%20Study%20of%20Seed%20Properties.xlsx"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file:///\\Users\shashwatsparsh\Documents\GitHub\samaraAnalysis\Seed%203%20Plots\Stastical%20Study%20of%20Seed%20Properties.xlsx" TargetMode="External"/></Relationships>
</file>

<file path=word/charts/_rels/chartEx3.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oleObject" Target="file:///\\Users\shashwatsparsh\Documents\GitHub\samaraAnalysis\Seed%203%20Plots\Stastical%20Study%20of%20Seed%20Propert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3000" b="0" i="0" u="none" strike="noStrike" kern="1200" spc="0" baseline="0">
                <a:solidFill>
                  <a:schemeClr val="tx1">
                    <a:lumMod val="65000"/>
                    <a:lumOff val="35000"/>
                  </a:schemeClr>
                </a:solidFill>
                <a:latin typeface="+mn-lt"/>
                <a:ea typeface="+mn-ea"/>
                <a:cs typeface="+mn-cs"/>
              </a:defRPr>
            </a:pPr>
            <a:r>
              <a:rPr lang="en-US" sz="1800"/>
              <a:t>Normalized</a:t>
            </a:r>
            <a:r>
              <a:rPr lang="en-US" sz="1800" baseline="0"/>
              <a:t> Trajectory for Seed 3</a:t>
            </a:r>
          </a:p>
        </c:rich>
      </c:tx>
      <c:overlay val="0"/>
      <c:spPr>
        <a:noFill/>
        <a:ln>
          <a:noFill/>
        </a:ln>
        <a:effectLst/>
      </c:spPr>
      <c:txPr>
        <a:bodyPr rot="0" spcFirstLastPara="1" vertOverflow="ellipsis" vert="horz" wrap="square" anchor="ctr" anchorCtr="1"/>
        <a:lstStyle/>
        <a:p>
          <a:pPr>
            <a:defRPr sz="30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Positions_03!$C$1</c:f>
              <c:strCache>
                <c:ptCount val="1"/>
                <c:pt idx="0">
                  <c:v>xNorm</c:v>
                </c:pt>
              </c:strCache>
            </c:strRef>
          </c:tx>
          <c:spPr>
            <a:ln w="19050" cap="rnd">
              <a:solidFill>
                <a:srgbClr val="10BFBB"/>
              </a:solidFill>
              <a:round/>
            </a:ln>
            <a:effectLst/>
          </c:spPr>
          <c:marker>
            <c:symbol val="none"/>
          </c:marker>
          <c:xVal>
            <c:numRef>
              <c:f>Positions_03!$B$2:$B$1563</c:f>
              <c:numCache>
                <c:formatCode>General</c:formatCode>
                <c:ptCount val="1562"/>
                <c:pt idx="0">
                  <c:v>3.333333E-3</c:v>
                </c:pt>
                <c:pt idx="1">
                  <c:v>4.0025621268417596E-3</c:v>
                </c:pt>
                <c:pt idx="2">
                  <c:v>4.6717912536835297E-3</c:v>
                </c:pt>
                <c:pt idx="3">
                  <c:v>5.3410203805252998E-3</c:v>
                </c:pt>
                <c:pt idx="4">
                  <c:v>6.0102495073670699E-3</c:v>
                </c:pt>
                <c:pt idx="5">
                  <c:v>6.6794786342088399E-3</c:v>
                </c:pt>
                <c:pt idx="6">
                  <c:v>7.3487077610505996E-3</c:v>
                </c:pt>
                <c:pt idx="7">
                  <c:v>8.0179368878923706E-3</c:v>
                </c:pt>
                <c:pt idx="8">
                  <c:v>8.6871660147341406E-3</c:v>
                </c:pt>
                <c:pt idx="9">
                  <c:v>9.3563951415759107E-3</c:v>
                </c:pt>
                <c:pt idx="10">
                  <c:v>1.0025624268417599E-2</c:v>
                </c:pt>
                <c:pt idx="11">
                  <c:v>1.0694853395259401E-2</c:v>
                </c:pt>
                <c:pt idx="12">
                  <c:v>1.13640825221012E-2</c:v>
                </c:pt>
                <c:pt idx="13">
                  <c:v>1.2033311648942901E-2</c:v>
                </c:pt>
                <c:pt idx="14">
                  <c:v>1.27025407757847E-2</c:v>
                </c:pt>
                <c:pt idx="15">
                  <c:v>1.33717699026265E-2</c:v>
                </c:pt>
                <c:pt idx="16">
                  <c:v>1.4040999029468201E-2</c:v>
                </c:pt>
                <c:pt idx="17">
                  <c:v>1.471022815631E-2</c:v>
                </c:pt>
                <c:pt idx="18">
                  <c:v>1.53794572831518E-2</c:v>
                </c:pt>
                <c:pt idx="19">
                  <c:v>1.60486864099935E-2</c:v>
                </c:pt>
                <c:pt idx="20">
                  <c:v>1.6717915536835298E-2</c:v>
                </c:pt>
                <c:pt idx="21">
                  <c:v>1.73871446636771E-2</c:v>
                </c:pt>
                <c:pt idx="22">
                  <c:v>1.80563737905188E-2</c:v>
                </c:pt>
                <c:pt idx="23">
                  <c:v>1.8725602917360602E-2</c:v>
                </c:pt>
                <c:pt idx="24">
                  <c:v>1.9394832044202399E-2</c:v>
                </c:pt>
                <c:pt idx="25">
                  <c:v>2.0064061171044201E-2</c:v>
                </c:pt>
                <c:pt idx="26">
                  <c:v>2.0733290297885901E-2</c:v>
                </c:pt>
                <c:pt idx="27">
                  <c:v>2.1402519424727699E-2</c:v>
                </c:pt>
                <c:pt idx="28">
                  <c:v>2.2071748551569501E-2</c:v>
                </c:pt>
                <c:pt idx="29">
                  <c:v>2.2740977678411201E-2</c:v>
                </c:pt>
                <c:pt idx="30">
                  <c:v>2.3410206805252999E-2</c:v>
                </c:pt>
                <c:pt idx="31">
                  <c:v>2.40794359320948E-2</c:v>
                </c:pt>
                <c:pt idx="32">
                  <c:v>2.4748665058936501E-2</c:v>
                </c:pt>
                <c:pt idx="33">
                  <c:v>2.5417894185778299E-2</c:v>
                </c:pt>
                <c:pt idx="34">
                  <c:v>2.60871233126201E-2</c:v>
                </c:pt>
                <c:pt idx="35">
                  <c:v>2.6756352439461801E-2</c:v>
                </c:pt>
                <c:pt idx="36">
                  <c:v>2.7425581566303599E-2</c:v>
                </c:pt>
                <c:pt idx="37">
                  <c:v>2.80948106931454E-2</c:v>
                </c:pt>
                <c:pt idx="38">
                  <c:v>2.8764039819987101E-2</c:v>
                </c:pt>
                <c:pt idx="39">
                  <c:v>2.9433268946828899E-2</c:v>
                </c:pt>
                <c:pt idx="40">
                  <c:v>3.01024980736707E-2</c:v>
                </c:pt>
                <c:pt idx="41">
                  <c:v>3.0771727200512401E-2</c:v>
                </c:pt>
                <c:pt idx="42">
                  <c:v>3.1440956327354198E-2</c:v>
                </c:pt>
                <c:pt idx="43">
                  <c:v>3.2110185454196E-2</c:v>
                </c:pt>
                <c:pt idx="44">
                  <c:v>3.2779414581037697E-2</c:v>
                </c:pt>
                <c:pt idx="45">
                  <c:v>3.3448643707879498E-2</c:v>
                </c:pt>
                <c:pt idx="46">
                  <c:v>3.41178728347213E-2</c:v>
                </c:pt>
                <c:pt idx="47">
                  <c:v>3.4787101961563101E-2</c:v>
                </c:pt>
                <c:pt idx="48">
                  <c:v>3.5456331088404798E-2</c:v>
                </c:pt>
                <c:pt idx="49">
                  <c:v>3.6125560215246599E-2</c:v>
                </c:pt>
                <c:pt idx="50">
                  <c:v>3.6794789342088401E-2</c:v>
                </c:pt>
                <c:pt idx="51">
                  <c:v>3.7464018468930098E-2</c:v>
                </c:pt>
                <c:pt idx="52">
                  <c:v>3.8133247595771899E-2</c:v>
                </c:pt>
                <c:pt idx="53">
                  <c:v>3.88024767226137E-2</c:v>
                </c:pt>
                <c:pt idx="54">
                  <c:v>3.9471705849455398E-2</c:v>
                </c:pt>
                <c:pt idx="55">
                  <c:v>4.0140934976297199E-2</c:v>
                </c:pt>
                <c:pt idx="56">
                  <c:v>4.0810164103139E-2</c:v>
                </c:pt>
                <c:pt idx="57">
                  <c:v>4.1479393229980697E-2</c:v>
                </c:pt>
                <c:pt idx="58">
                  <c:v>4.2148622356822499E-2</c:v>
                </c:pt>
                <c:pt idx="59">
                  <c:v>4.28178514836643E-2</c:v>
                </c:pt>
                <c:pt idx="60">
                  <c:v>4.3487080610505997E-2</c:v>
                </c:pt>
                <c:pt idx="61">
                  <c:v>4.4156309737347799E-2</c:v>
                </c:pt>
                <c:pt idx="62">
                  <c:v>4.48255388641896E-2</c:v>
                </c:pt>
                <c:pt idx="63">
                  <c:v>4.5494767991031297E-2</c:v>
                </c:pt>
                <c:pt idx="64">
                  <c:v>4.6163997117873098E-2</c:v>
                </c:pt>
                <c:pt idx="65">
                  <c:v>4.68332262447149E-2</c:v>
                </c:pt>
                <c:pt idx="66">
                  <c:v>4.7502455371556597E-2</c:v>
                </c:pt>
                <c:pt idx="67">
                  <c:v>4.8171684498398398E-2</c:v>
                </c:pt>
                <c:pt idx="68">
                  <c:v>4.88409136252402E-2</c:v>
                </c:pt>
                <c:pt idx="69">
                  <c:v>4.9510142752082001E-2</c:v>
                </c:pt>
                <c:pt idx="70">
                  <c:v>5.0179371878923698E-2</c:v>
                </c:pt>
                <c:pt idx="71">
                  <c:v>5.0848601005765499E-2</c:v>
                </c:pt>
                <c:pt idx="72">
                  <c:v>5.1517830132607301E-2</c:v>
                </c:pt>
                <c:pt idx="73">
                  <c:v>5.2187059259448998E-2</c:v>
                </c:pt>
                <c:pt idx="74">
                  <c:v>5.2856288386290799E-2</c:v>
                </c:pt>
                <c:pt idx="75">
                  <c:v>5.3525517513132601E-2</c:v>
                </c:pt>
                <c:pt idx="76">
                  <c:v>5.4194746639974298E-2</c:v>
                </c:pt>
                <c:pt idx="77">
                  <c:v>5.4863975766816099E-2</c:v>
                </c:pt>
                <c:pt idx="78">
                  <c:v>5.55332048936579E-2</c:v>
                </c:pt>
                <c:pt idx="79">
                  <c:v>5.6202434020499598E-2</c:v>
                </c:pt>
                <c:pt idx="80">
                  <c:v>5.6871663147341399E-2</c:v>
                </c:pt>
                <c:pt idx="81">
                  <c:v>5.75408922741832E-2</c:v>
                </c:pt>
                <c:pt idx="82">
                  <c:v>5.8210121401024897E-2</c:v>
                </c:pt>
                <c:pt idx="83">
                  <c:v>5.8879350527866699E-2</c:v>
                </c:pt>
                <c:pt idx="84">
                  <c:v>5.95485796547085E-2</c:v>
                </c:pt>
                <c:pt idx="85">
                  <c:v>6.0217808781550197E-2</c:v>
                </c:pt>
                <c:pt idx="86">
                  <c:v>6.0887037908391999E-2</c:v>
                </c:pt>
                <c:pt idx="87">
                  <c:v>6.15562670352338E-2</c:v>
                </c:pt>
                <c:pt idx="88">
                  <c:v>6.2225496162075497E-2</c:v>
                </c:pt>
                <c:pt idx="89">
                  <c:v>6.2894725288917305E-2</c:v>
                </c:pt>
                <c:pt idx="90">
                  <c:v>6.35639544157591E-2</c:v>
                </c:pt>
                <c:pt idx="91">
                  <c:v>6.4233183542600894E-2</c:v>
                </c:pt>
                <c:pt idx="92">
                  <c:v>6.4902412669442605E-2</c:v>
                </c:pt>
                <c:pt idx="93">
                  <c:v>6.5571641796284399E-2</c:v>
                </c:pt>
                <c:pt idx="94">
                  <c:v>6.6240870923126194E-2</c:v>
                </c:pt>
                <c:pt idx="95">
                  <c:v>6.6910100049967905E-2</c:v>
                </c:pt>
                <c:pt idx="96">
                  <c:v>6.7579329176809699E-2</c:v>
                </c:pt>
                <c:pt idx="97">
                  <c:v>6.8248558303651494E-2</c:v>
                </c:pt>
                <c:pt idx="98">
                  <c:v>6.8917787430493205E-2</c:v>
                </c:pt>
                <c:pt idx="99">
                  <c:v>6.9587016557334999E-2</c:v>
                </c:pt>
                <c:pt idx="100">
                  <c:v>7.0256245684176793E-2</c:v>
                </c:pt>
                <c:pt idx="101">
                  <c:v>7.0925474811018505E-2</c:v>
                </c:pt>
                <c:pt idx="102">
                  <c:v>7.1594703937860299E-2</c:v>
                </c:pt>
                <c:pt idx="103">
                  <c:v>7.2263933064702093E-2</c:v>
                </c:pt>
                <c:pt idx="104">
                  <c:v>7.2933162191543804E-2</c:v>
                </c:pt>
                <c:pt idx="105">
                  <c:v>7.3602391318385599E-2</c:v>
                </c:pt>
                <c:pt idx="106">
                  <c:v>7.4271620445227393E-2</c:v>
                </c:pt>
                <c:pt idx="107">
                  <c:v>7.4940849572069104E-2</c:v>
                </c:pt>
                <c:pt idx="108">
                  <c:v>7.5610078698910899E-2</c:v>
                </c:pt>
                <c:pt idx="109">
                  <c:v>7.6279307825752707E-2</c:v>
                </c:pt>
                <c:pt idx="110">
                  <c:v>7.6948536952594404E-2</c:v>
                </c:pt>
                <c:pt idx="111">
                  <c:v>7.7617766079436198E-2</c:v>
                </c:pt>
                <c:pt idx="112">
                  <c:v>7.8286995206278007E-2</c:v>
                </c:pt>
                <c:pt idx="113">
                  <c:v>7.8956224333119704E-2</c:v>
                </c:pt>
                <c:pt idx="114">
                  <c:v>7.9625453459961498E-2</c:v>
                </c:pt>
                <c:pt idx="115">
                  <c:v>8.0294682586803307E-2</c:v>
                </c:pt>
                <c:pt idx="116">
                  <c:v>8.0963911713645101E-2</c:v>
                </c:pt>
                <c:pt idx="117">
                  <c:v>8.1633140840486798E-2</c:v>
                </c:pt>
                <c:pt idx="118">
                  <c:v>8.2302369967328606E-2</c:v>
                </c:pt>
                <c:pt idx="119">
                  <c:v>8.2971599094170401E-2</c:v>
                </c:pt>
                <c:pt idx="120">
                  <c:v>8.3640828221012098E-2</c:v>
                </c:pt>
                <c:pt idx="121">
                  <c:v>8.4310057347853906E-2</c:v>
                </c:pt>
                <c:pt idx="122">
                  <c:v>8.4979286474695701E-2</c:v>
                </c:pt>
                <c:pt idx="123">
                  <c:v>8.5648515601537398E-2</c:v>
                </c:pt>
                <c:pt idx="124">
                  <c:v>8.6317744728379206E-2</c:v>
                </c:pt>
                <c:pt idx="125">
                  <c:v>8.6986973855221E-2</c:v>
                </c:pt>
                <c:pt idx="126">
                  <c:v>8.7656202982062698E-2</c:v>
                </c:pt>
                <c:pt idx="127">
                  <c:v>8.8325432108904506E-2</c:v>
                </c:pt>
                <c:pt idx="128">
                  <c:v>8.89946612357463E-2</c:v>
                </c:pt>
                <c:pt idx="129">
                  <c:v>8.9663890362587997E-2</c:v>
                </c:pt>
                <c:pt idx="130">
                  <c:v>9.0333119489429806E-2</c:v>
                </c:pt>
                <c:pt idx="131">
                  <c:v>9.10023486162716E-2</c:v>
                </c:pt>
                <c:pt idx="132">
                  <c:v>9.1671577743113297E-2</c:v>
                </c:pt>
                <c:pt idx="133">
                  <c:v>9.2340806869955105E-2</c:v>
                </c:pt>
                <c:pt idx="134">
                  <c:v>9.30100359967969E-2</c:v>
                </c:pt>
                <c:pt idx="135">
                  <c:v>9.3679265123638694E-2</c:v>
                </c:pt>
                <c:pt idx="136">
                  <c:v>9.4348494250480405E-2</c:v>
                </c:pt>
                <c:pt idx="137">
                  <c:v>9.50177233773222E-2</c:v>
                </c:pt>
                <c:pt idx="138">
                  <c:v>9.5686952504163994E-2</c:v>
                </c:pt>
                <c:pt idx="139">
                  <c:v>9.6356181631005705E-2</c:v>
                </c:pt>
                <c:pt idx="140">
                  <c:v>9.7025410757847499E-2</c:v>
                </c:pt>
                <c:pt idx="141">
                  <c:v>9.7694639884689294E-2</c:v>
                </c:pt>
                <c:pt idx="142">
                  <c:v>9.8363869011531005E-2</c:v>
                </c:pt>
                <c:pt idx="143">
                  <c:v>9.9033098138372799E-2</c:v>
                </c:pt>
                <c:pt idx="144">
                  <c:v>9.9702327265214594E-2</c:v>
                </c:pt>
                <c:pt idx="145">
                  <c:v>0.100371556392056</c:v>
                </c:pt>
                <c:pt idx="146">
                  <c:v>0.101040785518898</c:v>
                </c:pt>
                <c:pt idx="147">
                  <c:v>0.10171001464573901</c:v>
                </c:pt>
                <c:pt idx="148">
                  <c:v>0.10237924377258099</c:v>
                </c:pt>
                <c:pt idx="149">
                  <c:v>0.103048472899423</c:v>
                </c:pt>
                <c:pt idx="150">
                  <c:v>0.103717702026265</c:v>
                </c:pt>
                <c:pt idx="151">
                  <c:v>0.104386931153106</c:v>
                </c:pt>
                <c:pt idx="152">
                  <c:v>0.105056160279948</c:v>
                </c:pt>
                <c:pt idx="153">
                  <c:v>0.10572538940678999</c:v>
                </c:pt>
                <c:pt idx="154">
                  <c:v>0.106394618533632</c:v>
                </c:pt>
                <c:pt idx="155">
                  <c:v>0.107063847660474</c:v>
                </c:pt>
                <c:pt idx="156">
                  <c:v>0.107733076787315</c:v>
                </c:pt>
                <c:pt idx="157">
                  <c:v>0.108402305914157</c:v>
                </c:pt>
                <c:pt idx="158">
                  <c:v>0.10907153504099899</c:v>
                </c:pt>
                <c:pt idx="159">
                  <c:v>0.109740764167841</c:v>
                </c:pt>
                <c:pt idx="160">
                  <c:v>0.110409993294682</c:v>
                </c:pt>
                <c:pt idx="161">
                  <c:v>0.111079222421524</c:v>
                </c:pt>
                <c:pt idx="162">
                  <c:v>0.111748451548366</c:v>
                </c:pt>
                <c:pt idx="163">
                  <c:v>0.11241768067520801</c:v>
                </c:pt>
                <c:pt idx="164">
                  <c:v>0.113086909802049</c:v>
                </c:pt>
                <c:pt idx="165">
                  <c:v>0.113756138928891</c:v>
                </c:pt>
                <c:pt idx="166">
                  <c:v>0.114425368055733</c:v>
                </c:pt>
                <c:pt idx="167">
                  <c:v>0.115094597182575</c:v>
                </c:pt>
                <c:pt idx="168">
                  <c:v>0.11576382630941701</c:v>
                </c:pt>
                <c:pt idx="169">
                  <c:v>0.116433055436258</c:v>
                </c:pt>
                <c:pt idx="170">
                  <c:v>0.1171022845631</c:v>
                </c:pt>
                <c:pt idx="171">
                  <c:v>0.117771513689942</c:v>
                </c:pt>
                <c:pt idx="172">
                  <c:v>0.118440742816784</c:v>
                </c:pt>
                <c:pt idx="173">
                  <c:v>0.11910997194362501</c:v>
                </c:pt>
                <c:pt idx="174">
                  <c:v>0.119779201070467</c:v>
                </c:pt>
                <c:pt idx="175">
                  <c:v>0.120448430197309</c:v>
                </c:pt>
                <c:pt idx="176">
                  <c:v>0.121117659324151</c:v>
                </c:pt>
                <c:pt idx="177">
                  <c:v>0.121786888450992</c:v>
                </c:pt>
                <c:pt idx="178">
                  <c:v>0.12245611757783401</c:v>
                </c:pt>
                <c:pt idx="179">
                  <c:v>0.12312534670467599</c:v>
                </c:pt>
                <c:pt idx="180">
                  <c:v>0.123794575831518</c:v>
                </c:pt>
                <c:pt idx="181">
                  <c:v>0.12446380495836</c:v>
                </c:pt>
                <c:pt idx="182">
                  <c:v>0.12513303408520099</c:v>
                </c:pt>
                <c:pt idx="183">
                  <c:v>0.12580226321204299</c:v>
                </c:pt>
                <c:pt idx="184">
                  <c:v>0.12647149233888499</c:v>
                </c:pt>
                <c:pt idx="185">
                  <c:v>0.127140721465727</c:v>
                </c:pt>
                <c:pt idx="186">
                  <c:v>0.127809950592568</c:v>
                </c:pt>
                <c:pt idx="187">
                  <c:v>0.12847917971941</c:v>
                </c:pt>
                <c:pt idx="188">
                  <c:v>0.12914840884625201</c:v>
                </c:pt>
                <c:pt idx="189">
                  <c:v>0.12981763797309401</c:v>
                </c:pt>
                <c:pt idx="190">
                  <c:v>0.13048686709993501</c:v>
                </c:pt>
                <c:pt idx="191">
                  <c:v>0.13115609622677701</c:v>
                </c:pt>
                <c:pt idx="192">
                  <c:v>0.13182532535361899</c:v>
                </c:pt>
                <c:pt idx="193">
                  <c:v>0.13249455448046099</c:v>
                </c:pt>
                <c:pt idx="194">
                  <c:v>0.13316378360730299</c:v>
                </c:pt>
                <c:pt idx="195">
                  <c:v>0.133833012734144</c:v>
                </c:pt>
                <c:pt idx="196">
                  <c:v>0.134502241860986</c:v>
                </c:pt>
                <c:pt idx="197">
                  <c:v>0.135171470987828</c:v>
                </c:pt>
                <c:pt idx="198">
                  <c:v>0.13584070011467</c:v>
                </c:pt>
                <c:pt idx="199">
                  <c:v>0.13650992924151101</c:v>
                </c:pt>
                <c:pt idx="200">
                  <c:v>0.13717915836835301</c:v>
                </c:pt>
                <c:pt idx="201">
                  <c:v>0.13784838749519501</c:v>
                </c:pt>
                <c:pt idx="202">
                  <c:v>0.13851761662203699</c:v>
                </c:pt>
                <c:pt idx="203">
                  <c:v>0.13918684574887799</c:v>
                </c:pt>
                <c:pt idx="204">
                  <c:v>0.13985607487571999</c:v>
                </c:pt>
                <c:pt idx="205">
                  <c:v>0.140525304002562</c:v>
                </c:pt>
                <c:pt idx="206">
                  <c:v>0.141194533129404</c:v>
                </c:pt>
                <c:pt idx="207">
                  <c:v>0.141863762256246</c:v>
                </c:pt>
                <c:pt idx="208">
                  <c:v>0.142532991383087</c:v>
                </c:pt>
                <c:pt idx="209">
                  <c:v>0.14320222050992901</c:v>
                </c:pt>
                <c:pt idx="210">
                  <c:v>0.14387144963677101</c:v>
                </c:pt>
                <c:pt idx="211">
                  <c:v>0.14454067876361301</c:v>
                </c:pt>
                <c:pt idx="212">
                  <c:v>0.14520990789045399</c:v>
                </c:pt>
                <c:pt idx="213">
                  <c:v>0.14587913701729599</c:v>
                </c:pt>
                <c:pt idx="214">
                  <c:v>0.14654836614413799</c:v>
                </c:pt>
                <c:pt idx="215">
                  <c:v>0.14721759527098</c:v>
                </c:pt>
                <c:pt idx="216">
                  <c:v>0.147886824397821</c:v>
                </c:pt>
                <c:pt idx="217">
                  <c:v>0.148556053524663</c:v>
                </c:pt>
                <c:pt idx="218">
                  <c:v>0.149225282651505</c:v>
                </c:pt>
                <c:pt idx="219">
                  <c:v>0.14989451177834701</c:v>
                </c:pt>
                <c:pt idx="220">
                  <c:v>0.15056374090518801</c:v>
                </c:pt>
                <c:pt idx="221">
                  <c:v>0.15123297003203001</c:v>
                </c:pt>
                <c:pt idx="222">
                  <c:v>0.15190219915887199</c:v>
                </c:pt>
                <c:pt idx="223">
                  <c:v>0.15257142828571399</c:v>
                </c:pt>
                <c:pt idx="224">
                  <c:v>0.15324065741255599</c:v>
                </c:pt>
                <c:pt idx="225">
                  <c:v>0.153909886539397</c:v>
                </c:pt>
                <c:pt idx="226">
                  <c:v>0.154579115666239</c:v>
                </c:pt>
                <c:pt idx="227">
                  <c:v>0.155248344793081</c:v>
                </c:pt>
                <c:pt idx="228">
                  <c:v>0.155917573919923</c:v>
                </c:pt>
                <c:pt idx="229">
                  <c:v>0.15658680304676401</c:v>
                </c:pt>
                <c:pt idx="230">
                  <c:v>0.15725603217360601</c:v>
                </c:pt>
                <c:pt idx="231">
                  <c:v>0.15792526130044801</c:v>
                </c:pt>
                <c:pt idx="232">
                  <c:v>0.15859449042729001</c:v>
                </c:pt>
                <c:pt idx="233">
                  <c:v>0.15926371955413099</c:v>
                </c:pt>
                <c:pt idx="234">
                  <c:v>0.15993294868097299</c:v>
                </c:pt>
                <c:pt idx="235">
                  <c:v>0.16060217780781499</c:v>
                </c:pt>
                <c:pt idx="236">
                  <c:v>0.161271406934657</c:v>
                </c:pt>
                <c:pt idx="237">
                  <c:v>0.161940636061499</c:v>
                </c:pt>
                <c:pt idx="238">
                  <c:v>0.16260986518834</c:v>
                </c:pt>
                <c:pt idx="239">
                  <c:v>0.16327909431518201</c:v>
                </c:pt>
                <c:pt idx="240">
                  <c:v>0.16394832344202401</c:v>
                </c:pt>
                <c:pt idx="241">
                  <c:v>0.16461755256886601</c:v>
                </c:pt>
                <c:pt idx="242">
                  <c:v>0.16528678169570701</c:v>
                </c:pt>
                <c:pt idx="243">
                  <c:v>0.16595601082254899</c:v>
                </c:pt>
                <c:pt idx="244">
                  <c:v>0.16662523994939099</c:v>
                </c:pt>
                <c:pt idx="245">
                  <c:v>0.16729446907623299</c:v>
                </c:pt>
                <c:pt idx="246">
                  <c:v>0.167963698203074</c:v>
                </c:pt>
                <c:pt idx="247">
                  <c:v>0.168632927329916</c:v>
                </c:pt>
                <c:pt idx="248">
                  <c:v>0.169302156456758</c:v>
                </c:pt>
                <c:pt idx="249">
                  <c:v>0.1699713855836</c:v>
                </c:pt>
                <c:pt idx="250">
                  <c:v>0.17064061471044201</c:v>
                </c:pt>
                <c:pt idx="251">
                  <c:v>0.17130984383728301</c:v>
                </c:pt>
                <c:pt idx="252">
                  <c:v>0.17197907296412501</c:v>
                </c:pt>
                <c:pt idx="253">
                  <c:v>0.17264830209096699</c:v>
                </c:pt>
                <c:pt idx="254">
                  <c:v>0.17331753121780899</c:v>
                </c:pt>
                <c:pt idx="255">
                  <c:v>0.17398676034464999</c:v>
                </c:pt>
                <c:pt idx="256">
                  <c:v>0.174655989471492</c:v>
                </c:pt>
                <c:pt idx="257">
                  <c:v>0.175325218598334</c:v>
                </c:pt>
                <c:pt idx="258">
                  <c:v>0.175994447725176</c:v>
                </c:pt>
                <c:pt idx="259">
                  <c:v>0.176663676852017</c:v>
                </c:pt>
                <c:pt idx="260">
                  <c:v>0.17733290597885901</c:v>
                </c:pt>
                <c:pt idx="261">
                  <c:v>0.17800213510570101</c:v>
                </c:pt>
                <c:pt idx="262">
                  <c:v>0.17867136423254301</c:v>
                </c:pt>
                <c:pt idx="263">
                  <c:v>0.17934059335938499</c:v>
                </c:pt>
                <c:pt idx="264">
                  <c:v>0.18000982248622599</c:v>
                </c:pt>
                <c:pt idx="265">
                  <c:v>0.18067905161306799</c:v>
                </c:pt>
                <c:pt idx="266">
                  <c:v>0.18134828073990999</c:v>
                </c:pt>
                <c:pt idx="267">
                  <c:v>0.182017509866752</c:v>
                </c:pt>
                <c:pt idx="268">
                  <c:v>0.182686738993593</c:v>
                </c:pt>
                <c:pt idx="269">
                  <c:v>0.183355968120435</c:v>
                </c:pt>
                <c:pt idx="270">
                  <c:v>0.18402519724727701</c:v>
                </c:pt>
                <c:pt idx="271">
                  <c:v>0.18469442637411901</c:v>
                </c:pt>
                <c:pt idx="272">
                  <c:v>0.18536365550096001</c:v>
                </c:pt>
                <c:pt idx="273">
                  <c:v>0.18603288462780199</c:v>
                </c:pt>
                <c:pt idx="274">
                  <c:v>0.18670211375464399</c:v>
                </c:pt>
                <c:pt idx="275">
                  <c:v>0.18737134288148599</c:v>
                </c:pt>
                <c:pt idx="276">
                  <c:v>0.18804057200832799</c:v>
                </c:pt>
                <c:pt idx="277">
                  <c:v>0.188709801135169</c:v>
                </c:pt>
                <c:pt idx="278">
                  <c:v>0.189379030262011</c:v>
                </c:pt>
                <c:pt idx="279">
                  <c:v>0.190048259388853</c:v>
                </c:pt>
                <c:pt idx="280">
                  <c:v>0.19071748851569501</c:v>
                </c:pt>
                <c:pt idx="281">
                  <c:v>0.19138671764253601</c:v>
                </c:pt>
                <c:pt idx="282">
                  <c:v>0.19205594676937801</c:v>
                </c:pt>
                <c:pt idx="283">
                  <c:v>0.19272517589622001</c:v>
                </c:pt>
                <c:pt idx="284">
                  <c:v>0.19339440502306199</c:v>
                </c:pt>
                <c:pt idx="285">
                  <c:v>0.19406363414990299</c:v>
                </c:pt>
                <c:pt idx="286">
                  <c:v>0.19473286327674499</c:v>
                </c:pt>
                <c:pt idx="287">
                  <c:v>0.195402092403587</c:v>
                </c:pt>
                <c:pt idx="288">
                  <c:v>0.196071321530429</c:v>
                </c:pt>
                <c:pt idx="289">
                  <c:v>0.19674055065727</c:v>
                </c:pt>
                <c:pt idx="290">
                  <c:v>0.197409779784112</c:v>
                </c:pt>
                <c:pt idx="291">
                  <c:v>0.19807900891095401</c:v>
                </c:pt>
                <c:pt idx="292">
                  <c:v>0.19874823803779601</c:v>
                </c:pt>
                <c:pt idx="293">
                  <c:v>0.19941746716463801</c:v>
                </c:pt>
                <c:pt idx="294">
                  <c:v>0.20008669629147899</c:v>
                </c:pt>
                <c:pt idx="295">
                  <c:v>0.20075592541832099</c:v>
                </c:pt>
                <c:pt idx="296">
                  <c:v>0.20142515454516299</c:v>
                </c:pt>
                <c:pt idx="297">
                  <c:v>0.202094383672005</c:v>
                </c:pt>
                <c:pt idx="298">
                  <c:v>0.202763612798846</c:v>
                </c:pt>
                <c:pt idx="299">
                  <c:v>0.203432841925688</c:v>
                </c:pt>
                <c:pt idx="300">
                  <c:v>0.20410207105253</c:v>
                </c:pt>
                <c:pt idx="301">
                  <c:v>0.20477130017937201</c:v>
                </c:pt>
                <c:pt idx="302">
                  <c:v>0.20544052930621301</c:v>
                </c:pt>
                <c:pt idx="303">
                  <c:v>0.20610975843305501</c:v>
                </c:pt>
                <c:pt idx="304">
                  <c:v>0.20677898755989699</c:v>
                </c:pt>
                <c:pt idx="305">
                  <c:v>0.20744821668673899</c:v>
                </c:pt>
                <c:pt idx="306">
                  <c:v>0.20811744581358099</c:v>
                </c:pt>
                <c:pt idx="307">
                  <c:v>0.208786674940422</c:v>
                </c:pt>
                <c:pt idx="308">
                  <c:v>0.209455904067264</c:v>
                </c:pt>
                <c:pt idx="309">
                  <c:v>0.210125133194106</c:v>
                </c:pt>
                <c:pt idx="310">
                  <c:v>0.210794362320948</c:v>
                </c:pt>
                <c:pt idx="311">
                  <c:v>0.21146359144778901</c:v>
                </c:pt>
                <c:pt idx="312">
                  <c:v>0.21213282057463101</c:v>
                </c:pt>
                <c:pt idx="313">
                  <c:v>0.21280204970147301</c:v>
                </c:pt>
                <c:pt idx="314">
                  <c:v>0.21347127882831499</c:v>
                </c:pt>
                <c:pt idx="315">
                  <c:v>0.21414050795515599</c:v>
                </c:pt>
                <c:pt idx="316">
                  <c:v>0.21480973708199799</c:v>
                </c:pt>
                <c:pt idx="317">
                  <c:v>0.21547896620883999</c:v>
                </c:pt>
                <c:pt idx="318">
                  <c:v>0.216148195335682</c:v>
                </c:pt>
                <c:pt idx="319">
                  <c:v>0.216817424462524</c:v>
                </c:pt>
                <c:pt idx="320">
                  <c:v>0.217486653589365</c:v>
                </c:pt>
                <c:pt idx="321">
                  <c:v>0.21815588271620701</c:v>
                </c:pt>
                <c:pt idx="322">
                  <c:v>0.21882511184304901</c:v>
                </c:pt>
                <c:pt idx="323">
                  <c:v>0.21949434096989101</c:v>
                </c:pt>
                <c:pt idx="324">
                  <c:v>0.22016357009673199</c:v>
                </c:pt>
                <c:pt idx="325">
                  <c:v>0.22083279922357399</c:v>
                </c:pt>
                <c:pt idx="326">
                  <c:v>0.22150202835041599</c:v>
                </c:pt>
                <c:pt idx="327">
                  <c:v>0.22217125747725799</c:v>
                </c:pt>
                <c:pt idx="328">
                  <c:v>0.222840486604099</c:v>
                </c:pt>
                <c:pt idx="329">
                  <c:v>0.223509715730941</c:v>
                </c:pt>
                <c:pt idx="330">
                  <c:v>0.224178944857783</c:v>
                </c:pt>
                <c:pt idx="331">
                  <c:v>0.224848173984625</c:v>
                </c:pt>
                <c:pt idx="332">
                  <c:v>0.22551740311146701</c:v>
                </c:pt>
                <c:pt idx="333">
                  <c:v>0.22618663223830801</c:v>
                </c:pt>
                <c:pt idx="334">
                  <c:v>0.22685586136515001</c:v>
                </c:pt>
                <c:pt idx="335">
                  <c:v>0.22752509049199199</c:v>
                </c:pt>
                <c:pt idx="336">
                  <c:v>0.22819431961883399</c:v>
                </c:pt>
                <c:pt idx="337">
                  <c:v>0.22886354874567499</c:v>
                </c:pt>
                <c:pt idx="338">
                  <c:v>0.229532777872517</c:v>
                </c:pt>
                <c:pt idx="339">
                  <c:v>0.230202006999359</c:v>
                </c:pt>
                <c:pt idx="340">
                  <c:v>0.230871236126201</c:v>
                </c:pt>
                <c:pt idx="341">
                  <c:v>0.231540465253042</c:v>
                </c:pt>
                <c:pt idx="342">
                  <c:v>0.23220969437988401</c:v>
                </c:pt>
                <c:pt idx="343">
                  <c:v>0.23287892350672601</c:v>
                </c:pt>
                <c:pt idx="344">
                  <c:v>0.23354815263356801</c:v>
                </c:pt>
                <c:pt idx="345">
                  <c:v>0.23421738176040999</c:v>
                </c:pt>
                <c:pt idx="346">
                  <c:v>0.23488661088725099</c:v>
                </c:pt>
                <c:pt idx="347">
                  <c:v>0.23555584001409299</c:v>
                </c:pt>
                <c:pt idx="348">
                  <c:v>0.236225069140935</c:v>
                </c:pt>
                <c:pt idx="349">
                  <c:v>0.236894298267777</c:v>
                </c:pt>
                <c:pt idx="350">
                  <c:v>0.237563527394618</c:v>
                </c:pt>
                <c:pt idx="351">
                  <c:v>0.23823275652146</c:v>
                </c:pt>
                <c:pt idx="352">
                  <c:v>0.23890198564830201</c:v>
                </c:pt>
                <c:pt idx="353">
                  <c:v>0.23957121477514401</c:v>
                </c:pt>
                <c:pt idx="354">
                  <c:v>0.24024044390198501</c:v>
                </c:pt>
                <c:pt idx="355">
                  <c:v>0.24090967302882699</c:v>
                </c:pt>
                <c:pt idx="356">
                  <c:v>0.24157890215566899</c:v>
                </c:pt>
                <c:pt idx="357">
                  <c:v>0.24224813128251099</c:v>
                </c:pt>
                <c:pt idx="358">
                  <c:v>0.24291736040935299</c:v>
                </c:pt>
                <c:pt idx="359">
                  <c:v>0.243586589536194</c:v>
                </c:pt>
                <c:pt idx="360">
                  <c:v>0.244255818663036</c:v>
                </c:pt>
                <c:pt idx="361">
                  <c:v>0.244925047789878</c:v>
                </c:pt>
                <c:pt idx="362">
                  <c:v>0.24559427691672001</c:v>
                </c:pt>
                <c:pt idx="363">
                  <c:v>0.24626350604356101</c:v>
                </c:pt>
                <c:pt idx="364">
                  <c:v>0.24693273517040301</c:v>
                </c:pt>
                <c:pt idx="365">
                  <c:v>0.24760196429724499</c:v>
                </c:pt>
                <c:pt idx="366">
                  <c:v>0.24827119342408699</c:v>
                </c:pt>
                <c:pt idx="367">
                  <c:v>0.24894042255092799</c:v>
                </c:pt>
                <c:pt idx="368">
                  <c:v>0.24960965167776999</c:v>
                </c:pt>
                <c:pt idx="369">
                  <c:v>0.25027888080461203</c:v>
                </c:pt>
                <c:pt idx="370">
                  <c:v>0.250948109931454</c:v>
                </c:pt>
                <c:pt idx="371">
                  <c:v>0.25161733905829597</c:v>
                </c:pt>
                <c:pt idx="372">
                  <c:v>0.25228656818513701</c:v>
                </c:pt>
                <c:pt idx="373">
                  <c:v>0.25295579731197898</c:v>
                </c:pt>
                <c:pt idx="374">
                  <c:v>0.25362502643882101</c:v>
                </c:pt>
                <c:pt idx="375">
                  <c:v>0.25429425556566299</c:v>
                </c:pt>
                <c:pt idx="376">
                  <c:v>0.25496348469250402</c:v>
                </c:pt>
                <c:pt idx="377">
                  <c:v>0.25563271381934599</c:v>
                </c:pt>
                <c:pt idx="378">
                  <c:v>0.25630194294618802</c:v>
                </c:pt>
                <c:pt idx="379">
                  <c:v>0.25697117207303</c:v>
                </c:pt>
                <c:pt idx="380">
                  <c:v>0.25764040119987103</c:v>
                </c:pt>
                <c:pt idx="381">
                  <c:v>0.258309630326713</c:v>
                </c:pt>
                <c:pt idx="382">
                  <c:v>0.25897885945355498</c:v>
                </c:pt>
                <c:pt idx="383">
                  <c:v>0.25964808858039701</c:v>
                </c:pt>
                <c:pt idx="384">
                  <c:v>0.26031731770723798</c:v>
                </c:pt>
                <c:pt idx="385">
                  <c:v>0.26098654683408001</c:v>
                </c:pt>
                <c:pt idx="386">
                  <c:v>0.26165577596092199</c:v>
                </c:pt>
                <c:pt idx="387">
                  <c:v>0.26232500508776402</c:v>
                </c:pt>
                <c:pt idx="388">
                  <c:v>0.26299423421460599</c:v>
                </c:pt>
                <c:pt idx="389">
                  <c:v>0.26366346334144702</c:v>
                </c:pt>
                <c:pt idx="390">
                  <c:v>0.264332692468289</c:v>
                </c:pt>
                <c:pt idx="391">
                  <c:v>0.26500192159513097</c:v>
                </c:pt>
                <c:pt idx="392">
                  <c:v>0.265671150721973</c:v>
                </c:pt>
                <c:pt idx="393">
                  <c:v>0.26634037984881398</c:v>
                </c:pt>
                <c:pt idx="394">
                  <c:v>0.26700960897565601</c:v>
                </c:pt>
                <c:pt idx="395">
                  <c:v>0.26767883810249798</c:v>
                </c:pt>
                <c:pt idx="396">
                  <c:v>0.26834806722934001</c:v>
                </c:pt>
                <c:pt idx="397">
                  <c:v>0.26901729635618099</c:v>
                </c:pt>
                <c:pt idx="398">
                  <c:v>0.26968652548302302</c:v>
                </c:pt>
                <c:pt idx="399">
                  <c:v>0.270355754609865</c:v>
                </c:pt>
                <c:pt idx="400">
                  <c:v>0.27102498373670703</c:v>
                </c:pt>
                <c:pt idx="401">
                  <c:v>0.271694212863549</c:v>
                </c:pt>
                <c:pt idx="402">
                  <c:v>0.27236344199038998</c:v>
                </c:pt>
                <c:pt idx="403">
                  <c:v>0.27303267111723201</c:v>
                </c:pt>
                <c:pt idx="404">
                  <c:v>0.27370190024407398</c:v>
                </c:pt>
                <c:pt idx="405">
                  <c:v>0.27437112937091601</c:v>
                </c:pt>
                <c:pt idx="406">
                  <c:v>0.27504035849775699</c:v>
                </c:pt>
                <c:pt idx="407">
                  <c:v>0.27570958762459902</c:v>
                </c:pt>
                <c:pt idx="408">
                  <c:v>0.27637881675144099</c:v>
                </c:pt>
                <c:pt idx="409">
                  <c:v>0.27704804587828302</c:v>
                </c:pt>
                <c:pt idx="410">
                  <c:v>0.277717275005124</c:v>
                </c:pt>
                <c:pt idx="411">
                  <c:v>0.27838650413196597</c:v>
                </c:pt>
                <c:pt idx="412">
                  <c:v>0.279055733258808</c:v>
                </c:pt>
                <c:pt idx="413">
                  <c:v>0.27972496238564998</c:v>
                </c:pt>
                <c:pt idx="414">
                  <c:v>0.28039419151249201</c:v>
                </c:pt>
                <c:pt idx="415">
                  <c:v>0.28106342063933298</c:v>
                </c:pt>
                <c:pt idx="416">
                  <c:v>0.28173264976617501</c:v>
                </c:pt>
                <c:pt idx="417">
                  <c:v>0.28240187889301699</c:v>
                </c:pt>
                <c:pt idx="418">
                  <c:v>0.28307110801985902</c:v>
                </c:pt>
                <c:pt idx="419">
                  <c:v>0.28374033714669999</c:v>
                </c:pt>
                <c:pt idx="420">
                  <c:v>0.28440956627354202</c:v>
                </c:pt>
                <c:pt idx="421">
                  <c:v>0.285078795400384</c:v>
                </c:pt>
                <c:pt idx="422">
                  <c:v>0.28574802452722597</c:v>
                </c:pt>
                <c:pt idx="423">
                  <c:v>0.28641725365406701</c:v>
                </c:pt>
                <c:pt idx="424">
                  <c:v>0.28708648278090898</c:v>
                </c:pt>
                <c:pt idx="425">
                  <c:v>0.28775571190775101</c:v>
                </c:pt>
                <c:pt idx="426">
                  <c:v>0.28842494103459299</c:v>
                </c:pt>
                <c:pt idx="427">
                  <c:v>0.28909417016143402</c:v>
                </c:pt>
                <c:pt idx="428">
                  <c:v>0.28976339928827599</c:v>
                </c:pt>
                <c:pt idx="429">
                  <c:v>0.29043262841511802</c:v>
                </c:pt>
                <c:pt idx="430">
                  <c:v>0.29110185754196</c:v>
                </c:pt>
                <c:pt idx="431">
                  <c:v>0.29177108666880203</c:v>
                </c:pt>
                <c:pt idx="432">
                  <c:v>0.292440315795643</c:v>
                </c:pt>
                <c:pt idx="433">
                  <c:v>0.29310954492248498</c:v>
                </c:pt>
                <c:pt idx="434">
                  <c:v>0.29377877404932701</c:v>
                </c:pt>
                <c:pt idx="435">
                  <c:v>0.29444800317616898</c:v>
                </c:pt>
                <c:pt idx="436">
                  <c:v>0.29511723230301001</c:v>
                </c:pt>
                <c:pt idx="437">
                  <c:v>0.29578646142985199</c:v>
                </c:pt>
                <c:pt idx="438">
                  <c:v>0.29645569055669402</c:v>
                </c:pt>
                <c:pt idx="439">
                  <c:v>0.29712491968353599</c:v>
                </c:pt>
                <c:pt idx="440">
                  <c:v>0.29779414881037702</c:v>
                </c:pt>
                <c:pt idx="441">
                  <c:v>0.298463377937219</c:v>
                </c:pt>
                <c:pt idx="442">
                  <c:v>0.29913260706406097</c:v>
                </c:pt>
                <c:pt idx="443">
                  <c:v>0.299801836190903</c:v>
                </c:pt>
                <c:pt idx="444">
                  <c:v>0.30047106531774498</c:v>
                </c:pt>
                <c:pt idx="445">
                  <c:v>0.30114029444458601</c:v>
                </c:pt>
                <c:pt idx="446">
                  <c:v>0.30180952357142798</c:v>
                </c:pt>
                <c:pt idx="447">
                  <c:v>0.30247875269827001</c:v>
                </c:pt>
                <c:pt idx="448">
                  <c:v>0.30314798182511199</c:v>
                </c:pt>
                <c:pt idx="449">
                  <c:v>0.30381721095195302</c:v>
                </c:pt>
                <c:pt idx="450">
                  <c:v>0.304486440078795</c:v>
                </c:pt>
                <c:pt idx="451">
                  <c:v>0.30515566920563703</c:v>
                </c:pt>
                <c:pt idx="452">
                  <c:v>0.305824898332479</c:v>
                </c:pt>
                <c:pt idx="453">
                  <c:v>0.30649412745932098</c:v>
                </c:pt>
                <c:pt idx="454">
                  <c:v>0.30716335658616201</c:v>
                </c:pt>
                <c:pt idx="455">
                  <c:v>0.30783258571300398</c:v>
                </c:pt>
                <c:pt idx="456">
                  <c:v>0.30850181483984601</c:v>
                </c:pt>
                <c:pt idx="457">
                  <c:v>0.30917104396668799</c:v>
                </c:pt>
                <c:pt idx="458">
                  <c:v>0.30984027309352902</c:v>
                </c:pt>
                <c:pt idx="459">
                  <c:v>0.31050950222037099</c:v>
                </c:pt>
                <c:pt idx="460">
                  <c:v>0.31117873134721302</c:v>
                </c:pt>
                <c:pt idx="461">
                  <c:v>0.311847960474055</c:v>
                </c:pt>
                <c:pt idx="462">
                  <c:v>0.31251718960089597</c:v>
                </c:pt>
                <c:pt idx="463">
                  <c:v>0.313186418727738</c:v>
                </c:pt>
                <c:pt idx="464">
                  <c:v>0.31385564785457998</c:v>
                </c:pt>
                <c:pt idx="465">
                  <c:v>0.31452487698142201</c:v>
                </c:pt>
                <c:pt idx="466">
                  <c:v>0.31519410610826298</c:v>
                </c:pt>
                <c:pt idx="467">
                  <c:v>0.31586333523510501</c:v>
                </c:pt>
                <c:pt idx="468">
                  <c:v>0.31653256436194699</c:v>
                </c:pt>
                <c:pt idx="469">
                  <c:v>0.31720179348878902</c:v>
                </c:pt>
                <c:pt idx="470">
                  <c:v>0.31787102261563099</c:v>
                </c:pt>
                <c:pt idx="471">
                  <c:v>0.31854025174247202</c:v>
                </c:pt>
                <c:pt idx="472">
                  <c:v>0.319209480869314</c:v>
                </c:pt>
                <c:pt idx="473">
                  <c:v>0.31987870999615597</c:v>
                </c:pt>
                <c:pt idx="474">
                  <c:v>0.320547939122998</c:v>
                </c:pt>
                <c:pt idx="475">
                  <c:v>0.32121716824983898</c:v>
                </c:pt>
                <c:pt idx="476">
                  <c:v>0.32188639737668101</c:v>
                </c:pt>
                <c:pt idx="477">
                  <c:v>0.32255562650352299</c:v>
                </c:pt>
                <c:pt idx="478">
                  <c:v>0.32322485563036502</c:v>
                </c:pt>
                <c:pt idx="479">
                  <c:v>0.32389408475720599</c:v>
                </c:pt>
                <c:pt idx="480">
                  <c:v>0.32456331388404802</c:v>
                </c:pt>
                <c:pt idx="481">
                  <c:v>0.32523254301089</c:v>
                </c:pt>
                <c:pt idx="482">
                  <c:v>0.32590177213773203</c:v>
                </c:pt>
                <c:pt idx="483">
                  <c:v>0.326571001264574</c:v>
                </c:pt>
                <c:pt idx="484">
                  <c:v>0.32724023039141498</c:v>
                </c:pt>
                <c:pt idx="485">
                  <c:v>0.32790945951825701</c:v>
                </c:pt>
                <c:pt idx="486">
                  <c:v>0.32857868864509898</c:v>
                </c:pt>
                <c:pt idx="487">
                  <c:v>0.32924791777194101</c:v>
                </c:pt>
                <c:pt idx="488">
                  <c:v>0.32991714689878199</c:v>
                </c:pt>
                <c:pt idx="489">
                  <c:v>0.33058637602562402</c:v>
                </c:pt>
                <c:pt idx="490">
                  <c:v>0.33125560515246599</c:v>
                </c:pt>
                <c:pt idx="491">
                  <c:v>0.33192483427930802</c:v>
                </c:pt>
                <c:pt idx="492">
                  <c:v>0.332594063406149</c:v>
                </c:pt>
                <c:pt idx="493">
                  <c:v>0.33326329253299097</c:v>
                </c:pt>
                <c:pt idx="494">
                  <c:v>0.333932521659833</c:v>
                </c:pt>
                <c:pt idx="495">
                  <c:v>0.33460175078667498</c:v>
                </c:pt>
                <c:pt idx="496">
                  <c:v>0.33527097991351701</c:v>
                </c:pt>
                <c:pt idx="497">
                  <c:v>0.33594020904035798</c:v>
                </c:pt>
                <c:pt idx="498">
                  <c:v>0.33660943816720001</c:v>
                </c:pt>
                <c:pt idx="499">
                  <c:v>0.33727866729404199</c:v>
                </c:pt>
                <c:pt idx="500">
                  <c:v>0.33794789642088402</c:v>
                </c:pt>
                <c:pt idx="501">
                  <c:v>0.338617125547725</c:v>
                </c:pt>
                <c:pt idx="502">
                  <c:v>0.33928635467456703</c:v>
                </c:pt>
                <c:pt idx="503">
                  <c:v>0.339955583801409</c:v>
                </c:pt>
                <c:pt idx="504">
                  <c:v>0.34062481292825098</c:v>
                </c:pt>
                <c:pt idx="505">
                  <c:v>0.34129404205509201</c:v>
                </c:pt>
                <c:pt idx="506">
                  <c:v>0.34196327118193398</c:v>
                </c:pt>
                <c:pt idx="507">
                  <c:v>0.34263250030877601</c:v>
                </c:pt>
                <c:pt idx="508">
                  <c:v>0.34330172943561799</c:v>
                </c:pt>
                <c:pt idx="509">
                  <c:v>0.34397095856245902</c:v>
                </c:pt>
                <c:pt idx="510">
                  <c:v>0.34464018768930099</c:v>
                </c:pt>
                <c:pt idx="511">
                  <c:v>0.34530941681614302</c:v>
                </c:pt>
                <c:pt idx="512">
                  <c:v>0.345978645942985</c:v>
                </c:pt>
                <c:pt idx="513">
                  <c:v>0.34664787506982703</c:v>
                </c:pt>
                <c:pt idx="514">
                  <c:v>0.347317104196668</c:v>
                </c:pt>
                <c:pt idx="515">
                  <c:v>0.34798633332350998</c:v>
                </c:pt>
                <c:pt idx="516">
                  <c:v>0.34865556245035201</c:v>
                </c:pt>
                <c:pt idx="517">
                  <c:v>0.34932479157719398</c:v>
                </c:pt>
                <c:pt idx="518">
                  <c:v>0.34999402070403501</c:v>
                </c:pt>
                <c:pt idx="519">
                  <c:v>0.35066324983087699</c:v>
                </c:pt>
                <c:pt idx="520">
                  <c:v>0.35133247895771902</c:v>
                </c:pt>
                <c:pt idx="521">
                  <c:v>0.35200170808456099</c:v>
                </c:pt>
                <c:pt idx="522">
                  <c:v>0.35267093721140202</c:v>
                </c:pt>
                <c:pt idx="523">
                  <c:v>0.353340166338244</c:v>
                </c:pt>
                <c:pt idx="524">
                  <c:v>0.35400939546508597</c:v>
                </c:pt>
                <c:pt idx="525">
                  <c:v>0.354678624591928</c:v>
                </c:pt>
                <c:pt idx="526">
                  <c:v>0.35534785371876998</c:v>
                </c:pt>
                <c:pt idx="527">
                  <c:v>0.35601708284561101</c:v>
                </c:pt>
                <c:pt idx="528">
                  <c:v>0.35668631197245299</c:v>
                </c:pt>
                <c:pt idx="529">
                  <c:v>0.35735554109929502</c:v>
                </c:pt>
                <c:pt idx="530">
                  <c:v>0.35802477022613699</c:v>
                </c:pt>
                <c:pt idx="531">
                  <c:v>0.35869399935297802</c:v>
                </c:pt>
                <c:pt idx="532">
                  <c:v>0.35936322847982</c:v>
                </c:pt>
                <c:pt idx="533">
                  <c:v>0.36003245760666203</c:v>
                </c:pt>
                <c:pt idx="534">
                  <c:v>0.360701686733504</c:v>
                </c:pt>
                <c:pt idx="535">
                  <c:v>0.36137091586034498</c:v>
                </c:pt>
                <c:pt idx="536">
                  <c:v>0.36204014498718701</c:v>
                </c:pt>
                <c:pt idx="537">
                  <c:v>0.36270937411402898</c:v>
                </c:pt>
                <c:pt idx="538">
                  <c:v>0.36337860324087101</c:v>
                </c:pt>
                <c:pt idx="539">
                  <c:v>0.36404783236771299</c:v>
                </c:pt>
                <c:pt idx="540">
                  <c:v>0.36471706149455402</c:v>
                </c:pt>
                <c:pt idx="541">
                  <c:v>0.36538629062139599</c:v>
                </c:pt>
                <c:pt idx="542">
                  <c:v>0.36605551974823802</c:v>
                </c:pt>
                <c:pt idx="543">
                  <c:v>0.36672474887508</c:v>
                </c:pt>
                <c:pt idx="544">
                  <c:v>0.36739397800192097</c:v>
                </c:pt>
                <c:pt idx="545">
                  <c:v>0.368063207128763</c:v>
                </c:pt>
                <c:pt idx="546">
                  <c:v>0.36873243625560498</c:v>
                </c:pt>
                <c:pt idx="547">
                  <c:v>0.36940166538244701</c:v>
                </c:pt>
                <c:pt idx="548">
                  <c:v>0.37007089450928798</c:v>
                </c:pt>
                <c:pt idx="549">
                  <c:v>0.37074012363613001</c:v>
                </c:pt>
                <c:pt idx="550">
                  <c:v>0.37140935276297199</c:v>
                </c:pt>
                <c:pt idx="551">
                  <c:v>0.37207858188981402</c:v>
                </c:pt>
                <c:pt idx="552">
                  <c:v>0.37274781101665599</c:v>
                </c:pt>
                <c:pt idx="553">
                  <c:v>0.37341704014349703</c:v>
                </c:pt>
                <c:pt idx="554">
                  <c:v>0.374086269270339</c:v>
                </c:pt>
                <c:pt idx="555">
                  <c:v>0.37475549839718098</c:v>
                </c:pt>
                <c:pt idx="556">
                  <c:v>0.37542472752402301</c:v>
                </c:pt>
                <c:pt idx="557">
                  <c:v>0.37609395665086398</c:v>
                </c:pt>
                <c:pt idx="558">
                  <c:v>0.37676318577770601</c:v>
                </c:pt>
                <c:pt idx="559">
                  <c:v>0.37743241490454799</c:v>
                </c:pt>
                <c:pt idx="560">
                  <c:v>0.37810164403139002</c:v>
                </c:pt>
                <c:pt idx="561">
                  <c:v>0.37877087315823099</c:v>
                </c:pt>
                <c:pt idx="562">
                  <c:v>0.37944010228507302</c:v>
                </c:pt>
                <c:pt idx="563">
                  <c:v>0.380109331411915</c:v>
                </c:pt>
                <c:pt idx="564">
                  <c:v>0.38077856053875703</c:v>
                </c:pt>
                <c:pt idx="565">
                  <c:v>0.381447789665599</c:v>
                </c:pt>
                <c:pt idx="566">
                  <c:v>0.38211701879243998</c:v>
                </c:pt>
                <c:pt idx="567">
                  <c:v>0.38278624791928201</c:v>
                </c:pt>
                <c:pt idx="568">
                  <c:v>0.38345547704612398</c:v>
                </c:pt>
                <c:pt idx="569">
                  <c:v>0.38412470617296601</c:v>
                </c:pt>
                <c:pt idx="570">
                  <c:v>0.38479393529980699</c:v>
                </c:pt>
                <c:pt idx="571">
                  <c:v>0.38546316442664902</c:v>
                </c:pt>
                <c:pt idx="572">
                  <c:v>0.38613239355349099</c:v>
                </c:pt>
                <c:pt idx="573">
                  <c:v>0.38680162268033302</c:v>
                </c:pt>
                <c:pt idx="574">
                  <c:v>0.387470851807174</c:v>
                </c:pt>
                <c:pt idx="575">
                  <c:v>0.38814008093401597</c:v>
                </c:pt>
                <c:pt idx="576">
                  <c:v>0.388809310060858</c:v>
                </c:pt>
                <c:pt idx="577">
                  <c:v>0.38947853918769998</c:v>
                </c:pt>
                <c:pt idx="578">
                  <c:v>0.39014776831454101</c:v>
                </c:pt>
                <c:pt idx="579">
                  <c:v>0.39081699744138299</c:v>
                </c:pt>
                <c:pt idx="580">
                  <c:v>0.39148622656822502</c:v>
                </c:pt>
                <c:pt idx="581">
                  <c:v>0.39215545569506699</c:v>
                </c:pt>
                <c:pt idx="582">
                  <c:v>0.39282468482190902</c:v>
                </c:pt>
                <c:pt idx="583">
                  <c:v>0.39349391394875</c:v>
                </c:pt>
                <c:pt idx="584">
                  <c:v>0.39416314307559203</c:v>
                </c:pt>
                <c:pt idx="585">
                  <c:v>0.394832372202434</c:v>
                </c:pt>
                <c:pt idx="586">
                  <c:v>0.39550160132927598</c:v>
                </c:pt>
                <c:pt idx="587">
                  <c:v>0.39617083045611701</c:v>
                </c:pt>
                <c:pt idx="588">
                  <c:v>0.39684005958295898</c:v>
                </c:pt>
                <c:pt idx="589">
                  <c:v>0.39750928870980101</c:v>
                </c:pt>
                <c:pt idx="590">
                  <c:v>0.39817851783664299</c:v>
                </c:pt>
                <c:pt idx="591">
                  <c:v>0.39884774696348402</c:v>
                </c:pt>
                <c:pt idx="592">
                  <c:v>0.39951697609032599</c:v>
                </c:pt>
                <c:pt idx="593">
                  <c:v>0.40018620521716802</c:v>
                </c:pt>
                <c:pt idx="594">
                  <c:v>0.40085543434401</c:v>
                </c:pt>
                <c:pt idx="595">
                  <c:v>0.40152466347085197</c:v>
                </c:pt>
                <c:pt idx="596">
                  <c:v>0.402193892597693</c:v>
                </c:pt>
                <c:pt idx="597">
                  <c:v>0.40286312172453498</c:v>
                </c:pt>
                <c:pt idx="598">
                  <c:v>0.40353235085137701</c:v>
                </c:pt>
                <c:pt idx="599">
                  <c:v>0.40420157997821898</c:v>
                </c:pt>
                <c:pt idx="600">
                  <c:v>0.40487080910506001</c:v>
                </c:pt>
                <c:pt idx="601">
                  <c:v>0.40554003823190199</c:v>
                </c:pt>
                <c:pt idx="602">
                  <c:v>0.40620926735874402</c:v>
                </c:pt>
                <c:pt idx="603">
                  <c:v>0.40687849648558599</c:v>
                </c:pt>
                <c:pt idx="604">
                  <c:v>0.40754772561242703</c:v>
                </c:pt>
                <c:pt idx="605">
                  <c:v>0.408216954739269</c:v>
                </c:pt>
                <c:pt idx="606">
                  <c:v>0.40888618386611097</c:v>
                </c:pt>
                <c:pt idx="607">
                  <c:v>0.40955541299295301</c:v>
                </c:pt>
                <c:pt idx="608">
                  <c:v>0.41022464211979498</c:v>
                </c:pt>
                <c:pt idx="609">
                  <c:v>0.41089387124663601</c:v>
                </c:pt>
                <c:pt idx="610">
                  <c:v>0.41156310037347799</c:v>
                </c:pt>
                <c:pt idx="611">
                  <c:v>0.41223232950032002</c:v>
                </c:pt>
                <c:pt idx="612">
                  <c:v>0.41290155862716199</c:v>
                </c:pt>
                <c:pt idx="613">
                  <c:v>0.41357078775400302</c:v>
                </c:pt>
                <c:pt idx="614">
                  <c:v>0.414240016880845</c:v>
                </c:pt>
                <c:pt idx="615">
                  <c:v>0.41490924600768703</c:v>
                </c:pt>
                <c:pt idx="616">
                  <c:v>0.415578475134529</c:v>
                </c:pt>
                <c:pt idx="617">
                  <c:v>0.41624770426136998</c:v>
                </c:pt>
                <c:pt idx="618">
                  <c:v>0.41691693338821201</c:v>
                </c:pt>
                <c:pt idx="619">
                  <c:v>0.41758616251505398</c:v>
                </c:pt>
                <c:pt idx="620">
                  <c:v>0.41825539164189601</c:v>
                </c:pt>
                <c:pt idx="621">
                  <c:v>0.41892462076873799</c:v>
                </c:pt>
                <c:pt idx="622">
                  <c:v>0.41959384989557902</c:v>
                </c:pt>
                <c:pt idx="623">
                  <c:v>0.42026307902242099</c:v>
                </c:pt>
                <c:pt idx="624">
                  <c:v>0.42093230814926302</c:v>
                </c:pt>
                <c:pt idx="625">
                  <c:v>0.421601537276105</c:v>
                </c:pt>
                <c:pt idx="626">
                  <c:v>0.42227076640294597</c:v>
                </c:pt>
                <c:pt idx="627">
                  <c:v>0.422939995529788</c:v>
                </c:pt>
                <c:pt idx="628">
                  <c:v>0.42360922465662998</c:v>
                </c:pt>
                <c:pt idx="629">
                  <c:v>0.42427845378347201</c:v>
                </c:pt>
                <c:pt idx="630">
                  <c:v>0.42494768291031298</c:v>
                </c:pt>
                <c:pt idx="631">
                  <c:v>0.42561691203715502</c:v>
                </c:pt>
                <c:pt idx="632">
                  <c:v>0.42628614116399699</c:v>
                </c:pt>
                <c:pt idx="633">
                  <c:v>0.42695537029083902</c:v>
                </c:pt>
                <c:pt idx="634">
                  <c:v>0.427624599417681</c:v>
                </c:pt>
                <c:pt idx="635">
                  <c:v>0.42829382854452203</c:v>
                </c:pt>
                <c:pt idx="636">
                  <c:v>0.428963057671364</c:v>
                </c:pt>
                <c:pt idx="637">
                  <c:v>0.42963228679820598</c:v>
                </c:pt>
                <c:pt idx="638">
                  <c:v>0.43030151592504801</c:v>
                </c:pt>
                <c:pt idx="639">
                  <c:v>0.43097074505188898</c:v>
                </c:pt>
                <c:pt idx="640">
                  <c:v>0.43163997417873101</c:v>
                </c:pt>
                <c:pt idx="641">
                  <c:v>0.43230920330557299</c:v>
                </c:pt>
                <c:pt idx="642">
                  <c:v>0.43297843243241502</c:v>
                </c:pt>
                <c:pt idx="643">
                  <c:v>0.43364766155925599</c:v>
                </c:pt>
                <c:pt idx="644">
                  <c:v>0.43431689068609802</c:v>
                </c:pt>
                <c:pt idx="645">
                  <c:v>0.43498611981294</c:v>
                </c:pt>
                <c:pt idx="646">
                  <c:v>0.43565534893978197</c:v>
                </c:pt>
                <c:pt idx="647">
                  <c:v>0.436324578066623</c:v>
                </c:pt>
                <c:pt idx="648">
                  <c:v>0.43699380719346498</c:v>
                </c:pt>
                <c:pt idx="649">
                  <c:v>0.43766303632030701</c:v>
                </c:pt>
                <c:pt idx="650">
                  <c:v>0.43833226544714898</c:v>
                </c:pt>
                <c:pt idx="651">
                  <c:v>0.43900149457399101</c:v>
                </c:pt>
                <c:pt idx="652">
                  <c:v>0.43967072370083199</c:v>
                </c:pt>
                <c:pt idx="653">
                  <c:v>0.44033995282767402</c:v>
                </c:pt>
                <c:pt idx="654">
                  <c:v>0.44100918195451599</c:v>
                </c:pt>
                <c:pt idx="655">
                  <c:v>0.44167841108135802</c:v>
                </c:pt>
                <c:pt idx="656">
                  <c:v>0.442347640208199</c:v>
                </c:pt>
                <c:pt idx="657">
                  <c:v>0.44301686933504097</c:v>
                </c:pt>
                <c:pt idx="658">
                  <c:v>0.44368609846188301</c:v>
                </c:pt>
                <c:pt idx="659">
                  <c:v>0.44435532758872498</c:v>
                </c:pt>
                <c:pt idx="660">
                  <c:v>0.44502455671556601</c:v>
                </c:pt>
                <c:pt idx="661">
                  <c:v>0.44569378584240799</c:v>
                </c:pt>
                <c:pt idx="662">
                  <c:v>0.44636301496925002</c:v>
                </c:pt>
                <c:pt idx="663">
                  <c:v>0.44703224409609199</c:v>
                </c:pt>
                <c:pt idx="664">
                  <c:v>0.44770147322293402</c:v>
                </c:pt>
                <c:pt idx="665">
                  <c:v>0.448370702349775</c:v>
                </c:pt>
                <c:pt idx="666">
                  <c:v>0.44903993147661703</c:v>
                </c:pt>
                <c:pt idx="667">
                  <c:v>0.449709160603459</c:v>
                </c:pt>
                <c:pt idx="668">
                  <c:v>0.45037838973030098</c:v>
                </c:pt>
                <c:pt idx="669">
                  <c:v>0.45104761885714201</c:v>
                </c:pt>
                <c:pt idx="670">
                  <c:v>0.45171684798398398</c:v>
                </c:pt>
                <c:pt idx="671">
                  <c:v>0.45238607711082601</c:v>
                </c:pt>
                <c:pt idx="672">
                  <c:v>0.45305530623766799</c:v>
                </c:pt>
                <c:pt idx="673">
                  <c:v>0.45372453536450902</c:v>
                </c:pt>
                <c:pt idx="674">
                  <c:v>0.45439376449135099</c:v>
                </c:pt>
                <c:pt idx="675">
                  <c:v>0.45506299361819302</c:v>
                </c:pt>
                <c:pt idx="676">
                  <c:v>0.455732222745035</c:v>
                </c:pt>
                <c:pt idx="677">
                  <c:v>0.45640145187187697</c:v>
                </c:pt>
                <c:pt idx="678">
                  <c:v>0.457070680998718</c:v>
                </c:pt>
                <c:pt idx="679">
                  <c:v>0.45773991012555998</c:v>
                </c:pt>
                <c:pt idx="680">
                  <c:v>0.45840913925240201</c:v>
                </c:pt>
                <c:pt idx="681">
                  <c:v>0.45907836837924398</c:v>
                </c:pt>
                <c:pt idx="682">
                  <c:v>0.45974759750608502</c:v>
                </c:pt>
                <c:pt idx="683">
                  <c:v>0.46041682663292699</c:v>
                </c:pt>
                <c:pt idx="684">
                  <c:v>0.46108605575976902</c:v>
                </c:pt>
                <c:pt idx="685">
                  <c:v>0.46175528488661099</c:v>
                </c:pt>
                <c:pt idx="686">
                  <c:v>0.46242451401345203</c:v>
                </c:pt>
                <c:pt idx="687">
                  <c:v>0.463093743140294</c:v>
                </c:pt>
                <c:pt idx="688">
                  <c:v>0.46376297226713598</c:v>
                </c:pt>
                <c:pt idx="689">
                  <c:v>0.46443220139397801</c:v>
                </c:pt>
                <c:pt idx="690">
                  <c:v>0.46510143052081998</c:v>
                </c:pt>
                <c:pt idx="691">
                  <c:v>0.46577065964766101</c:v>
                </c:pt>
                <c:pt idx="692">
                  <c:v>0.46643988877450299</c:v>
                </c:pt>
                <c:pt idx="693">
                  <c:v>0.46710911790134502</c:v>
                </c:pt>
                <c:pt idx="694">
                  <c:v>0.46777834702818699</c:v>
                </c:pt>
                <c:pt idx="695">
                  <c:v>0.46844757615502802</c:v>
                </c:pt>
                <c:pt idx="696">
                  <c:v>0.46911680528187</c:v>
                </c:pt>
                <c:pt idx="697">
                  <c:v>0.46978603440871203</c:v>
                </c:pt>
                <c:pt idx="698">
                  <c:v>0.470455263535554</c:v>
                </c:pt>
                <c:pt idx="699">
                  <c:v>0.47112449266239498</c:v>
                </c:pt>
                <c:pt idx="700">
                  <c:v>0.47179372178923701</c:v>
                </c:pt>
                <c:pt idx="701">
                  <c:v>0.47246295091607898</c:v>
                </c:pt>
                <c:pt idx="702">
                  <c:v>0.47313218004292101</c:v>
                </c:pt>
                <c:pt idx="703">
                  <c:v>0.47380140916976299</c:v>
                </c:pt>
                <c:pt idx="704">
                  <c:v>0.47447063829660402</c:v>
                </c:pt>
                <c:pt idx="705">
                  <c:v>0.47513986742344599</c:v>
                </c:pt>
                <c:pt idx="706">
                  <c:v>0.47580909655028802</c:v>
                </c:pt>
                <c:pt idx="707">
                  <c:v>0.47647832567713</c:v>
                </c:pt>
                <c:pt idx="708">
                  <c:v>0.47714755480397097</c:v>
                </c:pt>
                <c:pt idx="709">
                  <c:v>0.477816783930813</c:v>
                </c:pt>
                <c:pt idx="710">
                  <c:v>0.47848601305765498</c:v>
                </c:pt>
                <c:pt idx="711">
                  <c:v>0.47915524218449701</c:v>
                </c:pt>
                <c:pt idx="712">
                  <c:v>0.47982447131133799</c:v>
                </c:pt>
                <c:pt idx="713">
                  <c:v>0.48049370043818002</c:v>
                </c:pt>
                <c:pt idx="714">
                  <c:v>0.48116292956502199</c:v>
                </c:pt>
                <c:pt idx="715">
                  <c:v>0.48183215869186402</c:v>
                </c:pt>
                <c:pt idx="716">
                  <c:v>0.482501387818706</c:v>
                </c:pt>
                <c:pt idx="717">
                  <c:v>0.48317061694554703</c:v>
                </c:pt>
                <c:pt idx="718">
                  <c:v>0.483839846072389</c:v>
                </c:pt>
                <c:pt idx="719">
                  <c:v>0.48450907519923098</c:v>
                </c:pt>
                <c:pt idx="720">
                  <c:v>0.48517830432607301</c:v>
                </c:pt>
                <c:pt idx="721">
                  <c:v>0.48584753345291398</c:v>
                </c:pt>
                <c:pt idx="722">
                  <c:v>0.48651676257975601</c:v>
                </c:pt>
                <c:pt idx="723">
                  <c:v>0.48718599170659799</c:v>
                </c:pt>
                <c:pt idx="724">
                  <c:v>0.48785522083344002</c:v>
                </c:pt>
                <c:pt idx="725">
                  <c:v>0.48852444996028099</c:v>
                </c:pt>
                <c:pt idx="726">
                  <c:v>0.48919367908712302</c:v>
                </c:pt>
                <c:pt idx="727">
                  <c:v>0.489862908213965</c:v>
                </c:pt>
                <c:pt idx="728">
                  <c:v>0.49053213734080697</c:v>
                </c:pt>
                <c:pt idx="729">
                  <c:v>0.491201366467648</c:v>
                </c:pt>
                <c:pt idx="730">
                  <c:v>0.49187059559448998</c:v>
                </c:pt>
                <c:pt idx="731">
                  <c:v>0.49253982472133201</c:v>
                </c:pt>
                <c:pt idx="732">
                  <c:v>0.49320905384817398</c:v>
                </c:pt>
                <c:pt idx="733">
                  <c:v>0.49387828297501601</c:v>
                </c:pt>
                <c:pt idx="734">
                  <c:v>0.49454751210185699</c:v>
                </c:pt>
                <c:pt idx="735">
                  <c:v>0.49521674122869902</c:v>
                </c:pt>
                <c:pt idx="736">
                  <c:v>0.49588597035554099</c:v>
                </c:pt>
                <c:pt idx="737">
                  <c:v>0.49655519948238303</c:v>
                </c:pt>
                <c:pt idx="738">
                  <c:v>0.497224428609224</c:v>
                </c:pt>
                <c:pt idx="739">
                  <c:v>0.49789365773606598</c:v>
                </c:pt>
                <c:pt idx="740">
                  <c:v>0.49856288686290801</c:v>
                </c:pt>
                <c:pt idx="741">
                  <c:v>0.49923211598974998</c:v>
                </c:pt>
                <c:pt idx="742">
                  <c:v>0.49990134511659101</c:v>
                </c:pt>
                <c:pt idx="743">
                  <c:v>0.50057057424343299</c:v>
                </c:pt>
                <c:pt idx="744">
                  <c:v>0.50123980337027496</c:v>
                </c:pt>
                <c:pt idx="745">
                  <c:v>0.50190903249711705</c:v>
                </c:pt>
                <c:pt idx="746">
                  <c:v>0.50257826162395902</c:v>
                </c:pt>
                <c:pt idx="747">
                  <c:v>0.5032474907508</c:v>
                </c:pt>
                <c:pt idx="748">
                  <c:v>0.50391671987764197</c:v>
                </c:pt>
                <c:pt idx="749">
                  <c:v>0.50458594900448395</c:v>
                </c:pt>
                <c:pt idx="750">
                  <c:v>0.50525517813132603</c:v>
                </c:pt>
                <c:pt idx="751">
                  <c:v>0.50592440725816701</c:v>
                </c:pt>
                <c:pt idx="752">
                  <c:v>0.50659363638500898</c:v>
                </c:pt>
                <c:pt idx="753">
                  <c:v>0.50726286551185096</c:v>
                </c:pt>
                <c:pt idx="754">
                  <c:v>0.50793209463869304</c:v>
                </c:pt>
                <c:pt idx="755">
                  <c:v>0.50860132376553502</c:v>
                </c:pt>
                <c:pt idx="756">
                  <c:v>0.50927055289237599</c:v>
                </c:pt>
                <c:pt idx="757">
                  <c:v>0.50993978201921797</c:v>
                </c:pt>
                <c:pt idx="758">
                  <c:v>0.51060901114606005</c:v>
                </c:pt>
                <c:pt idx="759">
                  <c:v>0.51127824027290203</c:v>
                </c:pt>
                <c:pt idx="760">
                  <c:v>0.511947469399743</c:v>
                </c:pt>
                <c:pt idx="761">
                  <c:v>0.51261669852658498</c:v>
                </c:pt>
                <c:pt idx="762">
                  <c:v>0.51328592765342695</c:v>
                </c:pt>
                <c:pt idx="763">
                  <c:v>0.51395515678026904</c:v>
                </c:pt>
                <c:pt idx="764">
                  <c:v>0.51462438590711002</c:v>
                </c:pt>
                <c:pt idx="765">
                  <c:v>0.51529361503395199</c:v>
                </c:pt>
                <c:pt idx="766">
                  <c:v>0.51596284416079397</c:v>
                </c:pt>
                <c:pt idx="767">
                  <c:v>0.51663207328763605</c:v>
                </c:pt>
                <c:pt idx="768">
                  <c:v>0.51730130241447703</c:v>
                </c:pt>
                <c:pt idx="769">
                  <c:v>0.517970531541319</c:v>
                </c:pt>
                <c:pt idx="770">
                  <c:v>0.51863976066816098</c:v>
                </c:pt>
                <c:pt idx="771">
                  <c:v>0.51930898979500295</c:v>
                </c:pt>
                <c:pt idx="772">
                  <c:v>0.51997821892184504</c:v>
                </c:pt>
                <c:pt idx="773">
                  <c:v>0.52064744804868601</c:v>
                </c:pt>
                <c:pt idx="774">
                  <c:v>0.52131667717552799</c:v>
                </c:pt>
                <c:pt idx="775">
                  <c:v>0.52198590630236996</c:v>
                </c:pt>
                <c:pt idx="776">
                  <c:v>0.52265513542921205</c:v>
                </c:pt>
                <c:pt idx="777">
                  <c:v>0.52332436455605302</c:v>
                </c:pt>
                <c:pt idx="778">
                  <c:v>0.523993593682895</c:v>
                </c:pt>
                <c:pt idx="779">
                  <c:v>0.52466282280973697</c:v>
                </c:pt>
                <c:pt idx="780">
                  <c:v>0.52533205193657895</c:v>
                </c:pt>
                <c:pt idx="781">
                  <c:v>0.52600128106342003</c:v>
                </c:pt>
                <c:pt idx="782">
                  <c:v>0.52667051019026201</c:v>
                </c:pt>
                <c:pt idx="783">
                  <c:v>0.52733973931710398</c:v>
                </c:pt>
                <c:pt idx="784">
                  <c:v>0.52800896844394596</c:v>
                </c:pt>
                <c:pt idx="785">
                  <c:v>0.52867819757078804</c:v>
                </c:pt>
                <c:pt idx="786">
                  <c:v>0.52934742669762902</c:v>
                </c:pt>
                <c:pt idx="787">
                  <c:v>0.53001665582447099</c:v>
                </c:pt>
                <c:pt idx="788">
                  <c:v>0.53068588495131297</c:v>
                </c:pt>
                <c:pt idx="789">
                  <c:v>0.53135511407815506</c:v>
                </c:pt>
                <c:pt idx="790">
                  <c:v>0.53202434320499603</c:v>
                </c:pt>
                <c:pt idx="791">
                  <c:v>0.53269357233183801</c:v>
                </c:pt>
                <c:pt idx="792">
                  <c:v>0.53336280145867998</c:v>
                </c:pt>
                <c:pt idx="793">
                  <c:v>0.53403203058552196</c:v>
                </c:pt>
                <c:pt idx="794">
                  <c:v>0.53470125971236304</c:v>
                </c:pt>
                <c:pt idx="795">
                  <c:v>0.53537048883920502</c:v>
                </c:pt>
                <c:pt idx="796">
                  <c:v>0.53603971796604699</c:v>
                </c:pt>
                <c:pt idx="797">
                  <c:v>0.53670894709288897</c:v>
                </c:pt>
                <c:pt idx="798">
                  <c:v>0.53737817621973105</c:v>
                </c:pt>
                <c:pt idx="799">
                  <c:v>0.53804740534657203</c:v>
                </c:pt>
                <c:pt idx="800">
                  <c:v>0.538716634473414</c:v>
                </c:pt>
                <c:pt idx="801">
                  <c:v>0.53938586360025598</c:v>
                </c:pt>
                <c:pt idx="802">
                  <c:v>0.54005509272709795</c:v>
                </c:pt>
                <c:pt idx="803">
                  <c:v>0.54072432185393904</c:v>
                </c:pt>
                <c:pt idx="804">
                  <c:v>0.54139355098078101</c:v>
                </c:pt>
                <c:pt idx="805">
                  <c:v>0.54206278010762299</c:v>
                </c:pt>
                <c:pt idx="806">
                  <c:v>0.54273200923446496</c:v>
                </c:pt>
                <c:pt idx="807">
                  <c:v>0.54340123836130605</c:v>
                </c:pt>
                <c:pt idx="808">
                  <c:v>0.54407046748814802</c:v>
                </c:pt>
                <c:pt idx="809">
                  <c:v>0.54473969661499</c:v>
                </c:pt>
                <c:pt idx="810">
                  <c:v>0.54540892574183197</c:v>
                </c:pt>
                <c:pt idx="811">
                  <c:v>0.54607815486867395</c:v>
                </c:pt>
                <c:pt idx="812">
                  <c:v>0.54674738399551503</c:v>
                </c:pt>
                <c:pt idx="813">
                  <c:v>0.54741661312235701</c:v>
                </c:pt>
                <c:pt idx="814">
                  <c:v>0.54808584224919898</c:v>
                </c:pt>
                <c:pt idx="815">
                  <c:v>0.54875507137604096</c:v>
                </c:pt>
                <c:pt idx="816">
                  <c:v>0.54942430050288205</c:v>
                </c:pt>
                <c:pt idx="817">
                  <c:v>0.55009352962972402</c:v>
                </c:pt>
                <c:pt idx="818">
                  <c:v>0.550762758756566</c:v>
                </c:pt>
                <c:pt idx="819">
                  <c:v>0.55143198788340797</c:v>
                </c:pt>
                <c:pt idx="820">
                  <c:v>0.55210121701024995</c:v>
                </c:pt>
                <c:pt idx="821">
                  <c:v>0.55277044613709103</c:v>
                </c:pt>
                <c:pt idx="822">
                  <c:v>0.55343967526393301</c:v>
                </c:pt>
                <c:pt idx="823">
                  <c:v>0.55410890439077498</c:v>
                </c:pt>
                <c:pt idx="824">
                  <c:v>0.55477813351761696</c:v>
                </c:pt>
                <c:pt idx="825">
                  <c:v>0.55544736264445804</c:v>
                </c:pt>
                <c:pt idx="826">
                  <c:v>0.55611659177130002</c:v>
                </c:pt>
                <c:pt idx="827">
                  <c:v>0.55678582089814199</c:v>
                </c:pt>
                <c:pt idx="828">
                  <c:v>0.55745505002498397</c:v>
                </c:pt>
                <c:pt idx="829">
                  <c:v>0.55812427915182505</c:v>
                </c:pt>
                <c:pt idx="830">
                  <c:v>0.55879350827866703</c:v>
                </c:pt>
                <c:pt idx="831">
                  <c:v>0.559462737405509</c:v>
                </c:pt>
                <c:pt idx="832">
                  <c:v>0.56013196653235098</c:v>
                </c:pt>
                <c:pt idx="833">
                  <c:v>0.56080119565919295</c:v>
                </c:pt>
                <c:pt idx="834">
                  <c:v>0.56147042478603404</c:v>
                </c:pt>
                <c:pt idx="835">
                  <c:v>0.56213965391287601</c:v>
                </c:pt>
                <c:pt idx="836">
                  <c:v>0.56280888303971799</c:v>
                </c:pt>
                <c:pt idx="837">
                  <c:v>0.56347811216655996</c:v>
                </c:pt>
                <c:pt idx="838">
                  <c:v>0.56414734129340105</c:v>
                </c:pt>
                <c:pt idx="839">
                  <c:v>0.56481657042024302</c:v>
                </c:pt>
                <c:pt idx="840">
                  <c:v>0.565485799547085</c:v>
                </c:pt>
                <c:pt idx="841">
                  <c:v>0.56615502867392697</c:v>
                </c:pt>
                <c:pt idx="842">
                  <c:v>0.56682425780076795</c:v>
                </c:pt>
                <c:pt idx="843">
                  <c:v>0.56749348692761004</c:v>
                </c:pt>
                <c:pt idx="844">
                  <c:v>0.56816271605445201</c:v>
                </c:pt>
                <c:pt idx="845">
                  <c:v>0.56883194518129399</c:v>
                </c:pt>
                <c:pt idx="846">
                  <c:v>0.56950117430813496</c:v>
                </c:pt>
                <c:pt idx="847">
                  <c:v>0.57017040343497705</c:v>
                </c:pt>
                <c:pt idx="848">
                  <c:v>0.57083963256181902</c:v>
                </c:pt>
                <c:pt idx="849">
                  <c:v>0.571508861688661</c:v>
                </c:pt>
                <c:pt idx="850">
                  <c:v>0.57217809081550297</c:v>
                </c:pt>
                <c:pt idx="851">
                  <c:v>0.57284731994234395</c:v>
                </c:pt>
                <c:pt idx="852">
                  <c:v>0.57351654906918603</c:v>
                </c:pt>
                <c:pt idx="853">
                  <c:v>0.57418577819602801</c:v>
                </c:pt>
                <c:pt idx="854">
                  <c:v>0.57485500732286998</c:v>
                </c:pt>
                <c:pt idx="855">
                  <c:v>0.57552423644971096</c:v>
                </c:pt>
                <c:pt idx="856">
                  <c:v>0.57619346557655304</c:v>
                </c:pt>
                <c:pt idx="857">
                  <c:v>0.57686269470339502</c:v>
                </c:pt>
                <c:pt idx="858">
                  <c:v>0.57753192383023699</c:v>
                </c:pt>
                <c:pt idx="859">
                  <c:v>0.57820115295707797</c:v>
                </c:pt>
                <c:pt idx="860">
                  <c:v>0.57887038208392005</c:v>
                </c:pt>
                <c:pt idx="861">
                  <c:v>0.57953961121076203</c:v>
                </c:pt>
                <c:pt idx="862">
                  <c:v>0.580208840337604</c:v>
                </c:pt>
                <c:pt idx="863">
                  <c:v>0.58087806946444598</c:v>
                </c:pt>
                <c:pt idx="864">
                  <c:v>0.58154729859128695</c:v>
                </c:pt>
                <c:pt idx="865">
                  <c:v>0.58221652771812904</c:v>
                </c:pt>
                <c:pt idx="866">
                  <c:v>0.58288575684497101</c:v>
                </c:pt>
                <c:pt idx="867">
                  <c:v>0.58355498597181299</c:v>
                </c:pt>
                <c:pt idx="868">
                  <c:v>0.58422421509865397</c:v>
                </c:pt>
                <c:pt idx="869">
                  <c:v>0.58489344422549605</c:v>
                </c:pt>
                <c:pt idx="870">
                  <c:v>0.58556267335233803</c:v>
                </c:pt>
                <c:pt idx="871">
                  <c:v>0.58623190247918</c:v>
                </c:pt>
                <c:pt idx="872">
                  <c:v>0.58690113160602098</c:v>
                </c:pt>
                <c:pt idx="873">
                  <c:v>0.58757036073286295</c:v>
                </c:pt>
                <c:pt idx="874">
                  <c:v>0.58823958985970504</c:v>
                </c:pt>
                <c:pt idx="875">
                  <c:v>0.58890881898654701</c:v>
                </c:pt>
                <c:pt idx="876">
                  <c:v>0.58957804811338799</c:v>
                </c:pt>
                <c:pt idx="877">
                  <c:v>0.59024727724022996</c:v>
                </c:pt>
                <c:pt idx="878">
                  <c:v>0.59091650636707205</c:v>
                </c:pt>
                <c:pt idx="879">
                  <c:v>0.59158573549391402</c:v>
                </c:pt>
                <c:pt idx="880">
                  <c:v>0.592254964620756</c:v>
                </c:pt>
                <c:pt idx="881">
                  <c:v>0.59292419374759697</c:v>
                </c:pt>
                <c:pt idx="882">
                  <c:v>0.59359342287443895</c:v>
                </c:pt>
                <c:pt idx="883">
                  <c:v>0.59426265200128103</c:v>
                </c:pt>
                <c:pt idx="884">
                  <c:v>0.59493188112812301</c:v>
                </c:pt>
                <c:pt idx="885">
                  <c:v>0.59560111025496398</c:v>
                </c:pt>
                <c:pt idx="886">
                  <c:v>0.59627033938180596</c:v>
                </c:pt>
                <c:pt idx="887">
                  <c:v>0.59693956850864804</c:v>
                </c:pt>
                <c:pt idx="888">
                  <c:v>0.59760879763549002</c:v>
                </c:pt>
                <c:pt idx="889">
                  <c:v>0.59827802676233099</c:v>
                </c:pt>
                <c:pt idx="890">
                  <c:v>0.59894725588917297</c:v>
                </c:pt>
                <c:pt idx="891">
                  <c:v>0.59961648501601506</c:v>
                </c:pt>
                <c:pt idx="892">
                  <c:v>0.60028571414285703</c:v>
                </c:pt>
                <c:pt idx="893">
                  <c:v>0.600954943269699</c:v>
                </c:pt>
                <c:pt idx="894">
                  <c:v>0.60162417239653998</c:v>
                </c:pt>
                <c:pt idx="895">
                  <c:v>0.60229340152338195</c:v>
                </c:pt>
                <c:pt idx="896">
                  <c:v>0.60296263065022404</c:v>
                </c:pt>
                <c:pt idx="897">
                  <c:v>0.60363185977706602</c:v>
                </c:pt>
                <c:pt idx="898">
                  <c:v>0.60430108890390699</c:v>
                </c:pt>
                <c:pt idx="899">
                  <c:v>0.60497031803074897</c:v>
                </c:pt>
                <c:pt idx="900">
                  <c:v>0.60563954715759105</c:v>
                </c:pt>
                <c:pt idx="901">
                  <c:v>0.60630877628443303</c:v>
                </c:pt>
                <c:pt idx="902">
                  <c:v>0.606978005411274</c:v>
                </c:pt>
                <c:pt idx="903">
                  <c:v>0.60764723453811598</c:v>
                </c:pt>
                <c:pt idx="904">
                  <c:v>0.60831646366495795</c:v>
                </c:pt>
                <c:pt idx="905">
                  <c:v>0.60898569279180004</c:v>
                </c:pt>
                <c:pt idx="906">
                  <c:v>0.60965492191864201</c:v>
                </c:pt>
                <c:pt idx="907">
                  <c:v>0.61032415104548299</c:v>
                </c:pt>
                <c:pt idx="908">
                  <c:v>0.61099338017232496</c:v>
                </c:pt>
                <c:pt idx="909">
                  <c:v>0.61166260929916705</c:v>
                </c:pt>
                <c:pt idx="910">
                  <c:v>0.61233183842600902</c:v>
                </c:pt>
                <c:pt idx="911">
                  <c:v>0.61300106755285</c:v>
                </c:pt>
                <c:pt idx="912">
                  <c:v>0.61367029667969197</c:v>
                </c:pt>
                <c:pt idx="913">
                  <c:v>0.61433952580653395</c:v>
                </c:pt>
                <c:pt idx="914">
                  <c:v>0.61500875493337603</c:v>
                </c:pt>
                <c:pt idx="915">
                  <c:v>0.61567798406021701</c:v>
                </c:pt>
                <c:pt idx="916">
                  <c:v>0.61634721318705898</c:v>
                </c:pt>
                <c:pt idx="917">
                  <c:v>0.61701644231390096</c:v>
                </c:pt>
                <c:pt idx="918">
                  <c:v>0.61768567144074304</c:v>
                </c:pt>
                <c:pt idx="919">
                  <c:v>0.61835490056758402</c:v>
                </c:pt>
                <c:pt idx="920">
                  <c:v>0.619024129694426</c:v>
                </c:pt>
                <c:pt idx="921">
                  <c:v>0.61969335882126797</c:v>
                </c:pt>
                <c:pt idx="922">
                  <c:v>0.62036258794810994</c:v>
                </c:pt>
                <c:pt idx="923">
                  <c:v>0.62103181707495203</c:v>
                </c:pt>
                <c:pt idx="924">
                  <c:v>0.62170104620179301</c:v>
                </c:pt>
                <c:pt idx="925">
                  <c:v>0.62237027532863498</c:v>
                </c:pt>
                <c:pt idx="926">
                  <c:v>0.62303950445547696</c:v>
                </c:pt>
                <c:pt idx="927">
                  <c:v>0.62370873358231904</c:v>
                </c:pt>
                <c:pt idx="928">
                  <c:v>0.62437796270916002</c:v>
                </c:pt>
                <c:pt idx="929">
                  <c:v>0.62504719183600199</c:v>
                </c:pt>
                <c:pt idx="930">
                  <c:v>0.62571642096284397</c:v>
                </c:pt>
                <c:pt idx="931">
                  <c:v>0.62638565008968605</c:v>
                </c:pt>
                <c:pt idx="932">
                  <c:v>0.62705487921652703</c:v>
                </c:pt>
                <c:pt idx="933">
                  <c:v>0.627724108343369</c:v>
                </c:pt>
                <c:pt idx="934">
                  <c:v>0.62839333747021098</c:v>
                </c:pt>
                <c:pt idx="935">
                  <c:v>0.62906256659705295</c:v>
                </c:pt>
                <c:pt idx="936">
                  <c:v>0.62973179572389504</c:v>
                </c:pt>
                <c:pt idx="937">
                  <c:v>0.63040102485073601</c:v>
                </c:pt>
                <c:pt idx="938">
                  <c:v>0.63107025397757799</c:v>
                </c:pt>
                <c:pt idx="939">
                  <c:v>0.63173948310441996</c:v>
                </c:pt>
                <c:pt idx="940">
                  <c:v>0.63240871223126205</c:v>
                </c:pt>
                <c:pt idx="941">
                  <c:v>0.63307794135810302</c:v>
                </c:pt>
                <c:pt idx="942">
                  <c:v>0.633747170484945</c:v>
                </c:pt>
                <c:pt idx="943">
                  <c:v>0.63441639961178697</c:v>
                </c:pt>
                <c:pt idx="944">
                  <c:v>0.63508562873862895</c:v>
                </c:pt>
                <c:pt idx="945">
                  <c:v>0.63575485786547004</c:v>
                </c:pt>
                <c:pt idx="946">
                  <c:v>0.63642408699231201</c:v>
                </c:pt>
                <c:pt idx="947">
                  <c:v>0.63709331611915399</c:v>
                </c:pt>
                <c:pt idx="948">
                  <c:v>0.63776254524599596</c:v>
                </c:pt>
                <c:pt idx="949">
                  <c:v>0.63843177437283805</c:v>
                </c:pt>
                <c:pt idx="950">
                  <c:v>0.63910100349967902</c:v>
                </c:pt>
                <c:pt idx="951">
                  <c:v>0.639770232626521</c:v>
                </c:pt>
                <c:pt idx="952">
                  <c:v>0.64043946175336297</c:v>
                </c:pt>
                <c:pt idx="953">
                  <c:v>0.64110869088020495</c:v>
                </c:pt>
                <c:pt idx="954">
                  <c:v>0.64177792000704603</c:v>
                </c:pt>
                <c:pt idx="955">
                  <c:v>0.64244714913388801</c:v>
                </c:pt>
                <c:pt idx="956">
                  <c:v>0.64311637826072998</c:v>
                </c:pt>
                <c:pt idx="957">
                  <c:v>0.64378560738757196</c:v>
                </c:pt>
                <c:pt idx="958">
                  <c:v>0.64445483651441304</c:v>
                </c:pt>
                <c:pt idx="959">
                  <c:v>0.64512406564125502</c:v>
                </c:pt>
                <c:pt idx="960">
                  <c:v>0.64579329476809699</c:v>
                </c:pt>
                <c:pt idx="961">
                  <c:v>0.64646252389493897</c:v>
                </c:pt>
                <c:pt idx="962">
                  <c:v>0.64713175302178005</c:v>
                </c:pt>
                <c:pt idx="963">
                  <c:v>0.64780098214862203</c:v>
                </c:pt>
                <c:pt idx="964">
                  <c:v>0.648470211275464</c:v>
                </c:pt>
                <c:pt idx="965">
                  <c:v>0.64913944040230598</c:v>
                </c:pt>
                <c:pt idx="966">
                  <c:v>0.64980866952914795</c:v>
                </c:pt>
                <c:pt idx="967">
                  <c:v>0.65047789865598904</c:v>
                </c:pt>
                <c:pt idx="968">
                  <c:v>0.65114712778283101</c:v>
                </c:pt>
                <c:pt idx="969">
                  <c:v>0.65181635690967299</c:v>
                </c:pt>
                <c:pt idx="970">
                  <c:v>0.65248558603651496</c:v>
                </c:pt>
                <c:pt idx="971">
                  <c:v>0.65315481516335605</c:v>
                </c:pt>
                <c:pt idx="972">
                  <c:v>0.65382404429019803</c:v>
                </c:pt>
                <c:pt idx="973">
                  <c:v>0.65449327341704</c:v>
                </c:pt>
                <c:pt idx="974">
                  <c:v>0.65516250254388197</c:v>
                </c:pt>
                <c:pt idx="975">
                  <c:v>0.65583173167072395</c:v>
                </c:pt>
                <c:pt idx="976">
                  <c:v>0.65650096079756504</c:v>
                </c:pt>
                <c:pt idx="977">
                  <c:v>0.65717018992440701</c:v>
                </c:pt>
                <c:pt idx="978">
                  <c:v>0.65783941905124899</c:v>
                </c:pt>
                <c:pt idx="979">
                  <c:v>0.65850864817809096</c:v>
                </c:pt>
                <c:pt idx="980">
                  <c:v>0.65917787730493205</c:v>
                </c:pt>
                <c:pt idx="981">
                  <c:v>0.65984710643177402</c:v>
                </c:pt>
                <c:pt idx="982">
                  <c:v>0.660516335558616</c:v>
                </c:pt>
                <c:pt idx="983">
                  <c:v>0.66118556468545797</c:v>
                </c:pt>
                <c:pt idx="984">
                  <c:v>0.66185479381229895</c:v>
                </c:pt>
                <c:pt idx="985">
                  <c:v>0.66252402293914103</c:v>
                </c:pt>
                <c:pt idx="986">
                  <c:v>0.66319325206598301</c:v>
                </c:pt>
                <c:pt idx="987">
                  <c:v>0.66386248119282498</c:v>
                </c:pt>
                <c:pt idx="988">
                  <c:v>0.66453171031966696</c:v>
                </c:pt>
                <c:pt idx="989">
                  <c:v>0.66520093944650804</c:v>
                </c:pt>
                <c:pt idx="990">
                  <c:v>0.66587016857335002</c:v>
                </c:pt>
                <c:pt idx="991">
                  <c:v>0.66653939770019199</c:v>
                </c:pt>
                <c:pt idx="992">
                  <c:v>0.66720862682703397</c:v>
                </c:pt>
                <c:pt idx="993">
                  <c:v>0.66787785595387505</c:v>
                </c:pt>
                <c:pt idx="994">
                  <c:v>0.66854708508071703</c:v>
                </c:pt>
                <c:pt idx="995">
                  <c:v>0.669216314207559</c:v>
                </c:pt>
                <c:pt idx="996">
                  <c:v>0.66988554333440098</c:v>
                </c:pt>
                <c:pt idx="997">
                  <c:v>0.67055477246124195</c:v>
                </c:pt>
                <c:pt idx="998">
                  <c:v>0.67122400158808404</c:v>
                </c:pt>
                <c:pt idx="999">
                  <c:v>0.67189323071492602</c:v>
                </c:pt>
                <c:pt idx="1000">
                  <c:v>0.67256245984176799</c:v>
                </c:pt>
                <c:pt idx="1001">
                  <c:v>0.67323168896860996</c:v>
                </c:pt>
                <c:pt idx="1002">
                  <c:v>0.67390091809545105</c:v>
                </c:pt>
                <c:pt idx="1003">
                  <c:v>0.67457014722229303</c:v>
                </c:pt>
                <c:pt idx="1004">
                  <c:v>0.675239376349135</c:v>
                </c:pt>
                <c:pt idx="1005">
                  <c:v>0.67590860547597698</c:v>
                </c:pt>
                <c:pt idx="1006">
                  <c:v>0.67657783460281795</c:v>
                </c:pt>
                <c:pt idx="1007">
                  <c:v>0.67724706372966004</c:v>
                </c:pt>
                <c:pt idx="1008">
                  <c:v>0.67791629285650201</c:v>
                </c:pt>
                <c:pt idx="1009">
                  <c:v>0.67858552198334399</c:v>
                </c:pt>
                <c:pt idx="1010">
                  <c:v>0.67925475111018496</c:v>
                </c:pt>
                <c:pt idx="1011">
                  <c:v>0.67992398023702705</c:v>
                </c:pt>
                <c:pt idx="1012">
                  <c:v>0.68059320936386902</c:v>
                </c:pt>
                <c:pt idx="1013">
                  <c:v>0.681262438490711</c:v>
                </c:pt>
                <c:pt idx="1014">
                  <c:v>0.68193166761755297</c:v>
                </c:pt>
                <c:pt idx="1015">
                  <c:v>0.68260089674439395</c:v>
                </c:pt>
                <c:pt idx="1016">
                  <c:v>0.68327012587123603</c:v>
                </c:pt>
                <c:pt idx="1017">
                  <c:v>0.68393935499807801</c:v>
                </c:pt>
                <c:pt idx="1018">
                  <c:v>0.68460858412491998</c:v>
                </c:pt>
                <c:pt idx="1019">
                  <c:v>0.68527781325176096</c:v>
                </c:pt>
                <c:pt idx="1020">
                  <c:v>0.68594704237860304</c:v>
                </c:pt>
                <c:pt idx="1021">
                  <c:v>0.68661627150544502</c:v>
                </c:pt>
                <c:pt idx="1022">
                  <c:v>0.68728550063228699</c:v>
                </c:pt>
                <c:pt idx="1023">
                  <c:v>0.68795472975912797</c:v>
                </c:pt>
                <c:pt idx="1024">
                  <c:v>0.68862395888596994</c:v>
                </c:pt>
                <c:pt idx="1025">
                  <c:v>0.68929318801281203</c:v>
                </c:pt>
                <c:pt idx="1026">
                  <c:v>0.68996241713965401</c:v>
                </c:pt>
                <c:pt idx="1027">
                  <c:v>0.69063164626649498</c:v>
                </c:pt>
                <c:pt idx="1028">
                  <c:v>0.69130087539333696</c:v>
                </c:pt>
                <c:pt idx="1029">
                  <c:v>0.69197010452017904</c:v>
                </c:pt>
                <c:pt idx="1030">
                  <c:v>0.69263933364702102</c:v>
                </c:pt>
                <c:pt idx="1031">
                  <c:v>0.69330856277386299</c:v>
                </c:pt>
                <c:pt idx="1032">
                  <c:v>0.69397779190070397</c:v>
                </c:pt>
                <c:pt idx="1033">
                  <c:v>0.69464702102754605</c:v>
                </c:pt>
                <c:pt idx="1034">
                  <c:v>0.69531625015438803</c:v>
                </c:pt>
                <c:pt idx="1035">
                  <c:v>0.69598547928123</c:v>
                </c:pt>
                <c:pt idx="1036">
                  <c:v>0.69665470840807098</c:v>
                </c:pt>
                <c:pt idx="1037">
                  <c:v>0.69732393753491295</c:v>
                </c:pt>
                <c:pt idx="1038">
                  <c:v>0.69799316666175504</c:v>
                </c:pt>
                <c:pt idx="1039">
                  <c:v>0.69866239578859701</c:v>
                </c:pt>
                <c:pt idx="1040">
                  <c:v>0.69933162491543799</c:v>
                </c:pt>
                <c:pt idx="1041">
                  <c:v>0.70000085404227996</c:v>
                </c:pt>
                <c:pt idx="1042">
                  <c:v>0.70067008316912205</c:v>
                </c:pt>
                <c:pt idx="1043">
                  <c:v>0.70133931229596402</c:v>
                </c:pt>
                <c:pt idx="1044">
                  <c:v>0.702008541422806</c:v>
                </c:pt>
                <c:pt idx="1045">
                  <c:v>0.70267777054964697</c:v>
                </c:pt>
                <c:pt idx="1046">
                  <c:v>0.70334699967648895</c:v>
                </c:pt>
                <c:pt idx="1047">
                  <c:v>0.70401622880333103</c:v>
                </c:pt>
                <c:pt idx="1048">
                  <c:v>0.70468545793017301</c:v>
                </c:pt>
                <c:pt idx="1049">
                  <c:v>0.70535468705701398</c:v>
                </c:pt>
                <c:pt idx="1050">
                  <c:v>0.70602391618385596</c:v>
                </c:pt>
                <c:pt idx="1051">
                  <c:v>0.70669314531069805</c:v>
                </c:pt>
                <c:pt idx="1052">
                  <c:v>0.70736237443754002</c:v>
                </c:pt>
                <c:pt idx="1053">
                  <c:v>0.708031603564381</c:v>
                </c:pt>
                <c:pt idx="1054">
                  <c:v>0.70870083269122297</c:v>
                </c:pt>
                <c:pt idx="1055">
                  <c:v>0.70937006181806495</c:v>
                </c:pt>
                <c:pt idx="1056">
                  <c:v>0.71003929094490703</c:v>
                </c:pt>
                <c:pt idx="1057">
                  <c:v>0.71070852007174901</c:v>
                </c:pt>
                <c:pt idx="1058">
                  <c:v>0.71137774919858998</c:v>
                </c:pt>
                <c:pt idx="1059">
                  <c:v>0.71204697832543196</c:v>
                </c:pt>
                <c:pt idx="1060">
                  <c:v>0.71271620745227404</c:v>
                </c:pt>
                <c:pt idx="1061">
                  <c:v>0.71338543657911602</c:v>
                </c:pt>
                <c:pt idx="1062">
                  <c:v>0.71405466570595699</c:v>
                </c:pt>
                <c:pt idx="1063">
                  <c:v>0.71472389483279897</c:v>
                </c:pt>
                <c:pt idx="1064">
                  <c:v>0.71539312395964105</c:v>
                </c:pt>
                <c:pt idx="1065">
                  <c:v>0.71606235308648303</c:v>
                </c:pt>
                <c:pt idx="1066">
                  <c:v>0.716731582213324</c:v>
                </c:pt>
                <c:pt idx="1067">
                  <c:v>0.71740081134016598</c:v>
                </c:pt>
                <c:pt idx="1068">
                  <c:v>0.71807004046700795</c:v>
                </c:pt>
                <c:pt idx="1069">
                  <c:v>0.71873926959385004</c:v>
                </c:pt>
                <c:pt idx="1070">
                  <c:v>0.71940849872069101</c:v>
                </c:pt>
                <c:pt idx="1071">
                  <c:v>0.72007772784753299</c:v>
                </c:pt>
                <c:pt idx="1072">
                  <c:v>0.72074695697437496</c:v>
                </c:pt>
                <c:pt idx="1073">
                  <c:v>0.72141618610121705</c:v>
                </c:pt>
                <c:pt idx="1074">
                  <c:v>0.72208541522805902</c:v>
                </c:pt>
                <c:pt idx="1075">
                  <c:v>0.7227546443549</c:v>
                </c:pt>
                <c:pt idx="1076">
                  <c:v>0.72342387348174197</c:v>
                </c:pt>
                <c:pt idx="1077">
                  <c:v>0.72409310260858395</c:v>
                </c:pt>
                <c:pt idx="1078">
                  <c:v>0.72476233173542604</c:v>
                </c:pt>
                <c:pt idx="1079">
                  <c:v>0.72543156086226701</c:v>
                </c:pt>
                <c:pt idx="1080">
                  <c:v>0.72610078998910899</c:v>
                </c:pt>
                <c:pt idx="1081">
                  <c:v>0.72677001911595096</c:v>
                </c:pt>
                <c:pt idx="1082">
                  <c:v>0.72743924824279305</c:v>
                </c:pt>
                <c:pt idx="1083">
                  <c:v>0.72810847736963402</c:v>
                </c:pt>
                <c:pt idx="1084">
                  <c:v>0.728777706496476</c:v>
                </c:pt>
                <c:pt idx="1085">
                  <c:v>0.72944693562331797</c:v>
                </c:pt>
                <c:pt idx="1086">
                  <c:v>0.73011616475015995</c:v>
                </c:pt>
                <c:pt idx="1087">
                  <c:v>0.73078539387700203</c:v>
                </c:pt>
                <c:pt idx="1088">
                  <c:v>0.73145462300384301</c:v>
                </c:pt>
                <c:pt idx="1089">
                  <c:v>0.73212385213068498</c:v>
                </c:pt>
                <c:pt idx="1090">
                  <c:v>0.73279308125752696</c:v>
                </c:pt>
                <c:pt idx="1091">
                  <c:v>0.73346231038436904</c:v>
                </c:pt>
                <c:pt idx="1092">
                  <c:v>0.73413153951121002</c:v>
                </c:pt>
                <c:pt idx="1093">
                  <c:v>0.73480076863805199</c:v>
                </c:pt>
                <c:pt idx="1094">
                  <c:v>0.73546999776489397</c:v>
                </c:pt>
                <c:pt idx="1095">
                  <c:v>0.73613922689173605</c:v>
                </c:pt>
                <c:pt idx="1096">
                  <c:v>0.73680845601857703</c:v>
                </c:pt>
                <c:pt idx="1097">
                  <c:v>0.737477685145419</c:v>
                </c:pt>
                <c:pt idx="1098">
                  <c:v>0.73814691427226098</c:v>
                </c:pt>
                <c:pt idx="1099">
                  <c:v>0.73881614339910295</c:v>
                </c:pt>
                <c:pt idx="1100">
                  <c:v>0.73948537252594504</c:v>
                </c:pt>
                <c:pt idx="1101">
                  <c:v>0.74015460165278602</c:v>
                </c:pt>
                <c:pt idx="1102">
                  <c:v>0.74082383077962799</c:v>
                </c:pt>
                <c:pt idx="1103">
                  <c:v>0.74149305990646996</c:v>
                </c:pt>
                <c:pt idx="1104">
                  <c:v>0.74216228903331205</c:v>
                </c:pt>
                <c:pt idx="1105">
                  <c:v>0.74283151816015303</c:v>
                </c:pt>
                <c:pt idx="1106">
                  <c:v>0.743500747286995</c:v>
                </c:pt>
                <c:pt idx="1107">
                  <c:v>0.74416997641383698</c:v>
                </c:pt>
                <c:pt idx="1108">
                  <c:v>0.74483920554067895</c:v>
                </c:pt>
                <c:pt idx="1109">
                  <c:v>0.74550843466752004</c:v>
                </c:pt>
                <c:pt idx="1110">
                  <c:v>0.74617766379436201</c:v>
                </c:pt>
                <c:pt idx="1111">
                  <c:v>0.74684689292120399</c:v>
                </c:pt>
                <c:pt idx="1112">
                  <c:v>0.74751612204804596</c:v>
                </c:pt>
                <c:pt idx="1113">
                  <c:v>0.74818535117488705</c:v>
                </c:pt>
                <c:pt idx="1114">
                  <c:v>0.74885458030172902</c:v>
                </c:pt>
                <c:pt idx="1115">
                  <c:v>0.749523809428571</c:v>
                </c:pt>
                <c:pt idx="1116">
                  <c:v>0.75019303855541297</c:v>
                </c:pt>
                <c:pt idx="1117">
                  <c:v>0.75086226768225495</c:v>
                </c:pt>
                <c:pt idx="1118">
                  <c:v>0.75153149680909603</c:v>
                </c:pt>
                <c:pt idx="1119">
                  <c:v>0.75220072593593801</c:v>
                </c:pt>
                <c:pt idx="1120">
                  <c:v>0.75286995506277998</c:v>
                </c:pt>
                <c:pt idx="1121">
                  <c:v>0.75353918418962196</c:v>
                </c:pt>
                <c:pt idx="1122">
                  <c:v>0.75420841331646304</c:v>
                </c:pt>
                <c:pt idx="1123">
                  <c:v>0.75487764244330502</c:v>
                </c:pt>
                <c:pt idx="1124">
                  <c:v>0.75554687157014699</c:v>
                </c:pt>
                <c:pt idx="1125">
                  <c:v>0.75621610069698897</c:v>
                </c:pt>
                <c:pt idx="1126">
                  <c:v>0.75688532982383006</c:v>
                </c:pt>
                <c:pt idx="1127">
                  <c:v>0.75755455895067203</c:v>
                </c:pt>
                <c:pt idx="1128">
                  <c:v>0.758223788077514</c:v>
                </c:pt>
                <c:pt idx="1129">
                  <c:v>0.75889301720435598</c:v>
                </c:pt>
                <c:pt idx="1130">
                  <c:v>0.75956224633119795</c:v>
                </c:pt>
                <c:pt idx="1131">
                  <c:v>0.76023147545803904</c:v>
                </c:pt>
                <c:pt idx="1132">
                  <c:v>0.76090070458488102</c:v>
                </c:pt>
                <c:pt idx="1133">
                  <c:v>0.76156993371172299</c:v>
                </c:pt>
                <c:pt idx="1134">
                  <c:v>0.76223916283856497</c:v>
                </c:pt>
                <c:pt idx="1135">
                  <c:v>0.76290839196540605</c:v>
                </c:pt>
                <c:pt idx="1136">
                  <c:v>0.76357762109224803</c:v>
                </c:pt>
                <c:pt idx="1137">
                  <c:v>0.76424685021909</c:v>
                </c:pt>
                <c:pt idx="1138">
                  <c:v>0.76491607934593198</c:v>
                </c:pt>
                <c:pt idx="1139">
                  <c:v>0.76558530847277395</c:v>
                </c:pt>
                <c:pt idx="1140">
                  <c:v>0.76625453759961504</c:v>
                </c:pt>
                <c:pt idx="1141">
                  <c:v>0.76692376672645701</c:v>
                </c:pt>
                <c:pt idx="1142">
                  <c:v>0.76759299585329899</c:v>
                </c:pt>
                <c:pt idx="1143">
                  <c:v>0.76826222498014096</c:v>
                </c:pt>
                <c:pt idx="1144">
                  <c:v>0.76893145410698205</c:v>
                </c:pt>
                <c:pt idx="1145">
                  <c:v>0.76960068323382402</c:v>
                </c:pt>
                <c:pt idx="1146">
                  <c:v>0.770269912360666</c:v>
                </c:pt>
                <c:pt idx="1147">
                  <c:v>0.77093914148750797</c:v>
                </c:pt>
                <c:pt idx="1148">
                  <c:v>0.77160837061434895</c:v>
                </c:pt>
                <c:pt idx="1149">
                  <c:v>0.77227759974119103</c:v>
                </c:pt>
                <c:pt idx="1150">
                  <c:v>0.77294682886803301</c:v>
                </c:pt>
                <c:pt idx="1151">
                  <c:v>0.77361605799487498</c:v>
                </c:pt>
                <c:pt idx="1152">
                  <c:v>0.77428528712171696</c:v>
                </c:pt>
                <c:pt idx="1153">
                  <c:v>0.77495451624855805</c:v>
                </c:pt>
                <c:pt idx="1154">
                  <c:v>0.77562374537540002</c:v>
                </c:pt>
                <c:pt idx="1155">
                  <c:v>0.77629297450224199</c:v>
                </c:pt>
                <c:pt idx="1156">
                  <c:v>0.77696220362908397</c:v>
                </c:pt>
                <c:pt idx="1157">
                  <c:v>0.77763143275592495</c:v>
                </c:pt>
                <c:pt idx="1158">
                  <c:v>0.77830066188276703</c:v>
                </c:pt>
                <c:pt idx="1159">
                  <c:v>0.77896989100960901</c:v>
                </c:pt>
                <c:pt idx="1160">
                  <c:v>0.77963912013645098</c:v>
                </c:pt>
                <c:pt idx="1161">
                  <c:v>0.78030834926329196</c:v>
                </c:pt>
                <c:pt idx="1162">
                  <c:v>0.78097757839013404</c:v>
                </c:pt>
                <c:pt idx="1163">
                  <c:v>0.78164680751697602</c:v>
                </c:pt>
                <c:pt idx="1164">
                  <c:v>0.78231603664381799</c:v>
                </c:pt>
                <c:pt idx="1165">
                  <c:v>0.78298526577065997</c:v>
                </c:pt>
                <c:pt idx="1166">
                  <c:v>0.78365449489750105</c:v>
                </c:pt>
                <c:pt idx="1167">
                  <c:v>0.78432372402434303</c:v>
                </c:pt>
                <c:pt idx="1168">
                  <c:v>0.784992953151185</c:v>
                </c:pt>
                <c:pt idx="1169">
                  <c:v>0.78566218227802698</c:v>
                </c:pt>
                <c:pt idx="1170">
                  <c:v>0.78633141140486795</c:v>
                </c:pt>
                <c:pt idx="1171">
                  <c:v>0.78700064053171004</c:v>
                </c:pt>
                <c:pt idx="1172">
                  <c:v>0.78766986965855201</c:v>
                </c:pt>
                <c:pt idx="1173">
                  <c:v>0.78833909878539399</c:v>
                </c:pt>
                <c:pt idx="1174">
                  <c:v>0.78900832791223496</c:v>
                </c:pt>
                <c:pt idx="1175">
                  <c:v>0.78967755703907705</c:v>
                </c:pt>
                <c:pt idx="1176">
                  <c:v>0.79034678616591902</c:v>
                </c:pt>
                <c:pt idx="1177">
                  <c:v>0.791016015292761</c:v>
                </c:pt>
                <c:pt idx="1178">
                  <c:v>0.79168524441960197</c:v>
                </c:pt>
                <c:pt idx="1179">
                  <c:v>0.79235447354644395</c:v>
                </c:pt>
                <c:pt idx="1180">
                  <c:v>0.79302370267328604</c:v>
                </c:pt>
                <c:pt idx="1181">
                  <c:v>0.79369293180012801</c:v>
                </c:pt>
                <c:pt idx="1182">
                  <c:v>0.79436216092696998</c:v>
                </c:pt>
                <c:pt idx="1183">
                  <c:v>0.79503139005381096</c:v>
                </c:pt>
                <c:pt idx="1184">
                  <c:v>0.79570061918065305</c:v>
                </c:pt>
                <c:pt idx="1185">
                  <c:v>0.79636984830749502</c:v>
                </c:pt>
                <c:pt idx="1186">
                  <c:v>0.797039077434337</c:v>
                </c:pt>
                <c:pt idx="1187">
                  <c:v>0.79770830656117797</c:v>
                </c:pt>
                <c:pt idx="1188">
                  <c:v>0.79837753568801995</c:v>
                </c:pt>
                <c:pt idx="1189">
                  <c:v>0.79904676481486203</c:v>
                </c:pt>
                <c:pt idx="1190">
                  <c:v>0.79971599394170401</c:v>
                </c:pt>
                <c:pt idx="1191">
                  <c:v>0.80038522306854498</c:v>
                </c:pt>
                <c:pt idx="1192">
                  <c:v>0.80105445219538696</c:v>
                </c:pt>
                <c:pt idx="1193">
                  <c:v>0.80172368132222904</c:v>
                </c:pt>
                <c:pt idx="1194">
                  <c:v>0.80239291044907102</c:v>
                </c:pt>
                <c:pt idx="1195">
                  <c:v>0.80306213957591299</c:v>
                </c:pt>
                <c:pt idx="1196">
                  <c:v>0.80373136870275397</c:v>
                </c:pt>
                <c:pt idx="1197">
                  <c:v>0.80440059782959605</c:v>
                </c:pt>
                <c:pt idx="1198">
                  <c:v>0.80506982695643803</c:v>
                </c:pt>
                <c:pt idx="1199">
                  <c:v>0.80573905608328</c:v>
                </c:pt>
                <c:pt idx="1200">
                  <c:v>0.80640828521012098</c:v>
                </c:pt>
                <c:pt idx="1201">
                  <c:v>0.80707751433696295</c:v>
                </c:pt>
                <c:pt idx="1202">
                  <c:v>0.80774674346380504</c:v>
                </c:pt>
                <c:pt idx="1203">
                  <c:v>0.80841597259064701</c:v>
                </c:pt>
                <c:pt idx="1204">
                  <c:v>0.80908520171748799</c:v>
                </c:pt>
                <c:pt idx="1205">
                  <c:v>0.80975443084432996</c:v>
                </c:pt>
                <c:pt idx="1206">
                  <c:v>0.81042365997117205</c:v>
                </c:pt>
                <c:pt idx="1207">
                  <c:v>0.81109288909801402</c:v>
                </c:pt>
                <c:pt idx="1208">
                  <c:v>0.811762118224856</c:v>
                </c:pt>
                <c:pt idx="1209">
                  <c:v>0.81243134735169698</c:v>
                </c:pt>
                <c:pt idx="1210">
                  <c:v>0.81310057647853895</c:v>
                </c:pt>
                <c:pt idx="1211">
                  <c:v>0.81376980560538104</c:v>
                </c:pt>
                <c:pt idx="1212">
                  <c:v>0.81443903473222301</c:v>
                </c:pt>
                <c:pt idx="1213">
                  <c:v>0.81510826385906399</c:v>
                </c:pt>
                <c:pt idx="1214">
                  <c:v>0.81577749298590596</c:v>
                </c:pt>
                <c:pt idx="1215">
                  <c:v>0.81644672211274805</c:v>
                </c:pt>
                <c:pt idx="1216">
                  <c:v>0.81711595123959002</c:v>
                </c:pt>
                <c:pt idx="1217">
                  <c:v>0.817785180366431</c:v>
                </c:pt>
                <c:pt idx="1218">
                  <c:v>0.81845440949327297</c:v>
                </c:pt>
                <c:pt idx="1219">
                  <c:v>0.81912363862011495</c:v>
                </c:pt>
                <c:pt idx="1220">
                  <c:v>0.81979286774695703</c:v>
                </c:pt>
                <c:pt idx="1221">
                  <c:v>0.82046209687379801</c:v>
                </c:pt>
                <c:pt idx="1222">
                  <c:v>0.82113132600063998</c:v>
                </c:pt>
                <c:pt idx="1223">
                  <c:v>0.82180055512748196</c:v>
                </c:pt>
                <c:pt idx="1224">
                  <c:v>0.82246978425432404</c:v>
                </c:pt>
                <c:pt idx="1225">
                  <c:v>0.82313901338116602</c:v>
                </c:pt>
                <c:pt idx="1226">
                  <c:v>0.82380824250800699</c:v>
                </c:pt>
                <c:pt idx="1227">
                  <c:v>0.82447747163484897</c:v>
                </c:pt>
                <c:pt idx="1228">
                  <c:v>0.82514670076169105</c:v>
                </c:pt>
                <c:pt idx="1229">
                  <c:v>0.82581592988853303</c:v>
                </c:pt>
                <c:pt idx="1230">
                  <c:v>0.826485159015374</c:v>
                </c:pt>
                <c:pt idx="1231">
                  <c:v>0.82715438814221598</c:v>
                </c:pt>
                <c:pt idx="1232">
                  <c:v>0.82782361726905795</c:v>
                </c:pt>
                <c:pt idx="1233">
                  <c:v>0.82849284639590004</c:v>
                </c:pt>
                <c:pt idx="1234">
                  <c:v>0.82916207552274102</c:v>
                </c:pt>
                <c:pt idx="1235">
                  <c:v>0.82983130464958299</c:v>
                </c:pt>
                <c:pt idx="1236">
                  <c:v>0.83050053377642497</c:v>
                </c:pt>
                <c:pt idx="1237">
                  <c:v>0.83116976290326705</c:v>
                </c:pt>
                <c:pt idx="1238">
                  <c:v>0.83183899203010903</c:v>
                </c:pt>
                <c:pt idx="1239">
                  <c:v>0.83250822115695</c:v>
                </c:pt>
                <c:pt idx="1240">
                  <c:v>0.83317745028379198</c:v>
                </c:pt>
                <c:pt idx="1241">
                  <c:v>0.83384667941063395</c:v>
                </c:pt>
                <c:pt idx="1242">
                  <c:v>0.83451590853747604</c:v>
                </c:pt>
                <c:pt idx="1243">
                  <c:v>0.83518513766431701</c:v>
                </c:pt>
                <c:pt idx="1244">
                  <c:v>0.83585436679115899</c:v>
                </c:pt>
                <c:pt idx="1245">
                  <c:v>0.83652359591800096</c:v>
                </c:pt>
                <c:pt idx="1246">
                  <c:v>0.83719282504484305</c:v>
                </c:pt>
                <c:pt idx="1247">
                  <c:v>0.83786205417168402</c:v>
                </c:pt>
                <c:pt idx="1248">
                  <c:v>0.838531283298526</c:v>
                </c:pt>
                <c:pt idx="1249">
                  <c:v>0.83920051242536797</c:v>
                </c:pt>
                <c:pt idx="1250">
                  <c:v>0.83986974155220995</c:v>
                </c:pt>
                <c:pt idx="1251">
                  <c:v>0.84053897067905103</c:v>
                </c:pt>
                <c:pt idx="1252">
                  <c:v>0.84120819980589301</c:v>
                </c:pt>
                <c:pt idx="1253">
                  <c:v>0.84187742893273498</c:v>
                </c:pt>
                <c:pt idx="1254">
                  <c:v>0.84254665805957696</c:v>
                </c:pt>
                <c:pt idx="1255">
                  <c:v>0.84321588718641904</c:v>
                </c:pt>
                <c:pt idx="1256">
                  <c:v>0.84388511631326002</c:v>
                </c:pt>
                <c:pt idx="1257">
                  <c:v>0.84455434544010199</c:v>
                </c:pt>
                <c:pt idx="1258">
                  <c:v>0.84522357456694397</c:v>
                </c:pt>
                <c:pt idx="1259">
                  <c:v>0.84589280369378606</c:v>
                </c:pt>
                <c:pt idx="1260">
                  <c:v>0.84656203282062703</c:v>
                </c:pt>
                <c:pt idx="1261">
                  <c:v>0.84723126194746901</c:v>
                </c:pt>
                <c:pt idx="1262">
                  <c:v>0.84790049107431098</c:v>
                </c:pt>
                <c:pt idx="1263">
                  <c:v>0.84856972020115295</c:v>
                </c:pt>
                <c:pt idx="1264">
                  <c:v>0.84923894932799404</c:v>
                </c:pt>
                <c:pt idx="1265">
                  <c:v>0.84990817845483602</c:v>
                </c:pt>
                <c:pt idx="1266">
                  <c:v>0.85057740758167799</c:v>
                </c:pt>
                <c:pt idx="1267">
                  <c:v>0.85124663670851997</c:v>
                </c:pt>
                <c:pt idx="1268">
                  <c:v>0.85191586583536205</c:v>
                </c:pt>
                <c:pt idx="1269">
                  <c:v>0.85258509496220303</c:v>
                </c:pt>
                <c:pt idx="1270">
                  <c:v>0.853254324089045</c:v>
                </c:pt>
                <c:pt idx="1271">
                  <c:v>0.85392355321588698</c:v>
                </c:pt>
                <c:pt idx="1272">
                  <c:v>0.85459278234272895</c:v>
                </c:pt>
                <c:pt idx="1273">
                  <c:v>0.85526201146957004</c:v>
                </c:pt>
                <c:pt idx="1274">
                  <c:v>0.85593124059641201</c:v>
                </c:pt>
                <c:pt idx="1275">
                  <c:v>0.85660046972325399</c:v>
                </c:pt>
                <c:pt idx="1276">
                  <c:v>0.85726969885009596</c:v>
                </c:pt>
                <c:pt idx="1277">
                  <c:v>0.85793892797693705</c:v>
                </c:pt>
                <c:pt idx="1278">
                  <c:v>0.85860815710377902</c:v>
                </c:pt>
                <c:pt idx="1279">
                  <c:v>0.859277386230621</c:v>
                </c:pt>
                <c:pt idx="1280">
                  <c:v>0.85994661535746297</c:v>
                </c:pt>
                <c:pt idx="1281">
                  <c:v>0.86061584448430495</c:v>
                </c:pt>
                <c:pt idx="1282">
                  <c:v>0.86128507361114603</c:v>
                </c:pt>
                <c:pt idx="1283">
                  <c:v>0.86195430273798801</c:v>
                </c:pt>
                <c:pt idx="1284">
                  <c:v>0.86262353186482998</c:v>
                </c:pt>
                <c:pt idx="1285">
                  <c:v>0.86329276099167196</c:v>
                </c:pt>
                <c:pt idx="1286">
                  <c:v>0.86396199011851305</c:v>
                </c:pt>
                <c:pt idx="1287">
                  <c:v>0.86463121924535502</c:v>
                </c:pt>
                <c:pt idx="1288">
                  <c:v>0.865300448372197</c:v>
                </c:pt>
                <c:pt idx="1289">
                  <c:v>0.86596967749903897</c:v>
                </c:pt>
                <c:pt idx="1290">
                  <c:v>0.86663890662588094</c:v>
                </c:pt>
                <c:pt idx="1291">
                  <c:v>0.86730813575272203</c:v>
                </c:pt>
                <c:pt idx="1292">
                  <c:v>0.86797736487956401</c:v>
                </c:pt>
                <c:pt idx="1293">
                  <c:v>0.86864659400640598</c:v>
                </c:pt>
                <c:pt idx="1294">
                  <c:v>0.86931582313324796</c:v>
                </c:pt>
                <c:pt idx="1295">
                  <c:v>0.86998505226008904</c:v>
                </c:pt>
                <c:pt idx="1296">
                  <c:v>0.87065428138693102</c:v>
                </c:pt>
                <c:pt idx="1297">
                  <c:v>0.87132351051377299</c:v>
                </c:pt>
                <c:pt idx="1298">
                  <c:v>0.87199273964061497</c:v>
                </c:pt>
                <c:pt idx="1299">
                  <c:v>0.87266196876745605</c:v>
                </c:pt>
                <c:pt idx="1300">
                  <c:v>0.87333119789429803</c:v>
                </c:pt>
                <c:pt idx="1301">
                  <c:v>0.87400042702114</c:v>
                </c:pt>
                <c:pt idx="1302">
                  <c:v>0.87466965614798198</c:v>
                </c:pt>
                <c:pt idx="1303">
                  <c:v>0.87533888527482395</c:v>
                </c:pt>
                <c:pt idx="1304">
                  <c:v>0.87600811440166504</c:v>
                </c:pt>
                <c:pt idx="1305">
                  <c:v>0.87667734352850701</c:v>
                </c:pt>
                <c:pt idx="1306">
                  <c:v>0.87734657265534899</c:v>
                </c:pt>
                <c:pt idx="1307">
                  <c:v>0.87801580178219096</c:v>
                </c:pt>
                <c:pt idx="1308">
                  <c:v>0.87868503090903205</c:v>
                </c:pt>
                <c:pt idx="1309">
                  <c:v>0.87935426003587402</c:v>
                </c:pt>
                <c:pt idx="1310">
                  <c:v>0.880023489162716</c:v>
                </c:pt>
                <c:pt idx="1311">
                  <c:v>0.88069271828955797</c:v>
                </c:pt>
                <c:pt idx="1312">
                  <c:v>0.88136194741639895</c:v>
                </c:pt>
                <c:pt idx="1313">
                  <c:v>0.88203117654324104</c:v>
                </c:pt>
                <c:pt idx="1314">
                  <c:v>0.88270040567008301</c:v>
                </c:pt>
                <c:pt idx="1315">
                  <c:v>0.88336963479692499</c:v>
                </c:pt>
                <c:pt idx="1316">
                  <c:v>0.88403886392376596</c:v>
                </c:pt>
                <c:pt idx="1317">
                  <c:v>0.88470809305060805</c:v>
                </c:pt>
                <c:pt idx="1318">
                  <c:v>0.88537732217745002</c:v>
                </c:pt>
                <c:pt idx="1319">
                  <c:v>0.886046551304292</c:v>
                </c:pt>
                <c:pt idx="1320">
                  <c:v>0.88671578043113397</c:v>
                </c:pt>
                <c:pt idx="1321">
                  <c:v>0.88738500955797495</c:v>
                </c:pt>
                <c:pt idx="1322">
                  <c:v>0.88805423868481703</c:v>
                </c:pt>
                <c:pt idx="1323">
                  <c:v>0.88872346781165901</c:v>
                </c:pt>
                <c:pt idx="1324">
                  <c:v>0.88939269693850098</c:v>
                </c:pt>
                <c:pt idx="1325">
                  <c:v>0.89006192606534196</c:v>
                </c:pt>
                <c:pt idx="1326">
                  <c:v>0.89073115519218404</c:v>
                </c:pt>
                <c:pt idx="1327">
                  <c:v>0.89140038431902602</c:v>
                </c:pt>
                <c:pt idx="1328">
                  <c:v>0.89206961344586799</c:v>
                </c:pt>
                <c:pt idx="1329">
                  <c:v>0.89273884257270897</c:v>
                </c:pt>
                <c:pt idx="1330">
                  <c:v>0.89340807169955105</c:v>
                </c:pt>
                <c:pt idx="1331">
                  <c:v>0.89407730082639303</c:v>
                </c:pt>
                <c:pt idx="1332">
                  <c:v>0.894746529953235</c:v>
                </c:pt>
                <c:pt idx="1333">
                  <c:v>0.89541575908007698</c:v>
                </c:pt>
                <c:pt idx="1334">
                  <c:v>0.89608498820691795</c:v>
                </c:pt>
                <c:pt idx="1335">
                  <c:v>0.89675421733376004</c:v>
                </c:pt>
                <c:pt idx="1336">
                  <c:v>0.89742344646060201</c:v>
                </c:pt>
                <c:pt idx="1337">
                  <c:v>0.89809267558744399</c:v>
                </c:pt>
                <c:pt idx="1338">
                  <c:v>0.89876190471428496</c:v>
                </c:pt>
                <c:pt idx="1339">
                  <c:v>0.89943113384112705</c:v>
                </c:pt>
                <c:pt idx="1340">
                  <c:v>0.90010036296796903</c:v>
                </c:pt>
                <c:pt idx="1341">
                  <c:v>0.900769592094811</c:v>
                </c:pt>
                <c:pt idx="1342">
                  <c:v>0.90143882122165198</c:v>
                </c:pt>
                <c:pt idx="1343">
                  <c:v>0.90210805034849395</c:v>
                </c:pt>
                <c:pt idx="1344">
                  <c:v>0.90277727947533604</c:v>
                </c:pt>
                <c:pt idx="1345">
                  <c:v>0.90344650860217801</c:v>
                </c:pt>
                <c:pt idx="1346">
                  <c:v>0.90411573772901999</c:v>
                </c:pt>
                <c:pt idx="1347">
                  <c:v>0.90478496685586096</c:v>
                </c:pt>
                <c:pt idx="1348">
                  <c:v>0.90545419598270305</c:v>
                </c:pt>
                <c:pt idx="1349">
                  <c:v>0.90612342510954502</c:v>
                </c:pt>
                <c:pt idx="1350">
                  <c:v>0.906792654236387</c:v>
                </c:pt>
                <c:pt idx="1351">
                  <c:v>0.90746188336322797</c:v>
                </c:pt>
                <c:pt idx="1352">
                  <c:v>0.90813111249006995</c:v>
                </c:pt>
                <c:pt idx="1353">
                  <c:v>0.90880034161691203</c:v>
                </c:pt>
                <c:pt idx="1354">
                  <c:v>0.90946957074375401</c:v>
                </c:pt>
                <c:pt idx="1355">
                  <c:v>0.91013879987059498</c:v>
                </c:pt>
                <c:pt idx="1356">
                  <c:v>0.91080802899743696</c:v>
                </c:pt>
                <c:pt idx="1357">
                  <c:v>0.91147725812427904</c:v>
                </c:pt>
                <c:pt idx="1358">
                  <c:v>0.91214648725112102</c:v>
                </c:pt>
                <c:pt idx="1359">
                  <c:v>0.91281571637796199</c:v>
                </c:pt>
                <c:pt idx="1360">
                  <c:v>0.91348494550480397</c:v>
                </c:pt>
                <c:pt idx="1361">
                  <c:v>0.91415417463164605</c:v>
                </c:pt>
                <c:pt idx="1362">
                  <c:v>0.91482340375848803</c:v>
                </c:pt>
                <c:pt idx="1363">
                  <c:v>0.91549263288533</c:v>
                </c:pt>
                <c:pt idx="1364">
                  <c:v>0.91616186201217098</c:v>
                </c:pt>
                <c:pt idx="1365">
                  <c:v>0.91683109113901295</c:v>
                </c:pt>
                <c:pt idx="1366">
                  <c:v>0.91750032026585504</c:v>
                </c:pt>
                <c:pt idx="1367">
                  <c:v>0.91816954939269702</c:v>
                </c:pt>
                <c:pt idx="1368">
                  <c:v>0.91883877851953799</c:v>
                </c:pt>
                <c:pt idx="1369">
                  <c:v>0.91950800764637997</c:v>
                </c:pt>
                <c:pt idx="1370">
                  <c:v>0.92017723677322205</c:v>
                </c:pt>
                <c:pt idx="1371">
                  <c:v>0.92084646590006403</c:v>
                </c:pt>
                <c:pt idx="1372">
                  <c:v>0.921515695026905</c:v>
                </c:pt>
                <c:pt idx="1373">
                  <c:v>0.92218492415374698</c:v>
                </c:pt>
                <c:pt idx="1374">
                  <c:v>0.92285415328058895</c:v>
                </c:pt>
                <c:pt idx="1375">
                  <c:v>0.92352338240743104</c:v>
                </c:pt>
                <c:pt idx="1376">
                  <c:v>0.92419261153427301</c:v>
                </c:pt>
                <c:pt idx="1377">
                  <c:v>0.92486184066111399</c:v>
                </c:pt>
                <c:pt idx="1378">
                  <c:v>0.92553106978795596</c:v>
                </c:pt>
                <c:pt idx="1379">
                  <c:v>0.92620029891479805</c:v>
                </c:pt>
                <c:pt idx="1380">
                  <c:v>0.92686952804164002</c:v>
                </c:pt>
                <c:pt idx="1381">
                  <c:v>0.927538757168481</c:v>
                </c:pt>
                <c:pt idx="1382">
                  <c:v>0.92820798629532297</c:v>
                </c:pt>
                <c:pt idx="1383">
                  <c:v>0.92887721542216495</c:v>
                </c:pt>
                <c:pt idx="1384">
                  <c:v>0.92954644454900703</c:v>
                </c:pt>
                <c:pt idx="1385">
                  <c:v>0.93021567367584801</c:v>
                </c:pt>
                <c:pt idx="1386">
                  <c:v>0.93088490280268998</c:v>
                </c:pt>
                <c:pt idx="1387">
                  <c:v>0.93155413192953196</c:v>
                </c:pt>
                <c:pt idx="1388">
                  <c:v>0.93222336105637404</c:v>
                </c:pt>
                <c:pt idx="1389">
                  <c:v>0.93289259018321602</c:v>
                </c:pt>
                <c:pt idx="1390">
                  <c:v>0.933561819310057</c:v>
                </c:pt>
                <c:pt idx="1391">
                  <c:v>0.93423104843689897</c:v>
                </c:pt>
                <c:pt idx="1392">
                  <c:v>0.93490027756374094</c:v>
                </c:pt>
                <c:pt idx="1393">
                  <c:v>0.93556950669058303</c:v>
                </c:pt>
                <c:pt idx="1394">
                  <c:v>0.93623873581742401</c:v>
                </c:pt>
                <c:pt idx="1395">
                  <c:v>0.93690796494426598</c:v>
                </c:pt>
                <c:pt idx="1396">
                  <c:v>0.93757719407110796</c:v>
                </c:pt>
                <c:pt idx="1397">
                  <c:v>0.93824642319795004</c:v>
                </c:pt>
                <c:pt idx="1398">
                  <c:v>0.93891565232479102</c:v>
                </c:pt>
                <c:pt idx="1399">
                  <c:v>0.93958488145163299</c:v>
                </c:pt>
                <c:pt idx="1400">
                  <c:v>0.94025411057847497</c:v>
                </c:pt>
                <c:pt idx="1401">
                  <c:v>0.94092333970531705</c:v>
                </c:pt>
                <c:pt idx="1402">
                  <c:v>0.94159256883215803</c:v>
                </c:pt>
                <c:pt idx="1403">
                  <c:v>0.942261797959</c:v>
                </c:pt>
                <c:pt idx="1404">
                  <c:v>0.94293102708584198</c:v>
                </c:pt>
                <c:pt idx="1405">
                  <c:v>0.94360025621268395</c:v>
                </c:pt>
                <c:pt idx="1406">
                  <c:v>0.94426948533952604</c:v>
                </c:pt>
                <c:pt idx="1407">
                  <c:v>0.94493871446636701</c:v>
                </c:pt>
                <c:pt idx="1408">
                  <c:v>0.94560794359320899</c:v>
                </c:pt>
                <c:pt idx="1409">
                  <c:v>0.94627717272005096</c:v>
                </c:pt>
                <c:pt idx="1410">
                  <c:v>0.94694640184689305</c:v>
                </c:pt>
                <c:pt idx="1411">
                  <c:v>0.94761563097373402</c:v>
                </c:pt>
                <c:pt idx="1412">
                  <c:v>0.948284860100576</c:v>
                </c:pt>
                <c:pt idx="1413">
                  <c:v>0.94895408922741797</c:v>
                </c:pt>
                <c:pt idx="1414">
                  <c:v>0.94962331835425995</c:v>
                </c:pt>
                <c:pt idx="1415">
                  <c:v>0.95029254748110104</c:v>
                </c:pt>
                <c:pt idx="1416">
                  <c:v>0.95096177660794301</c:v>
                </c:pt>
                <c:pt idx="1417">
                  <c:v>0.95163100573478498</c:v>
                </c:pt>
                <c:pt idx="1418">
                  <c:v>0.95230023486162696</c:v>
                </c:pt>
                <c:pt idx="1419">
                  <c:v>0.95296946398846905</c:v>
                </c:pt>
                <c:pt idx="1420">
                  <c:v>0.95363869311531002</c:v>
                </c:pt>
                <c:pt idx="1421">
                  <c:v>0.954307922242152</c:v>
                </c:pt>
                <c:pt idx="1422">
                  <c:v>0.95497715136899397</c:v>
                </c:pt>
                <c:pt idx="1423">
                  <c:v>0.95564638049583595</c:v>
                </c:pt>
                <c:pt idx="1424">
                  <c:v>0.95631560962267703</c:v>
                </c:pt>
                <c:pt idx="1425">
                  <c:v>0.95698483874951901</c:v>
                </c:pt>
                <c:pt idx="1426">
                  <c:v>0.95765406787636098</c:v>
                </c:pt>
                <c:pt idx="1427">
                  <c:v>0.95832329700320296</c:v>
                </c:pt>
                <c:pt idx="1428">
                  <c:v>0.95899252613004404</c:v>
                </c:pt>
                <c:pt idx="1429">
                  <c:v>0.95966175525688602</c:v>
                </c:pt>
                <c:pt idx="1430">
                  <c:v>0.96033098438372799</c:v>
                </c:pt>
                <c:pt idx="1431">
                  <c:v>0.96100021351056997</c:v>
                </c:pt>
                <c:pt idx="1432">
                  <c:v>0.96166944263741205</c:v>
                </c:pt>
                <c:pt idx="1433">
                  <c:v>0.96233867176425303</c:v>
                </c:pt>
                <c:pt idx="1434">
                  <c:v>0.963007900891095</c:v>
                </c:pt>
                <c:pt idx="1435">
                  <c:v>0.96367713001793698</c:v>
                </c:pt>
                <c:pt idx="1436">
                  <c:v>0.96434635914477895</c:v>
                </c:pt>
                <c:pt idx="1437">
                  <c:v>0.96501558827162004</c:v>
                </c:pt>
                <c:pt idx="1438">
                  <c:v>0.96568481739846201</c:v>
                </c:pt>
                <c:pt idx="1439">
                  <c:v>0.96635404652530399</c:v>
                </c:pt>
                <c:pt idx="1440">
                  <c:v>0.96702327565214596</c:v>
                </c:pt>
                <c:pt idx="1441">
                  <c:v>0.96769250477898705</c:v>
                </c:pt>
                <c:pt idx="1442">
                  <c:v>0.96836173390582903</c:v>
                </c:pt>
                <c:pt idx="1443">
                  <c:v>0.969030963032671</c:v>
                </c:pt>
                <c:pt idx="1444">
                  <c:v>0.96970019215951297</c:v>
                </c:pt>
                <c:pt idx="1445">
                  <c:v>0.97036942128635495</c:v>
                </c:pt>
                <c:pt idx="1446">
                  <c:v>0.97103865041319604</c:v>
                </c:pt>
                <c:pt idx="1447">
                  <c:v>0.97170787954003801</c:v>
                </c:pt>
                <c:pt idx="1448">
                  <c:v>0.97237710866687999</c:v>
                </c:pt>
                <c:pt idx="1449">
                  <c:v>0.97304633779372196</c:v>
                </c:pt>
                <c:pt idx="1450">
                  <c:v>0.97371556692056305</c:v>
                </c:pt>
                <c:pt idx="1451">
                  <c:v>0.97438479604740502</c:v>
                </c:pt>
                <c:pt idx="1452">
                  <c:v>0.975054025174247</c:v>
                </c:pt>
                <c:pt idx="1453">
                  <c:v>0.97572325430108897</c:v>
                </c:pt>
                <c:pt idx="1454">
                  <c:v>0.97639248342793095</c:v>
                </c:pt>
                <c:pt idx="1455">
                  <c:v>0.97706171255477203</c:v>
                </c:pt>
                <c:pt idx="1456">
                  <c:v>0.97773094168161401</c:v>
                </c:pt>
                <c:pt idx="1457">
                  <c:v>0.97840017080845598</c:v>
                </c:pt>
                <c:pt idx="1458">
                  <c:v>0.97906939993529796</c:v>
                </c:pt>
                <c:pt idx="1459">
                  <c:v>0.97973862906213904</c:v>
                </c:pt>
                <c:pt idx="1460">
                  <c:v>0.98040785818898102</c:v>
                </c:pt>
                <c:pt idx="1461">
                  <c:v>0.98107708731582299</c:v>
                </c:pt>
                <c:pt idx="1462">
                  <c:v>0.98174631644266497</c:v>
                </c:pt>
                <c:pt idx="1463">
                  <c:v>0.98241554556950605</c:v>
                </c:pt>
                <c:pt idx="1464">
                  <c:v>0.98308477469634803</c:v>
                </c:pt>
                <c:pt idx="1465">
                  <c:v>0.98375400382319</c:v>
                </c:pt>
                <c:pt idx="1466">
                  <c:v>0.98442323295003198</c:v>
                </c:pt>
                <c:pt idx="1467">
                  <c:v>0.98509246207687295</c:v>
                </c:pt>
                <c:pt idx="1468">
                  <c:v>0.98576169120371504</c:v>
                </c:pt>
                <c:pt idx="1469">
                  <c:v>0.98643092033055702</c:v>
                </c:pt>
                <c:pt idx="1470">
                  <c:v>0.98710014945739899</c:v>
                </c:pt>
                <c:pt idx="1471">
                  <c:v>0.98776937858424096</c:v>
                </c:pt>
                <c:pt idx="1472">
                  <c:v>0.98843860771108205</c:v>
                </c:pt>
                <c:pt idx="1473">
                  <c:v>0.98910783683792403</c:v>
                </c:pt>
                <c:pt idx="1474">
                  <c:v>0.989777065964766</c:v>
                </c:pt>
                <c:pt idx="1475">
                  <c:v>0.99044629509160798</c:v>
                </c:pt>
                <c:pt idx="1476">
                  <c:v>0.99111552421844895</c:v>
                </c:pt>
                <c:pt idx="1477">
                  <c:v>0.99178475334529104</c:v>
                </c:pt>
                <c:pt idx="1478">
                  <c:v>0.99245398247213301</c:v>
                </c:pt>
                <c:pt idx="1479">
                  <c:v>0.99312321159897499</c:v>
                </c:pt>
                <c:pt idx="1480">
                  <c:v>0.99379244072581596</c:v>
                </c:pt>
                <c:pt idx="1481">
                  <c:v>0.99446166985265805</c:v>
                </c:pt>
                <c:pt idx="1482">
                  <c:v>0.99513089897950002</c:v>
                </c:pt>
                <c:pt idx="1483">
                  <c:v>0.995800128106342</c:v>
                </c:pt>
                <c:pt idx="1484">
                  <c:v>0.99646935723318397</c:v>
                </c:pt>
                <c:pt idx="1485">
                  <c:v>0.99713858636002495</c:v>
                </c:pt>
                <c:pt idx="1486">
                  <c:v>0.99780781548686703</c:v>
                </c:pt>
                <c:pt idx="1487">
                  <c:v>0.99847704461370901</c:v>
                </c:pt>
                <c:pt idx="1488">
                  <c:v>0.99914627374055098</c:v>
                </c:pt>
                <c:pt idx="1489">
                  <c:v>0.99981550286739196</c:v>
                </c:pt>
                <c:pt idx="1490">
                  <c:v>1.00048473199423</c:v>
                </c:pt>
                <c:pt idx="1491">
                  <c:v>1.00115396112107</c:v>
                </c:pt>
                <c:pt idx="1492">
                  <c:v>1.00182319024791</c:v>
                </c:pt>
                <c:pt idx="1493">
                  <c:v>1.00249241937475</c:v>
                </c:pt>
                <c:pt idx="1494">
                  <c:v>1.0031616485015999</c:v>
                </c:pt>
                <c:pt idx="1495">
                  <c:v>1.0038308776284399</c:v>
                </c:pt>
                <c:pt idx="1496">
                  <c:v>1.0045001067552799</c:v>
                </c:pt>
                <c:pt idx="1497">
                  <c:v>1.0051693358821201</c:v>
                </c:pt>
                <c:pt idx="1498">
                  <c:v>1.0058385650089601</c:v>
                </c:pt>
                <c:pt idx="1499">
                  <c:v>1.00650779413581</c:v>
                </c:pt>
                <c:pt idx="1500">
                  <c:v>1.00717702326265</c:v>
                </c:pt>
                <c:pt idx="1501">
                  <c:v>1.00784625238949</c:v>
                </c:pt>
                <c:pt idx="1502">
                  <c:v>1.00851548151633</c:v>
                </c:pt>
                <c:pt idx="1503">
                  <c:v>1.0091847106431699</c:v>
                </c:pt>
                <c:pt idx="1504">
                  <c:v>1.0098539397700099</c:v>
                </c:pt>
                <c:pt idx="1505">
                  <c:v>1.0105231688968599</c:v>
                </c:pt>
                <c:pt idx="1506">
                  <c:v>1.0111923980237001</c:v>
                </c:pt>
                <c:pt idx="1507">
                  <c:v>1.0118616271505401</c:v>
                </c:pt>
                <c:pt idx="1508">
                  <c:v>1.01253085627738</c:v>
                </c:pt>
                <c:pt idx="1509">
                  <c:v>1.01320008540422</c:v>
                </c:pt>
                <c:pt idx="1510">
                  <c:v>1.01386931453107</c:v>
                </c:pt>
                <c:pt idx="1511">
                  <c:v>1.01453854365791</c:v>
                </c:pt>
                <c:pt idx="1512">
                  <c:v>1.0152077727847499</c:v>
                </c:pt>
                <c:pt idx="1513">
                  <c:v>1.0158770019115899</c:v>
                </c:pt>
                <c:pt idx="1514">
                  <c:v>1.0165462310384299</c:v>
                </c:pt>
                <c:pt idx="1515">
                  <c:v>1.0172154601652701</c:v>
                </c:pt>
                <c:pt idx="1516">
                  <c:v>1.0178846892921201</c:v>
                </c:pt>
                <c:pt idx="1517">
                  <c:v>1.01855391841896</c:v>
                </c:pt>
                <c:pt idx="1518">
                  <c:v>1.0192231475458</c:v>
                </c:pt>
                <c:pt idx="1519">
                  <c:v>1.01989237667264</c:v>
                </c:pt>
                <c:pt idx="1520">
                  <c:v>1.02056160579948</c:v>
                </c:pt>
                <c:pt idx="1521">
                  <c:v>1.0212308349263199</c:v>
                </c:pt>
                <c:pt idx="1522">
                  <c:v>1.0219000640531699</c:v>
                </c:pt>
                <c:pt idx="1523">
                  <c:v>1.0225692931800101</c:v>
                </c:pt>
                <c:pt idx="1524">
                  <c:v>1.0232385223068501</c:v>
                </c:pt>
                <c:pt idx="1525">
                  <c:v>1.0239077514336901</c:v>
                </c:pt>
                <c:pt idx="1526">
                  <c:v>1.02457698056053</c:v>
                </c:pt>
                <c:pt idx="1527">
                  <c:v>1.02524620968738</c:v>
                </c:pt>
                <c:pt idx="1528">
                  <c:v>1.02591543881422</c:v>
                </c:pt>
                <c:pt idx="1529">
                  <c:v>1.02658466794106</c:v>
                </c:pt>
                <c:pt idx="1530">
                  <c:v>1.0272538970678999</c:v>
                </c:pt>
                <c:pt idx="1531">
                  <c:v>1.0279231261947399</c:v>
                </c:pt>
                <c:pt idx="1532">
                  <c:v>1.0285923553215801</c:v>
                </c:pt>
                <c:pt idx="1533">
                  <c:v>1.0292615844484301</c:v>
                </c:pt>
                <c:pt idx="1534">
                  <c:v>1.0299308135752701</c:v>
                </c:pt>
                <c:pt idx="1535">
                  <c:v>1.03060004270211</c:v>
                </c:pt>
                <c:pt idx="1536">
                  <c:v>1.03126927182895</c:v>
                </c:pt>
                <c:pt idx="1537">
                  <c:v>1.03193850095579</c:v>
                </c:pt>
                <c:pt idx="1538">
                  <c:v>1.03260773008263</c:v>
                </c:pt>
                <c:pt idx="1539">
                  <c:v>1.0332769592094799</c:v>
                </c:pt>
                <c:pt idx="1540">
                  <c:v>1.0339461883363199</c:v>
                </c:pt>
                <c:pt idx="1541">
                  <c:v>1.0346154174631601</c:v>
                </c:pt>
                <c:pt idx="1542">
                  <c:v>1.0352846465900001</c:v>
                </c:pt>
                <c:pt idx="1543">
                  <c:v>1.0359538757168401</c:v>
                </c:pt>
                <c:pt idx="1544">
                  <c:v>1.03662310484369</c:v>
                </c:pt>
                <c:pt idx="1545">
                  <c:v>1.03729233397053</c:v>
                </c:pt>
                <c:pt idx="1546">
                  <c:v>1.03796156309737</c:v>
                </c:pt>
                <c:pt idx="1547">
                  <c:v>1.03863079222421</c:v>
                </c:pt>
                <c:pt idx="1548">
                  <c:v>1.0393000213510499</c:v>
                </c:pt>
                <c:pt idx="1549">
                  <c:v>1.0399692504778899</c:v>
                </c:pt>
                <c:pt idx="1550">
                  <c:v>1.0406384796047401</c:v>
                </c:pt>
                <c:pt idx="1551">
                  <c:v>1.0413077087315801</c:v>
                </c:pt>
                <c:pt idx="1552">
                  <c:v>1.04197693785842</c:v>
                </c:pt>
                <c:pt idx="1553">
                  <c:v>1.04264616698526</c:v>
                </c:pt>
                <c:pt idx="1554">
                  <c:v>1.0433153961121</c:v>
                </c:pt>
                <c:pt idx="1555">
                  <c:v>1.04398462523894</c:v>
                </c:pt>
                <c:pt idx="1556">
                  <c:v>1.0446538543657899</c:v>
                </c:pt>
                <c:pt idx="1557">
                  <c:v>1.0453230834926299</c:v>
                </c:pt>
                <c:pt idx="1558">
                  <c:v>1.0459923126194699</c:v>
                </c:pt>
                <c:pt idx="1559">
                  <c:v>1.0466615417463101</c:v>
                </c:pt>
                <c:pt idx="1560">
                  <c:v>1.0473307708731501</c:v>
                </c:pt>
                <c:pt idx="1561">
                  <c:v>1.048</c:v>
                </c:pt>
              </c:numCache>
            </c:numRef>
          </c:xVal>
          <c:yVal>
            <c:numRef>
              <c:f>Positions_03!$C$2:$C$1563</c:f>
              <c:numCache>
                <c:formatCode>General</c:formatCode>
                <c:ptCount val="1562"/>
                <c:pt idx="0">
                  <c:v>-0.950636742468426</c:v>
                </c:pt>
                <c:pt idx="1">
                  <c:v>-0.94999039994711998</c:v>
                </c:pt>
                <c:pt idx="2">
                  <c:v>-0.947077010214044</c:v>
                </c:pt>
                <c:pt idx="3">
                  <c:v>-0.94465540602559395</c:v>
                </c:pt>
                <c:pt idx="4">
                  <c:v>-0.93783272614174795</c:v>
                </c:pt>
                <c:pt idx="5">
                  <c:v>-0.93290672097233096</c:v>
                </c:pt>
                <c:pt idx="6">
                  <c:v>-0.93332870092668996</c:v>
                </c:pt>
                <c:pt idx="7">
                  <c:v>-0.93739997275452602</c:v>
                </c:pt>
                <c:pt idx="8">
                  <c:v>-0.93856956428383098</c:v>
                </c:pt>
                <c:pt idx="9">
                  <c:v>-0.93568867241653797</c:v>
                </c:pt>
                <c:pt idx="10">
                  <c:v>-0.93328761966185103</c:v>
                </c:pt>
                <c:pt idx="11">
                  <c:v>-0.92827284504051399</c:v>
                </c:pt>
                <c:pt idx="12">
                  <c:v>-0.92034999587891397</c:v>
                </c:pt>
                <c:pt idx="13">
                  <c:v>-0.91427565332888805</c:v>
                </c:pt>
                <c:pt idx="14">
                  <c:v>-0.91294782233912797</c:v>
                </c:pt>
                <c:pt idx="15">
                  <c:v>-0.91474821497228598</c:v>
                </c:pt>
                <c:pt idx="16">
                  <c:v>-0.91540186217832797</c:v>
                </c:pt>
                <c:pt idx="17">
                  <c:v>-0.913166582110706</c:v>
                </c:pt>
                <c:pt idx="18">
                  <c:v>-0.91450603133090702</c:v>
                </c:pt>
                <c:pt idx="19">
                  <c:v>-0.91988087815040998</c:v>
                </c:pt>
                <c:pt idx="20">
                  <c:v>-0.92371003888944803</c:v>
                </c:pt>
                <c:pt idx="21">
                  <c:v>-0.92073783657110497</c:v>
                </c:pt>
                <c:pt idx="22">
                  <c:v>-0.92049592148595605</c:v>
                </c:pt>
                <c:pt idx="23">
                  <c:v>-0.92029998351013897</c:v>
                </c:pt>
                <c:pt idx="24">
                  <c:v>-0.91699483891081102</c:v>
                </c:pt>
                <c:pt idx="25">
                  <c:v>-0.91500439008202095</c:v>
                </c:pt>
                <c:pt idx="26">
                  <c:v>-0.91207863284472501</c:v>
                </c:pt>
                <c:pt idx="27">
                  <c:v>-0.90945211323479602</c:v>
                </c:pt>
                <c:pt idx="28">
                  <c:v>-0.89991690913980904</c:v>
                </c:pt>
                <c:pt idx="29">
                  <c:v>-0.89143265359299295</c:v>
                </c:pt>
                <c:pt idx="30">
                  <c:v>-0.90008985514394801</c:v>
                </c:pt>
                <c:pt idx="31">
                  <c:v>-0.89956846810714797</c:v>
                </c:pt>
                <c:pt idx="32">
                  <c:v>-0.89677635648364995</c:v>
                </c:pt>
                <c:pt idx="33">
                  <c:v>-0.89307378782275404</c:v>
                </c:pt>
                <c:pt idx="34">
                  <c:v>-0.88380957948384598</c:v>
                </c:pt>
                <c:pt idx="35">
                  <c:v>-0.87912649534809895</c:v>
                </c:pt>
                <c:pt idx="36">
                  <c:v>-0.87490953597281496</c:v>
                </c:pt>
                <c:pt idx="37">
                  <c:v>-0.88683758823496295</c:v>
                </c:pt>
                <c:pt idx="38">
                  <c:v>-0.89978485353621795</c:v>
                </c:pt>
                <c:pt idx="39">
                  <c:v>-0.90582918532952605</c:v>
                </c:pt>
                <c:pt idx="40">
                  <c:v>-0.90682331554878104</c:v>
                </c:pt>
                <c:pt idx="41">
                  <c:v>-0.90456111975255704</c:v>
                </c:pt>
                <c:pt idx="42">
                  <c:v>-0.89388293497100202</c:v>
                </c:pt>
                <c:pt idx="43">
                  <c:v>-0.87575918407348896</c:v>
                </c:pt>
                <c:pt idx="44">
                  <c:v>-0.85383369544838905</c:v>
                </c:pt>
                <c:pt idx="45">
                  <c:v>-0.862640726042322</c:v>
                </c:pt>
                <c:pt idx="46">
                  <c:v>-0.87175796146933104</c:v>
                </c:pt>
                <c:pt idx="47">
                  <c:v>-0.88131858735565805</c:v>
                </c:pt>
                <c:pt idx="48">
                  <c:v>-0.88744014963710705</c:v>
                </c:pt>
                <c:pt idx="49">
                  <c:v>-0.89747356335006101</c:v>
                </c:pt>
                <c:pt idx="50">
                  <c:v>-0.90100294512394796</c:v>
                </c:pt>
                <c:pt idx="51">
                  <c:v>-0.89916471701205003</c:v>
                </c:pt>
                <c:pt idx="52">
                  <c:v>-0.89753504319431598</c:v>
                </c:pt>
                <c:pt idx="53">
                  <c:v>-0.89590536937658205</c:v>
                </c:pt>
                <c:pt idx="54">
                  <c:v>-0.89427569555884801</c:v>
                </c:pt>
                <c:pt idx="55">
                  <c:v>-0.889897864525386</c:v>
                </c:pt>
                <c:pt idx="56">
                  <c:v>-0.87572172759711597</c:v>
                </c:pt>
                <c:pt idx="57">
                  <c:v>-0.86338898566563405</c:v>
                </c:pt>
                <c:pt idx="58">
                  <c:v>-0.850431090164531</c:v>
                </c:pt>
                <c:pt idx="59">
                  <c:v>-0.84044988863762604</c:v>
                </c:pt>
                <c:pt idx="60">
                  <c:v>-0.850656117386558</c:v>
                </c:pt>
                <c:pt idx="61">
                  <c:v>-0.867696448715646</c:v>
                </c:pt>
                <c:pt idx="62">
                  <c:v>-0.87780644735079605</c:v>
                </c:pt>
                <c:pt idx="63">
                  <c:v>-0.87987402566208295</c:v>
                </c:pt>
                <c:pt idx="64">
                  <c:v>-0.87962132950911498</c:v>
                </c:pt>
                <c:pt idx="65">
                  <c:v>-0.88557279212916395</c:v>
                </c:pt>
                <c:pt idx="66">
                  <c:v>-0.88962459179131603</c:v>
                </c:pt>
                <c:pt idx="67">
                  <c:v>-0.90017385123923299</c:v>
                </c:pt>
                <c:pt idx="68">
                  <c:v>-0.90743226953323997</c:v>
                </c:pt>
                <c:pt idx="69">
                  <c:v>-0.91115754537631</c:v>
                </c:pt>
                <c:pt idx="70">
                  <c:v>-0.90973708082114202</c:v>
                </c:pt>
                <c:pt idx="71">
                  <c:v>-0.90168819909436504</c:v>
                </c:pt>
                <c:pt idx="72">
                  <c:v>-0.895238730386826</c:v>
                </c:pt>
                <c:pt idx="73">
                  <c:v>-0.89309253241199704</c:v>
                </c:pt>
                <c:pt idx="74">
                  <c:v>-0.88771506376645104</c:v>
                </c:pt>
                <c:pt idx="75">
                  <c:v>-0.88125852424794404</c:v>
                </c:pt>
                <c:pt idx="76">
                  <c:v>-0.87473505893187198</c:v>
                </c:pt>
                <c:pt idx="77">
                  <c:v>-0.86361532164662602</c:v>
                </c:pt>
                <c:pt idx="78">
                  <c:v>-0.84645799290296397</c:v>
                </c:pt>
                <c:pt idx="79">
                  <c:v>-0.82610426781387303</c:v>
                </c:pt>
                <c:pt idx="80">
                  <c:v>-0.80290322753740895</c:v>
                </c:pt>
                <c:pt idx="81">
                  <c:v>-0.79477435113853501</c:v>
                </c:pt>
                <c:pt idx="82">
                  <c:v>-0.82662137222815302</c:v>
                </c:pt>
                <c:pt idx="83">
                  <c:v>-0.85348526209505204</c:v>
                </c:pt>
                <c:pt idx="84">
                  <c:v>-0.86943467391445195</c:v>
                </c:pt>
                <c:pt idx="85">
                  <c:v>-0.87680070701387602</c:v>
                </c:pt>
                <c:pt idx="86">
                  <c:v>-0.87634538995697497</c:v>
                </c:pt>
                <c:pt idx="87">
                  <c:v>-0.87296127516502398</c:v>
                </c:pt>
                <c:pt idx="88">
                  <c:v>-0.86798256929386697</c:v>
                </c:pt>
                <c:pt idx="89">
                  <c:v>-0.86350997390270101</c:v>
                </c:pt>
                <c:pt idx="90">
                  <c:v>-0.86145958926408905</c:v>
                </c:pt>
                <c:pt idx="91">
                  <c:v>-0.86120505304759998</c:v>
                </c:pt>
                <c:pt idx="92">
                  <c:v>-0.86068968130968804</c:v>
                </c:pt>
                <c:pt idx="93">
                  <c:v>-0.86104229030290103</c:v>
                </c:pt>
                <c:pt idx="94">
                  <c:v>-0.86411941379927004</c:v>
                </c:pt>
                <c:pt idx="95">
                  <c:v>-0.86484447339599102</c:v>
                </c:pt>
                <c:pt idx="96">
                  <c:v>-0.86700986331645302</c:v>
                </c:pt>
                <c:pt idx="97">
                  <c:v>-0.871983406710099</c:v>
                </c:pt>
                <c:pt idx="98">
                  <c:v>-0.87652267717544097</c:v>
                </c:pt>
                <c:pt idx="99">
                  <c:v>-0.87779383394524302</c:v>
                </c:pt>
                <c:pt idx="100">
                  <c:v>-0.88153796299235598</c:v>
                </c:pt>
                <c:pt idx="101">
                  <c:v>-0.88756066854526205</c:v>
                </c:pt>
                <c:pt idx="102">
                  <c:v>-0.89352042356803396</c:v>
                </c:pt>
                <c:pt idx="103">
                  <c:v>-0.89738919420337404</c:v>
                </c:pt>
                <c:pt idx="104">
                  <c:v>-0.90315258979167401</c:v>
                </c:pt>
                <c:pt idx="105">
                  <c:v>-0.90723601426281297</c:v>
                </c:pt>
                <c:pt idx="106">
                  <c:v>-0.91269091694806803</c:v>
                </c:pt>
                <c:pt idx="107">
                  <c:v>-0.915922293240652</c:v>
                </c:pt>
                <c:pt idx="108">
                  <c:v>-0.91586551520912696</c:v>
                </c:pt>
                <c:pt idx="109">
                  <c:v>-0.91557838332637997</c:v>
                </c:pt>
                <c:pt idx="110">
                  <c:v>-0.91913407472485598</c:v>
                </c:pt>
                <c:pt idx="111">
                  <c:v>-0.92064703570649598</c:v>
                </c:pt>
                <c:pt idx="112">
                  <c:v>-0.92126473904677597</c:v>
                </c:pt>
                <c:pt idx="113">
                  <c:v>-0.92104150183765598</c:v>
                </c:pt>
                <c:pt idx="114">
                  <c:v>-0.91964567867356195</c:v>
                </c:pt>
                <c:pt idx="115">
                  <c:v>-0.92141118810817901</c:v>
                </c:pt>
                <c:pt idx="116">
                  <c:v>-0.92670741406295798</c:v>
                </c:pt>
                <c:pt idx="117">
                  <c:v>-0.93374712216236999</c:v>
                </c:pt>
                <c:pt idx="118">
                  <c:v>-0.93888132900560495</c:v>
                </c:pt>
                <c:pt idx="119">
                  <c:v>-0.94236678419408404</c:v>
                </c:pt>
                <c:pt idx="120">
                  <c:v>-0.94691304897588602</c:v>
                </c:pt>
                <c:pt idx="121">
                  <c:v>-0.95263705714532299</c:v>
                </c:pt>
                <c:pt idx="122">
                  <c:v>-0.95826134150739695</c:v>
                </c:pt>
                <c:pt idx="123">
                  <c:v>-0.96331747086973396</c:v>
                </c:pt>
                <c:pt idx="124">
                  <c:v>-0.96612921655886197</c:v>
                </c:pt>
                <c:pt idx="125">
                  <c:v>-0.96758336574451798</c:v>
                </c:pt>
                <c:pt idx="126">
                  <c:v>-0.97027650795764497</c:v>
                </c:pt>
                <c:pt idx="127">
                  <c:v>-0.973936343664211</c:v>
                </c:pt>
                <c:pt idx="128">
                  <c:v>-0.97732451158165901</c:v>
                </c:pt>
                <c:pt idx="129">
                  <c:v>-0.98006848092098398</c:v>
                </c:pt>
                <c:pt idx="130">
                  <c:v>-0.98211330652106299</c:v>
                </c:pt>
                <c:pt idx="131">
                  <c:v>-0.98387186508288105</c:v>
                </c:pt>
                <c:pt idx="132">
                  <c:v>-0.98557381135045696</c:v>
                </c:pt>
                <c:pt idx="133">
                  <c:v>-0.98734389000604195</c:v>
                </c:pt>
                <c:pt idx="134">
                  <c:v>-0.98856564538999503</c:v>
                </c:pt>
                <c:pt idx="135">
                  <c:v>-0.98912214247927499</c:v>
                </c:pt>
                <c:pt idx="136">
                  <c:v>-0.98954538262125102</c:v>
                </c:pt>
                <c:pt idx="137">
                  <c:v>-0.99036603351158004</c:v>
                </c:pt>
                <c:pt idx="138">
                  <c:v>-0.991287039690255</c:v>
                </c:pt>
                <c:pt idx="139">
                  <c:v>-0.99193024756770398</c:v>
                </c:pt>
                <c:pt idx="140">
                  <c:v>-0.99287581752127196</c:v>
                </c:pt>
                <c:pt idx="141">
                  <c:v>-0.99383235452461005</c:v>
                </c:pt>
                <c:pt idx="142">
                  <c:v>-0.99460840906612302</c:v>
                </c:pt>
                <c:pt idx="143">
                  <c:v>-0.99532491957621305</c:v>
                </c:pt>
                <c:pt idx="144">
                  <c:v>-0.99577505520953602</c:v>
                </c:pt>
                <c:pt idx="145">
                  <c:v>-0.99630641387072205</c:v>
                </c:pt>
                <c:pt idx="146">
                  <c:v>-0.99683721660333402</c:v>
                </c:pt>
                <c:pt idx="147">
                  <c:v>-0.99732114702132102</c:v>
                </c:pt>
                <c:pt idx="148">
                  <c:v>-0.99781184011204904</c:v>
                </c:pt>
                <c:pt idx="149">
                  <c:v>-0.99813224536156397</c:v>
                </c:pt>
                <c:pt idx="150">
                  <c:v>-0.99826442685685401</c:v>
                </c:pt>
                <c:pt idx="151">
                  <c:v>-0.99823410453255901</c:v>
                </c:pt>
                <c:pt idx="152">
                  <c:v>-0.99813581415231101</c:v>
                </c:pt>
                <c:pt idx="153">
                  <c:v>-0.99792582192490398</c:v>
                </c:pt>
                <c:pt idx="154">
                  <c:v>-0.99750942077252902</c:v>
                </c:pt>
                <c:pt idx="155">
                  <c:v>-0.99684767146775699</c:v>
                </c:pt>
                <c:pt idx="156">
                  <c:v>-0.99598481708707898</c:v>
                </c:pt>
                <c:pt idx="157">
                  <c:v>-0.99483344117971095</c:v>
                </c:pt>
                <c:pt idx="158">
                  <c:v>-0.99338263018887096</c:v>
                </c:pt>
                <c:pt idx="159">
                  <c:v>-0.99139586288413795</c:v>
                </c:pt>
                <c:pt idx="160">
                  <c:v>-0.98856241201494399</c:v>
                </c:pt>
                <c:pt idx="161">
                  <c:v>-0.98478380429257395</c:v>
                </c:pt>
                <c:pt idx="162">
                  <c:v>-0.97959415931082305</c:v>
                </c:pt>
                <c:pt idx="163">
                  <c:v>-0.97241824241823804</c:v>
                </c:pt>
                <c:pt idx="164">
                  <c:v>-0.96252830359590003</c:v>
                </c:pt>
                <c:pt idx="165">
                  <c:v>-0.948902303042089</c:v>
                </c:pt>
                <c:pt idx="166">
                  <c:v>-0.93787382528657703</c:v>
                </c:pt>
                <c:pt idx="167">
                  <c:v>-0.92573219813762098</c:v>
                </c:pt>
                <c:pt idx="168">
                  <c:v>-0.91442458162011298</c:v>
                </c:pt>
                <c:pt idx="169">
                  <c:v>-0.89889961760197301</c:v>
                </c:pt>
                <c:pt idx="170">
                  <c:v>-0.88282940407260801</c:v>
                </c:pt>
                <c:pt idx="171">
                  <c:v>-0.86799185260564904</c:v>
                </c:pt>
                <c:pt idx="172">
                  <c:v>-0.85892282887506199</c:v>
                </c:pt>
                <c:pt idx="173">
                  <c:v>-0.85441707919997401</c:v>
                </c:pt>
                <c:pt idx="174">
                  <c:v>-0.85197966640312495</c:v>
                </c:pt>
                <c:pt idx="175">
                  <c:v>-0.84749910650288196</c:v>
                </c:pt>
                <c:pt idx="176">
                  <c:v>-0.84321422162721005</c:v>
                </c:pt>
                <c:pt idx="177">
                  <c:v>-0.84022535888521799</c:v>
                </c:pt>
                <c:pt idx="178">
                  <c:v>-0.84009466722824899</c:v>
                </c:pt>
                <c:pt idx="179">
                  <c:v>-0.84118528768057499</c:v>
                </c:pt>
                <c:pt idx="180">
                  <c:v>-0.84049245588622201</c:v>
                </c:pt>
                <c:pt idx="181">
                  <c:v>-0.83820125951821001</c:v>
                </c:pt>
                <c:pt idx="182">
                  <c:v>-0.83736147645813697</c:v>
                </c:pt>
                <c:pt idx="183">
                  <c:v>-0.83771841039876704</c:v>
                </c:pt>
                <c:pt idx="184">
                  <c:v>-0.83843077132529897</c:v>
                </c:pt>
                <c:pt idx="185">
                  <c:v>-0.83983433273829899</c:v>
                </c:pt>
                <c:pt idx="186">
                  <c:v>-0.84074599922136894</c:v>
                </c:pt>
                <c:pt idx="187">
                  <c:v>-0.83981661345873804</c:v>
                </c:pt>
                <c:pt idx="188">
                  <c:v>-0.83661767694814904</c:v>
                </c:pt>
                <c:pt idx="189">
                  <c:v>-0.83240391134176706</c:v>
                </c:pt>
                <c:pt idx="190">
                  <c:v>-0.826352130225812</c:v>
                </c:pt>
                <c:pt idx="191">
                  <c:v>-0.83322611576644301</c:v>
                </c:pt>
                <c:pt idx="192">
                  <c:v>-0.84331650451157103</c:v>
                </c:pt>
                <c:pt idx="193">
                  <c:v>-0.85173879464246705</c:v>
                </c:pt>
                <c:pt idx="194">
                  <c:v>-0.85931463472979996</c:v>
                </c:pt>
                <c:pt idx="195">
                  <c:v>-0.86626229168655999</c:v>
                </c:pt>
                <c:pt idx="196">
                  <c:v>-0.87312695503218796</c:v>
                </c:pt>
                <c:pt idx="197">
                  <c:v>-0.87704424705035</c:v>
                </c:pt>
                <c:pt idx="198">
                  <c:v>-0.88029481447301094</c:v>
                </c:pt>
                <c:pt idx="199">
                  <c:v>-0.88326623070644705</c:v>
                </c:pt>
                <c:pt idx="200">
                  <c:v>-0.88600048374937201</c:v>
                </c:pt>
                <c:pt idx="201">
                  <c:v>-0.88789256009226303</c:v>
                </c:pt>
                <c:pt idx="202">
                  <c:v>-0.88985985618195795</c:v>
                </c:pt>
                <c:pt idx="203">
                  <c:v>-0.891783015678425</c:v>
                </c:pt>
                <c:pt idx="204">
                  <c:v>-0.89435861770796898</c:v>
                </c:pt>
                <c:pt idx="205">
                  <c:v>-0.89726558871718198</c:v>
                </c:pt>
                <c:pt idx="206">
                  <c:v>-0.90115170935737499</c:v>
                </c:pt>
                <c:pt idx="207">
                  <c:v>-0.90562360987055901</c:v>
                </c:pt>
                <c:pt idx="208">
                  <c:v>-0.91173628936207896</c:v>
                </c:pt>
                <c:pt idx="209">
                  <c:v>-0.915771878394254</c:v>
                </c:pt>
                <c:pt idx="210">
                  <c:v>-0.91758471609256498</c:v>
                </c:pt>
                <c:pt idx="211">
                  <c:v>-0.91873328942839805</c:v>
                </c:pt>
                <c:pt idx="212">
                  <c:v>-0.91892841750519805</c:v>
                </c:pt>
                <c:pt idx="213">
                  <c:v>-0.92077495130228704</c:v>
                </c:pt>
                <c:pt idx="214">
                  <c:v>-0.92036727133517904</c:v>
                </c:pt>
                <c:pt idx="215">
                  <c:v>-0.91876980889789495</c:v>
                </c:pt>
                <c:pt idx="216">
                  <c:v>-0.91973574142359005</c:v>
                </c:pt>
                <c:pt idx="217">
                  <c:v>-0.92051298926875702</c:v>
                </c:pt>
                <c:pt idx="218">
                  <c:v>-0.92338562603239305</c:v>
                </c:pt>
                <c:pt idx="219">
                  <c:v>-0.92827295643104002</c:v>
                </c:pt>
                <c:pt idx="220">
                  <c:v>-0.929022442597913</c:v>
                </c:pt>
                <c:pt idx="221">
                  <c:v>-0.93021001175937201</c:v>
                </c:pt>
                <c:pt idx="222">
                  <c:v>-0.92678796654094897</c:v>
                </c:pt>
                <c:pt idx="223">
                  <c:v>-0.92311723256489697</c:v>
                </c:pt>
                <c:pt idx="224">
                  <c:v>-0.91960483379244895</c:v>
                </c:pt>
                <c:pt idx="225">
                  <c:v>-0.91654948908900902</c:v>
                </c:pt>
                <c:pt idx="226">
                  <c:v>-0.91374469021320504</c:v>
                </c:pt>
                <c:pt idx="227">
                  <c:v>-0.91237988291023497</c:v>
                </c:pt>
                <c:pt idx="228">
                  <c:v>-0.91097222751933005</c:v>
                </c:pt>
                <c:pt idx="229">
                  <c:v>-0.90972659963024904</c:v>
                </c:pt>
                <c:pt idx="230">
                  <c:v>-0.907997432185363</c:v>
                </c:pt>
                <c:pt idx="231">
                  <c:v>-0.90747036898922195</c:v>
                </c:pt>
                <c:pt idx="232">
                  <c:v>-0.90598585584480695</c:v>
                </c:pt>
                <c:pt idx="233">
                  <c:v>-0.90597216480044096</c:v>
                </c:pt>
                <c:pt idx="234">
                  <c:v>-0.90413731290389399</c:v>
                </c:pt>
                <c:pt idx="235">
                  <c:v>-0.90381979724626604</c:v>
                </c:pt>
                <c:pt idx="236">
                  <c:v>-0.90514319983346403</c:v>
                </c:pt>
                <c:pt idx="237">
                  <c:v>-0.907332078526354</c:v>
                </c:pt>
                <c:pt idx="238">
                  <c:v>-0.90812149782054996</c:v>
                </c:pt>
                <c:pt idx="239">
                  <c:v>-0.90976343841956797</c:v>
                </c:pt>
                <c:pt idx="240">
                  <c:v>-0.91217856202526704</c:v>
                </c:pt>
                <c:pt idx="241">
                  <c:v>-0.913598814458909</c:v>
                </c:pt>
                <c:pt idx="242">
                  <c:v>-0.91469583123829801</c:v>
                </c:pt>
                <c:pt idx="243">
                  <c:v>-0.91558347881996005</c:v>
                </c:pt>
                <c:pt idx="244">
                  <c:v>-0.91603246517973203</c:v>
                </c:pt>
                <c:pt idx="245">
                  <c:v>-0.91725780069660401</c:v>
                </c:pt>
                <c:pt idx="246">
                  <c:v>-0.91886561633269304</c:v>
                </c:pt>
                <c:pt idx="247">
                  <c:v>-0.92007062032160702</c:v>
                </c:pt>
                <c:pt idx="248">
                  <c:v>-0.92079486244501896</c:v>
                </c:pt>
                <c:pt idx="249">
                  <c:v>-0.92084146848818305</c:v>
                </c:pt>
                <c:pt idx="250">
                  <c:v>-0.92230148335769602</c:v>
                </c:pt>
                <c:pt idx="251">
                  <c:v>-0.923461097067242</c:v>
                </c:pt>
                <c:pt idx="252">
                  <c:v>-0.924959550686278</c:v>
                </c:pt>
                <c:pt idx="253">
                  <c:v>-0.927520303185003</c:v>
                </c:pt>
                <c:pt idx="254">
                  <c:v>-0.93075268746222095</c:v>
                </c:pt>
                <c:pt idx="255">
                  <c:v>-0.93425335200767601</c:v>
                </c:pt>
                <c:pt idx="256">
                  <c:v>-0.93896784054006399</c:v>
                </c:pt>
                <c:pt idx="257">
                  <c:v>-0.94549050312636596</c:v>
                </c:pt>
                <c:pt idx="258">
                  <c:v>-0.95451808513409597</c:v>
                </c:pt>
                <c:pt idx="259">
                  <c:v>-0.95956074575748895</c:v>
                </c:pt>
                <c:pt idx="260">
                  <c:v>-0.96855411917787904</c:v>
                </c:pt>
                <c:pt idx="261">
                  <c:v>-0.97494828573065595</c:v>
                </c:pt>
                <c:pt idx="262">
                  <c:v>-0.97943336113377</c:v>
                </c:pt>
                <c:pt idx="263">
                  <c:v>-0.98186433121938499</c:v>
                </c:pt>
                <c:pt idx="264">
                  <c:v>-0.98327704094260704</c:v>
                </c:pt>
                <c:pt idx="265">
                  <c:v>-0.98476681102376995</c:v>
                </c:pt>
                <c:pt idx="266">
                  <c:v>-0.98644704179842302</c:v>
                </c:pt>
                <c:pt idx="267">
                  <c:v>-0.98742711687113305</c:v>
                </c:pt>
                <c:pt idx="268">
                  <c:v>-0.98845124472731005</c:v>
                </c:pt>
                <c:pt idx="269">
                  <c:v>-0.98918307156362995</c:v>
                </c:pt>
                <c:pt idx="270">
                  <c:v>-0.98979905715540295</c:v>
                </c:pt>
                <c:pt idx="271">
                  <c:v>-0.99065995190891698</c:v>
                </c:pt>
                <c:pt idx="272">
                  <c:v>-0.99208045610804696</c:v>
                </c:pt>
                <c:pt idx="273">
                  <c:v>-0.993691887685617</c:v>
                </c:pt>
                <c:pt idx="274">
                  <c:v>-0.99494332415314901</c:v>
                </c:pt>
                <c:pt idx="275">
                  <c:v>-0.99580939556136605</c:v>
                </c:pt>
                <c:pt idx="276">
                  <c:v>-0.99636933780956005</c:v>
                </c:pt>
                <c:pt idx="277">
                  <c:v>-0.99667733577810103</c:v>
                </c:pt>
                <c:pt idx="278">
                  <c:v>-0.99685207985038304</c:v>
                </c:pt>
                <c:pt idx="279">
                  <c:v>-0.99689519368324597</c:v>
                </c:pt>
                <c:pt idx="280">
                  <c:v>-0.99709215710389298</c:v>
                </c:pt>
                <c:pt idx="281">
                  <c:v>-0.99726039382512799</c:v>
                </c:pt>
                <c:pt idx="282">
                  <c:v>-0.99740138912850995</c:v>
                </c:pt>
                <c:pt idx="283">
                  <c:v>-0.99786963479916302</c:v>
                </c:pt>
                <c:pt idx="284">
                  <c:v>-0.99813752573370895</c:v>
                </c:pt>
                <c:pt idx="285">
                  <c:v>-0.99831887597758495</c:v>
                </c:pt>
                <c:pt idx="286">
                  <c:v>-0.99840498943011402</c:v>
                </c:pt>
                <c:pt idx="287">
                  <c:v>-0.99837276096690097</c:v>
                </c:pt>
                <c:pt idx="288">
                  <c:v>-0.99833735225992404</c:v>
                </c:pt>
                <c:pt idx="289">
                  <c:v>-0.99815690261093903</c:v>
                </c:pt>
                <c:pt idx="290">
                  <c:v>-0.99798654753357596</c:v>
                </c:pt>
                <c:pt idx="291">
                  <c:v>-0.99775543753618201</c:v>
                </c:pt>
                <c:pt idx="292">
                  <c:v>-0.997522160491087</c:v>
                </c:pt>
                <c:pt idx="293">
                  <c:v>-0.99727364276288699</c:v>
                </c:pt>
                <c:pt idx="294">
                  <c:v>-0.99680059547342803</c:v>
                </c:pt>
                <c:pt idx="295">
                  <c:v>-0.99616069499514703</c:v>
                </c:pt>
                <c:pt idx="296">
                  <c:v>-0.99552805955242696</c:v>
                </c:pt>
                <c:pt idx="297">
                  <c:v>-0.99489127796754795</c:v>
                </c:pt>
                <c:pt idx="298">
                  <c:v>-0.99419061665099395</c:v>
                </c:pt>
                <c:pt idx="299">
                  <c:v>-0.99347337263851399</c:v>
                </c:pt>
                <c:pt idx="300">
                  <c:v>-0.99286661693691602</c:v>
                </c:pt>
                <c:pt idx="301">
                  <c:v>-0.99211063279622602</c:v>
                </c:pt>
                <c:pt idx="302">
                  <c:v>-0.99148944358869395</c:v>
                </c:pt>
                <c:pt idx="303">
                  <c:v>-0.99096600717902905</c:v>
                </c:pt>
                <c:pt idx="304">
                  <c:v>-0.99062733610618303</c:v>
                </c:pt>
                <c:pt idx="305">
                  <c:v>-0.990278105263243</c:v>
                </c:pt>
                <c:pt idx="306">
                  <c:v>-0.989508185770544</c:v>
                </c:pt>
                <c:pt idx="307">
                  <c:v>-0.98853342093322205</c:v>
                </c:pt>
                <c:pt idx="308">
                  <c:v>-0.98740900633043505</c:v>
                </c:pt>
                <c:pt idx="309">
                  <c:v>-0.98609192731310802</c:v>
                </c:pt>
                <c:pt idx="310">
                  <c:v>-0.98453481082883398</c:v>
                </c:pt>
                <c:pt idx="311">
                  <c:v>-0.98296021058147198</c:v>
                </c:pt>
                <c:pt idx="312">
                  <c:v>-0.98076126123865703</c:v>
                </c:pt>
                <c:pt idx="313">
                  <c:v>-0.978361890756416</c:v>
                </c:pt>
                <c:pt idx="314">
                  <c:v>-0.97577659222318203</c:v>
                </c:pt>
                <c:pt idx="315">
                  <c:v>-0.97275609241901595</c:v>
                </c:pt>
                <c:pt idx="316">
                  <c:v>-0.96962307064525299</c:v>
                </c:pt>
                <c:pt idx="317">
                  <c:v>-0.966675639721432</c:v>
                </c:pt>
                <c:pt idx="318">
                  <c:v>-0.96334487607437902</c:v>
                </c:pt>
                <c:pt idx="319">
                  <c:v>-0.95991882323594602</c:v>
                </c:pt>
                <c:pt idx="320">
                  <c:v>-0.95603078366553096</c:v>
                </c:pt>
                <c:pt idx="321">
                  <c:v>-0.95215348887409801</c:v>
                </c:pt>
                <c:pt idx="322">
                  <c:v>-0.94860334095717802</c:v>
                </c:pt>
                <c:pt idx="323">
                  <c:v>-0.94555500157655303</c:v>
                </c:pt>
                <c:pt idx="324">
                  <c:v>-0.94206607683433896</c:v>
                </c:pt>
                <c:pt idx="325">
                  <c:v>-0.93841442204710501</c:v>
                </c:pt>
                <c:pt idx="326">
                  <c:v>-0.93520709422892301</c:v>
                </c:pt>
                <c:pt idx="327">
                  <c:v>-0.93170124194494397</c:v>
                </c:pt>
                <c:pt idx="328">
                  <c:v>-0.92816221867335302</c:v>
                </c:pt>
                <c:pt idx="329">
                  <c:v>-0.92420164490499701</c:v>
                </c:pt>
                <c:pt idx="330">
                  <c:v>-0.92062080124519297</c:v>
                </c:pt>
                <c:pt idx="331">
                  <c:v>-0.91775789446529998</c:v>
                </c:pt>
                <c:pt idx="332">
                  <c:v>-0.91474502107382105</c:v>
                </c:pt>
                <c:pt idx="333">
                  <c:v>-0.91133297655825096</c:v>
                </c:pt>
                <c:pt idx="334">
                  <c:v>-0.90828703205521</c:v>
                </c:pt>
                <c:pt idx="335">
                  <c:v>-0.90508322809570796</c:v>
                </c:pt>
                <c:pt idx="336">
                  <c:v>-0.90087452292494996</c:v>
                </c:pt>
                <c:pt idx="337">
                  <c:v>-0.89566193046878295</c:v>
                </c:pt>
                <c:pt idx="338">
                  <c:v>-0.88989727164745402</c:v>
                </c:pt>
                <c:pt idx="339">
                  <c:v>-0.88417832102652305</c:v>
                </c:pt>
                <c:pt idx="340">
                  <c:v>-0.87932507943928795</c:v>
                </c:pt>
                <c:pt idx="341">
                  <c:v>-0.87391414614583796</c:v>
                </c:pt>
                <c:pt idx="342">
                  <c:v>-0.86782191803723197</c:v>
                </c:pt>
                <c:pt idx="343">
                  <c:v>-0.86105928348782801</c:v>
                </c:pt>
                <c:pt idx="344">
                  <c:v>-0.85409253243265004</c:v>
                </c:pt>
                <c:pt idx="345">
                  <c:v>-0.84685188071111905</c:v>
                </c:pt>
                <c:pt idx="346">
                  <c:v>-0.83915021839006698</c:v>
                </c:pt>
                <c:pt idx="347">
                  <c:v>-0.83076857433167595</c:v>
                </c:pt>
                <c:pt idx="348">
                  <c:v>-0.82203769779359703</c:v>
                </c:pt>
                <c:pt idx="349">
                  <c:v>-0.81221049517613897</c:v>
                </c:pt>
                <c:pt idx="350">
                  <c:v>-0.80079526618237196</c:v>
                </c:pt>
                <c:pt idx="351">
                  <c:v>-0.78776009760285604</c:v>
                </c:pt>
                <c:pt idx="352">
                  <c:v>-0.77384452722288799</c:v>
                </c:pt>
                <c:pt idx="353">
                  <c:v>-0.75798217653129296</c:v>
                </c:pt>
                <c:pt idx="354">
                  <c:v>-0.74071716326050197</c:v>
                </c:pt>
                <c:pt idx="355">
                  <c:v>-0.72177534636204999</c:v>
                </c:pt>
                <c:pt idx="356">
                  <c:v>-0.70136567771331704</c:v>
                </c:pt>
                <c:pt idx="357">
                  <c:v>-0.67885988158620802</c:v>
                </c:pt>
                <c:pt idx="358">
                  <c:v>-0.65621709576125797</c:v>
                </c:pt>
                <c:pt idx="359">
                  <c:v>-0.63486689552568298</c:v>
                </c:pt>
                <c:pt idx="360">
                  <c:v>-0.61528379731366101</c:v>
                </c:pt>
                <c:pt idx="361">
                  <c:v>-0.59468323361005804</c:v>
                </c:pt>
                <c:pt idx="362">
                  <c:v>-0.57187657690038396</c:v>
                </c:pt>
                <c:pt idx="363">
                  <c:v>-0.54723458745872899</c:v>
                </c:pt>
                <c:pt idx="364">
                  <c:v>-0.51942056275662796</c:v>
                </c:pt>
                <c:pt idx="365">
                  <c:v>-0.49073360825610202</c:v>
                </c:pt>
                <c:pt idx="366">
                  <c:v>-0.46493417635001399</c:v>
                </c:pt>
                <c:pt idx="367">
                  <c:v>-0.43821523322904699</c:v>
                </c:pt>
                <c:pt idx="368">
                  <c:v>-0.40768438682407498</c:v>
                </c:pt>
                <c:pt idx="369">
                  <c:v>-0.37551863179099698</c:v>
                </c:pt>
                <c:pt idx="370">
                  <c:v>-0.33951432305291901</c:v>
                </c:pt>
                <c:pt idx="371">
                  <c:v>-0.30269657891027002</c:v>
                </c:pt>
                <c:pt idx="372">
                  <c:v>-0.26289769223153098</c:v>
                </c:pt>
                <c:pt idx="373">
                  <c:v>-0.21687774490081899</c:v>
                </c:pt>
                <c:pt idx="374">
                  <c:v>-0.163215611024012</c:v>
                </c:pt>
                <c:pt idx="375">
                  <c:v>-0.111630601981837</c:v>
                </c:pt>
                <c:pt idx="376">
                  <c:v>-6.4775858321186194E-2</c:v>
                </c:pt>
                <c:pt idx="377">
                  <c:v>-1.8680721253544901E-2</c:v>
                </c:pt>
                <c:pt idx="378">
                  <c:v>2.2981706924939199E-2</c:v>
                </c:pt>
                <c:pt idx="379">
                  <c:v>6.3106376420382193E-2</c:v>
                </c:pt>
                <c:pt idx="380">
                  <c:v>0.101796937861415</c:v>
                </c:pt>
                <c:pt idx="381">
                  <c:v>0.14382618976869199</c:v>
                </c:pt>
                <c:pt idx="382">
                  <c:v>0.19067308418401599</c:v>
                </c:pt>
                <c:pt idx="383">
                  <c:v>0.23946346319612299</c:v>
                </c:pt>
                <c:pt idx="384">
                  <c:v>0.286922937490319</c:v>
                </c:pt>
                <c:pt idx="385">
                  <c:v>0.33060825732446603</c:v>
                </c:pt>
                <c:pt idx="386">
                  <c:v>0.37338712061829599</c:v>
                </c:pt>
                <c:pt idx="387">
                  <c:v>0.41430594191697401</c:v>
                </c:pt>
                <c:pt idx="388">
                  <c:v>0.45633445887260399</c:v>
                </c:pt>
                <c:pt idx="389">
                  <c:v>0.50170461724795301</c:v>
                </c:pt>
                <c:pt idx="390">
                  <c:v>0.54396439678144004</c:v>
                </c:pt>
                <c:pt idx="391">
                  <c:v>0.58166361034515501</c:v>
                </c:pt>
                <c:pt idx="392">
                  <c:v>0.61352414148759904</c:v>
                </c:pt>
                <c:pt idx="393">
                  <c:v>0.64101433017643294</c:v>
                </c:pt>
                <c:pt idx="394">
                  <c:v>0.67039933519097705</c:v>
                </c:pt>
                <c:pt idx="395">
                  <c:v>0.69600412929964495</c:v>
                </c:pt>
                <c:pt idx="396">
                  <c:v>0.71619202160440498</c:v>
                </c:pt>
                <c:pt idx="397">
                  <c:v>0.74201243496037395</c:v>
                </c:pt>
                <c:pt idx="398">
                  <c:v>0.77093784625970196</c:v>
                </c:pt>
                <c:pt idx="399">
                  <c:v>0.79368876682490297</c:v>
                </c:pt>
                <c:pt idx="400">
                  <c:v>0.80086662285253496</c:v>
                </c:pt>
                <c:pt idx="401">
                  <c:v>0.78998701160896001</c:v>
                </c:pt>
                <c:pt idx="402">
                  <c:v>0.76148486335615795</c:v>
                </c:pt>
                <c:pt idx="403">
                  <c:v>0.723699293560357</c:v>
                </c:pt>
                <c:pt idx="404">
                  <c:v>0.68141312431994905</c:v>
                </c:pt>
                <c:pt idx="405">
                  <c:v>0.63715108796559905</c:v>
                </c:pt>
                <c:pt idx="406">
                  <c:v>0.60422736055661697</c:v>
                </c:pt>
                <c:pt idx="407">
                  <c:v>0.56738336882339502</c:v>
                </c:pt>
                <c:pt idx="408">
                  <c:v>0.530703134379097</c:v>
                </c:pt>
                <c:pt idx="409">
                  <c:v>0.50700284826508701</c:v>
                </c:pt>
                <c:pt idx="410">
                  <c:v>0.49207560858650001</c:v>
                </c:pt>
                <c:pt idx="411">
                  <c:v>0.48056606213707298</c:v>
                </c:pt>
                <c:pt idx="412">
                  <c:v>0.47120065961191498</c:v>
                </c:pt>
                <c:pt idx="413">
                  <c:v>0.46692808899098198</c:v>
                </c:pt>
                <c:pt idx="414">
                  <c:v>0.47320154011384002</c:v>
                </c:pt>
                <c:pt idx="415">
                  <c:v>0.45737578295057701</c:v>
                </c:pt>
                <c:pt idx="416">
                  <c:v>0.42885726429123</c:v>
                </c:pt>
                <c:pt idx="417">
                  <c:v>0.40969357650555699</c:v>
                </c:pt>
                <c:pt idx="418">
                  <c:v>0.39464850555903402</c:v>
                </c:pt>
                <c:pt idx="419">
                  <c:v>0.38621263832355501</c:v>
                </c:pt>
                <c:pt idx="420">
                  <c:v>0.37038853740606298</c:v>
                </c:pt>
                <c:pt idx="421">
                  <c:v>0.35228293837019098</c:v>
                </c:pt>
                <c:pt idx="422">
                  <c:v>0.34119960787914899</c:v>
                </c:pt>
                <c:pt idx="423">
                  <c:v>0.33209932393915398</c:v>
                </c:pt>
                <c:pt idx="424">
                  <c:v>0.32242380097787499</c:v>
                </c:pt>
                <c:pt idx="425">
                  <c:v>0.31399884228594099</c:v>
                </c:pt>
                <c:pt idx="426">
                  <c:v>0.30564473114930202</c:v>
                </c:pt>
                <c:pt idx="427">
                  <c:v>0.29795876171941499</c:v>
                </c:pt>
                <c:pt idx="428">
                  <c:v>0.28919900750391297</c:v>
                </c:pt>
                <c:pt idx="429">
                  <c:v>0.28414063385683203</c:v>
                </c:pt>
                <c:pt idx="430">
                  <c:v>0.28460451922125901</c:v>
                </c:pt>
                <c:pt idx="431">
                  <c:v>0.28686283975955501</c:v>
                </c:pt>
                <c:pt idx="432">
                  <c:v>0.286462102532894</c:v>
                </c:pt>
                <c:pt idx="433">
                  <c:v>0.28799064807137198</c:v>
                </c:pt>
                <c:pt idx="434">
                  <c:v>0.284268147844777</c:v>
                </c:pt>
                <c:pt idx="435">
                  <c:v>0.27795617783312498</c:v>
                </c:pt>
                <c:pt idx="436">
                  <c:v>0.272342890516378</c:v>
                </c:pt>
                <c:pt idx="437">
                  <c:v>0.26879667660221401</c:v>
                </c:pt>
                <c:pt idx="438">
                  <c:v>0.26911902819051298</c:v>
                </c:pt>
                <c:pt idx="439">
                  <c:v>0.27363518572888801</c:v>
                </c:pt>
                <c:pt idx="440">
                  <c:v>0.281704482282984</c:v>
                </c:pt>
                <c:pt idx="441">
                  <c:v>0.28680414837065699</c:v>
                </c:pt>
                <c:pt idx="442">
                  <c:v>0.28979136569501801</c:v>
                </c:pt>
                <c:pt idx="443">
                  <c:v>0.29183486620111698</c:v>
                </c:pt>
                <c:pt idx="444">
                  <c:v>0.29314129577241599</c:v>
                </c:pt>
                <c:pt idx="445">
                  <c:v>0.29419525782642703</c:v>
                </c:pt>
                <c:pt idx="446">
                  <c:v>0.29561271016245599</c:v>
                </c:pt>
                <c:pt idx="447">
                  <c:v>0.30077989227657798</c:v>
                </c:pt>
                <c:pt idx="448">
                  <c:v>0.31403630714067399</c:v>
                </c:pt>
                <c:pt idx="449">
                  <c:v>0.33591534059822498</c:v>
                </c:pt>
                <c:pt idx="450">
                  <c:v>0.366305080691194</c:v>
                </c:pt>
                <c:pt idx="451">
                  <c:v>0.40949662652988</c:v>
                </c:pt>
                <c:pt idx="452">
                  <c:v>0.47327390193793001</c:v>
                </c:pt>
                <c:pt idx="453">
                  <c:v>0.56698054888873195</c:v>
                </c:pt>
                <c:pt idx="454">
                  <c:v>0.64653924015366804</c:v>
                </c:pt>
                <c:pt idx="455">
                  <c:v>0.70140085675362696</c:v>
                </c:pt>
                <c:pt idx="456">
                  <c:v>0.73722957698132596</c:v>
                </c:pt>
                <c:pt idx="457">
                  <c:v>0.75848803750947102</c:v>
                </c:pt>
                <c:pt idx="458">
                  <c:v>0.76817310663048399</c:v>
                </c:pt>
                <c:pt idx="459">
                  <c:v>0.77140275544588799</c:v>
                </c:pt>
                <c:pt idx="460">
                  <c:v>0.77010113776185796</c:v>
                </c:pt>
                <c:pt idx="461">
                  <c:v>0.76405562643206004</c:v>
                </c:pt>
                <c:pt idx="462">
                  <c:v>0.75218937695035604</c:v>
                </c:pt>
                <c:pt idx="463">
                  <c:v>0.73960457742043295</c:v>
                </c:pt>
                <c:pt idx="464">
                  <c:v>0.72579925027914904</c:v>
                </c:pt>
                <c:pt idx="465">
                  <c:v>0.70950171153692998</c:v>
                </c:pt>
                <c:pt idx="466">
                  <c:v>0.68798415292148796</c:v>
                </c:pt>
                <c:pt idx="467">
                  <c:v>0.66299791670322095</c:v>
                </c:pt>
                <c:pt idx="468">
                  <c:v>0.63529018861487996</c:v>
                </c:pt>
                <c:pt idx="469">
                  <c:v>0.60634156485443202</c:v>
                </c:pt>
                <c:pt idx="470">
                  <c:v>0.57525494874107397</c:v>
                </c:pt>
                <c:pt idx="471">
                  <c:v>0.54243509515879196</c:v>
                </c:pt>
                <c:pt idx="472">
                  <c:v>0.50774455236500604</c:v>
                </c:pt>
                <c:pt idx="473">
                  <c:v>0.47259633169506898</c:v>
                </c:pt>
                <c:pt idx="474">
                  <c:v>0.43575602085033099</c:v>
                </c:pt>
                <c:pt idx="475">
                  <c:v>0.39911191041530902</c:v>
                </c:pt>
                <c:pt idx="476">
                  <c:v>0.36142297229619302</c:v>
                </c:pt>
                <c:pt idx="477">
                  <c:v>0.32481286881808602</c:v>
                </c:pt>
                <c:pt idx="478">
                  <c:v>0.28720379355065201</c:v>
                </c:pt>
                <c:pt idx="479">
                  <c:v>0.24922806522940499</c:v>
                </c:pt>
                <c:pt idx="480">
                  <c:v>0.21007679282639699</c:v>
                </c:pt>
                <c:pt idx="481">
                  <c:v>0.17032172122882699</c:v>
                </c:pt>
                <c:pt idx="482">
                  <c:v>0.13034315174150801</c:v>
                </c:pt>
                <c:pt idx="483">
                  <c:v>8.8898624803626494E-2</c:v>
                </c:pt>
                <c:pt idx="484">
                  <c:v>4.70289467399631E-2</c:v>
                </c:pt>
                <c:pt idx="485">
                  <c:v>4.1218371218262103E-3</c:v>
                </c:pt>
                <c:pt idx="486">
                  <c:v>-3.8339395877645503E-2</c:v>
                </c:pt>
                <c:pt idx="487">
                  <c:v>-7.9216028729971896E-2</c:v>
                </c:pt>
                <c:pt idx="488">
                  <c:v>-0.120566248913781</c:v>
                </c:pt>
                <c:pt idx="489">
                  <c:v>-0.161893791635876</c:v>
                </c:pt>
                <c:pt idx="490">
                  <c:v>-0.20480306981996599</c:v>
                </c:pt>
                <c:pt idx="491">
                  <c:v>-0.24553367288412201</c:v>
                </c:pt>
                <c:pt idx="492">
                  <c:v>-0.28522928419416599</c:v>
                </c:pt>
                <c:pt idx="493">
                  <c:v>-0.32704922215929699</c:v>
                </c:pt>
                <c:pt idx="494">
                  <c:v>-0.36852176867245801</c:v>
                </c:pt>
                <c:pt idx="495">
                  <c:v>-0.41037894639080802</c:v>
                </c:pt>
                <c:pt idx="496">
                  <c:v>-0.45396679151803798</c:v>
                </c:pt>
                <c:pt idx="497">
                  <c:v>-0.49321171050295098</c:v>
                </c:pt>
                <c:pt idx="498">
                  <c:v>-0.53128050785738801</c:v>
                </c:pt>
                <c:pt idx="499">
                  <c:v>-0.56732835303628304</c:v>
                </c:pt>
                <c:pt idx="500">
                  <c:v>-0.60279277791321595</c:v>
                </c:pt>
                <c:pt idx="501">
                  <c:v>-0.63750856720610105</c:v>
                </c:pt>
                <c:pt idx="502">
                  <c:v>-0.66754693957306199</c:v>
                </c:pt>
                <c:pt idx="503">
                  <c:v>-0.69905705494097403</c:v>
                </c:pt>
                <c:pt idx="504">
                  <c:v>-0.72903170192942501</c:v>
                </c:pt>
                <c:pt idx="505">
                  <c:v>-0.75764830726323895</c:v>
                </c:pt>
                <c:pt idx="506">
                  <c:v>-0.78649468902675901</c:v>
                </c:pt>
                <c:pt idx="507">
                  <c:v>-0.81305108547237404</c:v>
                </c:pt>
                <c:pt idx="508">
                  <c:v>-0.84764500713520496</c:v>
                </c:pt>
                <c:pt idx="509">
                  <c:v>-0.87597975263198302</c:v>
                </c:pt>
                <c:pt idx="510">
                  <c:v>-0.90102811381454395</c:v>
                </c:pt>
                <c:pt idx="511">
                  <c:v>-0.92105063704401002</c:v>
                </c:pt>
                <c:pt idx="512">
                  <c:v>-0.93716934630771997</c:v>
                </c:pt>
                <c:pt idx="513">
                  <c:v>-0.94744194276752203</c:v>
                </c:pt>
                <c:pt idx="514">
                  <c:v>-0.95246813323702795</c:v>
                </c:pt>
                <c:pt idx="515">
                  <c:v>-0.95274152188935302</c:v>
                </c:pt>
                <c:pt idx="516">
                  <c:v>-0.94896990604321096</c:v>
                </c:pt>
                <c:pt idx="517">
                  <c:v>-0.94084131396869497</c:v>
                </c:pt>
                <c:pt idx="518">
                  <c:v>-0.92887763664899603</c:v>
                </c:pt>
                <c:pt idx="519">
                  <c:v>-0.91283698515174005</c:v>
                </c:pt>
                <c:pt idx="520">
                  <c:v>-0.89485386129600797</c:v>
                </c:pt>
                <c:pt idx="521">
                  <c:v>-0.873751030726866</c:v>
                </c:pt>
                <c:pt idx="522">
                  <c:v>-0.85010954068354105</c:v>
                </c:pt>
                <c:pt idx="523">
                  <c:v>-0.82344947755094799</c:v>
                </c:pt>
                <c:pt idx="524">
                  <c:v>-0.79327205075537499</c:v>
                </c:pt>
                <c:pt idx="525">
                  <c:v>-0.76028468480039502</c:v>
                </c:pt>
                <c:pt idx="526">
                  <c:v>-0.72624899019131395</c:v>
                </c:pt>
                <c:pt idx="527">
                  <c:v>-0.689434417307489</c:v>
                </c:pt>
                <c:pt idx="528">
                  <c:v>-0.65154161504590902</c:v>
                </c:pt>
                <c:pt idx="529">
                  <c:v>-0.61077851781999104</c:v>
                </c:pt>
                <c:pt idx="530">
                  <c:v>-0.56606473566693205</c:v>
                </c:pt>
                <c:pt idx="531">
                  <c:v>-0.51852233347783905</c:v>
                </c:pt>
                <c:pt idx="532">
                  <c:v>-0.46849451847945001</c:v>
                </c:pt>
                <c:pt idx="533">
                  <c:v>-0.41487441462816499</c:v>
                </c:pt>
                <c:pt idx="534">
                  <c:v>-0.35872966680609703</c:v>
                </c:pt>
                <c:pt idx="535">
                  <c:v>-0.302015908556166</c:v>
                </c:pt>
                <c:pt idx="536">
                  <c:v>-0.24546309499235799</c:v>
                </c:pt>
                <c:pt idx="537">
                  <c:v>-0.18906693523493001</c:v>
                </c:pt>
                <c:pt idx="538">
                  <c:v>-0.134377955311175</c:v>
                </c:pt>
                <c:pt idx="539">
                  <c:v>-7.9823802730674798E-2</c:v>
                </c:pt>
                <c:pt idx="540">
                  <c:v>-2.36132130184941E-2</c:v>
                </c:pt>
                <c:pt idx="541">
                  <c:v>3.2881887059078602E-2</c:v>
                </c:pt>
                <c:pt idx="542">
                  <c:v>9.2695276752116695E-2</c:v>
                </c:pt>
                <c:pt idx="543">
                  <c:v>0.150084084755436</c:v>
                </c:pt>
                <c:pt idx="544">
                  <c:v>0.207372411370051</c:v>
                </c:pt>
                <c:pt idx="545">
                  <c:v>0.26068224949636498</c:v>
                </c:pt>
                <c:pt idx="546">
                  <c:v>0.31484634058577599</c:v>
                </c:pt>
                <c:pt idx="547">
                  <c:v>0.369896912816715</c:v>
                </c:pt>
                <c:pt idx="548">
                  <c:v>0.42357161844105501</c:v>
                </c:pt>
                <c:pt idx="549">
                  <c:v>0.47845952274410097</c:v>
                </c:pt>
                <c:pt idx="550">
                  <c:v>0.53172984483205499</c:v>
                </c:pt>
                <c:pt idx="551">
                  <c:v>0.583741664301765</c:v>
                </c:pt>
                <c:pt idx="552">
                  <c:v>0.63419153350379398</c:v>
                </c:pt>
                <c:pt idx="553">
                  <c:v>0.68136786760078305</c:v>
                </c:pt>
                <c:pt idx="554">
                  <c:v>0.72517159122574704</c:v>
                </c:pt>
                <c:pt idx="555">
                  <c:v>0.76588802224977903</c:v>
                </c:pt>
                <c:pt idx="556">
                  <c:v>0.80282140998472995</c:v>
                </c:pt>
                <c:pt idx="557">
                  <c:v>0.83588303832040201</c:v>
                </c:pt>
                <c:pt idx="558">
                  <c:v>0.86398533294208502</c:v>
                </c:pt>
                <c:pt idx="559">
                  <c:v>0.88834694254635205</c:v>
                </c:pt>
                <c:pt idx="560">
                  <c:v>0.90847250940150204</c:v>
                </c:pt>
                <c:pt idx="561">
                  <c:v>0.925418166103253</c:v>
                </c:pt>
                <c:pt idx="562">
                  <c:v>0.93612210988101496</c:v>
                </c:pt>
                <c:pt idx="563">
                  <c:v>0.94251709770306102</c:v>
                </c:pt>
                <c:pt idx="564">
                  <c:v>0.94366064702048502</c:v>
                </c:pt>
                <c:pt idx="565">
                  <c:v>0.939221019896752</c:v>
                </c:pt>
                <c:pt idx="566">
                  <c:v>0.92914227586422504</c:v>
                </c:pt>
                <c:pt idx="567">
                  <c:v>0.91325051193325701</c:v>
                </c:pt>
                <c:pt idx="568">
                  <c:v>0.89166052724968803</c:v>
                </c:pt>
                <c:pt idx="569">
                  <c:v>0.86424930004385103</c:v>
                </c:pt>
                <c:pt idx="570">
                  <c:v>0.83025196206849206</c:v>
                </c:pt>
                <c:pt idx="571">
                  <c:v>0.79019081798464796</c:v>
                </c:pt>
                <c:pt idx="572">
                  <c:v>0.74569530080831703</c:v>
                </c:pt>
                <c:pt idx="573">
                  <c:v>0.69706028535226705</c:v>
                </c:pt>
                <c:pt idx="574">
                  <c:v>0.64523927009493998</c:v>
                </c:pt>
                <c:pt idx="575">
                  <c:v>0.59169631220905605</c:v>
                </c:pt>
                <c:pt idx="576">
                  <c:v>0.53570455868633504</c:v>
                </c:pt>
                <c:pt idx="577">
                  <c:v>0.47475077061800303</c:v>
                </c:pt>
                <c:pt idx="578">
                  <c:v>0.41191401256429</c:v>
                </c:pt>
                <c:pt idx="579">
                  <c:v>0.34749068948713602</c:v>
                </c:pt>
                <c:pt idx="580">
                  <c:v>0.28215916882072301</c:v>
                </c:pt>
                <c:pt idx="581">
                  <c:v>0.21414371135479399</c:v>
                </c:pt>
                <c:pt idx="582">
                  <c:v>0.14619913240763599</c:v>
                </c:pt>
                <c:pt idx="583">
                  <c:v>7.6929792405482506E-2</c:v>
                </c:pt>
                <c:pt idx="584">
                  <c:v>4.7757853511553802E-3</c:v>
                </c:pt>
                <c:pt idx="585">
                  <c:v>-6.9320360884716506E-2</c:v>
                </c:pt>
                <c:pt idx="586">
                  <c:v>-0.14034855772917201</c:v>
                </c:pt>
                <c:pt idx="587">
                  <c:v>-0.206862389816864</c:v>
                </c:pt>
                <c:pt idx="588">
                  <c:v>-0.27157318353069998</c:v>
                </c:pt>
                <c:pt idx="589">
                  <c:v>-0.33505975269326799</c:v>
                </c:pt>
                <c:pt idx="590">
                  <c:v>-0.398042147761835</c:v>
                </c:pt>
                <c:pt idx="591">
                  <c:v>-0.45821584430833301</c:v>
                </c:pt>
                <c:pt idx="592">
                  <c:v>-0.51582005024573696</c:v>
                </c:pt>
                <c:pt idx="593">
                  <c:v>-0.57003932118268197</c:v>
                </c:pt>
                <c:pt idx="594">
                  <c:v>-0.62214999927062897</c:v>
                </c:pt>
                <c:pt idx="595">
                  <c:v>-0.67248213048600303</c:v>
                </c:pt>
                <c:pt idx="596">
                  <c:v>-0.719690422537693</c:v>
                </c:pt>
                <c:pt idx="597">
                  <c:v>-0.76288682702817801</c:v>
                </c:pt>
                <c:pt idx="598">
                  <c:v>-0.80350016424713</c:v>
                </c:pt>
                <c:pt idx="599">
                  <c:v>-0.83982889886586798</c:v>
                </c:pt>
                <c:pt idx="600">
                  <c:v>-0.87102500212508405</c:v>
                </c:pt>
                <c:pt idx="601">
                  <c:v>-0.89662379547540105</c:v>
                </c:pt>
                <c:pt idx="602">
                  <c:v>-0.91550408208691403</c:v>
                </c:pt>
                <c:pt idx="603">
                  <c:v>-0.92847454685144704</c:v>
                </c:pt>
                <c:pt idx="604">
                  <c:v>-0.93519893911126695</c:v>
                </c:pt>
                <c:pt idx="605">
                  <c:v>-0.93560096625579803</c:v>
                </c:pt>
                <c:pt idx="606">
                  <c:v>-0.93012346480437502</c:v>
                </c:pt>
                <c:pt idx="607">
                  <c:v>-0.91875719406860101</c:v>
                </c:pt>
                <c:pt idx="608">
                  <c:v>-0.90196712782140298</c:v>
                </c:pt>
                <c:pt idx="609">
                  <c:v>-0.88017435464432403</c:v>
                </c:pt>
                <c:pt idx="610">
                  <c:v>-0.85202859395854302</c:v>
                </c:pt>
                <c:pt idx="611">
                  <c:v>-0.81662151382416304</c:v>
                </c:pt>
                <c:pt idx="612">
                  <c:v>-0.77376040439282301</c:v>
                </c:pt>
                <c:pt idx="613">
                  <c:v>-0.72434862735143102</c:v>
                </c:pt>
                <c:pt idx="614">
                  <c:v>-0.66973615591925595</c:v>
                </c:pt>
                <c:pt idx="615">
                  <c:v>-0.61282633886079796</c:v>
                </c:pt>
                <c:pt idx="616">
                  <c:v>-0.55296994245824604</c:v>
                </c:pt>
                <c:pt idx="617">
                  <c:v>-0.489022221977297</c:v>
                </c:pt>
                <c:pt idx="618">
                  <c:v>-0.421210767791728</c:v>
                </c:pt>
                <c:pt idx="619">
                  <c:v>-0.35109208383858997</c:v>
                </c:pt>
                <c:pt idx="620">
                  <c:v>-0.27829796128834</c:v>
                </c:pt>
                <c:pt idx="621">
                  <c:v>-0.20187098991841901</c:v>
                </c:pt>
                <c:pt idx="622">
                  <c:v>-0.124431720435509</c:v>
                </c:pt>
                <c:pt idx="623">
                  <c:v>-4.6493980369165099E-2</c:v>
                </c:pt>
                <c:pt idx="624">
                  <c:v>3.1933340064347997E-2</c:v>
                </c:pt>
                <c:pt idx="625">
                  <c:v>0.109883566364535</c:v>
                </c:pt>
                <c:pt idx="626">
                  <c:v>0.18695544536754299</c:v>
                </c:pt>
                <c:pt idx="627">
                  <c:v>0.26232050556939901</c:v>
                </c:pt>
                <c:pt idx="628">
                  <c:v>0.33550227603243099</c:v>
                </c:pt>
                <c:pt idx="629">
                  <c:v>0.40529914134157302</c:v>
                </c:pt>
                <c:pt idx="630">
                  <c:v>0.47079948837301899</c:v>
                </c:pt>
                <c:pt idx="631">
                  <c:v>0.53155653965596505</c:v>
                </c:pt>
                <c:pt idx="632">
                  <c:v>0.58780503997385403</c:v>
                </c:pt>
                <c:pt idx="633">
                  <c:v>0.63976499828792699</c:v>
                </c:pt>
                <c:pt idx="634">
                  <c:v>0.68721287604967496</c:v>
                </c:pt>
                <c:pt idx="635">
                  <c:v>0.72959571160639702</c:v>
                </c:pt>
                <c:pt idx="636">
                  <c:v>0.76738390008979995</c:v>
                </c:pt>
                <c:pt idx="637">
                  <c:v>0.80235809109755496</c:v>
                </c:pt>
                <c:pt idx="638">
                  <c:v>0.83438551715713505</c:v>
                </c:pt>
                <c:pt idx="639">
                  <c:v>0.86365671131492205</c:v>
                </c:pt>
                <c:pt idx="640">
                  <c:v>0.88920483234398995</c:v>
                </c:pt>
                <c:pt idx="641">
                  <c:v>0.91019427146102305</c:v>
                </c:pt>
                <c:pt idx="642">
                  <c:v>0.92705672452248</c:v>
                </c:pt>
                <c:pt idx="643">
                  <c:v>0.93964680538274403</c:v>
                </c:pt>
                <c:pt idx="644">
                  <c:v>0.94761568940128504</c:v>
                </c:pt>
                <c:pt idx="645">
                  <c:v>0.95062486690233505</c:v>
                </c:pt>
                <c:pt idx="646">
                  <c:v>0.94875681252156396</c:v>
                </c:pt>
                <c:pt idx="647">
                  <c:v>0.94176082177213605</c:v>
                </c:pt>
                <c:pt idx="648">
                  <c:v>0.92979711550564803</c:v>
                </c:pt>
                <c:pt idx="649">
                  <c:v>0.91288209546239696</c:v>
                </c:pt>
                <c:pt idx="650">
                  <c:v>0.89087872070226004</c:v>
                </c:pt>
                <c:pt idx="651">
                  <c:v>0.86397316137035896</c:v>
                </c:pt>
                <c:pt idx="652">
                  <c:v>0.83231035743975201</c:v>
                </c:pt>
                <c:pt idx="653">
                  <c:v>0.79564645946361501</c:v>
                </c:pt>
                <c:pt idx="654">
                  <c:v>0.753248659319942</c:v>
                </c:pt>
                <c:pt idx="655">
                  <c:v>0.70489098392987004</c:v>
                </c:pt>
                <c:pt idx="656">
                  <c:v>0.65130806709919098</c:v>
                </c:pt>
                <c:pt idx="657">
                  <c:v>0.59633984968168796</c:v>
                </c:pt>
                <c:pt idx="658">
                  <c:v>0.54191686180667098</c:v>
                </c:pt>
                <c:pt idx="659">
                  <c:v>0.48683663011349299</c:v>
                </c:pt>
                <c:pt idx="660">
                  <c:v>0.42769467014075402</c:v>
                </c:pt>
                <c:pt idx="661">
                  <c:v>0.36236966518519798</c:v>
                </c:pt>
                <c:pt idx="662">
                  <c:v>0.29507930504989099</c:v>
                </c:pt>
                <c:pt idx="663">
                  <c:v>0.22764286182594501</c:v>
                </c:pt>
                <c:pt idx="664">
                  <c:v>0.15818950808587501</c:v>
                </c:pt>
                <c:pt idx="665">
                  <c:v>8.7411345267682697E-2</c:v>
                </c:pt>
                <c:pt idx="666">
                  <c:v>1.80141415244005E-2</c:v>
                </c:pt>
                <c:pt idx="667">
                  <c:v>-4.9253096695500799E-2</c:v>
                </c:pt>
                <c:pt idx="668">
                  <c:v>-0.113450717645688</c:v>
                </c:pt>
                <c:pt idx="669">
                  <c:v>-0.17344407921067601</c:v>
                </c:pt>
                <c:pt idx="670">
                  <c:v>-0.23197505447809399</c:v>
                </c:pt>
                <c:pt idx="671">
                  <c:v>-0.291010880634473</c:v>
                </c:pt>
                <c:pt idx="672">
                  <c:v>-0.34973811108351899</c:v>
                </c:pt>
                <c:pt idx="673">
                  <c:v>-0.40819982791277898</c:v>
                </c:pt>
                <c:pt idx="674">
                  <c:v>-0.46726938802159601</c:v>
                </c:pt>
                <c:pt idx="675">
                  <c:v>-0.52820228175436501</c:v>
                </c:pt>
                <c:pt idx="676">
                  <c:v>-0.58472489965399499</c:v>
                </c:pt>
                <c:pt idx="677">
                  <c:v>-0.63423014004025802</c:v>
                </c:pt>
                <c:pt idx="678">
                  <c:v>-0.67701876554043805</c:v>
                </c:pt>
                <c:pt idx="679">
                  <c:v>-0.71445878302393095</c:v>
                </c:pt>
                <c:pt idx="680">
                  <c:v>-0.74983211178195996</c:v>
                </c:pt>
                <c:pt idx="681">
                  <c:v>-0.78188603573588</c:v>
                </c:pt>
                <c:pt idx="682">
                  <c:v>-0.81169395538028299</c:v>
                </c:pt>
                <c:pt idx="683">
                  <c:v>-0.839886905332066</c:v>
                </c:pt>
                <c:pt idx="684">
                  <c:v>-0.86595511975822004</c:v>
                </c:pt>
                <c:pt idx="685">
                  <c:v>-0.88954642141195905</c:v>
                </c:pt>
                <c:pt idx="686">
                  <c:v>-0.909656462280934</c:v>
                </c:pt>
                <c:pt idx="687">
                  <c:v>-0.92568358536355499</c:v>
                </c:pt>
                <c:pt idx="688">
                  <c:v>-0.93707802817987196</c:v>
                </c:pt>
                <c:pt idx="689">
                  <c:v>-0.94312158488481102</c:v>
                </c:pt>
                <c:pt idx="690">
                  <c:v>-0.94365161447214896</c:v>
                </c:pt>
                <c:pt idx="691">
                  <c:v>-0.93855282763869796</c:v>
                </c:pt>
                <c:pt idx="692">
                  <c:v>-0.92756249558275305</c:v>
                </c:pt>
                <c:pt idx="693">
                  <c:v>-0.91152705394310496</c:v>
                </c:pt>
                <c:pt idx="694">
                  <c:v>-0.89054545943230101</c:v>
                </c:pt>
                <c:pt idx="695">
                  <c:v>-0.86519836067774802</c:v>
                </c:pt>
                <c:pt idx="696">
                  <c:v>-0.83573543916477899</c:v>
                </c:pt>
                <c:pt idx="697">
                  <c:v>-0.80174576822771804</c:v>
                </c:pt>
                <c:pt idx="698">
                  <c:v>-0.76293675988570597</c:v>
                </c:pt>
                <c:pt idx="699">
                  <c:v>-0.71867671698788205</c:v>
                </c:pt>
                <c:pt idx="700">
                  <c:v>-0.66999980480251298</c:v>
                </c:pt>
                <c:pt idx="701">
                  <c:v>-0.61776171988829798</c:v>
                </c:pt>
                <c:pt idx="702">
                  <c:v>-0.56300828381455903</c:v>
                </c:pt>
                <c:pt idx="703">
                  <c:v>-0.50564466107262396</c:v>
                </c:pt>
                <c:pt idx="704">
                  <c:v>-0.44503785670571699</c:v>
                </c:pt>
                <c:pt idx="705">
                  <c:v>-0.38254062866278699</c:v>
                </c:pt>
                <c:pt idx="706">
                  <c:v>-0.31708453435839101</c:v>
                </c:pt>
                <c:pt idx="707">
                  <c:v>-0.25138161042891199</c:v>
                </c:pt>
                <c:pt idx="708">
                  <c:v>-0.18505506847502101</c:v>
                </c:pt>
                <c:pt idx="709">
                  <c:v>-0.119215986229029</c:v>
                </c:pt>
                <c:pt idx="710">
                  <c:v>-5.5013398679862401E-2</c:v>
                </c:pt>
                <c:pt idx="711">
                  <c:v>8.1429690339188607E-3</c:v>
                </c:pt>
                <c:pt idx="712">
                  <c:v>7.0295182598412997E-2</c:v>
                </c:pt>
                <c:pt idx="713">
                  <c:v>0.132906929197702</c:v>
                </c:pt>
                <c:pt idx="714">
                  <c:v>0.19450914094053101</c:v>
                </c:pt>
                <c:pt idx="715">
                  <c:v>0.25440150990198901</c:v>
                </c:pt>
                <c:pt idx="716">
                  <c:v>0.31195307546855899</c:v>
                </c:pt>
                <c:pt idx="717">
                  <c:v>0.36918476263431899</c:v>
                </c:pt>
                <c:pt idx="718">
                  <c:v>0.42501277194461001</c:v>
                </c:pt>
                <c:pt idx="719">
                  <c:v>0.47755837774834298</c:v>
                </c:pt>
                <c:pt idx="720">
                  <c:v>0.52769811808595901</c:v>
                </c:pt>
                <c:pt idx="721">
                  <c:v>0.575442099454476</c:v>
                </c:pt>
                <c:pt idx="722">
                  <c:v>0.61966699038885997</c:v>
                </c:pt>
                <c:pt idx="723">
                  <c:v>0.66175861567956695</c:v>
                </c:pt>
                <c:pt idx="724">
                  <c:v>0.70256157494501204</c:v>
                </c:pt>
                <c:pt idx="725">
                  <c:v>0.73943429795434101</c:v>
                </c:pt>
                <c:pt idx="726">
                  <c:v>0.77287829123966101</c:v>
                </c:pt>
                <c:pt idx="727">
                  <c:v>0.80383390462101201</c:v>
                </c:pt>
                <c:pt idx="728">
                  <c:v>0.83313212143251003</c:v>
                </c:pt>
                <c:pt idx="729">
                  <c:v>0.86017652062149397</c:v>
                </c:pt>
                <c:pt idx="730">
                  <c:v>0.88387979251387605</c:v>
                </c:pt>
                <c:pt idx="731">
                  <c:v>0.90505039219426997</c:v>
                </c:pt>
                <c:pt idx="732">
                  <c:v>0.92369131584266095</c:v>
                </c:pt>
                <c:pt idx="733">
                  <c:v>0.93906336252320699</c:v>
                </c:pt>
                <c:pt idx="734">
                  <c:v>0.95043183281111498</c:v>
                </c:pt>
                <c:pt idx="735">
                  <c:v>0.95771229259190005</c:v>
                </c:pt>
                <c:pt idx="736">
                  <c:v>0.960932745284513</c:v>
                </c:pt>
                <c:pt idx="737">
                  <c:v>0.96032762933781102</c:v>
                </c:pt>
                <c:pt idx="738">
                  <c:v>0.95599869086212796</c:v>
                </c:pt>
                <c:pt idx="739">
                  <c:v>0.94799443464424804</c:v>
                </c:pt>
                <c:pt idx="740">
                  <c:v>0.93646693511007395</c:v>
                </c:pt>
                <c:pt idx="741">
                  <c:v>0.92188092527732002</c:v>
                </c:pt>
                <c:pt idx="742">
                  <c:v>0.90436083028037495</c:v>
                </c:pt>
                <c:pt idx="743">
                  <c:v>0.88370398604066802</c:v>
                </c:pt>
                <c:pt idx="744">
                  <c:v>0.85953784772279895</c:v>
                </c:pt>
                <c:pt idx="745">
                  <c:v>0.83171231278028301</c:v>
                </c:pt>
                <c:pt idx="746">
                  <c:v>0.80138817660663397</c:v>
                </c:pt>
                <c:pt idx="747">
                  <c:v>0.76791887712226503</c:v>
                </c:pt>
                <c:pt idx="748">
                  <c:v>0.73112225220579297</c:v>
                </c:pt>
                <c:pt idx="749">
                  <c:v>0.69260577562368097</c:v>
                </c:pt>
                <c:pt idx="750">
                  <c:v>0.65305982685215402</c:v>
                </c:pt>
                <c:pt idx="751">
                  <c:v>0.61054009968906398</c:v>
                </c:pt>
                <c:pt idx="752">
                  <c:v>0.56677004727616498</c:v>
                </c:pt>
                <c:pt idx="753">
                  <c:v>0.51879745994288695</c:v>
                </c:pt>
                <c:pt idx="754">
                  <c:v>0.468541464013496</c:v>
                </c:pt>
                <c:pt idx="755">
                  <c:v>0.41739593156344901</c:v>
                </c:pt>
                <c:pt idx="756">
                  <c:v>0.36615480923000598</c:v>
                </c:pt>
                <c:pt idx="757">
                  <c:v>0.31310814552023303</c:v>
                </c:pt>
                <c:pt idx="758">
                  <c:v>0.25856323323724001</c:v>
                </c:pt>
                <c:pt idx="759">
                  <c:v>0.20297882850721699</c:v>
                </c:pt>
                <c:pt idx="760">
                  <c:v>0.14438162019135201</c:v>
                </c:pt>
                <c:pt idx="761">
                  <c:v>8.0950994916243205E-2</c:v>
                </c:pt>
                <c:pt idx="762">
                  <c:v>1.7735985717295798E-2</c:v>
                </c:pt>
                <c:pt idx="763">
                  <c:v>-4.2989806305100797E-2</c:v>
                </c:pt>
                <c:pt idx="764">
                  <c:v>-9.8704364628316804E-2</c:v>
                </c:pt>
                <c:pt idx="765">
                  <c:v>-0.152962179177521</c:v>
                </c:pt>
                <c:pt idx="766">
                  <c:v>-0.203708993260313</c:v>
                </c:pt>
                <c:pt idx="767">
                  <c:v>-0.25204587742439999</c:v>
                </c:pt>
                <c:pt idx="768">
                  <c:v>-0.29930283743420999</c:v>
                </c:pt>
                <c:pt idx="769">
                  <c:v>-0.34555913878570998</c:v>
                </c:pt>
                <c:pt idx="770">
                  <c:v>-0.39493698915115699</c:v>
                </c:pt>
                <c:pt idx="771">
                  <c:v>-0.44441507203416702</c:v>
                </c:pt>
                <c:pt idx="772">
                  <c:v>-0.49246721874230298</c:v>
                </c:pt>
                <c:pt idx="773">
                  <c:v>-0.53948954718853204</c:v>
                </c:pt>
                <c:pt idx="774">
                  <c:v>-0.58412824821134901</c:v>
                </c:pt>
                <c:pt idx="775">
                  <c:v>-0.62495023700376795</c:v>
                </c:pt>
                <c:pt idx="776">
                  <c:v>-0.66619903224224397</c:v>
                </c:pt>
                <c:pt idx="777">
                  <c:v>-0.70549744571705597</c:v>
                </c:pt>
                <c:pt idx="778">
                  <c:v>-0.74297394671646699</c:v>
                </c:pt>
                <c:pt idx="779">
                  <c:v>-0.77959296423003299</c:v>
                </c:pt>
                <c:pt idx="780">
                  <c:v>-0.81197922821429303</c:v>
                </c:pt>
                <c:pt idx="781">
                  <c:v>-0.84087113331429397</c:v>
                </c:pt>
                <c:pt idx="782">
                  <c:v>-0.86581923947316697</c:v>
                </c:pt>
                <c:pt idx="783">
                  <c:v>-0.88891844992851199</c:v>
                </c:pt>
                <c:pt idx="784">
                  <c:v>-0.90893586236982205</c:v>
                </c:pt>
                <c:pt idx="785">
                  <c:v>-0.92650762146954002</c:v>
                </c:pt>
                <c:pt idx="786">
                  <c:v>-0.94123303761368304</c:v>
                </c:pt>
                <c:pt idx="787">
                  <c:v>-0.95255976482942195</c:v>
                </c:pt>
                <c:pt idx="788">
                  <c:v>-0.95928926409922999</c:v>
                </c:pt>
                <c:pt idx="789">
                  <c:v>-0.96203582136701304</c:v>
                </c:pt>
                <c:pt idx="790">
                  <c:v>-0.96096873625524204</c:v>
                </c:pt>
                <c:pt idx="791">
                  <c:v>-0.95629724552430495</c:v>
                </c:pt>
                <c:pt idx="792">
                  <c:v>-0.94750782414038703</c:v>
                </c:pt>
                <c:pt idx="793">
                  <c:v>-0.93498066398675606</c:v>
                </c:pt>
                <c:pt idx="794">
                  <c:v>-0.91843639015570699</c:v>
                </c:pt>
                <c:pt idx="795">
                  <c:v>-0.898249598359952</c:v>
                </c:pt>
                <c:pt idx="796">
                  <c:v>-0.87369892894729295</c:v>
                </c:pt>
                <c:pt idx="797">
                  <c:v>-0.84385145689878005</c:v>
                </c:pt>
                <c:pt idx="798">
                  <c:v>-0.81177637776103795</c:v>
                </c:pt>
                <c:pt idx="799">
                  <c:v>-0.77609697086728802</c:v>
                </c:pt>
                <c:pt idx="800">
                  <c:v>-0.73886210701841704</c:v>
                </c:pt>
                <c:pt idx="801">
                  <c:v>-0.69773249116098501</c:v>
                </c:pt>
                <c:pt idx="802">
                  <c:v>-0.65501117215632998</c:v>
                </c:pt>
                <c:pt idx="803">
                  <c:v>-0.61081840082738803</c:v>
                </c:pt>
                <c:pt idx="804">
                  <c:v>-0.56645200918854499</c:v>
                </c:pt>
                <c:pt idx="805">
                  <c:v>-0.520861475083787</c:v>
                </c:pt>
                <c:pt idx="806">
                  <c:v>-0.469760160285846</c:v>
                </c:pt>
                <c:pt idx="807">
                  <c:v>-0.41375451933788698</c:v>
                </c:pt>
                <c:pt idx="808">
                  <c:v>-0.35450991751215899</c:v>
                </c:pt>
                <c:pt idx="809">
                  <c:v>-0.29472724473259698</c:v>
                </c:pt>
                <c:pt idx="810">
                  <c:v>-0.233465522503738</c:v>
                </c:pt>
                <c:pt idx="811">
                  <c:v>-0.172955062616553</c:v>
                </c:pt>
                <c:pt idx="812">
                  <c:v>-0.11176199373236199</c:v>
                </c:pt>
                <c:pt idx="813">
                  <c:v>-5.11206636295128E-2</c:v>
                </c:pt>
                <c:pt idx="814">
                  <c:v>9.9876633304358201E-3</c:v>
                </c:pt>
                <c:pt idx="815">
                  <c:v>6.73942069327228E-2</c:v>
                </c:pt>
                <c:pt idx="816">
                  <c:v>0.123374538806744</c:v>
                </c:pt>
                <c:pt idx="817">
                  <c:v>0.17666451206529099</c:v>
                </c:pt>
                <c:pt idx="818">
                  <c:v>0.22760038297688501</c:v>
                </c:pt>
                <c:pt idx="819">
                  <c:v>0.27465532748935401</c:v>
                </c:pt>
                <c:pt idx="820">
                  <c:v>0.32015707717367098</c:v>
                </c:pt>
                <c:pt idx="821">
                  <c:v>0.365903278520605</c:v>
                </c:pt>
                <c:pt idx="822">
                  <c:v>0.41266367310974</c:v>
                </c:pt>
                <c:pt idx="823">
                  <c:v>0.45837347841287701</c:v>
                </c:pt>
                <c:pt idx="824">
                  <c:v>0.50285193082615298</c:v>
                </c:pt>
                <c:pt idx="825">
                  <c:v>0.54380642233944299</c:v>
                </c:pt>
                <c:pt idx="826">
                  <c:v>0.58364811463062405</c:v>
                </c:pt>
                <c:pt idx="827">
                  <c:v>0.62319151258925198</c:v>
                </c:pt>
                <c:pt idx="828">
                  <c:v>0.66182848656669702</c:v>
                </c:pt>
                <c:pt idx="829">
                  <c:v>0.69784634056608297</c:v>
                </c:pt>
                <c:pt idx="830">
                  <c:v>0.73078634309068102</c:v>
                </c:pt>
                <c:pt idx="831">
                  <c:v>0.76127069270541003</c:v>
                </c:pt>
                <c:pt idx="832">
                  <c:v>0.79010108866512396</c:v>
                </c:pt>
                <c:pt idx="833">
                  <c:v>0.81753120197108897</c:v>
                </c:pt>
                <c:pt idx="834">
                  <c:v>0.842481987406277</c:v>
                </c:pt>
                <c:pt idx="835">
                  <c:v>0.86522595397579605</c:v>
                </c:pt>
                <c:pt idx="836">
                  <c:v>0.88661936249169004</c:v>
                </c:pt>
                <c:pt idx="837">
                  <c:v>0.90549838539723204</c:v>
                </c:pt>
                <c:pt idx="838">
                  <c:v>0.92194713691680297</c:v>
                </c:pt>
                <c:pt idx="839">
                  <c:v>0.93616993665447401</c:v>
                </c:pt>
                <c:pt idx="840">
                  <c:v>0.94831991889823197</c:v>
                </c:pt>
                <c:pt idx="841">
                  <c:v>0.958176473840608</c:v>
                </c:pt>
                <c:pt idx="842">
                  <c:v>0.96567526452673402</c:v>
                </c:pt>
                <c:pt idx="843">
                  <c:v>0.97053057937280496</c:v>
                </c:pt>
                <c:pt idx="844">
                  <c:v>0.97272674538909898</c:v>
                </c:pt>
                <c:pt idx="845">
                  <c:v>0.97222793116308703</c:v>
                </c:pt>
                <c:pt idx="846">
                  <c:v>0.96903242739006401</c:v>
                </c:pt>
                <c:pt idx="847">
                  <c:v>0.96303302058572304</c:v>
                </c:pt>
                <c:pt idx="848">
                  <c:v>0.95396491327336597</c:v>
                </c:pt>
                <c:pt idx="849">
                  <c:v>0.941961167584625</c:v>
                </c:pt>
                <c:pt idx="850">
                  <c:v>0.92691079169759905</c:v>
                </c:pt>
                <c:pt idx="851">
                  <c:v>0.90894817385789295</c:v>
                </c:pt>
                <c:pt idx="852">
                  <c:v>0.88827159247032395</c:v>
                </c:pt>
                <c:pt idx="853">
                  <c:v>0.86510344560309504</c:v>
                </c:pt>
                <c:pt idx="854">
                  <c:v>0.83968492551601204</c:v>
                </c:pt>
                <c:pt idx="855">
                  <c:v>0.81139096906195995</c:v>
                </c:pt>
                <c:pt idx="856">
                  <c:v>0.78000601542856396</c:v>
                </c:pt>
                <c:pt idx="857">
                  <c:v>0.745567317713832</c:v>
                </c:pt>
                <c:pt idx="858">
                  <c:v>0.70826975554435201</c:v>
                </c:pt>
                <c:pt idx="859">
                  <c:v>0.66731148506217797</c:v>
                </c:pt>
                <c:pt idx="860">
                  <c:v>0.62118040637202798</c:v>
                </c:pt>
                <c:pt idx="861">
                  <c:v>0.56998810315299497</c:v>
                </c:pt>
                <c:pt idx="862">
                  <c:v>0.51659817376408101</c:v>
                </c:pt>
                <c:pt idx="863">
                  <c:v>0.45982592255209898</c:v>
                </c:pt>
                <c:pt idx="864">
                  <c:v>0.40051280120543598</c:v>
                </c:pt>
                <c:pt idx="865">
                  <c:v>0.33869139322814701</c:v>
                </c:pt>
                <c:pt idx="866">
                  <c:v>0.27633156186741198</c:v>
                </c:pt>
                <c:pt idx="867">
                  <c:v>0.214635016230181</c:v>
                </c:pt>
                <c:pt idx="868">
                  <c:v>0.15206100000238301</c:v>
                </c:pt>
                <c:pt idx="869">
                  <c:v>9.05705164228717E-2</c:v>
                </c:pt>
                <c:pt idx="870">
                  <c:v>3.13927754161085E-2</c:v>
                </c:pt>
                <c:pt idx="871">
                  <c:v>-2.9019909407261499E-2</c:v>
                </c:pt>
                <c:pt idx="872">
                  <c:v>-8.8855597005624204E-2</c:v>
                </c:pt>
                <c:pt idx="873">
                  <c:v>-0.148273261328079</c:v>
                </c:pt>
                <c:pt idx="874">
                  <c:v>-0.20877455196304701</c:v>
                </c:pt>
                <c:pt idx="875">
                  <c:v>-0.26621436798477899</c:v>
                </c:pt>
                <c:pt idx="876">
                  <c:v>-0.31954727117144899</c:v>
                </c:pt>
                <c:pt idx="877">
                  <c:v>-0.36980098553990598</c:v>
                </c:pt>
                <c:pt idx="878">
                  <c:v>-0.41824787576609501</c:v>
                </c:pt>
                <c:pt idx="879">
                  <c:v>-0.46472689422143298</c:v>
                </c:pt>
                <c:pt idx="880">
                  <c:v>-0.50817758839244598</c:v>
                </c:pt>
                <c:pt idx="881">
                  <c:v>-0.54903505984823098</c:v>
                </c:pt>
                <c:pt idx="882">
                  <c:v>-0.58850842287118699</c:v>
                </c:pt>
                <c:pt idx="883">
                  <c:v>-0.62625761988490802</c:v>
                </c:pt>
                <c:pt idx="884">
                  <c:v>-0.66251221553819195</c:v>
                </c:pt>
                <c:pt idx="885">
                  <c:v>-0.69717827385504205</c:v>
                </c:pt>
                <c:pt idx="886">
                  <c:v>-0.729487374817538</c:v>
                </c:pt>
                <c:pt idx="887">
                  <c:v>-0.75972294663348805</c:v>
                </c:pt>
                <c:pt idx="888">
                  <c:v>-0.78759003892658797</c:v>
                </c:pt>
                <c:pt idx="889">
                  <c:v>-0.81342355366846297</c:v>
                </c:pt>
                <c:pt idx="890">
                  <c:v>-0.83821149935857397</c:v>
                </c:pt>
                <c:pt idx="891">
                  <c:v>-0.86301493840857202</c:v>
                </c:pt>
                <c:pt idx="892">
                  <c:v>-0.88606666797314304</c:v>
                </c:pt>
                <c:pt idx="893">
                  <c:v>-0.90568493234209202</c:v>
                </c:pt>
                <c:pt idx="894">
                  <c:v>-0.92319591328164596</c:v>
                </c:pt>
                <c:pt idx="895">
                  <c:v>-0.93795835800736704</c:v>
                </c:pt>
                <c:pt idx="896">
                  <c:v>-0.94956030712262296</c:v>
                </c:pt>
                <c:pt idx="897">
                  <c:v>-0.95820774465085101</c:v>
                </c:pt>
                <c:pt idx="898">
                  <c:v>-0.96399526064632901</c:v>
                </c:pt>
                <c:pt idx="899">
                  <c:v>-0.96658733831732202</c:v>
                </c:pt>
                <c:pt idx="900">
                  <c:v>-0.96595807228010999</c:v>
                </c:pt>
                <c:pt idx="901">
                  <c:v>-0.96206361326537004</c:v>
                </c:pt>
                <c:pt idx="902">
                  <c:v>-0.95479189863795699</c:v>
                </c:pt>
                <c:pt idx="903">
                  <c:v>-0.94440176295876599</c:v>
                </c:pt>
                <c:pt idx="904">
                  <c:v>-0.93143945877434897</c:v>
                </c:pt>
                <c:pt idx="905">
                  <c:v>-0.91611674456202796</c:v>
                </c:pt>
                <c:pt idx="906">
                  <c:v>-0.89864144431232895</c:v>
                </c:pt>
                <c:pt idx="907">
                  <c:v>-0.87947127500399402</c:v>
                </c:pt>
                <c:pt idx="908">
                  <c:v>-0.85916006148319701</c:v>
                </c:pt>
                <c:pt idx="909">
                  <c:v>-0.83754131711761903</c:v>
                </c:pt>
                <c:pt idx="910">
                  <c:v>-0.81298776533452799</c:v>
                </c:pt>
                <c:pt idx="911">
                  <c:v>-0.78509798751957505</c:v>
                </c:pt>
                <c:pt idx="912">
                  <c:v>-0.75492909230416505</c:v>
                </c:pt>
                <c:pt idx="913">
                  <c:v>-0.72218283472636102</c:v>
                </c:pt>
                <c:pt idx="914">
                  <c:v>-0.68741456755034003</c:v>
                </c:pt>
                <c:pt idx="915">
                  <c:v>-0.64988303742811704</c:v>
                </c:pt>
                <c:pt idx="916">
                  <c:v>-0.60776342295144203</c:v>
                </c:pt>
                <c:pt idx="917">
                  <c:v>-0.56168309699992602</c:v>
                </c:pt>
                <c:pt idx="918">
                  <c:v>-0.514046899813696</c:v>
                </c:pt>
                <c:pt idx="919">
                  <c:v>-0.46412097957953802</c:v>
                </c:pt>
                <c:pt idx="920">
                  <c:v>-0.41207714709752202</c:v>
                </c:pt>
                <c:pt idx="921">
                  <c:v>-0.35843536379777602</c:v>
                </c:pt>
                <c:pt idx="922">
                  <c:v>-0.30212358990595101</c:v>
                </c:pt>
                <c:pt idx="923">
                  <c:v>-0.245065292082391</c:v>
                </c:pt>
                <c:pt idx="924">
                  <c:v>-0.1889024403557</c:v>
                </c:pt>
                <c:pt idx="925">
                  <c:v>-0.13333746700903101</c:v>
                </c:pt>
                <c:pt idx="926">
                  <c:v>-7.8899310372372994E-2</c:v>
                </c:pt>
                <c:pt idx="927">
                  <c:v>-2.5370277372030799E-2</c:v>
                </c:pt>
                <c:pt idx="928">
                  <c:v>2.7842029762961899E-2</c:v>
                </c:pt>
                <c:pt idx="929">
                  <c:v>8.0553372972554493E-2</c:v>
                </c:pt>
                <c:pt idx="930">
                  <c:v>0.13200142241950399</c:v>
                </c:pt>
                <c:pt idx="931">
                  <c:v>0.18188863030893199</c:v>
                </c:pt>
                <c:pt idx="932">
                  <c:v>0.23063124630974799</c:v>
                </c:pt>
                <c:pt idx="933">
                  <c:v>0.27831502398657498</c:v>
                </c:pt>
                <c:pt idx="934">
                  <c:v>0.32450458731557102</c:v>
                </c:pt>
                <c:pt idx="935">
                  <c:v>0.369405911094975</c:v>
                </c:pt>
                <c:pt idx="936">
                  <c:v>0.41252482004896501</c:v>
                </c:pt>
                <c:pt idx="937">
                  <c:v>0.45377889807501098</c:v>
                </c:pt>
                <c:pt idx="938">
                  <c:v>0.49382984029395599</c:v>
                </c:pt>
                <c:pt idx="939">
                  <c:v>0.53265601765469905</c:v>
                </c:pt>
                <c:pt idx="940">
                  <c:v>0.56978448971144802</c:v>
                </c:pt>
                <c:pt idx="941">
                  <c:v>0.60554592860364698</c:v>
                </c:pt>
                <c:pt idx="942">
                  <c:v>0.63992444681927296</c:v>
                </c:pt>
                <c:pt idx="943">
                  <c:v>0.67262980618239598</c:v>
                </c:pt>
                <c:pt idx="944">
                  <c:v>0.70371596078645604</c:v>
                </c:pt>
                <c:pt idx="945">
                  <c:v>0.73327897333828196</c:v>
                </c:pt>
                <c:pt idx="946">
                  <c:v>0.76138445663785204</c:v>
                </c:pt>
                <c:pt idx="947">
                  <c:v>0.78821440856790703</c:v>
                </c:pt>
                <c:pt idx="948">
                  <c:v>0.81423569003877305</c:v>
                </c:pt>
                <c:pt idx="949">
                  <c:v>0.83882803492131097</c:v>
                </c:pt>
                <c:pt idx="950">
                  <c:v>0.86143778359731804</c:v>
                </c:pt>
                <c:pt idx="951">
                  <c:v>0.88246315613400905</c:v>
                </c:pt>
                <c:pt idx="952">
                  <c:v>0.90181107145650197</c:v>
                </c:pt>
                <c:pt idx="953">
                  <c:v>0.91926073496187699</c:v>
                </c:pt>
                <c:pt idx="954">
                  <c:v>0.93453513097524998</c:v>
                </c:pt>
                <c:pt idx="955">
                  <c:v>0.94742526652116499</c:v>
                </c:pt>
                <c:pt idx="956">
                  <c:v>0.95778861886444899</c:v>
                </c:pt>
                <c:pt idx="957">
                  <c:v>0.96579222291075795</c:v>
                </c:pt>
                <c:pt idx="958">
                  <c:v>0.97129458102384503</c:v>
                </c:pt>
                <c:pt idx="959">
                  <c:v>0.97440016174291499</c:v>
                </c:pt>
                <c:pt idx="960">
                  <c:v>0.97507206059335805</c:v>
                </c:pt>
                <c:pt idx="961">
                  <c:v>0.97323874669482502</c:v>
                </c:pt>
                <c:pt idx="962">
                  <c:v>0.96877391216192599</c:v>
                </c:pt>
                <c:pt idx="963">
                  <c:v>0.96165635814169703</c:v>
                </c:pt>
                <c:pt idx="964">
                  <c:v>0.95203914197694295</c:v>
                </c:pt>
                <c:pt idx="965">
                  <c:v>0.94001486284036295</c:v>
                </c:pt>
                <c:pt idx="966">
                  <c:v>0.92505925797560196</c:v>
                </c:pt>
                <c:pt idx="967">
                  <c:v>0.90677847981837501</c:v>
                </c:pt>
                <c:pt idx="968">
                  <c:v>0.88492511336636603</c:v>
                </c:pt>
                <c:pt idx="969">
                  <c:v>0.86040598346514097</c:v>
                </c:pt>
                <c:pt idx="970">
                  <c:v>0.83319549103212898</c:v>
                </c:pt>
                <c:pt idx="971">
                  <c:v>0.80240097657426901</c:v>
                </c:pt>
                <c:pt idx="972">
                  <c:v>0.77015796370342504</c:v>
                </c:pt>
                <c:pt idx="973">
                  <c:v>0.73556070474697199</c:v>
                </c:pt>
                <c:pt idx="974">
                  <c:v>0.69570598016155805</c:v>
                </c:pt>
                <c:pt idx="975">
                  <c:v>0.65090424349903397</c:v>
                </c:pt>
                <c:pt idx="976">
                  <c:v>0.60282496357402604</c:v>
                </c:pt>
                <c:pt idx="977">
                  <c:v>0.55126814420196601</c:v>
                </c:pt>
                <c:pt idx="978">
                  <c:v>0.49588611036776398</c:v>
                </c:pt>
                <c:pt idx="979">
                  <c:v>0.43749773263289299</c:v>
                </c:pt>
                <c:pt idx="980">
                  <c:v>0.37716460082654801</c:v>
                </c:pt>
                <c:pt idx="981">
                  <c:v>0.31525991239859402</c:v>
                </c:pt>
                <c:pt idx="982">
                  <c:v>0.252148761531994</c:v>
                </c:pt>
                <c:pt idx="983">
                  <c:v>0.18971058553760001</c:v>
                </c:pt>
                <c:pt idx="984">
                  <c:v>0.125572844540846</c:v>
                </c:pt>
                <c:pt idx="985">
                  <c:v>6.1238066426200402E-2</c:v>
                </c:pt>
                <c:pt idx="986">
                  <c:v>-8.7222521504063495E-4</c:v>
                </c:pt>
                <c:pt idx="987">
                  <c:v>-6.3996355442000399E-2</c:v>
                </c:pt>
                <c:pt idx="988">
                  <c:v>-0.12807034102054299</c:v>
                </c:pt>
                <c:pt idx="989">
                  <c:v>-0.18944987580593101</c:v>
                </c:pt>
                <c:pt idx="990">
                  <c:v>-0.24911353222553401</c:v>
                </c:pt>
                <c:pt idx="991">
                  <c:v>-0.30465845457144303</c:v>
                </c:pt>
                <c:pt idx="992">
                  <c:v>-0.35610775534774602</c:v>
                </c:pt>
                <c:pt idx="993">
                  <c:v>-0.40584146161091</c:v>
                </c:pt>
                <c:pt idx="994">
                  <c:v>-0.45337056336756798</c:v>
                </c:pt>
                <c:pt idx="995">
                  <c:v>-0.49885903633476403</c:v>
                </c:pt>
                <c:pt idx="996">
                  <c:v>-0.54161714957024498</c:v>
                </c:pt>
                <c:pt idx="997">
                  <c:v>-0.582158052651637</c:v>
                </c:pt>
                <c:pt idx="998">
                  <c:v>-0.62097140993070998</c:v>
                </c:pt>
                <c:pt idx="999">
                  <c:v>-0.65861479663817901</c:v>
                </c:pt>
                <c:pt idx="1000">
                  <c:v>-0.69542960386895702</c:v>
                </c:pt>
                <c:pt idx="1001">
                  <c:v>-0.72888012131190605</c:v>
                </c:pt>
                <c:pt idx="1002">
                  <c:v>-0.75952930019184905</c:v>
                </c:pt>
                <c:pt idx="1003">
                  <c:v>-0.78788132758014295</c:v>
                </c:pt>
                <c:pt idx="1004">
                  <c:v>-0.81399679658509005</c:v>
                </c:pt>
                <c:pt idx="1005">
                  <c:v>-0.838386856592928</c:v>
                </c:pt>
                <c:pt idx="1006">
                  <c:v>-0.86074394592634695</c:v>
                </c:pt>
                <c:pt idx="1007">
                  <c:v>-0.881602737340479</c:v>
                </c:pt>
                <c:pt idx="1008">
                  <c:v>-0.90008278227322203</c:v>
                </c:pt>
                <c:pt idx="1009">
                  <c:v>-0.91640980876269396</c:v>
                </c:pt>
                <c:pt idx="1010">
                  <c:v>-0.93145386521224605</c:v>
                </c:pt>
                <c:pt idx="1011">
                  <c:v>-0.94443728176338804</c:v>
                </c:pt>
                <c:pt idx="1012">
                  <c:v>-0.95514093811504597</c:v>
                </c:pt>
                <c:pt idx="1013">
                  <c:v>-0.96357557980188502</c:v>
                </c:pt>
                <c:pt idx="1014">
                  <c:v>-0.96946724883855695</c:v>
                </c:pt>
                <c:pt idx="1015">
                  <c:v>-0.97269985388593705</c:v>
                </c:pt>
                <c:pt idx="1016">
                  <c:v>-0.97326860427289696</c:v>
                </c:pt>
                <c:pt idx="1017">
                  <c:v>-0.97116407041972896</c:v>
                </c:pt>
                <c:pt idx="1018">
                  <c:v>-0.96643386033837597</c:v>
                </c:pt>
                <c:pt idx="1019">
                  <c:v>-0.95907221688795297</c:v>
                </c:pt>
                <c:pt idx="1020">
                  <c:v>-0.94945716057834895</c:v>
                </c:pt>
                <c:pt idx="1021">
                  <c:v>-0.93759579477295396</c:v>
                </c:pt>
                <c:pt idx="1022">
                  <c:v>-0.92386354690629702</c:v>
                </c:pt>
                <c:pt idx="1023">
                  <c:v>-0.90786736849806204</c:v>
                </c:pt>
                <c:pt idx="1024">
                  <c:v>-0.88977484731863699</c:v>
                </c:pt>
                <c:pt idx="1025">
                  <c:v>-0.86988502419424896</c:v>
                </c:pt>
                <c:pt idx="1026">
                  <c:v>-0.84837859650963099</c:v>
                </c:pt>
                <c:pt idx="1027">
                  <c:v>-0.82417509773614495</c:v>
                </c:pt>
                <c:pt idx="1028">
                  <c:v>-0.79916718089058703</c:v>
                </c:pt>
                <c:pt idx="1029">
                  <c:v>-0.77126690205036097</c:v>
                </c:pt>
                <c:pt idx="1030">
                  <c:v>-0.74061475075690597</c:v>
                </c:pt>
                <c:pt idx="1031">
                  <c:v>-0.70699177529296298</c:v>
                </c:pt>
                <c:pt idx="1032">
                  <c:v>-0.67033639846238502</c:v>
                </c:pt>
                <c:pt idx="1033">
                  <c:v>-0.63168522617441902</c:v>
                </c:pt>
                <c:pt idx="1034">
                  <c:v>-0.59190474015442895</c:v>
                </c:pt>
                <c:pt idx="1035">
                  <c:v>-0.55026917094636996</c:v>
                </c:pt>
                <c:pt idx="1036">
                  <c:v>-0.50736052570896795</c:v>
                </c:pt>
                <c:pt idx="1037">
                  <c:v>-0.460978290722246</c:v>
                </c:pt>
                <c:pt idx="1038">
                  <c:v>-0.414240231249698</c:v>
                </c:pt>
                <c:pt idx="1039">
                  <c:v>-0.36622697401655302</c:v>
                </c:pt>
                <c:pt idx="1040">
                  <c:v>-0.31650306782815302</c:v>
                </c:pt>
                <c:pt idx="1041">
                  <c:v>-0.26746117783081103</c:v>
                </c:pt>
                <c:pt idx="1042">
                  <c:v>-0.21683084123822199</c:v>
                </c:pt>
                <c:pt idx="1043">
                  <c:v>-0.16537460746106</c:v>
                </c:pt>
                <c:pt idx="1044">
                  <c:v>-0.113868245925555</c:v>
                </c:pt>
                <c:pt idx="1045">
                  <c:v>-6.01545442684321E-2</c:v>
                </c:pt>
                <c:pt idx="1046">
                  <c:v>-9.20573810914916E-3</c:v>
                </c:pt>
                <c:pt idx="1047">
                  <c:v>4.0450003854514999E-2</c:v>
                </c:pt>
                <c:pt idx="1048">
                  <c:v>9.1112481664230596E-2</c:v>
                </c:pt>
                <c:pt idx="1049">
                  <c:v>0.14189719916575899</c:v>
                </c:pt>
                <c:pt idx="1050">
                  <c:v>0.190165786877496</c:v>
                </c:pt>
                <c:pt idx="1051">
                  <c:v>0.23820052294741401</c:v>
                </c:pt>
                <c:pt idx="1052">
                  <c:v>0.28382844769335103</c:v>
                </c:pt>
                <c:pt idx="1053">
                  <c:v>0.327901583029444</c:v>
                </c:pt>
                <c:pt idx="1054">
                  <c:v>0.37051108117505199</c:v>
                </c:pt>
                <c:pt idx="1055">
                  <c:v>0.41072462772019303</c:v>
                </c:pt>
                <c:pt idx="1056">
                  <c:v>0.44832544898001803</c:v>
                </c:pt>
                <c:pt idx="1057">
                  <c:v>0.48504540248619799</c:v>
                </c:pt>
                <c:pt idx="1058">
                  <c:v>0.52098286552071504</c:v>
                </c:pt>
                <c:pt idx="1059">
                  <c:v>0.555549403185437</c:v>
                </c:pt>
                <c:pt idx="1060">
                  <c:v>0.58871260652181101</c:v>
                </c:pt>
                <c:pt idx="1061">
                  <c:v>0.62219300174939396</c:v>
                </c:pt>
                <c:pt idx="1062">
                  <c:v>0.65531760486841495</c:v>
                </c:pt>
                <c:pt idx="1063">
                  <c:v>0.68808202280987596</c:v>
                </c:pt>
                <c:pt idx="1064">
                  <c:v>0.71933086796158496</c:v>
                </c:pt>
                <c:pt idx="1065">
                  <c:v>0.74852926638964301</c:v>
                </c:pt>
                <c:pt idx="1066">
                  <c:v>0.77604698323472798</c:v>
                </c:pt>
                <c:pt idx="1067">
                  <c:v>0.80168154098905497</c:v>
                </c:pt>
                <c:pt idx="1068">
                  <c:v>0.82455106304900605</c:v>
                </c:pt>
                <c:pt idx="1069">
                  <c:v>0.84587199755329701</c:v>
                </c:pt>
                <c:pt idx="1070">
                  <c:v>0.865797981141327</c:v>
                </c:pt>
                <c:pt idx="1071">
                  <c:v>0.88553274621717204</c:v>
                </c:pt>
                <c:pt idx="1072">
                  <c:v>0.90363634089340905</c:v>
                </c:pt>
                <c:pt idx="1073">
                  <c:v>0.91971720395198098</c:v>
                </c:pt>
                <c:pt idx="1074">
                  <c:v>0.93406116259688599</c:v>
                </c:pt>
                <c:pt idx="1075">
                  <c:v>0.94676127222961803</c:v>
                </c:pt>
                <c:pt idx="1076">
                  <c:v>0.95672158166680099</c:v>
                </c:pt>
                <c:pt idx="1077">
                  <c:v>0.96393221264928097</c:v>
                </c:pt>
                <c:pt idx="1078">
                  <c:v>0.96832007055619995</c:v>
                </c:pt>
                <c:pt idx="1079">
                  <c:v>0.96979125169130997</c:v>
                </c:pt>
                <c:pt idx="1080">
                  <c:v>0.96822320612131196</c:v>
                </c:pt>
                <c:pt idx="1081">
                  <c:v>0.96351571843219197</c:v>
                </c:pt>
                <c:pt idx="1082">
                  <c:v>0.95556604675079004</c:v>
                </c:pt>
                <c:pt idx="1083">
                  <c:v>0.94437513512234394</c:v>
                </c:pt>
                <c:pt idx="1084">
                  <c:v>0.92985939817432905</c:v>
                </c:pt>
                <c:pt idx="1085">
                  <c:v>0.91180912085814203</c:v>
                </c:pt>
                <c:pt idx="1086">
                  <c:v>0.88997740521393598</c:v>
                </c:pt>
                <c:pt idx="1087">
                  <c:v>0.86446301679492898</c:v>
                </c:pt>
                <c:pt idx="1088">
                  <c:v>0.83657381151140897</c:v>
                </c:pt>
                <c:pt idx="1089">
                  <c:v>0.80612278621379396</c:v>
                </c:pt>
                <c:pt idx="1090">
                  <c:v>0.77181348791103599</c:v>
                </c:pt>
                <c:pt idx="1091">
                  <c:v>0.73424300540492105</c:v>
                </c:pt>
                <c:pt idx="1092">
                  <c:v>0.69188817010748804</c:v>
                </c:pt>
                <c:pt idx="1093">
                  <c:v>0.64602312567133802</c:v>
                </c:pt>
                <c:pt idx="1094">
                  <c:v>0.59836343368699196</c:v>
                </c:pt>
                <c:pt idx="1095">
                  <c:v>0.55178846732545905</c:v>
                </c:pt>
                <c:pt idx="1096">
                  <c:v>0.50129614239883502</c:v>
                </c:pt>
                <c:pt idx="1097">
                  <c:v>0.448130751318571</c:v>
                </c:pt>
                <c:pt idx="1098">
                  <c:v>0.391870613518365</c:v>
                </c:pt>
                <c:pt idx="1099">
                  <c:v>0.33150265583254102</c:v>
                </c:pt>
                <c:pt idx="1100">
                  <c:v>0.26802303163651198</c:v>
                </c:pt>
                <c:pt idx="1101">
                  <c:v>0.20294804075673301</c:v>
                </c:pt>
                <c:pt idx="1102">
                  <c:v>0.13542519261380301</c:v>
                </c:pt>
                <c:pt idx="1103">
                  <c:v>6.9766522817426901E-2</c:v>
                </c:pt>
                <c:pt idx="1104">
                  <c:v>6.1077543842194097E-3</c:v>
                </c:pt>
                <c:pt idx="1105">
                  <c:v>-5.3141963422049403E-2</c:v>
                </c:pt>
                <c:pt idx="1106">
                  <c:v>-0.1110217787854</c:v>
                </c:pt>
                <c:pt idx="1107">
                  <c:v>-0.166498645379278</c:v>
                </c:pt>
                <c:pt idx="1108">
                  <c:v>-0.22085582590178501</c:v>
                </c:pt>
                <c:pt idx="1109">
                  <c:v>-0.27461540226775799</c:v>
                </c:pt>
                <c:pt idx="1110">
                  <c:v>-0.32682240351437097</c:v>
                </c:pt>
                <c:pt idx="1111">
                  <c:v>-0.37630876341716102</c:v>
                </c:pt>
                <c:pt idx="1112">
                  <c:v>-0.42298105562937699</c:v>
                </c:pt>
                <c:pt idx="1113">
                  <c:v>-0.46772665604861802</c:v>
                </c:pt>
                <c:pt idx="1114">
                  <c:v>-0.51088664386843796</c:v>
                </c:pt>
                <c:pt idx="1115">
                  <c:v>-0.55235785506311397</c:v>
                </c:pt>
                <c:pt idx="1116">
                  <c:v>-0.590634049638738</c:v>
                </c:pt>
                <c:pt idx="1117">
                  <c:v>-0.62563206080487599</c:v>
                </c:pt>
                <c:pt idx="1118">
                  <c:v>-0.65793301013374705</c:v>
                </c:pt>
                <c:pt idx="1119">
                  <c:v>-0.68848973597687702</c:v>
                </c:pt>
                <c:pt idx="1120">
                  <c:v>-0.71761129375025901</c:v>
                </c:pt>
                <c:pt idx="1121">
                  <c:v>-0.74529035257254095</c:v>
                </c:pt>
                <c:pt idx="1122">
                  <c:v>-0.771784864245184</c:v>
                </c:pt>
                <c:pt idx="1123">
                  <c:v>-0.79710149266903396</c:v>
                </c:pt>
                <c:pt idx="1124">
                  <c:v>-0.821690940424604</c:v>
                </c:pt>
                <c:pt idx="1125">
                  <c:v>-0.84435259175217903</c:v>
                </c:pt>
                <c:pt idx="1126">
                  <c:v>-0.86467774611801795</c:v>
                </c:pt>
                <c:pt idx="1127">
                  <c:v>-0.88374996972310205</c:v>
                </c:pt>
                <c:pt idx="1128">
                  <c:v>-0.90185260503809495</c:v>
                </c:pt>
                <c:pt idx="1129">
                  <c:v>-0.91835400950316803</c:v>
                </c:pt>
                <c:pt idx="1130">
                  <c:v>-0.93290927209595098</c:v>
                </c:pt>
                <c:pt idx="1131">
                  <c:v>-0.94562488403725897</c:v>
                </c:pt>
                <c:pt idx="1132">
                  <c:v>-0.95645776289596496</c:v>
                </c:pt>
                <c:pt idx="1133">
                  <c:v>-0.96489543437912795</c:v>
                </c:pt>
                <c:pt idx="1134">
                  <c:v>-0.97096535356021296</c:v>
                </c:pt>
                <c:pt idx="1135">
                  <c:v>-0.97483908210109105</c:v>
                </c:pt>
                <c:pt idx="1136">
                  <c:v>-0.97644080072482597</c:v>
                </c:pt>
                <c:pt idx="1137">
                  <c:v>-0.975702601272875</c:v>
                </c:pt>
                <c:pt idx="1138">
                  <c:v>-0.9726275852663</c:v>
                </c:pt>
                <c:pt idx="1139">
                  <c:v>-0.96723500058271095</c:v>
                </c:pt>
                <c:pt idx="1140">
                  <c:v>-0.95948766541094799</c:v>
                </c:pt>
                <c:pt idx="1141">
                  <c:v>-0.94927852550421699</c:v>
                </c:pt>
                <c:pt idx="1142">
                  <c:v>-0.93649820759015101</c:v>
                </c:pt>
                <c:pt idx="1143">
                  <c:v>-0.92115790487374405</c:v>
                </c:pt>
                <c:pt idx="1144">
                  <c:v>-0.90322680960859902</c:v>
                </c:pt>
                <c:pt idx="1145">
                  <c:v>-0.88311861999448105</c:v>
                </c:pt>
                <c:pt idx="1146">
                  <c:v>-0.86120803789191602</c:v>
                </c:pt>
                <c:pt idx="1147">
                  <c:v>-0.83740668245567795</c:v>
                </c:pt>
                <c:pt idx="1148">
                  <c:v>-0.81188654803582705</c:v>
                </c:pt>
                <c:pt idx="1149">
                  <c:v>-0.78416324149120997</c:v>
                </c:pt>
                <c:pt idx="1150">
                  <c:v>-0.75414710768789495</c:v>
                </c:pt>
                <c:pt idx="1151">
                  <c:v>-0.72241868821486499</c:v>
                </c:pt>
                <c:pt idx="1152">
                  <c:v>-0.68945982393851102</c:v>
                </c:pt>
                <c:pt idx="1153">
                  <c:v>-0.65520830402393204</c:v>
                </c:pt>
                <c:pt idx="1154">
                  <c:v>-0.61977445048249602</c:v>
                </c:pt>
                <c:pt idx="1155">
                  <c:v>-0.58269617049515499</c:v>
                </c:pt>
                <c:pt idx="1156">
                  <c:v>-0.54302828061779396</c:v>
                </c:pt>
                <c:pt idx="1157">
                  <c:v>-0.50064445184250195</c:v>
                </c:pt>
                <c:pt idx="1158">
                  <c:v>-0.455431591743855</c:v>
                </c:pt>
                <c:pt idx="1159">
                  <c:v>-0.40827415817046198</c:v>
                </c:pt>
                <c:pt idx="1160">
                  <c:v>-0.35978671271700802</c:v>
                </c:pt>
                <c:pt idx="1161">
                  <c:v>-0.30985055061633099</c:v>
                </c:pt>
                <c:pt idx="1162">
                  <c:v>-0.25911898143645801</c:v>
                </c:pt>
                <c:pt idx="1163">
                  <c:v>-0.208601458411659</c:v>
                </c:pt>
                <c:pt idx="1164">
                  <c:v>-0.158413795515053</c:v>
                </c:pt>
                <c:pt idx="1165">
                  <c:v>-0.10898540638608201</c:v>
                </c:pt>
                <c:pt idx="1166">
                  <c:v>-6.07263818813139E-2</c:v>
                </c:pt>
                <c:pt idx="1167">
                  <c:v>-1.3327793785473699E-2</c:v>
                </c:pt>
                <c:pt idx="1168">
                  <c:v>3.3368261943913798E-2</c:v>
                </c:pt>
                <c:pt idx="1169">
                  <c:v>7.9172018088473906E-2</c:v>
                </c:pt>
                <c:pt idx="1170">
                  <c:v>0.124483408105027</c:v>
                </c:pt>
                <c:pt idx="1171">
                  <c:v>0.168437133451527</c:v>
                </c:pt>
                <c:pt idx="1172">
                  <c:v>0.21230923019075201</c:v>
                </c:pt>
                <c:pt idx="1173">
                  <c:v>0.25723760568837101</c:v>
                </c:pt>
                <c:pt idx="1174">
                  <c:v>0.30146692141803599</c:v>
                </c:pt>
                <c:pt idx="1175">
                  <c:v>0.34419434947773198</c:v>
                </c:pt>
                <c:pt idx="1176">
                  <c:v>0.38566138107496101</c:v>
                </c:pt>
                <c:pt idx="1177">
                  <c:v>0.426402757351456</c:v>
                </c:pt>
                <c:pt idx="1178">
                  <c:v>0.46599076694425101</c:v>
                </c:pt>
                <c:pt idx="1179">
                  <c:v>0.50310778666464295</c:v>
                </c:pt>
                <c:pt idx="1180">
                  <c:v>0.53814913592275704</c:v>
                </c:pt>
                <c:pt idx="1181">
                  <c:v>0.57277457351149597</c:v>
                </c:pt>
                <c:pt idx="1182">
                  <c:v>0.60699800827557104</c:v>
                </c:pt>
                <c:pt idx="1183">
                  <c:v>0.639948410977912</c:v>
                </c:pt>
                <c:pt idx="1184">
                  <c:v>0.67202844512541504</c:v>
                </c:pt>
                <c:pt idx="1185">
                  <c:v>0.70399456495784896</c:v>
                </c:pt>
                <c:pt idx="1186">
                  <c:v>0.73587901257362098</c:v>
                </c:pt>
                <c:pt idx="1187">
                  <c:v>0.76577502536878606</c:v>
                </c:pt>
                <c:pt idx="1188">
                  <c:v>0.79256075948635496</c:v>
                </c:pt>
                <c:pt idx="1189">
                  <c:v>0.817054943986814</c:v>
                </c:pt>
                <c:pt idx="1190">
                  <c:v>0.84041214554194699</c:v>
                </c:pt>
                <c:pt idx="1191">
                  <c:v>0.86310786138884499</c:v>
                </c:pt>
                <c:pt idx="1192">
                  <c:v>0.88518713784926295</c:v>
                </c:pt>
                <c:pt idx="1193">
                  <c:v>0.90559742760449602</c:v>
                </c:pt>
                <c:pt idx="1194">
                  <c:v>0.92344555057948796</c:v>
                </c:pt>
                <c:pt idx="1195">
                  <c:v>0.93850671808478703</c:v>
                </c:pt>
                <c:pt idx="1196">
                  <c:v>0.95025424695891703</c:v>
                </c:pt>
                <c:pt idx="1197">
                  <c:v>0.95869333622977204</c:v>
                </c:pt>
                <c:pt idx="1198">
                  <c:v>0.96385447429645899</c:v>
                </c:pt>
                <c:pt idx="1199">
                  <c:v>0.96557397457777505</c:v>
                </c:pt>
                <c:pt idx="1200">
                  <c:v>0.96383453964852905</c:v>
                </c:pt>
                <c:pt idx="1201">
                  <c:v>0.95866372199945804</c:v>
                </c:pt>
                <c:pt idx="1202">
                  <c:v>0.95008564836767495</c:v>
                </c:pt>
                <c:pt idx="1203">
                  <c:v>0.93823994695937696</c:v>
                </c:pt>
                <c:pt idx="1204">
                  <c:v>0.92304439260984406</c:v>
                </c:pt>
                <c:pt idx="1205">
                  <c:v>0.90466099005283096</c:v>
                </c:pt>
                <c:pt idx="1206">
                  <c:v>0.882964152239336</c:v>
                </c:pt>
                <c:pt idx="1207">
                  <c:v>0.85759130475119505</c:v>
                </c:pt>
                <c:pt idx="1208">
                  <c:v>0.82835370765772198</c:v>
                </c:pt>
                <c:pt idx="1209">
                  <c:v>0.79640770807500005</c:v>
                </c:pt>
                <c:pt idx="1210">
                  <c:v>0.761628003907178</c:v>
                </c:pt>
                <c:pt idx="1211">
                  <c:v>0.72442238201993603</c:v>
                </c:pt>
                <c:pt idx="1212">
                  <c:v>0.68577221033240998</c:v>
                </c:pt>
                <c:pt idx="1213">
                  <c:v>0.64319465115657604</c:v>
                </c:pt>
                <c:pt idx="1214">
                  <c:v>0.59672639443123299</c:v>
                </c:pt>
                <c:pt idx="1215">
                  <c:v>0.54644028198341699</c:v>
                </c:pt>
                <c:pt idx="1216">
                  <c:v>0.492332566181791</c:v>
                </c:pt>
                <c:pt idx="1217">
                  <c:v>0.43445772861276399</c:v>
                </c:pt>
                <c:pt idx="1218">
                  <c:v>0.37461036111818302</c:v>
                </c:pt>
                <c:pt idx="1219">
                  <c:v>0.31208142303203001</c:v>
                </c:pt>
                <c:pt idx="1220">
                  <c:v>0.24670009042005001</c:v>
                </c:pt>
                <c:pt idx="1221">
                  <c:v>0.17994348784938999</c:v>
                </c:pt>
                <c:pt idx="1222">
                  <c:v>0.115096234431235</c:v>
                </c:pt>
                <c:pt idx="1223">
                  <c:v>5.5074896149472398E-2</c:v>
                </c:pt>
                <c:pt idx="1224">
                  <c:v>-1.5024278167175499E-3</c:v>
                </c:pt>
                <c:pt idx="1225">
                  <c:v>-5.5999479855406903E-2</c:v>
                </c:pt>
                <c:pt idx="1226">
                  <c:v>-0.108350727008122</c:v>
                </c:pt>
                <c:pt idx="1227">
                  <c:v>-0.15792155057156601</c:v>
                </c:pt>
                <c:pt idx="1228">
                  <c:v>-0.20485726674590399</c:v>
                </c:pt>
                <c:pt idx="1229">
                  <c:v>-0.25101030153327097</c:v>
                </c:pt>
                <c:pt idx="1230">
                  <c:v>-0.29627389441644097</c:v>
                </c:pt>
                <c:pt idx="1231">
                  <c:v>-0.34028881885005302</c:v>
                </c:pt>
                <c:pt idx="1232">
                  <c:v>-0.38362160221927599</c:v>
                </c:pt>
                <c:pt idx="1233">
                  <c:v>-0.42557757241605598</c:v>
                </c:pt>
                <c:pt idx="1234">
                  <c:v>-0.46638866017178399</c:v>
                </c:pt>
                <c:pt idx="1235">
                  <c:v>-0.50630958045206798</c:v>
                </c:pt>
                <c:pt idx="1236">
                  <c:v>-0.54412492407303803</c:v>
                </c:pt>
                <c:pt idx="1237">
                  <c:v>-0.58070723328251295</c:v>
                </c:pt>
                <c:pt idx="1238">
                  <c:v>-0.61585071409246295</c:v>
                </c:pt>
                <c:pt idx="1239">
                  <c:v>-0.649444867958896</c:v>
                </c:pt>
                <c:pt idx="1240">
                  <c:v>-0.68093489370266502</c:v>
                </c:pt>
                <c:pt idx="1241">
                  <c:v>-0.71098791512681503</c:v>
                </c:pt>
                <c:pt idx="1242">
                  <c:v>-0.73972988389625705</c:v>
                </c:pt>
                <c:pt idx="1243">
                  <c:v>-0.766893901230984</c:v>
                </c:pt>
                <c:pt idx="1244">
                  <c:v>-0.79303947844769396</c:v>
                </c:pt>
                <c:pt idx="1245">
                  <c:v>-0.81795912151754202</c:v>
                </c:pt>
                <c:pt idx="1246">
                  <c:v>-0.84126445895811697</c:v>
                </c:pt>
                <c:pt idx="1247">
                  <c:v>-0.86311837317849505</c:v>
                </c:pt>
                <c:pt idx="1248">
                  <c:v>-0.88316311442319495</c:v>
                </c:pt>
                <c:pt idx="1249">
                  <c:v>-0.90147668352059795</c:v>
                </c:pt>
                <c:pt idx="1250">
                  <c:v>-0.91827117217958998</c:v>
                </c:pt>
                <c:pt idx="1251">
                  <c:v>-0.93344457326628805</c:v>
                </c:pt>
                <c:pt idx="1252">
                  <c:v>-0.94639749055812705</c:v>
                </c:pt>
                <c:pt idx="1253">
                  <c:v>-0.95705106215303104</c:v>
                </c:pt>
                <c:pt idx="1254">
                  <c:v>-0.96525890122564395</c:v>
                </c:pt>
                <c:pt idx="1255">
                  <c:v>-0.97095673081335998</c:v>
                </c:pt>
                <c:pt idx="1256">
                  <c:v>-0.97429655565800899</c:v>
                </c:pt>
                <c:pt idx="1257">
                  <c:v>-0.97521349447821504</c:v>
                </c:pt>
                <c:pt idx="1258">
                  <c:v>-0.97364911799874598</c:v>
                </c:pt>
                <c:pt idx="1259">
                  <c:v>-0.96956874414502303</c:v>
                </c:pt>
                <c:pt idx="1260">
                  <c:v>-0.96317406254295201</c:v>
                </c:pt>
                <c:pt idx="1261">
                  <c:v>-0.95460982111214499</c:v>
                </c:pt>
                <c:pt idx="1262">
                  <c:v>-0.94420725827984897</c:v>
                </c:pt>
                <c:pt idx="1263">
                  <c:v>-0.93166636762746702</c:v>
                </c:pt>
                <c:pt idx="1264">
                  <c:v>-0.91690117981327901</c:v>
                </c:pt>
                <c:pt idx="1265">
                  <c:v>-0.89953552786195401</c:v>
                </c:pt>
                <c:pt idx="1266">
                  <c:v>-0.87948165128546896</c:v>
                </c:pt>
                <c:pt idx="1267">
                  <c:v>-0.85802821050004596</c:v>
                </c:pt>
                <c:pt idx="1268">
                  <c:v>-0.83433194700804403</c:v>
                </c:pt>
                <c:pt idx="1269">
                  <c:v>-0.80784622162909503</c:v>
                </c:pt>
                <c:pt idx="1270">
                  <c:v>-0.77910424933724198</c:v>
                </c:pt>
                <c:pt idx="1271">
                  <c:v>-0.74872473903282799</c:v>
                </c:pt>
                <c:pt idx="1272">
                  <c:v>-0.71434603788110196</c:v>
                </c:pt>
                <c:pt idx="1273">
                  <c:v>-0.67731195242809195</c:v>
                </c:pt>
                <c:pt idx="1274">
                  <c:v>-0.639608707996561</c:v>
                </c:pt>
                <c:pt idx="1275">
                  <c:v>-0.60157396826813403</c:v>
                </c:pt>
                <c:pt idx="1276">
                  <c:v>-0.56155395756100801</c:v>
                </c:pt>
                <c:pt idx="1277">
                  <c:v>-0.52066254811809798</c:v>
                </c:pt>
                <c:pt idx="1278">
                  <c:v>-0.47855165740683703</c:v>
                </c:pt>
                <c:pt idx="1279">
                  <c:v>-0.43411487062878201</c:v>
                </c:pt>
                <c:pt idx="1280">
                  <c:v>-0.389080228890333</c:v>
                </c:pt>
                <c:pt idx="1281">
                  <c:v>-0.344014724032708</c:v>
                </c:pt>
                <c:pt idx="1282">
                  <c:v>-0.299136438317543</c:v>
                </c:pt>
                <c:pt idx="1283">
                  <c:v>-0.25446834439666999</c:v>
                </c:pt>
                <c:pt idx="1284">
                  <c:v>-0.20874135753280501</c:v>
                </c:pt>
                <c:pt idx="1285">
                  <c:v>-0.161583129023772</c:v>
                </c:pt>
                <c:pt idx="1286">
                  <c:v>-0.114594317968192</c:v>
                </c:pt>
                <c:pt idx="1287">
                  <c:v>-6.7735160997013294E-2</c:v>
                </c:pt>
                <c:pt idx="1288">
                  <c:v>-1.98686171976254E-2</c:v>
                </c:pt>
                <c:pt idx="1289">
                  <c:v>2.6438054734084799E-2</c:v>
                </c:pt>
                <c:pt idx="1290">
                  <c:v>7.1809195148926003E-2</c:v>
                </c:pt>
                <c:pt idx="1291">
                  <c:v>0.115404803215876</c:v>
                </c:pt>
                <c:pt idx="1292">
                  <c:v>0.15947127114212301</c:v>
                </c:pt>
                <c:pt idx="1293">
                  <c:v>0.206289435707251</c:v>
                </c:pt>
                <c:pt idx="1294">
                  <c:v>0.25409145966484098</c:v>
                </c:pt>
                <c:pt idx="1295">
                  <c:v>0.30049363510662103</c:v>
                </c:pt>
                <c:pt idx="1296">
                  <c:v>0.34571691107290398</c:v>
                </c:pt>
                <c:pt idx="1297">
                  <c:v>0.38973183975724601</c:v>
                </c:pt>
                <c:pt idx="1298">
                  <c:v>0.435339974424091</c:v>
                </c:pt>
                <c:pt idx="1299">
                  <c:v>0.47714851635913702</c:v>
                </c:pt>
                <c:pt idx="1300">
                  <c:v>0.51671351306492597</c:v>
                </c:pt>
                <c:pt idx="1301">
                  <c:v>0.55588081092644304</c:v>
                </c:pt>
                <c:pt idx="1302">
                  <c:v>0.59683067799318001</c:v>
                </c:pt>
                <c:pt idx="1303">
                  <c:v>0.63625693284216001</c:v>
                </c:pt>
                <c:pt idx="1304">
                  <c:v>0.67496384277364696</c:v>
                </c:pt>
                <c:pt idx="1305">
                  <c:v>0.71324419562312902</c:v>
                </c:pt>
                <c:pt idx="1306">
                  <c:v>0.74922612882015605</c:v>
                </c:pt>
                <c:pt idx="1307">
                  <c:v>0.78250839191463595</c:v>
                </c:pt>
                <c:pt idx="1308">
                  <c:v>0.81284574723904601</c:v>
                </c:pt>
                <c:pt idx="1309">
                  <c:v>0.84139974028022602</c:v>
                </c:pt>
                <c:pt idx="1310">
                  <c:v>0.86740087293176105</c:v>
                </c:pt>
                <c:pt idx="1311">
                  <c:v>0.89092677550450905</c:v>
                </c:pt>
                <c:pt idx="1312">
                  <c:v>0.91109782576987297</c:v>
                </c:pt>
                <c:pt idx="1313">
                  <c:v>0.92718895574751803</c:v>
                </c:pt>
                <c:pt idx="1314">
                  <c:v>0.94091462659825198</c:v>
                </c:pt>
                <c:pt idx="1315">
                  <c:v>0.95131842628452901</c:v>
                </c:pt>
                <c:pt idx="1316">
                  <c:v>0.95823697230467997</c:v>
                </c:pt>
                <c:pt idx="1317">
                  <c:v>0.96137110604036602</c:v>
                </c:pt>
                <c:pt idx="1318">
                  <c:v>0.96074390738111604</c:v>
                </c:pt>
                <c:pt idx="1319">
                  <c:v>0.956304351548243</c:v>
                </c:pt>
                <c:pt idx="1320">
                  <c:v>0.94852722556741198</c:v>
                </c:pt>
                <c:pt idx="1321">
                  <c:v>0.93736538089180299</c:v>
                </c:pt>
                <c:pt idx="1322">
                  <c:v>0.92294197163507596</c:v>
                </c:pt>
                <c:pt idx="1323">
                  <c:v>0.90544352102766701</c:v>
                </c:pt>
                <c:pt idx="1324">
                  <c:v>0.88520474543456995</c:v>
                </c:pt>
                <c:pt idx="1325">
                  <c:v>0.86118186174737599</c:v>
                </c:pt>
                <c:pt idx="1326">
                  <c:v>0.83410475281244001</c:v>
                </c:pt>
                <c:pt idx="1327">
                  <c:v>0.80459650937286997</c:v>
                </c:pt>
                <c:pt idx="1328">
                  <c:v>0.77272894438290296</c:v>
                </c:pt>
                <c:pt idx="1329">
                  <c:v>0.73971240715689401</c:v>
                </c:pt>
                <c:pt idx="1330">
                  <c:v>0.70425933368545302</c:v>
                </c:pt>
                <c:pt idx="1331">
                  <c:v>0.66697186492460003</c:v>
                </c:pt>
                <c:pt idx="1332">
                  <c:v>0.62846756879932397</c:v>
                </c:pt>
                <c:pt idx="1333">
                  <c:v>0.58636833212933503</c:v>
                </c:pt>
                <c:pt idx="1334">
                  <c:v>0.542203158308317</c:v>
                </c:pt>
                <c:pt idx="1335">
                  <c:v>0.49509160917415301</c:v>
                </c:pt>
                <c:pt idx="1336">
                  <c:v>0.44567893750509402</c:v>
                </c:pt>
                <c:pt idx="1337">
                  <c:v>0.394540221608289</c:v>
                </c:pt>
                <c:pt idx="1338">
                  <c:v>0.34101714586964399</c:v>
                </c:pt>
                <c:pt idx="1339">
                  <c:v>0.28571619298712198</c:v>
                </c:pt>
                <c:pt idx="1340">
                  <c:v>0.230432364896415</c:v>
                </c:pt>
                <c:pt idx="1341">
                  <c:v>0.17320301047464001</c:v>
                </c:pt>
                <c:pt idx="1342">
                  <c:v>0.11615231758799199</c:v>
                </c:pt>
                <c:pt idx="1343">
                  <c:v>6.1418430434994301E-2</c:v>
                </c:pt>
                <c:pt idx="1344">
                  <c:v>7.9570506003119792E-3</c:v>
                </c:pt>
                <c:pt idx="1345">
                  <c:v>-4.2134323018551502E-2</c:v>
                </c:pt>
                <c:pt idx="1346">
                  <c:v>-9.1271589464373998E-2</c:v>
                </c:pt>
                <c:pt idx="1347">
                  <c:v>-0.139564170944636</c:v>
                </c:pt>
                <c:pt idx="1348">
                  <c:v>-0.18647633100923799</c:v>
                </c:pt>
                <c:pt idx="1349">
                  <c:v>-0.23290570098199501</c:v>
                </c:pt>
                <c:pt idx="1350">
                  <c:v>-0.278303679242345</c:v>
                </c:pt>
                <c:pt idx="1351">
                  <c:v>-0.323119805969528</c:v>
                </c:pt>
                <c:pt idx="1352">
                  <c:v>-0.36644253765054402</c:v>
                </c:pt>
                <c:pt idx="1353">
                  <c:v>-0.40908701303184403</c:v>
                </c:pt>
                <c:pt idx="1354">
                  <c:v>-0.45092855230390999</c:v>
                </c:pt>
                <c:pt idx="1355">
                  <c:v>-0.49105291047063898</c:v>
                </c:pt>
                <c:pt idx="1356">
                  <c:v>-0.53016112248013503</c:v>
                </c:pt>
                <c:pt idx="1357">
                  <c:v>-0.568126979440017</c:v>
                </c:pt>
                <c:pt idx="1358">
                  <c:v>-0.60459248017476797</c:v>
                </c:pt>
                <c:pt idx="1359">
                  <c:v>-0.63912881844956304</c:v>
                </c:pt>
                <c:pt idx="1360">
                  <c:v>-0.67259761800644202</c:v>
                </c:pt>
                <c:pt idx="1361">
                  <c:v>-0.70375084070213301</c:v>
                </c:pt>
                <c:pt idx="1362">
                  <c:v>-0.73315855171377997</c:v>
                </c:pt>
                <c:pt idx="1363">
                  <c:v>-0.76071469540125503</c:v>
                </c:pt>
                <c:pt idx="1364">
                  <c:v>-0.78749058361555901</c:v>
                </c:pt>
                <c:pt idx="1365">
                  <c:v>-0.81332155634482695</c:v>
                </c:pt>
                <c:pt idx="1366">
                  <c:v>-0.83791332351078096</c:v>
                </c:pt>
                <c:pt idx="1367">
                  <c:v>-0.86162857011587002</c:v>
                </c:pt>
                <c:pt idx="1368">
                  <c:v>-0.88341973492853199</c:v>
                </c:pt>
                <c:pt idx="1369">
                  <c:v>-0.90327231301465705</c:v>
                </c:pt>
                <c:pt idx="1370">
                  <c:v>-0.92073450340025997</c:v>
                </c:pt>
                <c:pt idx="1371">
                  <c:v>-0.93589948477970897</c:v>
                </c:pt>
                <c:pt idx="1372">
                  <c:v>-0.94878927679017</c:v>
                </c:pt>
                <c:pt idx="1373">
                  <c:v>-0.95892709200882198</c:v>
                </c:pt>
                <c:pt idx="1374">
                  <c:v>-0.96646482347940399</c:v>
                </c:pt>
                <c:pt idx="1375">
                  <c:v>-0.97141142532885605</c:v>
                </c:pt>
                <c:pt idx="1376">
                  <c:v>-0.973838422987087</c:v>
                </c:pt>
                <c:pt idx="1377">
                  <c:v>-0.97367694639425295</c:v>
                </c:pt>
                <c:pt idx="1378">
                  <c:v>-0.970911108070734</c:v>
                </c:pt>
                <c:pt idx="1379">
                  <c:v>-0.96564290742945302</c:v>
                </c:pt>
                <c:pt idx="1380">
                  <c:v>-0.95811173427990304</c:v>
                </c:pt>
                <c:pt idx="1381">
                  <c:v>-0.94808379312215096</c:v>
                </c:pt>
                <c:pt idx="1382">
                  <c:v>-0.93586129438113297</c:v>
                </c:pt>
                <c:pt idx="1383">
                  <c:v>-0.92175880683045697</c:v>
                </c:pt>
                <c:pt idx="1384">
                  <c:v>-0.90502424848670304</c:v>
                </c:pt>
                <c:pt idx="1385">
                  <c:v>-0.88630454017909799</c:v>
                </c:pt>
                <c:pt idx="1386">
                  <c:v>-0.86568097401977895</c:v>
                </c:pt>
                <c:pt idx="1387">
                  <c:v>-0.84295859658486705</c:v>
                </c:pt>
                <c:pt idx="1388">
                  <c:v>-0.81926868183419299</c:v>
                </c:pt>
                <c:pt idx="1389">
                  <c:v>-0.79362699951272897</c:v>
                </c:pt>
                <c:pt idx="1390">
                  <c:v>-0.76545830541155302</c:v>
                </c:pt>
                <c:pt idx="1391">
                  <c:v>-0.73630072835798399</c:v>
                </c:pt>
                <c:pt idx="1392">
                  <c:v>-0.70631309965510203</c:v>
                </c:pt>
                <c:pt idx="1393">
                  <c:v>-0.67412267578266305</c:v>
                </c:pt>
                <c:pt idx="1394">
                  <c:v>-0.63888556175000999</c:v>
                </c:pt>
                <c:pt idx="1395">
                  <c:v>-0.600248384802614</c:v>
                </c:pt>
                <c:pt idx="1396">
                  <c:v>-0.55764367656443603</c:v>
                </c:pt>
                <c:pt idx="1397">
                  <c:v>-0.51053647478390396</c:v>
                </c:pt>
                <c:pt idx="1398">
                  <c:v>-0.46167691300205399</c:v>
                </c:pt>
                <c:pt idx="1399">
                  <c:v>-0.41219873295316101</c:v>
                </c:pt>
                <c:pt idx="1400">
                  <c:v>-0.36157812755781799</c:v>
                </c:pt>
                <c:pt idx="1401">
                  <c:v>-0.31126801759392098</c:v>
                </c:pt>
                <c:pt idx="1402">
                  <c:v>-0.26174833472882297</c:v>
                </c:pt>
                <c:pt idx="1403">
                  <c:v>-0.212285124758336</c:v>
                </c:pt>
                <c:pt idx="1404">
                  <c:v>-0.16144890113979701</c:v>
                </c:pt>
                <c:pt idx="1405">
                  <c:v>-0.11083147069664299</c:v>
                </c:pt>
                <c:pt idx="1406">
                  <c:v>-5.9059757042071101E-2</c:v>
                </c:pt>
                <c:pt idx="1407">
                  <c:v>-5.6064551798992003E-3</c:v>
                </c:pt>
                <c:pt idx="1408">
                  <c:v>4.9286056860948502E-2</c:v>
                </c:pt>
                <c:pt idx="1409">
                  <c:v>0.10429960712472799</c:v>
                </c:pt>
                <c:pt idx="1410">
                  <c:v>0.15735105973300001</c:v>
                </c:pt>
                <c:pt idx="1411">
                  <c:v>0.20924362074146499</c:v>
                </c:pt>
                <c:pt idx="1412">
                  <c:v>0.260492233211646</c:v>
                </c:pt>
                <c:pt idx="1413">
                  <c:v>0.31032774737508301</c:v>
                </c:pt>
                <c:pt idx="1414">
                  <c:v>0.35984250155718001</c:v>
                </c:pt>
                <c:pt idx="1415">
                  <c:v>0.40810383858813398</c:v>
                </c:pt>
                <c:pt idx="1416">
                  <c:v>0.45441180608255</c:v>
                </c:pt>
                <c:pt idx="1417">
                  <c:v>0.49922962076278399</c:v>
                </c:pt>
                <c:pt idx="1418">
                  <c:v>0.54277026086116098</c:v>
                </c:pt>
                <c:pt idx="1419">
                  <c:v>0.58473634973961397</c:v>
                </c:pt>
                <c:pt idx="1420">
                  <c:v>0.62330686371132504</c:v>
                </c:pt>
                <c:pt idx="1421">
                  <c:v>0.66011608952942702</c:v>
                </c:pt>
                <c:pt idx="1422">
                  <c:v>0.69633825507485603</c:v>
                </c:pt>
                <c:pt idx="1423">
                  <c:v>0.73222855472149195</c:v>
                </c:pt>
                <c:pt idx="1424">
                  <c:v>0.76757639465681904</c:v>
                </c:pt>
                <c:pt idx="1425">
                  <c:v>0.80124956489545396</c:v>
                </c:pt>
                <c:pt idx="1426">
                  <c:v>0.83253225776797402</c:v>
                </c:pt>
                <c:pt idx="1427">
                  <c:v>0.86122958345418599</c:v>
                </c:pt>
                <c:pt idx="1428">
                  <c:v>0.88712226066217703</c:v>
                </c:pt>
                <c:pt idx="1429">
                  <c:v>0.90972797150366203</c:v>
                </c:pt>
                <c:pt idx="1430">
                  <c:v>0.92851179855315902</c:v>
                </c:pt>
                <c:pt idx="1431">
                  <c:v>0.94330425894535197</c:v>
                </c:pt>
                <c:pt idx="1432">
                  <c:v>0.95377748832989395</c:v>
                </c:pt>
                <c:pt idx="1433">
                  <c:v>0.96012684473444299</c:v>
                </c:pt>
                <c:pt idx="1434">
                  <c:v>0.96258286966581896</c:v>
                </c:pt>
                <c:pt idx="1435">
                  <c:v>0.96135697223288696</c:v>
                </c:pt>
                <c:pt idx="1436">
                  <c:v>0.95658033051966596</c:v>
                </c:pt>
                <c:pt idx="1437">
                  <c:v>0.94852083656909902</c:v>
                </c:pt>
                <c:pt idx="1438">
                  <c:v>0.93748946924857501</c:v>
                </c:pt>
                <c:pt idx="1439">
                  <c:v>0.92395664118723797</c:v>
                </c:pt>
                <c:pt idx="1440">
                  <c:v>0.90816716902963801</c:v>
                </c:pt>
                <c:pt idx="1441">
                  <c:v>0.89014951853996604</c:v>
                </c:pt>
                <c:pt idx="1442">
                  <c:v>0.86992288974322196</c:v>
                </c:pt>
                <c:pt idx="1443">
                  <c:v>0.84731793286499402</c:v>
                </c:pt>
                <c:pt idx="1444">
                  <c:v>0.82223920638982595</c:v>
                </c:pt>
                <c:pt idx="1445">
                  <c:v>0.79465968336258197</c:v>
                </c:pt>
                <c:pt idx="1446">
                  <c:v>0.76441436575659005</c:v>
                </c:pt>
                <c:pt idx="1447">
                  <c:v>0.73195630233890296</c:v>
                </c:pt>
                <c:pt idx="1448">
                  <c:v>0.69898886005804395</c:v>
                </c:pt>
                <c:pt idx="1449">
                  <c:v>0.66462446135950504</c:v>
                </c:pt>
                <c:pt idx="1450">
                  <c:v>0.62646347904989197</c:v>
                </c:pt>
                <c:pt idx="1451">
                  <c:v>0.58570137192483196</c:v>
                </c:pt>
                <c:pt idx="1452">
                  <c:v>0.54352123457991797</c:v>
                </c:pt>
                <c:pt idx="1453">
                  <c:v>0.49962308490076701</c:v>
                </c:pt>
                <c:pt idx="1454">
                  <c:v>0.45363589982501101</c:v>
                </c:pt>
                <c:pt idx="1455">
                  <c:v>0.40568449471748103</c:v>
                </c:pt>
                <c:pt idx="1456">
                  <c:v>0.35635337382924498</c:v>
                </c:pt>
                <c:pt idx="1457">
                  <c:v>0.30545837212251797</c:v>
                </c:pt>
                <c:pt idx="1458">
                  <c:v>0.25245572975907599</c:v>
                </c:pt>
                <c:pt idx="1459">
                  <c:v>0.19877152263702599</c:v>
                </c:pt>
                <c:pt idx="1460">
                  <c:v>0.14600528717624001</c:v>
                </c:pt>
                <c:pt idx="1461">
                  <c:v>9.4573916868230995E-2</c:v>
                </c:pt>
                <c:pt idx="1462">
                  <c:v>4.4808243260827697E-2</c:v>
                </c:pt>
                <c:pt idx="1463">
                  <c:v>-4.7027894144649101E-3</c:v>
                </c:pt>
                <c:pt idx="1464">
                  <c:v>-5.4119636326939703E-2</c:v>
                </c:pt>
                <c:pt idx="1465">
                  <c:v>-0.103321769882563</c:v>
                </c:pt>
                <c:pt idx="1466">
                  <c:v>-0.151970104335857</c:v>
                </c:pt>
                <c:pt idx="1467">
                  <c:v>-0.199278609043923</c:v>
                </c:pt>
                <c:pt idx="1468">
                  <c:v>-0.245370202098985</c:v>
                </c:pt>
                <c:pt idx="1469">
                  <c:v>-0.29014994426969598</c:v>
                </c:pt>
                <c:pt idx="1470">
                  <c:v>-0.334631476561848</c:v>
                </c:pt>
                <c:pt idx="1471">
                  <c:v>-0.37900710921171898</c:v>
                </c:pt>
                <c:pt idx="1472">
                  <c:v>-0.42215722518961901</c:v>
                </c:pt>
                <c:pt idx="1473">
                  <c:v>-0.46362166679086703</c:v>
                </c:pt>
                <c:pt idx="1474">
                  <c:v>-0.50410383266654302</c:v>
                </c:pt>
                <c:pt idx="1475">
                  <c:v>-0.54343227909671998</c:v>
                </c:pt>
                <c:pt idx="1476">
                  <c:v>-0.58096915092449697</c:v>
                </c:pt>
                <c:pt idx="1477">
                  <c:v>-0.61721055655113999</c:v>
                </c:pt>
                <c:pt idx="1478">
                  <c:v>-0.65254899697709201</c:v>
                </c:pt>
                <c:pt idx="1479">
                  <c:v>-0.68702371951664998</c:v>
                </c:pt>
                <c:pt idx="1480">
                  <c:v>-0.72014196513209905</c:v>
                </c:pt>
                <c:pt idx="1481">
                  <c:v>-0.75202333703793001</c:v>
                </c:pt>
                <c:pt idx="1482">
                  <c:v>-0.78183957851333796</c:v>
                </c:pt>
                <c:pt idx="1483">
                  <c:v>-0.80921992964667899</c:v>
                </c:pt>
                <c:pt idx="1484">
                  <c:v>-0.83389598674482601</c:v>
                </c:pt>
                <c:pt idx="1485">
                  <c:v>-0.85732253406291303</c:v>
                </c:pt>
                <c:pt idx="1486">
                  <c:v>-0.87900413423064905</c:v>
                </c:pt>
                <c:pt idx="1487">
                  <c:v>-0.89902254805333504</c:v>
                </c:pt>
                <c:pt idx="1488">
                  <c:v>-0.91689241537201605</c:v>
                </c:pt>
                <c:pt idx="1489">
                  <c:v>-0.93231816672244705</c:v>
                </c:pt>
                <c:pt idx="1490">
                  <c:v>-0.94544378101928905</c:v>
                </c:pt>
                <c:pt idx="1491">
                  <c:v>-0.95616473905669097</c:v>
                </c:pt>
                <c:pt idx="1492">
                  <c:v>-0.96444949893238696</c:v>
                </c:pt>
                <c:pt idx="1493">
                  <c:v>-0.97053619290233195</c:v>
                </c:pt>
                <c:pt idx="1494">
                  <c:v>-0.97428516375512397</c:v>
                </c:pt>
                <c:pt idx="1495">
                  <c:v>-0.97559792315079197</c:v>
                </c:pt>
                <c:pt idx="1496">
                  <c:v>-0.97447095277388895</c:v>
                </c:pt>
                <c:pt idx="1497">
                  <c:v>-0.97108917120634497</c:v>
                </c:pt>
                <c:pt idx="1498">
                  <c:v>-0.96519946696941095</c:v>
                </c:pt>
                <c:pt idx="1499">
                  <c:v>-0.95649131618288397</c:v>
                </c:pt>
                <c:pt idx="1500">
                  <c:v>-0.94509884887351903</c:v>
                </c:pt>
                <c:pt idx="1501">
                  <c:v>-0.93085593804566802</c:v>
                </c:pt>
                <c:pt idx="1502">
                  <c:v>-0.91477068691021901</c:v>
                </c:pt>
                <c:pt idx="1503">
                  <c:v>-0.89679919911890804</c:v>
                </c:pt>
                <c:pt idx="1504">
                  <c:v>-0.87757783316910598</c:v>
                </c:pt>
                <c:pt idx="1505">
                  <c:v>-0.856403821178646</c:v>
                </c:pt>
                <c:pt idx="1506">
                  <c:v>-0.83207083925464498</c:v>
                </c:pt>
                <c:pt idx="1507">
                  <c:v>-0.80441089570221702</c:v>
                </c:pt>
                <c:pt idx="1508">
                  <c:v>-0.77324181136955505</c:v>
                </c:pt>
                <c:pt idx="1509">
                  <c:v>-0.739416784268491</c:v>
                </c:pt>
                <c:pt idx="1510">
                  <c:v>-0.70300922005071798</c:v>
                </c:pt>
                <c:pt idx="1511">
                  <c:v>-0.66594232861943603</c:v>
                </c:pt>
                <c:pt idx="1512">
                  <c:v>-0.62801775011004701</c:v>
                </c:pt>
                <c:pt idx="1513">
                  <c:v>-0.58798163221153998</c:v>
                </c:pt>
                <c:pt idx="1514">
                  <c:v>-0.544858238424761</c:v>
                </c:pt>
                <c:pt idx="1515">
                  <c:v>-0.49831855438903899</c:v>
                </c:pt>
                <c:pt idx="1516">
                  <c:v>-0.44932533951526799</c:v>
                </c:pt>
                <c:pt idx="1517">
                  <c:v>-0.39713582622339799</c:v>
                </c:pt>
                <c:pt idx="1518">
                  <c:v>-0.34303538300276498</c:v>
                </c:pt>
                <c:pt idx="1519">
                  <c:v>-0.28530439165845201</c:v>
                </c:pt>
                <c:pt idx="1520">
                  <c:v>-0.22680156815800301</c:v>
                </c:pt>
                <c:pt idx="1521">
                  <c:v>-0.16717384418813699</c:v>
                </c:pt>
                <c:pt idx="1522">
                  <c:v>-0.105513353651103</c:v>
                </c:pt>
                <c:pt idx="1523">
                  <c:v>-4.1984718991334102E-2</c:v>
                </c:pt>
                <c:pt idx="1524">
                  <c:v>1.8468550683545901E-2</c:v>
                </c:pt>
                <c:pt idx="1525">
                  <c:v>7.9323038476444493E-2</c:v>
                </c:pt>
                <c:pt idx="1526">
                  <c:v>0.13837472828605399</c:v>
                </c:pt>
                <c:pt idx="1527">
                  <c:v>0.195336258329913</c:v>
                </c:pt>
                <c:pt idx="1528">
                  <c:v>0.25261375386365797</c:v>
                </c:pt>
                <c:pt idx="1529">
                  <c:v>0.30762657372106</c:v>
                </c:pt>
                <c:pt idx="1530">
                  <c:v>0.36136368523610402</c:v>
                </c:pt>
                <c:pt idx="1531">
                  <c:v>0.41292009954035003</c:v>
                </c:pt>
                <c:pt idx="1532">
                  <c:v>0.46247163765932497</c:v>
                </c:pt>
                <c:pt idx="1533">
                  <c:v>0.51026493823501895</c:v>
                </c:pt>
                <c:pt idx="1534">
                  <c:v>0.55614205153419005</c:v>
                </c:pt>
                <c:pt idx="1535">
                  <c:v>0.60037926204719105</c:v>
                </c:pt>
                <c:pt idx="1536">
                  <c:v>0.642533383208443</c:v>
                </c:pt>
                <c:pt idx="1537">
                  <c:v>0.68291214949902002</c:v>
                </c:pt>
                <c:pt idx="1538">
                  <c:v>0.72068690381165301</c:v>
                </c:pt>
                <c:pt idx="1539">
                  <c:v>0.75556718295194603</c:v>
                </c:pt>
                <c:pt idx="1540">
                  <c:v>0.78680375259863999</c:v>
                </c:pt>
                <c:pt idx="1541">
                  <c:v>0.81557311048325898</c:v>
                </c:pt>
                <c:pt idx="1542">
                  <c:v>0.842750898831372</c:v>
                </c:pt>
                <c:pt idx="1543">
                  <c:v>0.86860229530743305</c:v>
                </c:pt>
                <c:pt idx="1544">
                  <c:v>0.89171960915040904</c:v>
                </c:pt>
                <c:pt idx="1545">
                  <c:v>0.91191870303893496</c:v>
                </c:pt>
                <c:pt idx="1546">
                  <c:v>0.92956552419606897</c:v>
                </c:pt>
                <c:pt idx="1547">
                  <c:v>0.94441497561438004</c:v>
                </c:pt>
                <c:pt idx="1548">
                  <c:v>0.95605416591578696</c:v>
                </c:pt>
                <c:pt idx="1549">
                  <c:v>0.96474199346948197</c:v>
                </c:pt>
                <c:pt idx="1550">
                  <c:v>0.97031622134569395</c:v>
                </c:pt>
                <c:pt idx="1551">
                  <c:v>0.972962606852942</c:v>
                </c:pt>
                <c:pt idx="1552">
                  <c:v>0.97290743434160099</c:v>
                </c:pt>
                <c:pt idx="1553">
                  <c:v>0.97027160656851397</c:v>
                </c:pt>
                <c:pt idx="1554">
                  <c:v>0.96527073587483203</c:v>
                </c:pt>
                <c:pt idx="1555">
                  <c:v>0.95832186855397705</c:v>
                </c:pt>
                <c:pt idx="1556">
                  <c:v>0.94946801979364903</c:v>
                </c:pt>
                <c:pt idx="1557">
                  <c:v>0.93965802697533896</c:v>
                </c:pt>
                <c:pt idx="1558">
                  <c:v>0.92924306612329399</c:v>
                </c:pt>
                <c:pt idx="1559">
                  <c:v>0.91900414447047196</c:v>
                </c:pt>
                <c:pt idx="1560">
                  <c:v>0.91057187534457595</c:v>
                </c:pt>
                <c:pt idx="1561">
                  <c:v>0.90546113540352702</c:v>
                </c:pt>
              </c:numCache>
            </c:numRef>
          </c:yVal>
          <c:smooth val="1"/>
          <c:extLst>
            <c:ext xmlns:c16="http://schemas.microsoft.com/office/drawing/2014/chart" uri="{C3380CC4-5D6E-409C-BE32-E72D297353CC}">
              <c16:uniqueId val="{00000000-8185-CF46-82EE-73355F687D63}"/>
            </c:ext>
          </c:extLst>
        </c:ser>
        <c:ser>
          <c:idx val="1"/>
          <c:order val="1"/>
          <c:tx>
            <c:strRef>
              <c:f>Positions_03!$D$1</c:f>
              <c:strCache>
                <c:ptCount val="1"/>
                <c:pt idx="0">
                  <c:v>yNorm</c:v>
                </c:pt>
              </c:strCache>
            </c:strRef>
          </c:tx>
          <c:spPr>
            <a:ln w="19050" cap="rnd">
              <a:solidFill>
                <a:srgbClr val="3E27A9"/>
              </a:solidFill>
              <a:round/>
            </a:ln>
            <a:effectLst/>
          </c:spPr>
          <c:marker>
            <c:symbol val="none"/>
          </c:marker>
          <c:xVal>
            <c:numRef>
              <c:f>Positions_03!$B$2:$B$1563</c:f>
              <c:numCache>
                <c:formatCode>General</c:formatCode>
                <c:ptCount val="1562"/>
                <c:pt idx="0">
                  <c:v>3.333333E-3</c:v>
                </c:pt>
                <c:pt idx="1">
                  <c:v>4.0025621268417596E-3</c:v>
                </c:pt>
                <c:pt idx="2">
                  <c:v>4.6717912536835297E-3</c:v>
                </c:pt>
                <c:pt idx="3">
                  <c:v>5.3410203805252998E-3</c:v>
                </c:pt>
                <c:pt idx="4">
                  <c:v>6.0102495073670699E-3</c:v>
                </c:pt>
                <c:pt idx="5">
                  <c:v>6.6794786342088399E-3</c:v>
                </c:pt>
                <c:pt idx="6">
                  <c:v>7.3487077610505996E-3</c:v>
                </c:pt>
                <c:pt idx="7">
                  <c:v>8.0179368878923706E-3</c:v>
                </c:pt>
                <c:pt idx="8">
                  <c:v>8.6871660147341406E-3</c:v>
                </c:pt>
                <c:pt idx="9">
                  <c:v>9.3563951415759107E-3</c:v>
                </c:pt>
                <c:pt idx="10">
                  <c:v>1.0025624268417599E-2</c:v>
                </c:pt>
                <c:pt idx="11">
                  <c:v>1.0694853395259401E-2</c:v>
                </c:pt>
                <c:pt idx="12">
                  <c:v>1.13640825221012E-2</c:v>
                </c:pt>
                <c:pt idx="13">
                  <c:v>1.2033311648942901E-2</c:v>
                </c:pt>
                <c:pt idx="14">
                  <c:v>1.27025407757847E-2</c:v>
                </c:pt>
                <c:pt idx="15">
                  <c:v>1.33717699026265E-2</c:v>
                </c:pt>
                <c:pt idx="16">
                  <c:v>1.4040999029468201E-2</c:v>
                </c:pt>
                <c:pt idx="17">
                  <c:v>1.471022815631E-2</c:v>
                </c:pt>
                <c:pt idx="18">
                  <c:v>1.53794572831518E-2</c:v>
                </c:pt>
                <c:pt idx="19">
                  <c:v>1.60486864099935E-2</c:v>
                </c:pt>
                <c:pt idx="20">
                  <c:v>1.6717915536835298E-2</c:v>
                </c:pt>
                <c:pt idx="21">
                  <c:v>1.73871446636771E-2</c:v>
                </c:pt>
                <c:pt idx="22">
                  <c:v>1.80563737905188E-2</c:v>
                </c:pt>
                <c:pt idx="23">
                  <c:v>1.8725602917360602E-2</c:v>
                </c:pt>
                <c:pt idx="24">
                  <c:v>1.9394832044202399E-2</c:v>
                </c:pt>
                <c:pt idx="25">
                  <c:v>2.0064061171044201E-2</c:v>
                </c:pt>
                <c:pt idx="26">
                  <c:v>2.0733290297885901E-2</c:v>
                </c:pt>
                <c:pt idx="27">
                  <c:v>2.1402519424727699E-2</c:v>
                </c:pt>
                <c:pt idx="28">
                  <c:v>2.2071748551569501E-2</c:v>
                </c:pt>
                <c:pt idx="29">
                  <c:v>2.2740977678411201E-2</c:v>
                </c:pt>
                <c:pt idx="30">
                  <c:v>2.3410206805252999E-2</c:v>
                </c:pt>
                <c:pt idx="31">
                  <c:v>2.40794359320948E-2</c:v>
                </c:pt>
                <c:pt idx="32">
                  <c:v>2.4748665058936501E-2</c:v>
                </c:pt>
                <c:pt idx="33">
                  <c:v>2.5417894185778299E-2</c:v>
                </c:pt>
                <c:pt idx="34">
                  <c:v>2.60871233126201E-2</c:v>
                </c:pt>
                <c:pt idx="35">
                  <c:v>2.6756352439461801E-2</c:v>
                </c:pt>
                <c:pt idx="36">
                  <c:v>2.7425581566303599E-2</c:v>
                </c:pt>
                <c:pt idx="37">
                  <c:v>2.80948106931454E-2</c:v>
                </c:pt>
                <c:pt idx="38">
                  <c:v>2.8764039819987101E-2</c:v>
                </c:pt>
                <c:pt idx="39">
                  <c:v>2.9433268946828899E-2</c:v>
                </c:pt>
                <c:pt idx="40">
                  <c:v>3.01024980736707E-2</c:v>
                </c:pt>
                <c:pt idx="41">
                  <c:v>3.0771727200512401E-2</c:v>
                </c:pt>
                <c:pt idx="42">
                  <c:v>3.1440956327354198E-2</c:v>
                </c:pt>
                <c:pt idx="43">
                  <c:v>3.2110185454196E-2</c:v>
                </c:pt>
                <c:pt idx="44">
                  <c:v>3.2779414581037697E-2</c:v>
                </c:pt>
                <c:pt idx="45">
                  <c:v>3.3448643707879498E-2</c:v>
                </c:pt>
                <c:pt idx="46">
                  <c:v>3.41178728347213E-2</c:v>
                </c:pt>
                <c:pt idx="47">
                  <c:v>3.4787101961563101E-2</c:v>
                </c:pt>
                <c:pt idx="48">
                  <c:v>3.5456331088404798E-2</c:v>
                </c:pt>
                <c:pt idx="49">
                  <c:v>3.6125560215246599E-2</c:v>
                </c:pt>
                <c:pt idx="50">
                  <c:v>3.6794789342088401E-2</c:v>
                </c:pt>
                <c:pt idx="51">
                  <c:v>3.7464018468930098E-2</c:v>
                </c:pt>
                <c:pt idx="52">
                  <c:v>3.8133247595771899E-2</c:v>
                </c:pt>
                <c:pt idx="53">
                  <c:v>3.88024767226137E-2</c:v>
                </c:pt>
                <c:pt idx="54">
                  <c:v>3.9471705849455398E-2</c:v>
                </c:pt>
                <c:pt idx="55">
                  <c:v>4.0140934976297199E-2</c:v>
                </c:pt>
                <c:pt idx="56">
                  <c:v>4.0810164103139E-2</c:v>
                </c:pt>
                <c:pt idx="57">
                  <c:v>4.1479393229980697E-2</c:v>
                </c:pt>
                <c:pt idx="58">
                  <c:v>4.2148622356822499E-2</c:v>
                </c:pt>
                <c:pt idx="59">
                  <c:v>4.28178514836643E-2</c:v>
                </c:pt>
                <c:pt idx="60">
                  <c:v>4.3487080610505997E-2</c:v>
                </c:pt>
                <c:pt idx="61">
                  <c:v>4.4156309737347799E-2</c:v>
                </c:pt>
                <c:pt idx="62">
                  <c:v>4.48255388641896E-2</c:v>
                </c:pt>
                <c:pt idx="63">
                  <c:v>4.5494767991031297E-2</c:v>
                </c:pt>
                <c:pt idx="64">
                  <c:v>4.6163997117873098E-2</c:v>
                </c:pt>
                <c:pt idx="65">
                  <c:v>4.68332262447149E-2</c:v>
                </c:pt>
                <c:pt idx="66">
                  <c:v>4.7502455371556597E-2</c:v>
                </c:pt>
                <c:pt idx="67">
                  <c:v>4.8171684498398398E-2</c:v>
                </c:pt>
                <c:pt idx="68">
                  <c:v>4.88409136252402E-2</c:v>
                </c:pt>
                <c:pt idx="69">
                  <c:v>4.9510142752082001E-2</c:v>
                </c:pt>
                <c:pt idx="70">
                  <c:v>5.0179371878923698E-2</c:v>
                </c:pt>
                <c:pt idx="71">
                  <c:v>5.0848601005765499E-2</c:v>
                </c:pt>
                <c:pt idx="72">
                  <c:v>5.1517830132607301E-2</c:v>
                </c:pt>
                <c:pt idx="73">
                  <c:v>5.2187059259448998E-2</c:v>
                </c:pt>
                <c:pt idx="74">
                  <c:v>5.2856288386290799E-2</c:v>
                </c:pt>
                <c:pt idx="75">
                  <c:v>5.3525517513132601E-2</c:v>
                </c:pt>
                <c:pt idx="76">
                  <c:v>5.4194746639974298E-2</c:v>
                </c:pt>
                <c:pt idx="77">
                  <c:v>5.4863975766816099E-2</c:v>
                </c:pt>
                <c:pt idx="78">
                  <c:v>5.55332048936579E-2</c:v>
                </c:pt>
                <c:pt idx="79">
                  <c:v>5.6202434020499598E-2</c:v>
                </c:pt>
                <c:pt idx="80">
                  <c:v>5.6871663147341399E-2</c:v>
                </c:pt>
                <c:pt idx="81">
                  <c:v>5.75408922741832E-2</c:v>
                </c:pt>
                <c:pt idx="82">
                  <c:v>5.8210121401024897E-2</c:v>
                </c:pt>
                <c:pt idx="83">
                  <c:v>5.8879350527866699E-2</c:v>
                </c:pt>
                <c:pt idx="84">
                  <c:v>5.95485796547085E-2</c:v>
                </c:pt>
                <c:pt idx="85">
                  <c:v>6.0217808781550197E-2</c:v>
                </c:pt>
                <c:pt idx="86">
                  <c:v>6.0887037908391999E-2</c:v>
                </c:pt>
                <c:pt idx="87">
                  <c:v>6.15562670352338E-2</c:v>
                </c:pt>
                <c:pt idx="88">
                  <c:v>6.2225496162075497E-2</c:v>
                </c:pt>
                <c:pt idx="89">
                  <c:v>6.2894725288917305E-2</c:v>
                </c:pt>
                <c:pt idx="90">
                  <c:v>6.35639544157591E-2</c:v>
                </c:pt>
                <c:pt idx="91">
                  <c:v>6.4233183542600894E-2</c:v>
                </c:pt>
                <c:pt idx="92">
                  <c:v>6.4902412669442605E-2</c:v>
                </c:pt>
                <c:pt idx="93">
                  <c:v>6.5571641796284399E-2</c:v>
                </c:pt>
                <c:pt idx="94">
                  <c:v>6.6240870923126194E-2</c:v>
                </c:pt>
                <c:pt idx="95">
                  <c:v>6.6910100049967905E-2</c:v>
                </c:pt>
                <c:pt idx="96">
                  <c:v>6.7579329176809699E-2</c:v>
                </c:pt>
                <c:pt idx="97">
                  <c:v>6.8248558303651494E-2</c:v>
                </c:pt>
                <c:pt idx="98">
                  <c:v>6.8917787430493205E-2</c:v>
                </c:pt>
                <c:pt idx="99">
                  <c:v>6.9587016557334999E-2</c:v>
                </c:pt>
                <c:pt idx="100">
                  <c:v>7.0256245684176793E-2</c:v>
                </c:pt>
                <c:pt idx="101">
                  <c:v>7.0925474811018505E-2</c:v>
                </c:pt>
                <c:pt idx="102">
                  <c:v>7.1594703937860299E-2</c:v>
                </c:pt>
                <c:pt idx="103">
                  <c:v>7.2263933064702093E-2</c:v>
                </c:pt>
                <c:pt idx="104">
                  <c:v>7.2933162191543804E-2</c:v>
                </c:pt>
                <c:pt idx="105">
                  <c:v>7.3602391318385599E-2</c:v>
                </c:pt>
                <c:pt idx="106">
                  <c:v>7.4271620445227393E-2</c:v>
                </c:pt>
                <c:pt idx="107">
                  <c:v>7.4940849572069104E-2</c:v>
                </c:pt>
                <c:pt idx="108">
                  <c:v>7.5610078698910899E-2</c:v>
                </c:pt>
                <c:pt idx="109">
                  <c:v>7.6279307825752707E-2</c:v>
                </c:pt>
                <c:pt idx="110">
                  <c:v>7.6948536952594404E-2</c:v>
                </c:pt>
                <c:pt idx="111">
                  <c:v>7.7617766079436198E-2</c:v>
                </c:pt>
                <c:pt idx="112">
                  <c:v>7.8286995206278007E-2</c:v>
                </c:pt>
                <c:pt idx="113">
                  <c:v>7.8956224333119704E-2</c:v>
                </c:pt>
                <c:pt idx="114">
                  <c:v>7.9625453459961498E-2</c:v>
                </c:pt>
                <c:pt idx="115">
                  <c:v>8.0294682586803307E-2</c:v>
                </c:pt>
                <c:pt idx="116">
                  <c:v>8.0963911713645101E-2</c:v>
                </c:pt>
                <c:pt idx="117">
                  <c:v>8.1633140840486798E-2</c:v>
                </c:pt>
                <c:pt idx="118">
                  <c:v>8.2302369967328606E-2</c:v>
                </c:pt>
                <c:pt idx="119">
                  <c:v>8.2971599094170401E-2</c:v>
                </c:pt>
                <c:pt idx="120">
                  <c:v>8.3640828221012098E-2</c:v>
                </c:pt>
                <c:pt idx="121">
                  <c:v>8.4310057347853906E-2</c:v>
                </c:pt>
                <c:pt idx="122">
                  <c:v>8.4979286474695701E-2</c:v>
                </c:pt>
                <c:pt idx="123">
                  <c:v>8.5648515601537398E-2</c:v>
                </c:pt>
                <c:pt idx="124">
                  <c:v>8.6317744728379206E-2</c:v>
                </c:pt>
                <c:pt idx="125">
                  <c:v>8.6986973855221E-2</c:v>
                </c:pt>
                <c:pt idx="126">
                  <c:v>8.7656202982062698E-2</c:v>
                </c:pt>
                <c:pt idx="127">
                  <c:v>8.8325432108904506E-2</c:v>
                </c:pt>
                <c:pt idx="128">
                  <c:v>8.89946612357463E-2</c:v>
                </c:pt>
                <c:pt idx="129">
                  <c:v>8.9663890362587997E-2</c:v>
                </c:pt>
                <c:pt idx="130">
                  <c:v>9.0333119489429806E-2</c:v>
                </c:pt>
                <c:pt idx="131">
                  <c:v>9.10023486162716E-2</c:v>
                </c:pt>
                <c:pt idx="132">
                  <c:v>9.1671577743113297E-2</c:v>
                </c:pt>
                <c:pt idx="133">
                  <c:v>9.2340806869955105E-2</c:v>
                </c:pt>
                <c:pt idx="134">
                  <c:v>9.30100359967969E-2</c:v>
                </c:pt>
                <c:pt idx="135">
                  <c:v>9.3679265123638694E-2</c:v>
                </c:pt>
                <c:pt idx="136">
                  <c:v>9.4348494250480405E-2</c:v>
                </c:pt>
                <c:pt idx="137">
                  <c:v>9.50177233773222E-2</c:v>
                </c:pt>
                <c:pt idx="138">
                  <c:v>9.5686952504163994E-2</c:v>
                </c:pt>
                <c:pt idx="139">
                  <c:v>9.6356181631005705E-2</c:v>
                </c:pt>
                <c:pt idx="140">
                  <c:v>9.7025410757847499E-2</c:v>
                </c:pt>
                <c:pt idx="141">
                  <c:v>9.7694639884689294E-2</c:v>
                </c:pt>
                <c:pt idx="142">
                  <c:v>9.8363869011531005E-2</c:v>
                </c:pt>
                <c:pt idx="143">
                  <c:v>9.9033098138372799E-2</c:v>
                </c:pt>
                <c:pt idx="144">
                  <c:v>9.9702327265214594E-2</c:v>
                </c:pt>
                <c:pt idx="145">
                  <c:v>0.100371556392056</c:v>
                </c:pt>
                <c:pt idx="146">
                  <c:v>0.101040785518898</c:v>
                </c:pt>
                <c:pt idx="147">
                  <c:v>0.10171001464573901</c:v>
                </c:pt>
                <c:pt idx="148">
                  <c:v>0.10237924377258099</c:v>
                </c:pt>
                <c:pt idx="149">
                  <c:v>0.103048472899423</c:v>
                </c:pt>
                <c:pt idx="150">
                  <c:v>0.103717702026265</c:v>
                </c:pt>
                <c:pt idx="151">
                  <c:v>0.104386931153106</c:v>
                </c:pt>
                <c:pt idx="152">
                  <c:v>0.105056160279948</c:v>
                </c:pt>
                <c:pt idx="153">
                  <c:v>0.10572538940678999</c:v>
                </c:pt>
                <c:pt idx="154">
                  <c:v>0.106394618533632</c:v>
                </c:pt>
                <c:pt idx="155">
                  <c:v>0.107063847660474</c:v>
                </c:pt>
                <c:pt idx="156">
                  <c:v>0.107733076787315</c:v>
                </c:pt>
                <c:pt idx="157">
                  <c:v>0.108402305914157</c:v>
                </c:pt>
                <c:pt idx="158">
                  <c:v>0.10907153504099899</c:v>
                </c:pt>
                <c:pt idx="159">
                  <c:v>0.109740764167841</c:v>
                </c:pt>
                <c:pt idx="160">
                  <c:v>0.110409993294682</c:v>
                </c:pt>
                <c:pt idx="161">
                  <c:v>0.111079222421524</c:v>
                </c:pt>
                <c:pt idx="162">
                  <c:v>0.111748451548366</c:v>
                </c:pt>
                <c:pt idx="163">
                  <c:v>0.11241768067520801</c:v>
                </c:pt>
                <c:pt idx="164">
                  <c:v>0.113086909802049</c:v>
                </c:pt>
                <c:pt idx="165">
                  <c:v>0.113756138928891</c:v>
                </c:pt>
                <c:pt idx="166">
                  <c:v>0.114425368055733</c:v>
                </c:pt>
                <c:pt idx="167">
                  <c:v>0.115094597182575</c:v>
                </c:pt>
                <c:pt idx="168">
                  <c:v>0.11576382630941701</c:v>
                </c:pt>
                <c:pt idx="169">
                  <c:v>0.116433055436258</c:v>
                </c:pt>
                <c:pt idx="170">
                  <c:v>0.1171022845631</c:v>
                </c:pt>
                <c:pt idx="171">
                  <c:v>0.117771513689942</c:v>
                </c:pt>
                <c:pt idx="172">
                  <c:v>0.118440742816784</c:v>
                </c:pt>
                <c:pt idx="173">
                  <c:v>0.11910997194362501</c:v>
                </c:pt>
                <c:pt idx="174">
                  <c:v>0.119779201070467</c:v>
                </c:pt>
                <c:pt idx="175">
                  <c:v>0.120448430197309</c:v>
                </c:pt>
                <c:pt idx="176">
                  <c:v>0.121117659324151</c:v>
                </c:pt>
                <c:pt idx="177">
                  <c:v>0.121786888450992</c:v>
                </c:pt>
                <c:pt idx="178">
                  <c:v>0.12245611757783401</c:v>
                </c:pt>
                <c:pt idx="179">
                  <c:v>0.12312534670467599</c:v>
                </c:pt>
                <c:pt idx="180">
                  <c:v>0.123794575831518</c:v>
                </c:pt>
                <c:pt idx="181">
                  <c:v>0.12446380495836</c:v>
                </c:pt>
                <c:pt idx="182">
                  <c:v>0.12513303408520099</c:v>
                </c:pt>
                <c:pt idx="183">
                  <c:v>0.12580226321204299</c:v>
                </c:pt>
                <c:pt idx="184">
                  <c:v>0.12647149233888499</c:v>
                </c:pt>
                <c:pt idx="185">
                  <c:v>0.127140721465727</c:v>
                </c:pt>
                <c:pt idx="186">
                  <c:v>0.127809950592568</c:v>
                </c:pt>
                <c:pt idx="187">
                  <c:v>0.12847917971941</c:v>
                </c:pt>
                <c:pt idx="188">
                  <c:v>0.12914840884625201</c:v>
                </c:pt>
                <c:pt idx="189">
                  <c:v>0.12981763797309401</c:v>
                </c:pt>
                <c:pt idx="190">
                  <c:v>0.13048686709993501</c:v>
                </c:pt>
                <c:pt idx="191">
                  <c:v>0.13115609622677701</c:v>
                </c:pt>
                <c:pt idx="192">
                  <c:v>0.13182532535361899</c:v>
                </c:pt>
                <c:pt idx="193">
                  <c:v>0.13249455448046099</c:v>
                </c:pt>
                <c:pt idx="194">
                  <c:v>0.13316378360730299</c:v>
                </c:pt>
                <c:pt idx="195">
                  <c:v>0.133833012734144</c:v>
                </c:pt>
                <c:pt idx="196">
                  <c:v>0.134502241860986</c:v>
                </c:pt>
                <c:pt idx="197">
                  <c:v>0.135171470987828</c:v>
                </c:pt>
                <c:pt idx="198">
                  <c:v>0.13584070011467</c:v>
                </c:pt>
                <c:pt idx="199">
                  <c:v>0.13650992924151101</c:v>
                </c:pt>
                <c:pt idx="200">
                  <c:v>0.13717915836835301</c:v>
                </c:pt>
                <c:pt idx="201">
                  <c:v>0.13784838749519501</c:v>
                </c:pt>
                <c:pt idx="202">
                  <c:v>0.13851761662203699</c:v>
                </c:pt>
                <c:pt idx="203">
                  <c:v>0.13918684574887799</c:v>
                </c:pt>
                <c:pt idx="204">
                  <c:v>0.13985607487571999</c:v>
                </c:pt>
                <c:pt idx="205">
                  <c:v>0.140525304002562</c:v>
                </c:pt>
                <c:pt idx="206">
                  <c:v>0.141194533129404</c:v>
                </c:pt>
                <c:pt idx="207">
                  <c:v>0.141863762256246</c:v>
                </c:pt>
                <c:pt idx="208">
                  <c:v>0.142532991383087</c:v>
                </c:pt>
                <c:pt idx="209">
                  <c:v>0.14320222050992901</c:v>
                </c:pt>
                <c:pt idx="210">
                  <c:v>0.14387144963677101</c:v>
                </c:pt>
                <c:pt idx="211">
                  <c:v>0.14454067876361301</c:v>
                </c:pt>
                <c:pt idx="212">
                  <c:v>0.14520990789045399</c:v>
                </c:pt>
                <c:pt idx="213">
                  <c:v>0.14587913701729599</c:v>
                </c:pt>
                <c:pt idx="214">
                  <c:v>0.14654836614413799</c:v>
                </c:pt>
                <c:pt idx="215">
                  <c:v>0.14721759527098</c:v>
                </c:pt>
                <c:pt idx="216">
                  <c:v>0.147886824397821</c:v>
                </c:pt>
                <c:pt idx="217">
                  <c:v>0.148556053524663</c:v>
                </c:pt>
                <c:pt idx="218">
                  <c:v>0.149225282651505</c:v>
                </c:pt>
                <c:pt idx="219">
                  <c:v>0.14989451177834701</c:v>
                </c:pt>
                <c:pt idx="220">
                  <c:v>0.15056374090518801</c:v>
                </c:pt>
                <c:pt idx="221">
                  <c:v>0.15123297003203001</c:v>
                </c:pt>
                <c:pt idx="222">
                  <c:v>0.15190219915887199</c:v>
                </c:pt>
                <c:pt idx="223">
                  <c:v>0.15257142828571399</c:v>
                </c:pt>
                <c:pt idx="224">
                  <c:v>0.15324065741255599</c:v>
                </c:pt>
                <c:pt idx="225">
                  <c:v>0.153909886539397</c:v>
                </c:pt>
                <c:pt idx="226">
                  <c:v>0.154579115666239</c:v>
                </c:pt>
                <c:pt idx="227">
                  <c:v>0.155248344793081</c:v>
                </c:pt>
                <c:pt idx="228">
                  <c:v>0.155917573919923</c:v>
                </c:pt>
                <c:pt idx="229">
                  <c:v>0.15658680304676401</c:v>
                </c:pt>
                <c:pt idx="230">
                  <c:v>0.15725603217360601</c:v>
                </c:pt>
                <c:pt idx="231">
                  <c:v>0.15792526130044801</c:v>
                </c:pt>
                <c:pt idx="232">
                  <c:v>0.15859449042729001</c:v>
                </c:pt>
                <c:pt idx="233">
                  <c:v>0.15926371955413099</c:v>
                </c:pt>
                <c:pt idx="234">
                  <c:v>0.15993294868097299</c:v>
                </c:pt>
                <c:pt idx="235">
                  <c:v>0.16060217780781499</c:v>
                </c:pt>
                <c:pt idx="236">
                  <c:v>0.161271406934657</c:v>
                </c:pt>
                <c:pt idx="237">
                  <c:v>0.161940636061499</c:v>
                </c:pt>
                <c:pt idx="238">
                  <c:v>0.16260986518834</c:v>
                </c:pt>
                <c:pt idx="239">
                  <c:v>0.16327909431518201</c:v>
                </c:pt>
                <c:pt idx="240">
                  <c:v>0.16394832344202401</c:v>
                </c:pt>
                <c:pt idx="241">
                  <c:v>0.16461755256886601</c:v>
                </c:pt>
                <c:pt idx="242">
                  <c:v>0.16528678169570701</c:v>
                </c:pt>
                <c:pt idx="243">
                  <c:v>0.16595601082254899</c:v>
                </c:pt>
                <c:pt idx="244">
                  <c:v>0.16662523994939099</c:v>
                </c:pt>
                <c:pt idx="245">
                  <c:v>0.16729446907623299</c:v>
                </c:pt>
                <c:pt idx="246">
                  <c:v>0.167963698203074</c:v>
                </c:pt>
                <c:pt idx="247">
                  <c:v>0.168632927329916</c:v>
                </c:pt>
                <c:pt idx="248">
                  <c:v>0.169302156456758</c:v>
                </c:pt>
                <c:pt idx="249">
                  <c:v>0.1699713855836</c:v>
                </c:pt>
                <c:pt idx="250">
                  <c:v>0.17064061471044201</c:v>
                </c:pt>
                <c:pt idx="251">
                  <c:v>0.17130984383728301</c:v>
                </c:pt>
                <c:pt idx="252">
                  <c:v>0.17197907296412501</c:v>
                </c:pt>
                <c:pt idx="253">
                  <c:v>0.17264830209096699</c:v>
                </c:pt>
                <c:pt idx="254">
                  <c:v>0.17331753121780899</c:v>
                </c:pt>
                <c:pt idx="255">
                  <c:v>0.17398676034464999</c:v>
                </c:pt>
                <c:pt idx="256">
                  <c:v>0.174655989471492</c:v>
                </c:pt>
                <c:pt idx="257">
                  <c:v>0.175325218598334</c:v>
                </c:pt>
                <c:pt idx="258">
                  <c:v>0.175994447725176</c:v>
                </c:pt>
                <c:pt idx="259">
                  <c:v>0.176663676852017</c:v>
                </c:pt>
                <c:pt idx="260">
                  <c:v>0.17733290597885901</c:v>
                </c:pt>
                <c:pt idx="261">
                  <c:v>0.17800213510570101</c:v>
                </c:pt>
                <c:pt idx="262">
                  <c:v>0.17867136423254301</c:v>
                </c:pt>
                <c:pt idx="263">
                  <c:v>0.17934059335938499</c:v>
                </c:pt>
                <c:pt idx="264">
                  <c:v>0.18000982248622599</c:v>
                </c:pt>
                <c:pt idx="265">
                  <c:v>0.18067905161306799</c:v>
                </c:pt>
                <c:pt idx="266">
                  <c:v>0.18134828073990999</c:v>
                </c:pt>
                <c:pt idx="267">
                  <c:v>0.182017509866752</c:v>
                </c:pt>
                <c:pt idx="268">
                  <c:v>0.182686738993593</c:v>
                </c:pt>
                <c:pt idx="269">
                  <c:v>0.183355968120435</c:v>
                </c:pt>
                <c:pt idx="270">
                  <c:v>0.18402519724727701</c:v>
                </c:pt>
                <c:pt idx="271">
                  <c:v>0.18469442637411901</c:v>
                </c:pt>
                <c:pt idx="272">
                  <c:v>0.18536365550096001</c:v>
                </c:pt>
                <c:pt idx="273">
                  <c:v>0.18603288462780199</c:v>
                </c:pt>
                <c:pt idx="274">
                  <c:v>0.18670211375464399</c:v>
                </c:pt>
                <c:pt idx="275">
                  <c:v>0.18737134288148599</c:v>
                </c:pt>
                <c:pt idx="276">
                  <c:v>0.18804057200832799</c:v>
                </c:pt>
                <c:pt idx="277">
                  <c:v>0.188709801135169</c:v>
                </c:pt>
                <c:pt idx="278">
                  <c:v>0.189379030262011</c:v>
                </c:pt>
                <c:pt idx="279">
                  <c:v>0.190048259388853</c:v>
                </c:pt>
                <c:pt idx="280">
                  <c:v>0.19071748851569501</c:v>
                </c:pt>
                <c:pt idx="281">
                  <c:v>0.19138671764253601</c:v>
                </c:pt>
                <c:pt idx="282">
                  <c:v>0.19205594676937801</c:v>
                </c:pt>
                <c:pt idx="283">
                  <c:v>0.19272517589622001</c:v>
                </c:pt>
                <c:pt idx="284">
                  <c:v>0.19339440502306199</c:v>
                </c:pt>
                <c:pt idx="285">
                  <c:v>0.19406363414990299</c:v>
                </c:pt>
                <c:pt idx="286">
                  <c:v>0.19473286327674499</c:v>
                </c:pt>
                <c:pt idx="287">
                  <c:v>0.195402092403587</c:v>
                </c:pt>
                <c:pt idx="288">
                  <c:v>0.196071321530429</c:v>
                </c:pt>
                <c:pt idx="289">
                  <c:v>0.19674055065727</c:v>
                </c:pt>
                <c:pt idx="290">
                  <c:v>0.197409779784112</c:v>
                </c:pt>
                <c:pt idx="291">
                  <c:v>0.19807900891095401</c:v>
                </c:pt>
                <c:pt idx="292">
                  <c:v>0.19874823803779601</c:v>
                </c:pt>
                <c:pt idx="293">
                  <c:v>0.19941746716463801</c:v>
                </c:pt>
                <c:pt idx="294">
                  <c:v>0.20008669629147899</c:v>
                </c:pt>
                <c:pt idx="295">
                  <c:v>0.20075592541832099</c:v>
                </c:pt>
                <c:pt idx="296">
                  <c:v>0.20142515454516299</c:v>
                </c:pt>
                <c:pt idx="297">
                  <c:v>0.202094383672005</c:v>
                </c:pt>
                <c:pt idx="298">
                  <c:v>0.202763612798846</c:v>
                </c:pt>
                <c:pt idx="299">
                  <c:v>0.203432841925688</c:v>
                </c:pt>
                <c:pt idx="300">
                  <c:v>0.20410207105253</c:v>
                </c:pt>
                <c:pt idx="301">
                  <c:v>0.20477130017937201</c:v>
                </c:pt>
                <c:pt idx="302">
                  <c:v>0.20544052930621301</c:v>
                </c:pt>
                <c:pt idx="303">
                  <c:v>0.20610975843305501</c:v>
                </c:pt>
                <c:pt idx="304">
                  <c:v>0.20677898755989699</c:v>
                </c:pt>
                <c:pt idx="305">
                  <c:v>0.20744821668673899</c:v>
                </c:pt>
                <c:pt idx="306">
                  <c:v>0.20811744581358099</c:v>
                </c:pt>
                <c:pt idx="307">
                  <c:v>0.208786674940422</c:v>
                </c:pt>
                <c:pt idx="308">
                  <c:v>0.209455904067264</c:v>
                </c:pt>
                <c:pt idx="309">
                  <c:v>0.210125133194106</c:v>
                </c:pt>
                <c:pt idx="310">
                  <c:v>0.210794362320948</c:v>
                </c:pt>
                <c:pt idx="311">
                  <c:v>0.21146359144778901</c:v>
                </c:pt>
                <c:pt idx="312">
                  <c:v>0.21213282057463101</c:v>
                </c:pt>
                <c:pt idx="313">
                  <c:v>0.21280204970147301</c:v>
                </c:pt>
                <c:pt idx="314">
                  <c:v>0.21347127882831499</c:v>
                </c:pt>
                <c:pt idx="315">
                  <c:v>0.21414050795515599</c:v>
                </c:pt>
                <c:pt idx="316">
                  <c:v>0.21480973708199799</c:v>
                </c:pt>
                <c:pt idx="317">
                  <c:v>0.21547896620883999</c:v>
                </c:pt>
                <c:pt idx="318">
                  <c:v>0.216148195335682</c:v>
                </c:pt>
                <c:pt idx="319">
                  <c:v>0.216817424462524</c:v>
                </c:pt>
                <c:pt idx="320">
                  <c:v>0.217486653589365</c:v>
                </c:pt>
                <c:pt idx="321">
                  <c:v>0.21815588271620701</c:v>
                </c:pt>
                <c:pt idx="322">
                  <c:v>0.21882511184304901</c:v>
                </c:pt>
                <c:pt idx="323">
                  <c:v>0.21949434096989101</c:v>
                </c:pt>
                <c:pt idx="324">
                  <c:v>0.22016357009673199</c:v>
                </c:pt>
                <c:pt idx="325">
                  <c:v>0.22083279922357399</c:v>
                </c:pt>
                <c:pt idx="326">
                  <c:v>0.22150202835041599</c:v>
                </c:pt>
                <c:pt idx="327">
                  <c:v>0.22217125747725799</c:v>
                </c:pt>
                <c:pt idx="328">
                  <c:v>0.222840486604099</c:v>
                </c:pt>
                <c:pt idx="329">
                  <c:v>0.223509715730941</c:v>
                </c:pt>
                <c:pt idx="330">
                  <c:v>0.224178944857783</c:v>
                </c:pt>
                <c:pt idx="331">
                  <c:v>0.224848173984625</c:v>
                </c:pt>
                <c:pt idx="332">
                  <c:v>0.22551740311146701</c:v>
                </c:pt>
                <c:pt idx="333">
                  <c:v>0.22618663223830801</c:v>
                </c:pt>
                <c:pt idx="334">
                  <c:v>0.22685586136515001</c:v>
                </c:pt>
                <c:pt idx="335">
                  <c:v>0.22752509049199199</c:v>
                </c:pt>
                <c:pt idx="336">
                  <c:v>0.22819431961883399</c:v>
                </c:pt>
                <c:pt idx="337">
                  <c:v>0.22886354874567499</c:v>
                </c:pt>
                <c:pt idx="338">
                  <c:v>0.229532777872517</c:v>
                </c:pt>
                <c:pt idx="339">
                  <c:v>0.230202006999359</c:v>
                </c:pt>
                <c:pt idx="340">
                  <c:v>0.230871236126201</c:v>
                </c:pt>
                <c:pt idx="341">
                  <c:v>0.231540465253042</c:v>
                </c:pt>
                <c:pt idx="342">
                  <c:v>0.23220969437988401</c:v>
                </c:pt>
                <c:pt idx="343">
                  <c:v>0.23287892350672601</c:v>
                </c:pt>
                <c:pt idx="344">
                  <c:v>0.23354815263356801</c:v>
                </c:pt>
                <c:pt idx="345">
                  <c:v>0.23421738176040999</c:v>
                </c:pt>
                <c:pt idx="346">
                  <c:v>0.23488661088725099</c:v>
                </c:pt>
                <c:pt idx="347">
                  <c:v>0.23555584001409299</c:v>
                </c:pt>
                <c:pt idx="348">
                  <c:v>0.236225069140935</c:v>
                </c:pt>
                <c:pt idx="349">
                  <c:v>0.236894298267777</c:v>
                </c:pt>
                <c:pt idx="350">
                  <c:v>0.237563527394618</c:v>
                </c:pt>
                <c:pt idx="351">
                  <c:v>0.23823275652146</c:v>
                </c:pt>
                <c:pt idx="352">
                  <c:v>0.23890198564830201</c:v>
                </c:pt>
                <c:pt idx="353">
                  <c:v>0.23957121477514401</c:v>
                </c:pt>
                <c:pt idx="354">
                  <c:v>0.24024044390198501</c:v>
                </c:pt>
                <c:pt idx="355">
                  <c:v>0.24090967302882699</c:v>
                </c:pt>
                <c:pt idx="356">
                  <c:v>0.24157890215566899</c:v>
                </c:pt>
                <c:pt idx="357">
                  <c:v>0.24224813128251099</c:v>
                </c:pt>
                <c:pt idx="358">
                  <c:v>0.24291736040935299</c:v>
                </c:pt>
                <c:pt idx="359">
                  <c:v>0.243586589536194</c:v>
                </c:pt>
                <c:pt idx="360">
                  <c:v>0.244255818663036</c:v>
                </c:pt>
                <c:pt idx="361">
                  <c:v>0.244925047789878</c:v>
                </c:pt>
                <c:pt idx="362">
                  <c:v>0.24559427691672001</c:v>
                </c:pt>
                <c:pt idx="363">
                  <c:v>0.24626350604356101</c:v>
                </c:pt>
                <c:pt idx="364">
                  <c:v>0.24693273517040301</c:v>
                </c:pt>
                <c:pt idx="365">
                  <c:v>0.24760196429724499</c:v>
                </c:pt>
                <c:pt idx="366">
                  <c:v>0.24827119342408699</c:v>
                </c:pt>
                <c:pt idx="367">
                  <c:v>0.24894042255092799</c:v>
                </c:pt>
                <c:pt idx="368">
                  <c:v>0.24960965167776999</c:v>
                </c:pt>
                <c:pt idx="369">
                  <c:v>0.25027888080461203</c:v>
                </c:pt>
                <c:pt idx="370">
                  <c:v>0.250948109931454</c:v>
                </c:pt>
                <c:pt idx="371">
                  <c:v>0.25161733905829597</c:v>
                </c:pt>
                <c:pt idx="372">
                  <c:v>0.25228656818513701</c:v>
                </c:pt>
                <c:pt idx="373">
                  <c:v>0.25295579731197898</c:v>
                </c:pt>
                <c:pt idx="374">
                  <c:v>0.25362502643882101</c:v>
                </c:pt>
                <c:pt idx="375">
                  <c:v>0.25429425556566299</c:v>
                </c:pt>
                <c:pt idx="376">
                  <c:v>0.25496348469250402</c:v>
                </c:pt>
                <c:pt idx="377">
                  <c:v>0.25563271381934599</c:v>
                </c:pt>
                <c:pt idx="378">
                  <c:v>0.25630194294618802</c:v>
                </c:pt>
                <c:pt idx="379">
                  <c:v>0.25697117207303</c:v>
                </c:pt>
                <c:pt idx="380">
                  <c:v>0.25764040119987103</c:v>
                </c:pt>
                <c:pt idx="381">
                  <c:v>0.258309630326713</c:v>
                </c:pt>
                <c:pt idx="382">
                  <c:v>0.25897885945355498</c:v>
                </c:pt>
                <c:pt idx="383">
                  <c:v>0.25964808858039701</c:v>
                </c:pt>
                <c:pt idx="384">
                  <c:v>0.26031731770723798</c:v>
                </c:pt>
                <c:pt idx="385">
                  <c:v>0.26098654683408001</c:v>
                </c:pt>
                <c:pt idx="386">
                  <c:v>0.26165577596092199</c:v>
                </c:pt>
                <c:pt idx="387">
                  <c:v>0.26232500508776402</c:v>
                </c:pt>
                <c:pt idx="388">
                  <c:v>0.26299423421460599</c:v>
                </c:pt>
                <c:pt idx="389">
                  <c:v>0.26366346334144702</c:v>
                </c:pt>
                <c:pt idx="390">
                  <c:v>0.264332692468289</c:v>
                </c:pt>
                <c:pt idx="391">
                  <c:v>0.26500192159513097</c:v>
                </c:pt>
                <c:pt idx="392">
                  <c:v>0.265671150721973</c:v>
                </c:pt>
                <c:pt idx="393">
                  <c:v>0.26634037984881398</c:v>
                </c:pt>
                <c:pt idx="394">
                  <c:v>0.26700960897565601</c:v>
                </c:pt>
                <c:pt idx="395">
                  <c:v>0.26767883810249798</c:v>
                </c:pt>
                <c:pt idx="396">
                  <c:v>0.26834806722934001</c:v>
                </c:pt>
                <c:pt idx="397">
                  <c:v>0.26901729635618099</c:v>
                </c:pt>
                <c:pt idx="398">
                  <c:v>0.26968652548302302</c:v>
                </c:pt>
                <c:pt idx="399">
                  <c:v>0.270355754609865</c:v>
                </c:pt>
                <c:pt idx="400">
                  <c:v>0.27102498373670703</c:v>
                </c:pt>
                <c:pt idx="401">
                  <c:v>0.271694212863549</c:v>
                </c:pt>
                <c:pt idx="402">
                  <c:v>0.27236344199038998</c:v>
                </c:pt>
                <c:pt idx="403">
                  <c:v>0.27303267111723201</c:v>
                </c:pt>
                <c:pt idx="404">
                  <c:v>0.27370190024407398</c:v>
                </c:pt>
                <c:pt idx="405">
                  <c:v>0.27437112937091601</c:v>
                </c:pt>
                <c:pt idx="406">
                  <c:v>0.27504035849775699</c:v>
                </c:pt>
                <c:pt idx="407">
                  <c:v>0.27570958762459902</c:v>
                </c:pt>
                <c:pt idx="408">
                  <c:v>0.27637881675144099</c:v>
                </c:pt>
                <c:pt idx="409">
                  <c:v>0.27704804587828302</c:v>
                </c:pt>
                <c:pt idx="410">
                  <c:v>0.277717275005124</c:v>
                </c:pt>
                <c:pt idx="411">
                  <c:v>0.27838650413196597</c:v>
                </c:pt>
                <c:pt idx="412">
                  <c:v>0.279055733258808</c:v>
                </c:pt>
                <c:pt idx="413">
                  <c:v>0.27972496238564998</c:v>
                </c:pt>
                <c:pt idx="414">
                  <c:v>0.28039419151249201</c:v>
                </c:pt>
                <c:pt idx="415">
                  <c:v>0.28106342063933298</c:v>
                </c:pt>
                <c:pt idx="416">
                  <c:v>0.28173264976617501</c:v>
                </c:pt>
                <c:pt idx="417">
                  <c:v>0.28240187889301699</c:v>
                </c:pt>
                <c:pt idx="418">
                  <c:v>0.28307110801985902</c:v>
                </c:pt>
                <c:pt idx="419">
                  <c:v>0.28374033714669999</c:v>
                </c:pt>
                <c:pt idx="420">
                  <c:v>0.28440956627354202</c:v>
                </c:pt>
                <c:pt idx="421">
                  <c:v>0.285078795400384</c:v>
                </c:pt>
                <c:pt idx="422">
                  <c:v>0.28574802452722597</c:v>
                </c:pt>
                <c:pt idx="423">
                  <c:v>0.28641725365406701</c:v>
                </c:pt>
                <c:pt idx="424">
                  <c:v>0.28708648278090898</c:v>
                </c:pt>
                <c:pt idx="425">
                  <c:v>0.28775571190775101</c:v>
                </c:pt>
                <c:pt idx="426">
                  <c:v>0.28842494103459299</c:v>
                </c:pt>
                <c:pt idx="427">
                  <c:v>0.28909417016143402</c:v>
                </c:pt>
                <c:pt idx="428">
                  <c:v>0.28976339928827599</c:v>
                </c:pt>
                <c:pt idx="429">
                  <c:v>0.29043262841511802</c:v>
                </c:pt>
                <c:pt idx="430">
                  <c:v>0.29110185754196</c:v>
                </c:pt>
                <c:pt idx="431">
                  <c:v>0.29177108666880203</c:v>
                </c:pt>
                <c:pt idx="432">
                  <c:v>0.292440315795643</c:v>
                </c:pt>
                <c:pt idx="433">
                  <c:v>0.29310954492248498</c:v>
                </c:pt>
                <c:pt idx="434">
                  <c:v>0.29377877404932701</c:v>
                </c:pt>
                <c:pt idx="435">
                  <c:v>0.29444800317616898</c:v>
                </c:pt>
                <c:pt idx="436">
                  <c:v>0.29511723230301001</c:v>
                </c:pt>
                <c:pt idx="437">
                  <c:v>0.29578646142985199</c:v>
                </c:pt>
                <c:pt idx="438">
                  <c:v>0.29645569055669402</c:v>
                </c:pt>
                <c:pt idx="439">
                  <c:v>0.29712491968353599</c:v>
                </c:pt>
                <c:pt idx="440">
                  <c:v>0.29779414881037702</c:v>
                </c:pt>
                <c:pt idx="441">
                  <c:v>0.298463377937219</c:v>
                </c:pt>
                <c:pt idx="442">
                  <c:v>0.29913260706406097</c:v>
                </c:pt>
                <c:pt idx="443">
                  <c:v>0.299801836190903</c:v>
                </c:pt>
                <c:pt idx="444">
                  <c:v>0.30047106531774498</c:v>
                </c:pt>
                <c:pt idx="445">
                  <c:v>0.30114029444458601</c:v>
                </c:pt>
                <c:pt idx="446">
                  <c:v>0.30180952357142798</c:v>
                </c:pt>
                <c:pt idx="447">
                  <c:v>0.30247875269827001</c:v>
                </c:pt>
                <c:pt idx="448">
                  <c:v>0.30314798182511199</c:v>
                </c:pt>
                <c:pt idx="449">
                  <c:v>0.30381721095195302</c:v>
                </c:pt>
                <c:pt idx="450">
                  <c:v>0.304486440078795</c:v>
                </c:pt>
                <c:pt idx="451">
                  <c:v>0.30515566920563703</c:v>
                </c:pt>
                <c:pt idx="452">
                  <c:v>0.305824898332479</c:v>
                </c:pt>
                <c:pt idx="453">
                  <c:v>0.30649412745932098</c:v>
                </c:pt>
                <c:pt idx="454">
                  <c:v>0.30716335658616201</c:v>
                </c:pt>
                <c:pt idx="455">
                  <c:v>0.30783258571300398</c:v>
                </c:pt>
                <c:pt idx="456">
                  <c:v>0.30850181483984601</c:v>
                </c:pt>
                <c:pt idx="457">
                  <c:v>0.30917104396668799</c:v>
                </c:pt>
                <c:pt idx="458">
                  <c:v>0.30984027309352902</c:v>
                </c:pt>
                <c:pt idx="459">
                  <c:v>0.31050950222037099</c:v>
                </c:pt>
                <c:pt idx="460">
                  <c:v>0.31117873134721302</c:v>
                </c:pt>
                <c:pt idx="461">
                  <c:v>0.311847960474055</c:v>
                </c:pt>
                <c:pt idx="462">
                  <c:v>0.31251718960089597</c:v>
                </c:pt>
                <c:pt idx="463">
                  <c:v>0.313186418727738</c:v>
                </c:pt>
                <c:pt idx="464">
                  <c:v>0.31385564785457998</c:v>
                </c:pt>
                <c:pt idx="465">
                  <c:v>0.31452487698142201</c:v>
                </c:pt>
                <c:pt idx="466">
                  <c:v>0.31519410610826298</c:v>
                </c:pt>
                <c:pt idx="467">
                  <c:v>0.31586333523510501</c:v>
                </c:pt>
                <c:pt idx="468">
                  <c:v>0.31653256436194699</c:v>
                </c:pt>
                <c:pt idx="469">
                  <c:v>0.31720179348878902</c:v>
                </c:pt>
                <c:pt idx="470">
                  <c:v>0.31787102261563099</c:v>
                </c:pt>
                <c:pt idx="471">
                  <c:v>0.31854025174247202</c:v>
                </c:pt>
                <c:pt idx="472">
                  <c:v>0.319209480869314</c:v>
                </c:pt>
                <c:pt idx="473">
                  <c:v>0.31987870999615597</c:v>
                </c:pt>
                <c:pt idx="474">
                  <c:v>0.320547939122998</c:v>
                </c:pt>
                <c:pt idx="475">
                  <c:v>0.32121716824983898</c:v>
                </c:pt>
                <c:pt idx="476">
                  <c:v>0.32188639737668101</c:v>
                </c:pt>
                <c:pt idx="477">
                  <c:v>0.32255562650352299</c:v>
                </c:pt>
                <c:pt idx="478">
                  <c:v>0.32322485563036502</c:v>
                </c:pt>
                <c:pt idx="479">
                  <c:v>0.32389408475720599</c:v>
                </c:pt>
                <c:pt idx="480">
                  <c:v>0.32456331388404802</c:v>
                </c:pt>
                <c:pt idx="481">
                  <c:v>0.32523254301089</c:v>
                </c:pt>
                <c:pt idx="482">
                  <c:v>0.32590177213773203</c:v>
                </c:pt>
                <c:pt idx="483">
                  <c:v>0.326571001264574</c:v>
                </c:pt>
                <c:pt idx="484">
                  <c:v>0.32724023039141498</c:v>
                </c:pt>
                <c:pt idx="485">
                  <c:v>0.32790945951825701</c:v>
                </c:pt>
                <c:pt idx="486">
                  <c:v>0.32857868864509898</c:v>
                </c:pt>
                <c:pt idx="487">
                  <c:v>0.32924791777194101</c:v>
                </c:pt>
                <c:pt idx="488">
                  <c:v>0.32991714689878199</c:v>
                </c:pt>
                <c:pt idx="489">
                  <c:v>0.33058637602562402</c:v>
                </c:pt>
                <c:pt idx="490">
                  <c:v>0.33125560515246599</c:v>
                </c:pt>
                <c:pt idx="491">
                  <c:v>0.33192483427930802</c:v>
                </c:pt>
                <c:pt idx="492">
                  <c:v>0.332594063406149</c:v>
                </c:pt>
                <c:pt idx="493">
                  <c:v>0.33326329253299097</c:v>
                </c:pt>
                <c:pt idx="494">
                  <c:v>0.333932521659833</c:v>
                </c:pt>
                <c:pt idx="495">
                  <c:v>0.33460175078667498</c:v>
                </c:pt>
                <c:pt idx="496">
                  <c:v>0.33527097991351701</c:v>
                </c:pt>
                <c:pt idx="497">
                  <c:v>0.33594020904035798</c:v>
                </c:pt>
                <c:pt idx="498">
                  <c:v>0.33660943816720001</c:v>
                </c:pt>
                <c:pt idx="499">
                  <c:v>0.33727866729404199</c:v>
                </c:pt>
                <c:pt idx="500">
                  <c:v>0.33794789642088402</c:v>
                </c:pt>
                <c:pt idx="501">
                  <c:v>0.338617125547725</c:v>
                </c:pt>
                <c:pt idx="502">
                  <c:v>0.33928635467456703</c:v>
                </c:pt>
                <c:pt idx="503">
                  <c:v>0.339955583801409</c:v>
                </c:pt>
                <c:pt idx="504">
                  <c:v>0.34062481292825098</c:v>
                </c:pt>
                <c:pt idx="505">
                  <c:v>0.34129404205509201</c:v>
                </c:pt>
                <c:pt idx="506">
                  <c:v>0.34196327118193398</c:v>
                </c:pt>
                <c:pt idx="507">
                  <c:v>0.34263250030877601</c:v>
                </c:pt>
                <c:pt idx="508">
                  <c:v>0.34330172943561799</c:v>
                </c:pt>
                <c:pt idx="509">
                  <c:v>0.34397095856245902</c:v>
                </c:pt>
                <c:pt idx="510">
                  <c:v>0.34464018768930099</c:v>
                </c:pt>
                <c:pt idx="511">
                  <c:v>0.34530941681614302</c:v>
                </c:pt>
                <c:pt idx="512">
                  <c:v>0.345978645942985</c:v>
                </c:pt>
                <c:pt idx="513">
                  <c:v>0.34664787506982703</c:v>
                </c:pt>
                <c:pt idx="514">
                  <c:v>0.347317104196668</c:v>
                </c:pt>
                <c:pt idx="515">
                  <c:v>0.34798633332350998</c:v>
                </c:pt>
                <c:pt idx="516">
                  <c:v>0.34865556245035201</c:v>
                </c:pt>
                <c:pt idx="517">
                  <c:v>0.34932479157719398</c:v>
                </c:pt>
                <c:pt idx="518">
                  <c:v>0.34999402070403501</c:v>
                </c:pt>
                <c:pt idx="519">
                  <c:v>0.35066324983087699</c:v>
                </c:pt>
                <c:pt idx="520">
                  <c:v>0.35133247895771902</c:v>
                </c:pt>
                <c:pt idx="521">
                  <c:v>0.35200170808456099</c:v>
                </c:pt>
                <c:pt idx="522">
                  <c:v>0.35267093721140202</c:v>
                </c:pt>
                <c:pt idx="523">
                  <c:v>0.353340166338244</c:v>
                </c:pt>
                <c:pt idx="524">
                  <c:v>0.35400939546508597</c:v>
                </c:pt>
                <c:pt idx="525">
                  <c:v>0.354678624591928</c:v>
                </c:pt>
                <c:pt idx="526">
                  <c:v>0.35534785371876998</c:v>
                </c:pt>
                <c:pt idx="527">
                  <c:v>0.35601708284561101</c:v>
                </c:pt>
                <c:pt idx="528">
                  <c:v>0.35668631197245299</c:v>
                </c:pt>
                <c:pt idx="529">
                  <c:v>0.35735554109929502</c:v>
                </c:pt>
                <c:pt idx="530">
                  <c:v>0.35802477022613699</c:v>
                </c:pt>
                <c:pt idx="531">
                  <c:v>0.35869399935297802</c:v>
                </c:pt>
                <c:pt idx="532">
                  <c:v>0.35936322847982</c:v>
                </c:pt>
                <c:pt idx="533">
                  <c:v>0.36003245760666203</c:v>
                </c:pt>
                <c:pt idx="534">
                  <c:v>0.360701686733504</c:v>
                </c:pt>
                <c:pt idx="535">
                  <c:v>0.36137091586034498</c:v>
                </c:pt>
                <c:pt idx="536">
                  <c:v>0.36204014498718701</c:v>
                </c:pt>
                <c:pt idx="537">
                  <c:v>0.36270937411402898</c:v>
                </c:pt>
                <c:pt idx="538">
                  <c:v>0.36337860324087101</c:v>
                </c:pt>
                <c:pt idx="539">
                  <c:v>0.36404783236771299</c:v>
                </c:pt>
                <c:pt idx="540">
                  <c:v>0.36471706149455402</c:v>
                </c:pt>
                <c:pt idx="541">
                  <c:v>0.36538629062139599</c:v>
                </c:pt>
                <c:pt idx="542">
                  <c:v>0.36605551974823802</c:v>
                </c:pt>
                <c:pt idx="543">
                  <c:v>0.36672474887508</c:v>
                </c:pt>
                <c:pt idx="544">
                  <c:v>0.36739397800192097</c:v>
                </c:pt>
                <c:pt idx="545">
                  <c:v>0.368063207128763</c:v>
                </c:pt>
                <c:pt idx="546">
                  <c:v>0.36873243625560498</c:v>
                </c:pt>
                <c:pt idx="547">
                  <c:v>0.36940166538244701</c:v>
                </c:pt>
                <c:pt idx="548">
                  <c:v>0.37007089450928798</c:v>
                </c:pt>
                <c:pt idx="549">
                  <c:v>0.37074012363613001</c:v>
                </c:pt>
                <c:pt idx="550">
                  <c:v>0.37140935276297199</c:v>
                </c:pt>
                <c:pt idx="551">
                  <c:v>0.37207858188981402</c:v>
                </c:pt>
                <c:pt idx="552">
                  <c:v>0.37274781101665599</c:v>
                </c:pt>
                <c:pt idx="553">
                  <c:v>0.37341704014349703</c:v>
                </c:pt>
                <c:pt idx="554">
                  <c:v>0.374086269270339</c:v>
                </c:pt>
                <c:pt idx="555">
                  <c:v>0.37475549839718098</c:v>
                </c:pt>
                <c:pt idx="556">
                  <c:v>0.37542472752402301</c:v>
                </c:pt>
                <c:pt idx="557">
                  <c:v>0.37609395665086398</c:v>
                </c:pt>
                <c:pt idx="558">
                  <c:v>0.37676318577770601</c:v>
                </c:pt>
                <c:pt idx="559">
                  <c:v>0.37743241490454799</c:v>
                </c:pt>
                <c:pt idx="560">
                  <c:v>0.37810164403139002</c:v>
                </c:pt>
                <c:pt idx="561">
                  <c:v>0.37877087315823099</c:v>
                </c:pt>
                <c:pt idx="562">
                  <c:v>0.37944010228507302</c:v>
                </c:pt>
                <c:pt idx="563">
                  <c:v>0.380109331411915</c:v>
                </c:pt>
                <c:pt idx="564">
                  <c:v>0.38077856053875703</c:v>
                </c:pt>
                <c:pt idx="565">
                  <c:v>0.381447789665599</c:v>
                </c:pt>
                <c:pt idx="566">
                  <c:v>0.38211701879243998</c:v>
                </c:pt>
                <c:pt idx="567">
                  <c:v>0.38278624791928201</c:v>
                </c:pt>
                <c:pt idx="568">
                  <c:v>0.38345547704612398</c:v>
                </c:pt>
                <c:pt idx="569">
                  <c:v>0.38412470617296601</c:v>
                </c:pt>
                <c:pt idx="570">
                  <c:v>0.38479393529980699</c:v>
                </c:pt>
                <c:pt idx="571">
                  <c:v>0.38546316442664902</c:v>
                </c:pt>
                <c:pt idx="572">
                  <c:v>0.38613239355349099</c:v>
                </c:pt>
                <c:pt idx="573">
                  <c:v>0.38680162268033302</c:v>
                </c:pt>
                <c:pt idx="574">
                  <c:v>0.387470851807174</c:v>
                </c:pt>
                <c:pt idx="575">
                  <c:v>0.38814008093401597</c:v>
                </c:pt>
                <c:pt idx="576">
                  <c:v>0.388809310060858</c:v>
                </c:pt>
                <c:pt idx="577">
                  <c:v>0.38947853918769998</c:v>
                </c:pt>
                <c:pt idx="578">
                  <c:v>0.39014776831454101</c:v>
                </c:pt>
                <c:pt idx="579">
                  <c:v>0.39081699744138299</c:v>
                </c:pt>
                <c:pt idx="580">
                  <c:v>0.39148622656822502</c:v>
                </c:pt>
                <c:pt idx="581">
                  <c:v>0.39215545569506699</c:v>
                </c:pt>
                <c:pt idx="582">
                  <c:v>0.39282468482190902</c:v>
                </c:pt>
                <c:pt idx="583">
                  <c:v>0.39349391394875</c:v>
                </c:pt>
                <c:pt idx="584">
                  <c:v>0.39416314307559203</c:v>
                </c:pt>
                <c:pt idx="585">
                  <c:v>0.394832372202434</c:v>
                </c:pt>
                <c:pt idx="586">
                  <c:v>0.39550160132927598</c:v>
                </c:pt>
                <c:pt idx="587">
                  <c:v>0.39617083045611701</c:v>
                </c:pt>
                <c:pt idx="588">
                  <c:v>0.39684005958295898</c:v>
                </c:pt>
                <c:pt idx="589">
                  <c:v>0.39750928870980101</c:v>
                </c:pt>
                <c:pt idx="590">
                  <c:v>0.39817851783664299</c:v>
                </c:pt>
                <c:pt idx="591">
                  <c:v>0.39884774696348402</c:v>
                </c:pt>
                <c:pt idx="592">
                  <c:v>0.39951697609032599</c:v>
                </c:pt>
                <c:pt idx="593">
                  <c:v>0.40018620521716802</c:v>
                </c:pt>
                <c:pt idx="594">
                  <c:v>0.40085543434401</c:v>
                </c:pt>
                <c:pt idx="595">
                  <c:v>0.40152466347085197</c:v>
                </c:pt>
                <c:pt idx="596">
                  <c:v>0.402193892597693</c:v>
                </c:pt>
                <c:pt idx="597">
                  <c:v>0.40286312172453498</c:v>
                </c:pt>
                <c:pt idx="598">
                  <c:v>0.40353235085137701</c:v>
                </c:pt>
                <c:pt idx="599">
                  <c:v>0.40420157997821898</c:v>
                </c:pt>
                <c:pt idx="600">
                  <c:v>0.40487080910506001</c:v>
                </c:pt>
                <c:pt idx="601">
                  <c:v>0.40554003823190199</c:v>
                </c:pt>
                <c:pt idx="602">
                  <c:v>0.40620926735874402</c:v>
                </c:pt>
                <c:pt idx="603">
                  <c:v>0.40687849648558599</c:v>
                </c:pt>
                <c:pt idx="604">
                  <c:v>0.40754772561242703</c:v>
                </c:pt>
                <c:pt idx="605">
                  <c:v>0.408216954739269</c:v>
                </c:pt>
                <c:pt idx="606">
                  <c:v>0.40888618386611097</c:v>
                </c:pt>
                <c:pt idx="607">
                  <c:v>0.40955541299295301</c:v>
                </c:pt>
                <c:pt idx="608">
                  <c:v>0.41022464211979498</c:v>
                </c:pt>
                <c:pt idx="609">
                  <c:v>0.41089387124663601</c:v>
                </c:pt>
                <c:pt idx="610">
                  <c:v>0.41156310037347799</c:v>
                </c:pt>
                <c:pt idx="611">
                  <c:v>0.41223232950032002</c:v>
                </c:pt>
                <c:pt idx="612">
                  <c:v>0.41290155862716199</c:v>
                </c:pt>
                <c:pt idx="613">
                  <c:v>0.41357078775400302</c:v>
                </c:pt>
                <c:pt idx="614">
                  <c:v>0.414240016880845</c:v>
                </c:pt>
                <c:pt idx="615">
                  <c:v>0.41490924600768703</c:v>
                </c:pt>
                <c:pt idx="616">
                  <c:v>0.415578475134529</c:v>
                </c:pt>
                <c:pt idx="617">
                  <c:v>0.41624770426136998</c:v>
                </c:pt>
                <c:pt idx="618">
                  <c:v>0.41691693338821201</c:v>
                </c:pt>
                <c:pt idx="619">
                  <c:v>0.41758616251505398</c:v>
                </c:pt>
                <c:pt idx="620">
                  <c:v>0.41825539164189601</c:v>
                </c:pt>
                <c:pt idx="621">
                  <c:v>0.41892462076873799</c:v>
                </c:pt>
                <c:pt idx="622">
                  <c:v>0.41959384989557902</c:v>
                </c:pt>
                <c:pt idx="623">
                  <c:v>0.42026307902242099</c:v>
                </c:pt>
                <c:pt idx="624">
                  <c:v>0.42093230814926302</c:v>
                </c:pt>
                <c:pt idx="625">
                  <c:v>0.421601537276105</c:v>
                </c:pt>
                <c:pt idx="626">
                  <c:v>0.42227076640294597</c:v>
                </c:pt>
                <c:pt idx="627">
                  <c:v>0.422939995529788</c:v>
                </c:pt>
                <c:pt idx="628">
                  <c:v>0.42360922465662998</c:v>
                </c:pt>
                <c:pt idx="629">
                  <c:v>0.42427845378347201</c:v>
                </c:pt>
                <c:pt idx="630">
                  <c:v>0.42494768291031298</c:v>
                </c:pt>
                <c:pt idx="631">
                  <c:v>0.42561691203715502</c:v>
                </c:pt>
                <c:pt idx="632">
                  <c:v>0.42628614116399699</c:v>
                </c:pt>
                <c:pt idx="633">
                  <c:v>0.42695537029083902</c:v>
                </c:pt>
                <c:pt idx="634">
                  <c:v>0.427624599417681</c:v>
                </c:pt>
                <c:pt idx="635">
                  <c:v>0.42829382854452203</c:v>
                </c:pt>
                <c:pt idx="636">
                  <c:v>0.428963057671364</c:v>
                </c:pt>
                <c:pt idx="637">
                  <c:v>0.42963228679820598</c:v>
                </c:pt>
                <c:pt idx="638">
                  <c:v>0.43030151592504801</c:v>
                </c:pt>
                <c:pt idx="639">
                  <c:v>0.43097074505188898</c:v>
                </c:pt>
                <c:pt idx="640">
                  <c:v>0.43163997417873101</c:v>
                </c:pt>
                <c:pt idx="641">
                  <c:v>0.43230920330557299</c:v>
                </c:pt>
                <c:pt idx="642">
                  <c:v>0.43297843243241502</c:v>
                </c:pt>
                <c:pt idx="643">
                  <c:v>0.43364766155925599</c:v>
                </c:pt>
                <c:pt idx="644">
                  <c:v>0.43431689068609802</c:v>
                </c:pt>
                <c:pt idx="645">
                  <c:v>0.43498611981294</c:v>
                </c:pt>
                <c:pt idx="646">
                  <c:v>0.43565534893978197</c:v>
                </c:pt>
                <c:pt idx="647">
                  <c:v>0.436324578066623</c:v>
                </c:pt>
                <c:pt idx="648">
                  <c:v>0.43699380719346498</c:v>
                </c:pt>
                <c:pt idx="649">
                  <c:v>0.43766303632030701</c:v>
                </c:pt>
                <c:pt idx="650">
                  <c:v>0.43833226544714898</c:v>
                </c:pt>
                <c:pt idx="651">
                  <c:v>0.43900149457399101</c:v>
                </c:pt>
                <c:pt idx="652">
                  <c:v>0.43967072370083199</c:v>
                </c:pt>
                <c:pt idx="653">
                  <c:v>0.44033995282767402</c:v>
                </c:pt>
                <c:pt idx="654">
                  <c:v>0.44100918195451599</c:v>
                </c:pt>
                <c:pt idx="655">
                  <c:v>0.44167841108135802</c:v>
                </c:pt>
                <c:pt idx="656">
                  <c:v>0.442347640208199</c:v>
                </c:pt>
                <c:pt idx="657">
                  <c:v>0.44301686933504097</c:v>
                </c:pt>
                <c:pt idx="658">
                  <c:v>0.44368609846188301</c:v>
                </c:pt>
                <c:pt idx="659">
                  <c:v>0.44435532758872498</c:v>
                </c:pt>
                <c:pt idx="660">
                  <c:v>0.44502455671556601</c:v>
                </c:pt>
                <c:pt idx="661">
                  <c:v>0.44569378584240799</c:v>
                </c:pt>
                <c:pt idx="662">
                  <c:v>0.44636301496925002</c:v>
                </c:pt>
                <c:pt idx="663">
                  <c:v>0.44703224409609199</c:v>
                </c:pt>
                <c:pt idx="664">
                  <c:v>0.44770147322293402</c:v>
                </c:pt>
                <c:pt idx="665">
                  <c:v>0.448370702349775</c:v>
                </c:pt>
                <c:pt idx="666">
                  <c:v>0.44903993147661703</c:v>
                </c:pt>
                <c:pt idx="667">
                  <c:v>0.449709160603459</c:v>
                </c:pt>
                <c:pt idx="668">
                  <c:v>0.45037838973030098</c:v>
                </c:pt>
                <c:pt idx="669">
                  <c:v>0.45104761885714201</c:v>
                </c:pt>
                <c:pt idx="670">
                  <c:v>0.45171684798398398</c:v>
                </c:pt>
                <c:pt idx="671">
                  <c:v>0.45238607711082601</c:v>
                </c:pt>
                <c:pt idx="672">
                  <c:v>0.45305530623766799</c:v>
                </c:pt>
                <c:pt idx="673">
                  <c:v>0.45372453536450902</c:v>
                </c:pt>
                <c:pt idx="674">
                  <c:v>0.45439376449135099</c:v>
                </c:pt>
                <c:pt idx="675">
                  <c:v>0.45506299361819302</c:v>
                </c:pt>
                <c:pt idx="676">
                  <c:v>0.455732222745035</c:v>
                </c:pt>
                <c:pt idx="677">
                  <c:v>0.45640145187187697</c:v>
                </c:pt>
                <c:pt idx="678">
                  <c:v>0.457070680998718</c:v>
                </c:pt>
                <c:pt idx="679">
                  <c:v>0.45773991012555998</c:v>
                </c:pt>
                <c:pt idx="680">
                  <c:v>0.45840913925240201</c:v>
                </c:pt>
                <c:pt idx="681">
                  <c:v>0.45907836837924398</c:v>
                </c:pt>
                <c:pt idx="682">
                  <c:v>0.45974759750608502</c:v>
                </c:pt>
                <c:pt idx="683">
                  <c:v>0.46041682663292699</c:v>
                </c:pt>
                <c:pt idx="684">
                  <c:v>0.46108605575976902</c:v>
                </c:pt>
                <c:pt idx="685">
                  <c:v>0.46175528488661099</c:v>
                </c:pt>
                <c:pt idx="686">
                  <c:v>0.46242451401345203</c:v>
                </c:pt>
                <c:pt idx="687">
                  <c:v>0.463093743140294</c:v>
                </c:pt>
                <c:pt idx="688">
                  <c:v>0.46376297226713598</c:v>
                </c:pt>
                <c:pt idx="689">
                  <c:v>0.46443220139397801</c:v>
                </c:pt>
                <c:pt idx="690">
                  <c:v>0.46510143052081998</c:v>
                </c:pt>
                <c:pt idx="691">
                  <c:v>0.46577065964766101</c:v>
                </c:pt>
                <c:pt idx="692">
                  <c:v>0.46643988877450299</c:v>
                </c:pt>
                <c:pt idx="693">
                  <c:v>0.46710911790134502</c:v>
                </c:pt>
                <c:pt idx="694">
                  <c:v>0.46777834702818699</c:v>
                </c:pt>
                <c:pt idx="695">
                  <c:v>0.46844757615502802</c:v>
                </c:pt>
                <c:pt idx="696">
                  <c:v>0.46911680528187</c:v>
                </c:pt>
                <c:pt idx="697">
                  <c:v>0.46978603440871203</c:v>
                </c:pt>
                <c:pt idx="698">
                  <c:v>0.470455263535554</c:v>
                </c:pt>
                <c:pt idx="699">
                  <c:v>0.47112449266239498</c:v>
                </c:pt>
                <c:pt idx="700">
                  <c:v>0.47179372178923701</c:v>
                </c:pt>
                <c:pt idx="701">
                  <c:v>0.47246295091607898</c:v>
                </c:pt>
                <c:pt idx="702">
                  <c:v>0.47313218004292101</c:v>
                </c:pt>
                <c:pt idx="703">
                  <c:v>0.47380140916976299</c:v>
                </c:pt>
                <c:pt idx="704">
                  <c:v>0.47447063829660402</c:v>
                </c:pt>
                <c:pt idx="705">
                  <c:v>0.47513986742344599</c:v>
                </c:pt>
                <c:pt idx="706">
                  <c:v>0.47580909655028802</c:v>
                </c:pt>
                <c:pt idx="707">
                  <c:v>0.47647832567713</c:v>
                </c:pt>
                <c:pt idx="708">
                  <c:v>0.47714755480397097</c:v>
                </c:pt>
                <c:pt idx="709">
                  <c:v>0.477816783930813</c:v>
                </c:pt>
                <c:pt idx="710">
                  <c:v>0.47848601305765498</c:v>
                </c:pt>
                <c:pt idx="711">
                  <c:v>0.47915524218449701</c:v>
                </c:pt>
                <c:pt idx="712">
                  <c:v>0.47982447131133799</c:v>
                </c:pt>
                <c:pt idx="713">
                  <c:v>0.48049370043818002</c:v>
                </c:pt>
                <c:pt idx="714">
                  <c:v>0.48116292956502199</c:v>
                </c:pt>
                <c:pt idx="715">
                  <c:v>0.48183215869186402</c:v>
                </c:pt>
                <c:pt idx="716">
                  <c:v>0.482501387818706</c:v>
                </c:pt>
                <c:pt idx="717">
                  <c:v>0.48317061694554703</c:v>
                </c:pt>
                <c:pt idx="718">
                  <c:v>0.483839846072389</c:v>
                </c:pt>
                <c:pt idx="719">
                  <c:v>0.48450907519923098</c:v>
                </c:pt>
                <c:pt idx="720">
                  <c:v>0.48517830432607301</c:v>
                </c:pt>
                <c:pt idx="721">
                  <c:v>0.48584753345291398</c:v>
                </c:pt>
                <c:pt idx="722">
                  <c:v>0.48651676257975601</c:v>
                </c:pt>
                <c:pt idx="723">
                  <c:v>0.48718599170659799</c:v>
                </c:pt>
                <c:pt idx="724">
                  <c:v>0.48785522083344002</c:v>
                </c:pt>
                <c:pt idx="725">
                  <c:v>0.48852444996028099</c:v>
                </c:pt>
                <c:pt idx="726">
                  <c:v>0.48919367908712302</c:v>
                </c:pt>
                <c:pt idx="727">
                  <c:v>0.489862908213965</c:v>
                </c:pt>
                <c:pt idx="728">
                  <c:v>0.49053213734080697</c:v>
                </c:pt>
                <c:pt idx="729">
                  <c:v>0.491201366467648</c:v>
                </c:pt>
                <c:pt idx="730">
                  <c:v>0.49187059559448998</c:v>
                </c:pt>
                <c:pt idx="731">
                  <c:v>0.49253982472133201</c:v>
                </c:pt>
                <c:pt idx="732">
                  <c:v>0.49320905384817398</c:v>
                </c:pt>
                <c:pt idx="733">
                  <c:v>0.49387828297501601</c:v>
                </c:pt>
                <c:pt idx="734">
                  <c:v>0.49454751210185699</c:v>
                </c:pt>
                <c:pt idx="735">
                  <c:v>0.49521674122869902</c:v>
                </c:pt>
                <c:pt idx="736">
                  <c:v>0.49588597035554099</c:v>
                </c:pt>
                <c:pt idx="737">
                  <c:v>0.49655519948238303</c:v>
                </c:pt>
                <c:pt idx="738">
                  <c:v>0.497224428609224</c:v>
                </c:pt>
                <c:pt idx="739">
                  <c:v>0.49789365773606598</c:v>
                </c:pt>
                <c:pt idx="740">
                  <c:v>0.49856288686290801</c:v>
                </c:pt>
                <c:pt idx="741">
                  <c:v>0.49923211598974998</c:v>
                </c:pt>
                <c:pt idx="742">
                  <c:v>0.49990134511659101</c:v>
                </c:pt>
                <c:pt idx="743">
                  <c:v>0.50057057424343299</c:v>
                </c:pt>
                <c:pt idx="744">
                  <c:v>0.50123980337027496</c:v>
                </c:pt>
                <c:pt idx="745">
                  <c:v>0.50190903249711705</c:v>
                </c:pt>
                <c:pt idx="746">
                  <c:v>0.50257826162395902</c:v>
                </c:pt>
                <c:pt idx="747">
                  <c:v>0.5032474907508</c:v>
                </c:pt>
                <c:pt idx="748">
                  <c:v>0.50391671987764197</c:v>
                </c:pt>
                <c:pt idx="749">
                  <c:v>0.50458594900448395</c:v>
                </c:pt>
                <c:pt idx="750">
                  <c:v>0.50525517813132603</c:v>
                </c:pt>
                <c:pt idx="751">
                  <c:v>0.50592440725816701</c:v>
                </c:pt>
                <c:pt idx="752">
                  <c:v>0.50659363638500898</c:v>
                </c:pt>
                <c:pt idx="753">
                  <c:v>0.50726286551185096</c:v>
                </c:pt>
                <c:pt idx="754">
                  <c:v>0.50793209463869304</c:v>
                </c:pt>
                <c:pt idx="755">
                  <c:v>0.50860132376553502</c:v>
                </c:pt>
                <c:pt idx="756">
                  <c:v>0.50927055289237599</c:v>
                </c:pt>
                <c:pt idx="757">
                  <c:v>0.50993978201921797</c:v>
                </c:pt>
                <c:pt idx="758">
                  <c:v>0.51060901114606005</c:v>
                </c:pt>
                <c:pt idx="759">
                  <c:v>0.51127824027290203</c:v>
                </c:pt>
                <c:pt idx="760">
                  <c:v>0.511947469399743</c:v>
                </c:pt>
                <c:pt idx="761">
                  <c:v>0.51261669852658498</c:v>
                </c:pt>
                <c:pt idx="762">
                  <c:v>0.51328592765342695</c:v>
                </c:pt>
                <c:pt idx="763">
                  <c:v>0.51395515678026904</c:v>
                </c:pt>
                <c:pt idx="764">
                  <c:v>0.51462438590711002</c:v>
                </c:pt>
                <c:pt idx="765">
                  <c:v>0.51529361503395199</c:v>
                </c:pt>
                <c:pt idx="766">
                  <c:v>0.51596284416079397</c:v>
                </c:pt>
                <c:pt idx="767">
                  <c:v>0.51663207328763605</c:v>
                </c:pt>
                <c:pt idx="768">
                  <c:v>0.51730130241447703</c:v>
                </c:pt>
                <c:pt idx="769">
                  <c:v>0.517970531541319</c:v>
                </c:pt>
                <c:pt idx="770">
                  <c:v>0.51863976066816098</c:v>
                </c:pt>
                <c:pt idx="771">
                  <c:v>0.51930898979500295</c:v>
                </c:pt>
                <c:pt idx="772">
                  <c:v>0.51997821892184504</c:v>
                </c:pt>
                <c:pt idx="773">
                  <c:v>0.52064744804868601</c:v>
                </c:pt>
                <c:pt idx="774">
                  <c:v>0.52131667717552799</c:v>
                </c:pt>
                <c:pt idx="775">
                  <c:v>0.52198590630236996</c:v>
                </c:pt>
                <c:pt idx="776">
                  <c:v>0.52265513542921205</c:v>
                </c:pt>
                <c:pt idx="777">
                  <c:v>0.52332436455605302</c:v>
                </c:pt>
                <c:pt idx="778">
                  <c:v>0.523993593682895</c:v>
                </c:pt>
                <c:pt idx="779">
                  <c:v>0.52466282280973697</c:v>
                </c:pt>
                <c:pt idx="780">
                  <c:v>0.52533205193657895</c:v>
                </c:pt>
                <c:pt idx="781">
                  <c:v>0.52600128106342003</c:v>
                </c:pt>
                <c:pt idx="782">
                  <c:v>0.52667051019026201</c:v>
                </c:pt>
                <c:pt idx="783">
                  <c:v>0.52733973931710398</c:v>
                </c:pt>
                <c:pt idx="784">
                  <c:v>0.52800896844394596</c:v>
                </c:pt>
                <c:pt idx="785">
                  <c:v>0.52867819757078804</c:v>
                </c:pt>
                <c:pt idx="786">
                  <c:v>0.52934742669762902</c:v>
                </c:pt>
                <c:pt idx="787">
                  <c:v>0.53001665582447099</c:v>
                </c:pt>
                <c:pt idx="788">
                  <c:v>0.53068588495131297</c:v>
                </c:pt>
                <c:pt idx="789">
                  <c:v>0.53135511407815506</c:v>
                </c:pt>
                <c:pt idx="790">
                  <c:v>0.53202434320499603</c:v>
                </c:pt>
                <c:pt idx="791">
                  <c:v>0.53269357233183801</c:v>
                </c:pt>
                <c:pt idx="792">
                  <c:v>0.53336280145867998</c:v>
                </c:pt>
                <c:pt idx="793">
                  <c:v>0.53403203058552196</c:v>
                </c:pt>
                <c:pt idx="794">
                  <c:v>0.53470125971236304</c:v>
                </c:pt>
                <c:pt idx="795">
                  <c:v>0.53537048883920502</c:v>
                </c:pt>
                <c:pt idx="796">
                  <c:v>0.53603971796604699</c:v>
                </c:pt>
                <c:pt idx="797">
                  <c:v>0.53670894709288897</c:v>
                </c:pt>
                <c:pt idx="798">
                  <c:v>0.53737817621973105</c:v>
                </c:pt>
                <c:pt idx="799">
                  <c:v>0.53804740534657203</c:v>
                </c:pt>
                <c:pt idx="800">
                  <c:v>0.538716634473414</c:v>
                </c:pt>
                <c:pt idx="801">
                  <c:v>0.53938586360025598</c:v>
                </c:pt>
                <c:pt idx="802">
                  <c:v>0.54005509272709795</c:v>
                </c:pt>
                <c:pt idx="803">
                  <c:v>0.54072432185393904</c:v>
                </c:pt>
                <c:pt idx="804">
                  <c:v>0.54139355098078101</c:v>
                </c:pt>
                <c:pt idx="805">
                  <c:v>0.54206278010762299</c:v>
                </c:pt>
                <c:pt idx="806">
                  <c:v>0.54273200923446496</c:v>
                </c:pt>
                <c:pt idx="807">
                  <c:v>0.54340123836130605</c:v>
                </c:pt>
                <c:pt idx="808">
                  <c:v>0.54407046748814802</c:v>
                </c:pt>
                <c:pt idx="809">
                  <c:v>0.54473969661499</c:v>
                </c:pt>
                <c:pt idx="810">
                  <c:v>0.54540892574183197</c:v>
                </c:pt>
                <c:pt idx="811">
                  <c:v>0.54607815486867395</c:v>
                </c:pt>
                <c:pt idx="812">
                  <c:v>0.54674738399551503</c:v>
                </c:pt>
                <c:pt idx="813">
                  <c:v>0.54741661312235701</c:v>
                </c:pt>
                <c:pt idx="814">
                  <c:v>0.54808584224919898</c:v>
                </c:pt>
                <c:pt idx="815">
                  <c:v>0.54875507137604096</c:v>
                </c:pt>
                <c:pt idx="816">
                  <c:v>0.54942430050288205</c:v>
                </c:pt>
                <c:pt idx="817">
                  <c:v>0.55009352962972402</c:v>
                </c:pt>
                <c:pt idx="818">
                  <c:v>0.550762758756566</c:v>
                </c:pt>
                <c:pt idx="819">
                  <c:v>0.55143198788340797</c:v>
                </c:pt>
                <c:pt idx="820">
                  <c:v>0.55210121701024995</c:v>
                </c:pt>
                <c:pt idx="821">
                  <c:v>0.55277044613709103</c:v>
                </c:pt>
                <c:pt idx="822">
                  <c:v>0.55343967526393301</c:v>
                </c:pt>
                <c:pt idx="823">
                  <c:v>0.55410890439077498</c:v>
                </c:pt>
                <c:pt idx="824">
                  <c:v>0.55477813351761696</c:v>
                </c:pt>
                <c:pt idx="825">
                  <c:v>0.55544736264445804</c:v>
                </c:pt>
                <c:pt idx="826">
                  <c:v>0.55611659177130002</c:v>
                </c:pt>
                <c:pt idx="827">
                  <c:v>0.55678582089814199</c:v>
                </c:pt>
                <c:pt idx="828">
                  <c:v>0.55745505002498397</c:v>
                </c:pt>
                <c:pt idx="829">
                  <c:v>0.55812427915182505</c:v>
                </c:pt>
                <c:pt idx="830">
                  <c:v>0.55879350827866703</c:v>
                </c:pt>
                <c:pt idx="831">
                  <c:v>0.559462737405509</c:v>
                </c:pt>
                <c:pt idx="832">
                  <c:v>0.56013196653235098</c:v>
                </c:pt>
                <c:pt idx="833">
                  <c:v>0.56080119565919295</c:v>
                </c:pt>
                <c:pt idx="834">
                  <c:v>0.56147042478603404</c:v>
                </c:pt>
                <c:pt idx="835">
                  <c:v>0.56213965391287601</c:v>
                </c:pt>
                <c:pt idx="836">
                  <c:v>0.56280888303971799</c:v>
                </c:pt>
                <c:pt idx="837">
                  <c:v>0.56347811216655996</c:v>
                </c:pt>
                <c:pt idx="838">
                  <c:v>0.56414734129340105</c:v>
                </c:pt>
                <c:pt idx="839">
                  <c:v>0.56481657042024302</c:v>
                </c:pt>
                <c:pt idx="840">
                  <c:v>0.565485799547085</c:v>
                </c:pt>
                <c:pt idx="841">
                  <c:v>0.56615502867392697</c:v>
                </c:pt>
                <c:pt idx="842">
                  <c:v>0.56682425780076795</c:v>
                </c:pt>
                <c:pt idx="843">
                  <c:v>0.56749348692761004</c:v>
                </c:pt>
                <c:pt idx="844">
                  <c:v>0.56816271605445201</c:v>
                </c:pt>
                <c:pt idx="845">
                  <c:v>0.56883194518129399</c:v>
                </c:pt>
                <c:pt idx="846">
                  <c:v>0.56950117430813496</c:v>
                </c:pt>
                <c:pt idx="847">
                  <c:v>0.57017040343497705</c:v>
                </c:pt>
                <c:pt idx="848">
                  <c:v>0.57083963256181902</c:v>
                </c:pt>
                <c:pt idx="849">
                  <c:v>0.571508861688661</c:v>
                </c:pt>
                <c:pt idx="850">
                  <c:v>0.57217809081550297</c:v>
                </c:pt>
                <c:pt idx="851">
                  <c:v>0.57284731994234395</c:v>
                </c:pt>
                <c:pt idx="852">
                  <c:v>0.57351654906918603</c:v>
                </c:pt>
                <c:pt idx="853">
                  <c:v>0.57418577819602801</c:v>
                </c:pt>
                <c:pt idx="854">
                  <c:v>0.57485500732286998</c:v>
                </c:pt>
                <c:pt idx="855">
                  <c:v>0.57552423644971096</c:v>
                </c:pt>
                <c:pt idx="856">
                  <c:v>0.57619346557655304</c:v>
                </c:pt>
                <c:pt idx="857">
                  <c:v>0.57686269470339502</c:v>
                </c:pt>
                <c:pt idx="858">
                  <c:v>0.57753192383023699</c:v>
                </c:pt>
                <c:pt idx="859">
                  <c:v>0.57820115295707797</c:v>
                </c:pt>
                <c:pt idx="860">
                  <c:v>0.57887038208392005</c:v>
                </c:pt>
                <c:pt idx="861">
                  <c:v>0.57953961121076203</c:v>
                </c:pt>
                <c:pt idx="862">
                  <c:v>0.580208840337604</c:v>
                </c:pt>
                <c:pt idx="863">
                  <c:v>0.58087806946444598</c:v>
                </c:pt>
                <c:pt idx="864">
                  <c:v>0.58154729859128695</c:v>
                </c:pt>
                <c:pt idx="865">
                  <c:v>0.58221652771812904</c:v>
                </c:pt>
                <c:pt idx="866">
                  <c:v>0.58288575684497101</c:v>
                </c:pt>
                <c:pt idx="867">
                  <c:v>0.58355498597181299</c:v>
                </c:pt>
                <c:pt idx="868">
                  <c:v>0.58422421509865397</c:v>
                </c:pt>
                <c:pt idx="869">
                  <c:v>0.58489344422549605</c:v>
                </c:pt>
                <c:pt idx="870">
                  <c:v>0.58556267335233803</c:v>
                </c:pt>
                <c:pt idx="871">
                  <c:v>0.58623190247918</c:v>
                </c:pt>
                <c:pt idx="872">
                  <c:v>0.58690113160602098</c:v>
                </c:pt>
                <c:pt idx="873">
                  <c:v>0.58757036073286295</c:v>
                </c:pt>
                <c:pt idx="874">
                  <c:v>0.58823958985970504</c:v>
                </c:pt>
                <c:pt idx="875">
                  <c:v>0.58890881898654701</c:v>
                </c:pt>
                <c:pt idx="876">
                  <c:v>0.58957804811338799</c:v>
                </c:pt>
                <c:pt idx="877">
                  <c:v>0.59024727724022996</c:v>
                </c:pt>
                <c:pt idx="878">
                  <c:v>0.59091650636707205</c:v>
                </c:pt>
                <c:pt idx="879">
                  <c:v>0.59158573549391402</c:v>
                </c:pt>
                <c:pt idx="880">
                  <c:v>0.592254964620756</c:v>
                </c:pt>
                <c:pt idx="881">
                  <c:v>0.59292419374759697</c:v>
                </c:pt>
                <c:pt idx="882">
                  <c:v>0.59359342287443895</c:v>
                </c:pt>
                <c:pt idx="883">
                  <c:v>0.59426265200128103</c:v>
                </c:pt>
                <c:pt idx="884">
                  <c:v>0.59493188112812301</c:v>
                </c:pt>
                <c:pt idx="885">
                  <c:v>0.59560111025496398</c:v>
                </c:pt>
                <c:pt idx="886">
                  <c:v>0.59627033938180596</c:v>
                </c:pt>
                <c:pt idx="887">
                  <c:v>0.59693956850864804</c:v>
                </c:pt>
                <c:pt idx="888">
                  <c:v>0.59760879763549002</c:v>
                </c:pt>
                <c:pt idx="889">
                  <c:v>0.59827802676233099</c:v>
                </c:pt>
                <c:pt idx="890">
                  <c:v>0.59894725588917297</c:v>
                </c:pt>
                <c:pt idx="891">
                  <c:v>0.59961648501601506</c:v>
                </c:pt>
                <c:pt idx="892">
                  <c:v>0.60028571414285703</c:v>
                </c:pt>
                <c:pt idx="893">
                  <c:v>0.600954943269699</c:v>
                </c:pt>
                <c:pt idx="894">
                  <c:v>0.60162417239653998</c:v>
                </c:pt>
                <c:pt idx="895">
                  <c:v>0.60229340152338195</c:v>
                </c:pt>
                <c:pt idx="896">
                  <c:v>0.60296263065022404</c:v>
                </c:pt>
                <c:pt idx="897">
                  <c:v>0.60363185977706602</c:v>
                </c:pt>
                <c:pt idx="898">
                  <c:v>0.60430108890390699</c:v>
                </c:pt>
                <c:pt idx="899">
                  <c:v>0.60497031803074897</c:v>
                </c:pt>
                <c:pt idx="900">
                  <c:v>0.60563954715759105</c:v>
                </c:pt>
                <c:pt idx="901">
                  <c:v>0.60630877628443303</c:v>
                </c:pt>
                <c:pt idx="902">
                  <c:v>0.606978005411274</c:v>
                </c:pt>
                <c:pt idx="903">
                  <c:v>0.60764723453811598</c:v>
                </c:pt>
                <c:pt idx="904">
                  <c:v>0.60831646366495795</c:v>
                </c:pt>
                <c:pt idx="905">
                  <c:v>0.60898569279180004</c:v>
                </c:pt>
                <c:pt idx="906">
                  <c:v>0.60965492191864201</c:v>
                </c:pt>
                <c:pt idx="907">
                  <c:v>0.61032415104548299</c:v>
                </c:pt>
                <c:pt idx="908">
                  <c:v>0.61099338017232496</c:v>
                </c:pt>
                <c:pt idx="909">
                  <c:v>0.61166260929916705</c:v>
                </c:pt>
                <c:pt idx="910">
                  <c:v>0.61233183842600902</c:v>
                </c:pt>
                <c:pt idx="911">
                  <c:v>0.61300106755285</c:v>
                </c:pt>
                <c:pt idx="912">
                  <c:v>0.61367029667969197</c:v>
                </c:pt>
                <c:pt idx="913">
                  <c:v>0.61433952580653395</c:v>
                </c:pt>
                <c:pt idx="914">
                  <c:v>0.61500875493337603</c:v>
                </c:pt>
                <c:pt idx="915">
                  <c:v>0.61567798406021701</c:v>
                </c:pt>
                <c:pt idx="916">
                  <c:v>0.61634721318705898</c:v>
                </c:pt>
                <c:pt idx="917">
                  <c:v>0.61701644231390096</c:v>
                </c:pt>
                <c:pt idx="918">
                  <c:v>0.61768567144074304</c:v>
                </c:pt>
                <c:pt idx="919">
                  <c:v>0.61835490056758402</c:v>
                </c:pt>
                <c:pt idx="920">
                  <c:v>0.619024129694426</c:v>
                </c:pt>
                <c:pt idx="921">
                  <c:v>0.61969335882126797</c:v>
                </c:pt>
                <c:pt idx="922">
                  <c:v>0.62036258794810994</c:v>
                </c:pt>
                <c:pt idx="923">
                  <c:v>0.62103181707495203</c:v>
                </c:pt>
                <c:pt idx="924">
                  <c:v>0.62170104620179301</c:v>
                </c:pt>
                <c:pt idx="925">
                  <c:v>0.62237027532863498</c:v>
                </c:pt>
                <c:pt idx="926">
                  <c:v>0.62303950445547696</c:v>
                </c:pt>
                <c:pt idx="927">
                  <c:v>0.62370873358231904</c:v>
                </c:pt>
                <c:pt idx="928">
                  <c:v>0.62437796270916002</c:v>
                </c:pt>
                <c:pt idx="929">
                  <c:v>0.62504719183600199</c:v>
                </c:pt>
                <c:pt idx="930">
                  <c:v>0.62571642096284397</c:v>
                </c:pt>
                <c:pt idx="931">
                  <c:v>0.62638565008968605</c:v>
                </c:pt>
                <c:pt idx="932">
                  <c:v>0.62705487921652703</c:v>
                </c:pt>
                <c:pt idx="933">
                  <c:v>0.627724108343369</c:v>
                </c:pt>
                <c:pt idx="934">
                  <c:v>0.62839333747021098</c:v>
                </c:pt>
                <c:pt idx="935">
                  <c:v>0.62906256659705295</c:v>
                </c:pt>
                <c:pt idx="936">
                  <c:v>0.62973179572389504</c:v>
                </c:pt>
                <c:pt idx="937">
                  <c:v>0.63040102485073601</c:v>
                </c:pt>
                <c:pt idx="938">
                  <c:v>0.63107025397757799</c:v>
                </c:pt>
                <c:pt idx="939">
                  <c:v>0.63173948310441996</c:v>
                </c:pt>
                <c:pt idx="940">
                  <c:v>0.63240871223126205</c:v>
                </c:pt>
                <c:pt idx="941">
                  <c:v>0.63307794135810302</c:v>
                </c:pt>
                <c:pt idx="942">
                  <c:v>0.633747170484945</c:v>
                </c:pt>
                <c:pt idx="943">
                  <c:v>0.63441639961178697</c:v>
                </c:pt>
                <c:pt idx="944">
                  <c:v>0.63508562873862895</c:v>
                </c:pt>
                <c:pt idx="945">
                  <c:v>0.63575485786547004</c:v>
                </c:pt>
                <c:pt idx="946">
                  <c:v>0.63642408699231201</c:v>
                </c:pt>
                <c:pt idx="947">
                  <c:v>0.63709331611915399</c:v>
                </c:pt>
                <c:pt idx="948">
                  <c:v>0.63776254524599596</c:v>
                </c:pt>
                <c:pt idx="949">
                  <c:v>0.63843177437283805</c:v>
                </c:pt>
                <c:pt idx="950">
                  <c:v>0.63910100349967902</c:v>
                </c:pt>
                <c:pt idx="951">
                  <c:v>0.639770232626521</c:v>
                </c:pt>
                <c:pt idx="952">
                  <c:v>0.64043946175336297</c:v>
                </c:pt>
                <c:pt idx="953">
                  <c:v>0.64110869088020495</c:v>
                </c:pt>
                <c:pt idx="954">
                  <c:v>0.64177792000704603</c:v>
                </c:pt>
                <c:pt idx="955">
                  <c:v>0.64244714913388801</c:v>
                </c:pt>
                <c:pt idx="956">
                  <c:v>0.64311637826072998</c:v>
                </c:pt>
                <c:pt idx="957">
                  <c:v>0.64378560738757196</c:v>
                </c:pt>
                <c:pt idx="958">
                  <c:v>0.64445483651441304</c:v>
                </c:pt>
                <c:pt idx="959">
                  <c:v>0.64512406564125502</c:v>
                </c:pt>
                <c:pt idx="960">
                  <c:v>0.64579329476809699</c:v>
                </c:pt>
                <c:pt idx="961">
                  <c:v>0.64646252389493897</c:v>
                </c:pt>
                <c:pt idx="962">
                  <c:v>0.64713175302178005</c:v>
                </c:pt>
                <c:pt idx="963">
                  <c:v>0.64780098214862203</c:v>
                </c:pt>
                <c:pt idx="964">
                  <c:v>0.648470211275464</c:v>
                </c:pt>
                <c:pt idx="965">
                  <c:v>0.64913944040230598</c:v>
                </c:pt>
                <c:pt idx="966">
                  <c:v>0.64980866952914795</c:v>
                </c:pt>
                <c:pt idx="967">
                  <c:v>0.65047789865598904</c:v>
                </c:pt>
                <c:pt idx="968">
                  <c:v>0.65114712778283101</c:v>
                </c:pt>
                <c:pt idx="969">
                  <c:v>0.65181635690967299</c:v>
                </c:pt>
                <c:pt idx="970">
                  <c:v>0.65248558603651496</c:v>
                </c:pt>
                <c:pt idx="971">
                  <c:v>0.65315481516335605</c:v>
                </c:pt>
                <c:pt idx="972">
                  <c:v>0.65382404429019803</c:v>
                </c:pt>
                <c:pt idx="973">
                  <c:v>0.65449327341704</c:v>
                </c:pt>
                <c:pt idx="974">
                  <c:v>0.65516250254388197</c:v>
                </c:pt>
                <c:pt idx="975">
                  <c:v>0.65583173167072395</c:v>
                </c:pt>
                <c:pt idx="976">
                  <c:v>0.65650096079756504</c:v>
                </c:pt>
                <c:pt idx="977">
                  <c:v>0.65717018992440701</c:v>
                </c:pt>
                <c:pt idx="978">
                  <c:v>0.65783941905124899</c:v>
                </c:pt>
                <c:pt idx="979">
                  <c:v>0.65850864817809096</c:v>
                </c:pt>
                <c:pt idx="980">
                  <c:v>0.65917787730493205</c:v>
                </c:pt>
                <c:pt idx="981">
                  <c:v>0.65984710643177402</c:v>
                </c:pt>
                <c:pt idx="982">
                  <c:v>0.660516335558616</c:v>
                </c:pt>
                <c:pt idx="983">
                  <c:v>0.66118556468545797</c:v>
                </c:pt>
                <c:pt idx="984">
                  <c:v>0.66185479381229895</c:v>
                </c:pt>
                <c:pt idx="985">
                  <c:v>0.66252402293914103</c:v>
                </c:pt>
                <c:pt idx="986">
                  <c:v>0.66319325206598301</c:v>
                </c:pt>
                <c:pt idx="987">
                  <c:v>0.66386248119282498</c:v>
                </c:pt>
                <c:pt idx="988">
                  <c:v>0.66453171031966696</c:v>
                </c:pt>
                <c:pt idx="989">
                  <c:v>0.66520093944650804</c:v>
                </c:pt>
                <c:pt idx="990">
                  <c:v>0.66587016857335002</c:v>
                </c:pt>
                <c:pt idx="991">
                  <c:v>0.66653939770019199</c:v>
                </c:pt>
                <c:pt idx="992">
                  <c:v>0.66720862682703397</c:v>
                </c:pt>
                <c:pt idx="993">
                  <c:v>0.66787785595387505</c:v>
                </c:pt>
                <c:pt idx="994">
                  <c:v>0.66854708508071703</c:v>
                </c:pt>
                <c:pt idx="995">
                  <c:v>0.669216314207559</c:v>
                </c:pt>
                <c:pt idx="996">
                  <c:v>0.66988554333440098</c:v>
                </c:pt>
                <c:pt idx="997">
                  <c:v>0.67055477246124195</c:v>
                </c:pt>
                <c:pt idx="998">
                  <c:v>0.67122400158808404</c:v>
                </c:pt>
                <c:pt idx="999">
                  <c:v>0.67189323071492602</c:v>
                </c:pt>
                <c:pt idx="1000">
                  <c:v>0.67256245984176799</c:v>
                </c:pt>
                <c:pt idx="1001">
                  <c:v>0.67323168896860996</c:v>
                </c:pt>
                <c:pt idx="1002">
                  <c:v>0.67390091809545105</c:v>
                </c:pt>
                <c:pt idx="1003">
                  <c:v>0.67457014722229303</c:v>
                </c:pt>
                <c:pt idx="1004">
                  <c:v>0.675239376349135</c:v>
                </c:pt>
                <c:pt idx="1005">
                  <c:v>0.67590860547597698</c:v>
                </c:pt>
                <c:pt idx="1006">
                  <c:v>0.67657783460281795</c:v>
                </c:pt>
                <c:pt idx="1007">
                  <c:v>0.67724706372966004</c:v>
                </c:pt>
                <c:pt idx="1008">
                  <c:v>0.67791629285650201</c:v>
                </c:pt>
                <c:pt idx="1009">
                  <c:v>0.67858552198334399</c:v>
                </c:pt>
                <c:pt idx="1010">
                  <c:v>0.67925475111018496</c:v>
                </c:pt>
                <c:pt idx="1011">
                  <c:v>0.67992398023702705</c:v>
                </c:pt>
                <c:pt idx="1012">
                  <c:v>0.68059320936386902</c:v>
                </c:pt>
                <c:pt idx="1013">
                  <c:v>0.681262438490711</c:v>
                </c:pt>
                <c:pt idx="1014">
                  <c:v>0.68193166761755297</c:v>
                </c:pt>
                <c:pt idx="1015">
                  <c:v>0.68260089674439395</c:v>
                </c:pt>
                <c:pt idx="1016">
                  <c:v>0.68327012587123603</c:v>
                </c:pt>
                <c:pt idx="1017">
                  <c:v>0.68393935499807801</c:v>
                </c:pt>
                <c:pt idx="1018">
                  <c:v>0.68460858412491998</c:v>
                </c:pt>
                <c:pt idx="1019">
                  <c:v>0.68527781325176096</c:v>
                </c:pt>
                <c:pt idx="1020">
                  <c:v>0.68594704237860304</c:v>
                </c:pt>
                <c:pt idx="1021">
                  <c:v>0.68661627150544502</c:v>
                </c:pt>
                <c:pt idx="1022">
                  <c:v>0.68728550063228699</c:v>
                </c:pt>
                <c:pt idx="1023">
                  <c:v>0.68795472975912797</c:v>
                </c:pt>
                <c:pt idx="1024">
                  <c:v>0.68862395888596994</c:v>
                </c:pt>
                <c:pt idx="1025">
                  <c:v>0.68929318801281203</c:v>
                </c:pt>
                <c:pt idx="1026">
                  <c:v>0.68996241713965401</c:v>
                </c:pt>
                <c:pt idx="1027">
                  <c:v>0.69063164626649498</c:v>
                </c:pt>
                <c:pt idx="1028">
                  <c:v>0.69130087539333696</c:v>
                </c:pt>
                <c:pt idx="1029">
                  <c:v>0.69197010452017904</c:v>
                </c:pt>
                <c:pt idx="1030">
                  <c:v>0.69263933364702102</c:v>
                </c:pt>
                <c:pt idx="1031">
                  <c:v>0.69330856277386299</c:v>
                </c:pt>
                <c:pt idx="1032">
                  <c:v>0.69397779190070397</c:v>
                </c:pt>
                <c:pt idx="1033">
                  <c:v>0.69464702102754605</c:v>
                </c:pt>
                <c:pt idx="1034">
                  <c:v>0.69531625015438803</c:v>
                </c:pt>
                <c:pt idx="1035">
                  <c:v>0.69598547928123</c:v>
                </c:pt>
                <c:pt idx="1036">
                  <c:v>0.69665470840807098</c:v>
                </c:pt>
                <c:pt idx="1037">
                  <c:v>0.69732393753491295</c:v>
                </c:pt>
                <c:pt idx="1038">
                  <c:v>0.69799316666175504</c:v>
                </c:pt>
                <c:pt idx="1039">
                  <c:v>0.69866239578859701</c:v>
                </c:pt>
                <c:pt idx="1040">
                  <c:v>0.69933162491543799</c:v>
                </c:pt>
                <c:pt idx="1041">
                  <c:v>0.70000085404227996</c:v>
                </c:pt>
                <c:pt idx="1042">
                  <c:v>0.70067008316912205</c:v>
                </c:pt>
                <c:pt idx="1043">
                  <c:v>0.70133931229596402</c:v>
                </c:pt>
                <c:pt idx="1044">
                  <c:v>0.702008541422806</c:v>
                </c:pt>
                <c:pt idx="1045">
                  <c:v>0.70267777054964697</c:v>
                </c:pt>
                <c:pt idx="1046">
                  <c:v>0.70334699967648895</c:v>
                </c:pt>
                <c:pt idx="1047">
                  <c:v>0.70401622880333103</c:v>
                </c:pt>
                <c:pt idx="1048">
                  <c:v>0.70468545793017301</c:v>
                </c:pt>
                <c:pt idx="1049">
                  <c:v>0.70535468705701398</c:v>
                </c:pt>
                <c:pt idx="1050">
                  <c:v>0.70602391618385596</c:v>
                </c:pt>
                <c:pt idx="1051">
                  <c:v>0.70669314531069805</c:v>
                </c:pt>
                <c:pt idx="1052">
                  <c:v>0.70736237443754002</c:v>
                </c:pt>
                <c:pt idx="1053">
                  <c:v>0.708031603564381</c:v>
                </c:pt>
                <c:pt idx="1054">
                  <c:v>0.70870083269122297</c:v>
                </c:pt>
                <c:pt idx="1055">
                  <c:v>0.70937006181806495</c:v>
                </c:pt>
                <c:pt idx="1056">
                  <c:v>0.71003929094490703</c:v>
                </c:pt>
                <c:pt idx="1057">
                  <c:v>0.71070852007174901</c:v>
                </c:pt>
                <c:pt idx="1058">
                  <c:v>0.71137774919858998</c:v>
                </c:pt>
                <c:pt idx="1059">
                  <c:v>0.71204697832543196</c:v>
                </c:pt>
                <c:pt idx="1060">
                  <c:v>0.71271620745227404</c:v>
                </c:pt>
                <c:pt idx="1061">
                  <c:v>0.71338543657911602</c:v>
                </c:pt>
                <c:pt idx="1062">
                  <c:v>0.71405466570595699</c:v>
                </c:pt>
                <c:pt idx="1063">
                  <c:v>0.71472389483279897</c:v>
                </c:pt>
                <c:pt idx="1064">
                  <c:v>0.71539312395964105</c:v>
                </c:pt>
                <c:pt idx="1065">
                  <c:v>0.71606235308648303</c:v>
                </c:pt>
                <c:pt idx="1066">
                  <c:v>0.716731582213324</c:v>
                </c:pt>
                <c:pt idx="1067">
                  <c:v>0.71740081134016598</c:v>
                </c:pt>
                <c:pt idx="1068">
                  <c:v>0.71807004046700795</c:v>
                </c:pt>
                <c:pt idx="1069">
                  <c:v>0.71873926959385004</c:v>
                </c:pt>
                <c:pt idx="1070">
                  <c:v>0.71940849872069101</c:v>
                </c:pt>
                <c:pt idx="1071">
                  <c:v>0.72007772784753299</c:v>
                </c:pt>
                <c:pt idx="1072">
                  <c:v>0.72074695697437496</c:v>
                </c:pt>
                <c:pt idx="1073">
                  <c:v>0.72141618610121705</c:v>
                </c:pt>
                <c:pt idx="1074">
                  <c:v>0.72208541522805902</c:v>
                </c:pt>
                <c:pt idx="1075">
                  <c:v>0.7227546443549</c:v>
                </c:pt>
                <c:pt idx="1076">
                  <c:v>0.72342387348174197</c:v>
                </c:pt>
                <c:pt idx="1077">
                  <c:v>0.72409310260858395</c:v>
                </c:pt>
                <c:pt idx="1078">
                  <c:v>0.72476233173542604</c:v>
                </c:pt>
                <c:pt idx="1079">
                  <c:v>0.72543156086226701</c:v>
                </c:pt>
                <c:pt idx="1080">
                  <c:v>0.72610078998910899</c:v>
                </c:pt>
                <c:pt idx="1081">
                  <c:v>0.72677001911595096</c:v>
                </c:pt>
                <c:pt idx="1082">
                  <c:v>0.72743924824279305</c:v>
                </c:pt>
                <c:pt idx="1083">
                  <c:v>0.72810847736963402</c:v>
                </c:pt>
                <c:pt idx="1084">
                  <c:v>0.728777706496476</c:v>
                </c:pt>
                <c:pt idx="1085">
                  <c:v>0.72944693562331797</c:v>
                </c:pt>
                <c:pt idx="1086">
                  <c:v>0.73011616475015995</c:v>
                </c:pt>
                <c:pt idx="1087">
                  <c:v>0.73078539387700203</c:v>
                </c:pt>
                <c:pt idx="1088">
                  <c:v>0.73145462300384301</c:v>
                </c:pt>
                <c:pt idx="1089">
                  <c:v>0.73212385213068498</c:v>
                </c:pt>
                <c:pt idx="1090">
                  <c:v>0.73279308125752696</c:v>
                </c:pt>
                <c:pt idx="1091">
                  <c:v>0.73346231038436904</c:v>
                </c:pt>
                <c:pt idx="1092">
                  <c:v>0.73413153951121002</c:v>
                </c:pt>
                <c:pt idx="1093">
                  <c:v>0.73480076863805199</c:v>
                </c:pt>
                <c:pt idx="1094">
                  <c:v>0.73546999776489397</c:v>
                </c:pt>
                <c:pt idx="1095">
                  <c:v>0.73613922689173605</c:v>
                </c:pt>
                <c:pt idx="1096">
                  <c:v>0.73680845601857703</c:v>
                </c:pt>
                <c:pt idx="1097">
                  <c:v>0.737477685145419</c:v>
                </c:pt>
                <c:pt idx="1098">
                  <c:v>0.73814691427226098</c:v>
                </c:pt>
                <c:pt idx="1099">
                  <c:v>0.73881614339910295</c:v>
                </c:pt>
                <c:pt idx="1100">
                  <c:v>0.73948537252594504</c:v>
                </c:pt>
                <c:pt idx="1101">
                  <c:v>0.74015460165278602</c:v>
                </c:pt>
                <c:pt idx="1102">
                  <c:v>0.74082383077962799</c:v>
                </c:pt>
                <c:pt idx="1103">
                  <c:v>0.74149305990646996</c:v>
                </c:pt>
                <c:pt idx="1104">
                  <c:v>0.74216228903331205</c:v>
                </c:pt>
                <c:pt idx="1105">
                  <c:v>0.74283151816015303</c:v>
                </c:pt>
                <c:pt idx="1106">
                  <c:v>0.743500747286995</c:v>
                </c:pt>
                <c:pt idx="1107">
                  <c:v>0.74416997641383698</c:v>
                </c:pt>
                <c:pt idx="1108">
                  <c:v>0.74483920554067895</c:v>
                </c:pt>
                <c:pt idx="1109">
                  <c:v>0.74550843466752004</c:v>
                </c:pt>
                <c:pt idx="1110">
                  <c:v>0.74617766379436201</c:v>
                </c:pt>
                <c:pt idx="1111">
                  <c:v>0.74684689292120399</c:v>
                </c:pt>
                <c:pt idx="1112">
                  <c:v>0.74751612204804596</c:v>
                </c:pt>
                <c:pt idx="1113">
                  <c:v>0.74818535117488705</c:v>
                </c:pt>
                <c:pt idx="1114">
                  <c:v>0.74885458030172902</c:v>
                </c:pt>
                <c:pt idx="1115">
                  <c:v>0.749523809428571</c:v>
                </c:pt>
                <c:pt idx="1116">
                  <c:v>0.75019303855541297</c:v>
                </c:pt>
                <c:pt idx="1117">
                  <c:v>0.75086226768225495</c:v>
                </c:pt>
                <c:pt idx="1118">
                  <c:v>0.75153149680909603</c:v>
                </c:pt>
                <c:pt idx="1119">
                  <c:v>0.75220072593593801</c:v>
                </c:pt>
                <c:pt idx="1120">
                  <c:v>0.75286995506277998</c:v>
                </c:pt>
                <c:pt idx="1121">
                  <c:v>0.75353918418962196</c:v>
                </c:pt>
                <c:pt idx="1122">
                  <c:v>0.75420841331646304</c:v>
                </c:pt>
                <c:pt idx="1123">
                  <c:v>0.75487764244330502</c:v>
                </c:pt>
                <c:pt idx="1124">
                  <c:v>0.75554687157014699</c:v>
                </c:pt>
                <c:pt idx="1125">
                  <c:v>0.75621610069698897</c:v>
                </c:pt>
                <c:pt idx="1126">
                  <c:v>0.75688532982383006</c:v>
                </c:pt>
                <c:pt idx="1127">
                  <c:v>0.75755455895067203</c:v>
                </c:pt>
                <c:pt idx="1128">
                  <c:v>0.758223788077514</c:v>
                </c:pt>
                <c:pt idx="1129">
                  <c:v>0.75889301720435598</c:v>
                </c:pt>
                <c:pt idx="1130">
                  <c:v>0.75956224633119795</c:v>
                </c:pt>
                <c:pt idx="1131">
                  <c:v>0.76023147545803904</c:v>
                </c:pt>
                <c:pt idx="1132">
                  <c:v>0.76090070458488102</c:v>
                </c:pt>
                <c:pt idx="1133">
                  <c:v>0.76156993371172299</c:v>
                </c:pt>
                <c:pt idx="1134">
                  <c:v>0.76223916283856497</c:v>
                </c:pt>
                <c:pt idx="1135">
                  <c:v>0.76290839196540605</c:v>
                </c:pt>
                <c:pt idx="1136">
                  <c:v>0.76357762109224803</c:v>
                </c:pt>
                <c:pt idx="1137">
                  <c:v>0.76424685021909</c:v>
                </c:pt>
                <c:pt idx="1138">
                  <c:v>0.76491607934593198</c:v>
                </c:pt>
                <c:pt idx="1139">
                  <c:v>0.76558530847277395</c:v>
                </c:pt>
                <c:pt idx="1140">
                  <c:v>0.76625453759961504</c:v>
                </c:pt>
                <c:pt idx="1141">
                  <c:v>0.76692376672645701</c:v>
                </c:pt>
                <c:pt idx="1142">
                  <c:v>0.76759299585329899</c:v>
                </c:pt>
                <c:pt idx="1143">
                  <c:v>0.76826222498014096</c:v>
                </c:pt>
                <c:pt idx="1144">
                  <c:v>0.76893145410698205</c:v>
                </c:pt>
                <c:pt idx="1145">
                  <c:v>0.76960068323382402</c:v>
                </c:pt>
                <c:pt idx="1146">
                  <c:v>0.770269912360666</c:v>
                </c:pt>
                <c:pt idx="1147">
                  <c:v>0.77093914148750797</c:v>
                </c:pt>
                <c:pt idx="1148">
                  <c:v>0.77160837061434895</c:v>
                </c:pt>
                <c:pt idx="1149">
                  <c:v>0.77227759974119103</c:v>
                </c:pt>
                <c:pt idx="1150">
                  <c:v>0.77294682886803301</c:v>
                </c:pt>
                <c:pt idx="1151">
                  <c:v>0.77361605799487498</c:v>
                </c:pt>
                <c:pt idx="1152">
                  <c:v>0.77428528712171696</c:v>
                </c:pt>
                <c:pt idx="1153">
                  <c:v>0.77495451624855805</c:v>
                </c:pt>
                <c:pt idx="1154">
                  <c:v>0.77562374537540002</c:v>
                </c:pt>
                <c:pt idx="1155">
                  <c:v>0.77629297450224199</c:v>
                </c:pt>
                <c:pt idx="1156">
                  <c:v>0.77696220362908397</c:v>
                </c:pt>
                <c:pt idx="1157">
                  <c:v>0.77763143275592495</c:v>
                </c:pt>
                <c:pt idx="1158">
                  <c:v>0.77830066188276703</c:v>
                </c:pt>
                <c:pt idx="1159">
                  <c:v>0.77896989100960901</c:v>
                </c:pt>
                <c:pt idx="1160">
                  <c:v>0.77963912013645098</c:v>
                </c:pt>
                <c:pt idx="1161">
                  <c:v>0.78030834926329196</c:v>
                </c:pt>
                <c:pt idx="1162">
                  <c:v>0.78097757839013404</c:v>
                </c:pt>
                <c:pt idx="1163">
                  <c:v>0.78164680751697602</c:v>
                </c:pt>
                <c:pt idx="1164">
                  <c:v>0.78231603664381799</c:v>
                </c:pt>
                <c:pt idx="1165">
                  <c:v>0.78298526577065997</c:v>
                </c:pt>
                <c:pt idx="1166">
                  <c:v>0.78365449489750105</c:v>
                </c:pt>
                <c:pt idx="1167">
                  <c:v>0.78432372402434303</c:v>
                </c:pt>
                <c:pt idx="1168">
                  <c:v>0.784992953151185</c:v>
                </c:pt>
                <c:pt idx="1169">
                  <c:v>0.78566218227802698</c:v>
                </c:pt>
                <c:pt idx="1170">
                  <c:v>0.78633141140486795</c:v>
                </c:pt>
                <c:pt idx="1171">
                  <c:v>0.78700064053171004</c:v>
                </c:pt>
                <c:pt idx="1172">
                  <c:v>0.78766986965855201</c:v>
                </c:pt>
                <c:pt idx="1173">
                  <c:v>0.78833909878539399</c:v>
                </c:pt>
                <c:pt idx="1174">
                  <c:v>0.78900832791223496</c:v>
                </c:pt>
                <c:pt idx="1175">
                  <c:v>0.78967755703907705</c:v>
                </c:pt>
                <c:pt idx="1176">
                  <c:v>0.79034678616591902</c:v>
                </c:pt>
                <c:pt idx="1177">
                  <c:v>0.791016015292761</c:v>
                </c:pt>
                <c:pt idx="1178">
                  <c:v>0.79168524441960197</c:v>
                </c:pt>
                <c:pt idx="1179">
                  <c:v>0.79235447354644395</c:v>
                </c:pt>
                <c:pt idx="1180">
                  <c:v>0.79302370267328604</c:v>
                </c:pt>
                <c:pt idx="1181">
                  <c:v>0.79369293180012801</c:v>
                </c:pt>
                <c:pt idx="1182">
                  <c:v>0.79436216092696998</c:v>
                </c:pt>
                <c:pt idx="1183">
                  <c:v>0.79503139005381096</c:v>
                </c:pt>
                <c:pt idx="1184">
                  <c:v>0.79570061918065305</c:v>
                </c:pt>
                <c:pt idx="1185">
                  <c:v>0.79636984830749502</c:v>
                </c:pt>
                <c:pt idx="1186">
                  <c:v>0.797039077434337</c:v>
                </c:pt>
                <c:pt idx="1187">
                  <c:v>0.79770830656117797</c:v>
                </c:pt>
                <c:pt idx="1188">
                  <c:v>0.79837753568801995</c:v>
                </c:pt>
                <c:pt idx="1189">
                  <c:v>0.79904676481486203</c:v>
                </c:pt>
                <c:pt idx="1190">
                  <c:v>0.79971599394170401</c:v>
                </c:pt>
                <c:pt idx="1191">
                  <c:v>0.80038522306854498</c:v>
                </c:pt>
                <c:pt idx="1192">
                  <c:v>0.80105445219538696</c:v>
                </c:pt>
                <c:pt idx="1193">
                  <c:v>0.80172368132222904</c:v>
                </c:pt>
                <c:pt idx="1194">
                  <c:v>0.80239291044907102</c:v>
                </c:pt>
                <c:pt idx="1195">
                  <c:v>0.80306213957591299</c:v>
                </c:pt>
                <c:pt idx="1196">
                  <c:v>0.80373136870275397</c:v>
                </c:pt>
                <c:pt idx="1197">
                  <c:v>0.80440059782959605</c:v>
                </c:pt>
                <c:pt idx="1198">
                  <c:v>0.80506982695643803</c:v>
                </c:pt>
                <c:pt idx="1199">
                  <c:v>0.80573905608328</c:v>
                </c:pt>
                <c:pt idx="1200">
                  <c:v>0.80640828521012098</c:v>
                </c:pt>
                <c:pt idx="1201">
                  <c:v>0.80707751433696295</c:v>
                </c:pt>
                <c:pt idx="1202">
                  <c:v>0.80774674346380504</c:v>
                </c:pt>
                <c:pt idx="1203">
                  <c:v>0.80841597259064701</c:v>
                </c:pt>
                <c:pt idx="1204">
                  <c:v>0.80908520171748799</c:v>
                </c:pt>
                <c:pt idx="1205">
                  <c:v>0.80975443084432996</c:v>
                </c:pt>
                <c:pt idx="1206">
                  <c:v>0.81042365997117205</c:v>
                </c:pt>
                <c:pt idx="1207">
                  <c:v>0.81109288909801402</c:v>
                </c:pt>
                <c:pt idx="1208">
                  <c:v>0.811762118224856</c:v>
                </c:pt>
                <c:pt idx="1209">
                  <c:v>0.81243134735169698</c:v>
                </c:pt>
                <c:pt idx="1210">
                  <c:v>0.81310057647853895</c:v>
                </c:pt>
                <c:pt idx="1211">
                  <c:v>0.81376980560538104</c:v>
                </c:pt>
                <c:pt idx="1212">
                  <c:v>0.81443903473222301</c:v>
                </c:pt>
                <c:pt idx="1213">
                  <c:v>0.81510826385906399</c:v>
                </c:pt>
                <c:pt idx="1214">
                  <c:v>0.81577749298590596</c:v>
                </c:pt>
                <c:pt idx="1215">
                  <c:v>0.81644672211274805</c:v>
                </c:pt>
                <c:pt idx="1216">
                  <c:v>0.81711595123959002</c:v>
                </c:pt>
                <c:pt idx="1217">
                  <c:v>0.817785180366431</c:v>
                </c:pt>
                <c:pt idx="1218">
                  <c:v>0.81845440949327297</c:v>
                </c:pt>
                <c:pt idx="1219">
                  <c:v>0.81912363862011495</c:v>
                </c:pt>
                <c:pt idx="1220">
                  <c:v>0.81979286774695703</c:v>
                </c:pt>
                <c:pt idx="1221">
                  <c:v>0.82046209687379801</c:v>
                </c:pt>
                <c:pt idx="1222">
                  <c:v>0.82113132600063998</c:v>
                </c:pt>
                <c:pt idx="1223">
                  <c:v>0.82180055512748196</c:v>
                </c:pt>
                <c:pt idx="1224">
                  <c:v>0.82246978425432404</c:v>
                </c:pt>
                <c:pt idx="1225">
                  <c:v>0.82313901338116602</c:v>
                </c:pt>
                <c:pt idx="1226">
                  <c:v>0.82380824250800699</c:v>
                </c:pt>
                <c:pt idx="1227">
                  <c:v>0.82447747163484897</c:v>
                </c:pt>
                <c:pt idx="1228">
                  <c:v>0.82514670076169105</c:v>
                </c:pt>
                <c:pt idx="1229">
                  <c:v>0.82581592988853303</c:v>
                </c:pt>
                <c:pt idx="1230">
                  <c:v>0.826485159015374</c:v>
                </c:pt>
                <c:pt idx="1231">
                  <c:v>0.82715438814221598</c:v>
                </c:pt>
                <c:pt idx="1232">
                  <c:v>0.82782361726905795</c:v>
                </c:pt>
                <c:pt idx="1233">
                  <c:v>0.82849284639590004</c:v>
                </c:pt>
                <c:pt idx="1234">
                  <c:v>0.82916207552274102</c:v>
                </c:pt>
                <c:pt idx="1235">
                  <c:v>0.82983130464958299</c:v>
                </c:pt>
                <c:pt idx="1236">
                  <c:v>0.83050053377642497</c:v>
                </c:pt>
                <c:pt idx="1237">
                  <c:v>0.83116976290326705</c:v>
                </c:pt>
                <c:pt idx="1238">
                  <c:v>0.83183899203010903</c:v>
                </c:pt>
                <c:pt idx="1239">
                  <c:v>0.83250822115695</c:v>
                </c:pt>
                <c:pt idx="1240">
                  <c:v>0.83317745028379198</c:v>
                </c:pt>
                <c:pt idx="1241">
                  <c:v>0.83384667941063395</c:v>
                </c:pt>
                <c:pt idx="1242">
                  <c:v>0.83451590853747604</c:v>
                </c:pt>
                <c:pt idx="1243">
                  <c:v>0.83518513766431701</c:v>
                </c:pt>
                <c:pt idx="1244">
                  <c:v>0.83585436679115899</c:v>
                </c:pt>
                <c:pt idx="1245">
                  <c:v>0.83652359591800096</c:v>
                </c:pt>
                <c:pt idx="1246">
                  <c:v>0.83719282504484305</c:v>
                </c:pt>
                <c:pt idx="1247">
                  <c:v>0.83786205417168402</c:v>
                </c:pt>
                <c:pt idx="1248">
                  <c:v>0.838531283298526</c:v>
                </c:pt>
                <c:pt idx="1249">
                  <c:v>0.83920051242536797</c:v>
                </c:pt>
                <c:pt idx="1250">
                  <c:v>0.83986974155220995</c:v>
                </c:pt>
                <c:pt idx="1251">
                  <c:v>0.84053897067905103</c:v>
                </c:pt>
                <c:pt idx="1252">
                  <c:v>0.84120819980589301</c:v>
                </c:pt>
                <c:pt idx="1253">
                  <c:v>0.84187742893273498</c:v>
                </c:pt>
                <c:pt idx="1254">
                  <c:v>0.84254665805957696</c:v>
                </c:pt>
                <c:pt idx="1255">
                  <c:v>0.84321588718641904</c:v>
                </c:pt>
                <c:pt idx="1256">
                  <c:v>0.84388511631326002</c:v>
                </c:pt>
                <c:pt idx="1257">
                  <c:v>0.84455434544010199</c:v>
                </c:pt>
                <c:pt idx="1258">
                  <c:v>0.84522357456694397</c:v>
                </c:pt>
                <c:pt idx="1259">
                  <c:v>0.84589280369378606</c:v>
                </c:pt>
                <c:pt idx="1260">
                  <c:v>0.84656203282062703</c:v>
                </c:pt>
                <c:pt idx="1261">
                  <c:v>0.84723126194746901</c:v>
                </c:pt>
                <c:pt idx="1262">
                  <c:v>0.84790049107431098</c:v>
                </c:pt>
                <c:pt idx="1263">
                  <c:v>0.84856972020115295</c:v>
                </c:pt>
                <c:pt idx="1264">
                  <c:v>0.84923894932799404</c:v>
                </c:pt>
                <c:pt idx="1265">
                  <c:v>0.84990817845483602</c:v>
                </c:pt>
                <c:pt idx="1266">
                  <c:v>0.85057740758167799</c:v>
                </c:pt>
                <c:pt idx="1267">
                  <c:v>0.85124663670851997</c:v>
                </c:pt>
                <c:pt idx="1268">
                  <c:v>0.85191586583536205</c:v>
                </c:pt>
                <c:pt idx="1269">
                  <c:v>0.85258509496220303</c:v>
                </c:pt>
                <c:pt idx="1270">
                  <c:v>0.853254324089045</c:v>
                </c:pt>
                <c:pt idx="1271">
                  <c:v>0.85392355321588698</c:v>
                </c:pt>
                <c:pt idx="1272">
                  <c:v>0.85459278234272895</c:v>
                </c:pt>
                <c:pt idx="1273">
                  <c:v>0.85526201146957004</c:v>
                </c:pt>
                <c:pt idx="1274">
                  <c:v>0.85593124059641201</c:v>
                </c:pt>
                <c:pt idx="1275">
                  <c:v>0.85660046972325399</c:v>
                </c:pt>
                <c:pt idx="1276">
                  <c:v>0.85726969885009596</c:v>
                </c:pt>
                <c:pt idx="1277">
                  <c:v>0.85793892797693705</c:v>
                </c:pt>
                <c:pt idx="1278">
                  <c:v>0.85860815710377902</c:v>
                </c:pt>
                <c:pt idx="1279">
                  <c:v>0.859277386230621</c:v>
                </c:pt>
                <c:pt idx="1280">
                  <c:v>0.85994661535746297</c:v>
                </c:pt>
                <c:pt idx="1281">
                  <c:v>0.86061584448430495</c:v>
                </c:pt>
                <c:pt idx="1282">
                  <c:v>0.86128507361114603</c:v>
                </c:pt>
                <c:pt idx="1283">
                  <c:v>0.86195430273798801</c:v>
                </c:pt>
                <c:pt idx="1284">
                  <c:v>0.86262353186482998</c:v>
                </c:pt>
                <c:pt idx="1285">
                  <c:v>0.86329276099167196</c:v>
                </c:pt>
                <c:pt idx="1286">
                  <c:v>0.86396199011851305</c:v>
                </c:pt>
                <c:pt idx="1287">
                  <c:v>0.86463121924535502</c:v>
                </c:pt>
                <c:pt idx="1288">
                  <c:v>0.865300448372197</c:v>
                </c:pt>
                <c:pt idx="1289">
                  <c:v>0.86596967749903897</c:v>
                </c:pt>
                <c:pt idx="1290">
                  <c:v>0.86663890662588094</c:v>
                </c:pt>
                <c:pt idx="1291">
                  <c:v>0.86730813575272203</c:v>
                </c:pt>
                <c:pt idx="1292">
                  <c:v>0.86797736487956401</c:v>
                </c:pt>
                <c:pt idx="1293">
                  <c:v>0.86864659400640598</c:v>
                </c:pt>
                <c:pt idx="1294">
                  <c:v>0.86931582313324796</c:v>
                </c:pt>
                <c:pt idx="1295">
                  <c:v>0.86998505226008904</c:v>
                </c:pt>
                <c:pt idx="1296">
                  <c:v>0.87065428138693102</c:v>
                </c:pt>
                <c:pt idx="1297">
                  <c:v>0.87132351051377299</c:v>
                </c:pt>
                <c:pt idx="1298">
                  <c:v>0.87199273964061497</c:v>
                </c:pt>
                <c:pt idx="1299">
                  <c:v>0.87266196876745605</c:v>
                </c:pt>
                <c:pt idx="1300">
                  <c:v>0.87333119789429803</c:v>
                </c:pt>
                <c:pt idx="1301">
                  <c:v>0.87400042702114</c:v>
                </c:pt>
                <c:pt idx="1302">
                  <c:v>0.87466965614798198</c:v>
                </c:pt>
                <c:pt idx="1303">
                  <c:v>0.87533888527482395</c:v>
                </c:pt>
                <c:pt idx="1304">
                  <c:v>0.87600811440166504</c:v>
                </c:pt>
                <c:pt idx="1305">
                  <c:v>0.87667734352850701</c:v>
                </c:pt>
                <c:pt idx="1306">
                  <c:v>0.87734657265534899</c:v>
                </c:pt>
                <c:pt idx="1307">
                  <c:v>0.87801580178219096</c:v>
                </c:pt>
                <c:pt idx="1308">
                  <c:v>0.87868503090903205</c:v>
                </c:pt>
                <c:pt idx="1309">
                  <c:v>0.87935426003587402</c:v>
                </c:pt>
                <c:pt idx="1310">
                  <c:v>0.880023489162716</c:v>
                </c:pt>
                <c:pt idx="1311">
                  <c:v>0.88069271828955797</c:v>
                </c:pt>
                <c:pt idx="1312">
                  <c:v>0.88136194741639895</c:v>
                </c:pt>
                <c:pt idx="1313">
                  <c:v>0.88203117654324104</c:v>
                </c:pt>
                <c:pt idx="1314">
                  <c:v>0.88270040567008301</c:v>
                </c:pt>
                <c:pt idx="1315">
                  <c:v>0.88336963479692499</c:v>
                </c:pt>
                <c:pt idx="1316">
                  <c:v>0.88403886392376596</c:v>
                </c:pt>
                <c:pt idx="1317">
                  <c:v>0.88470809305060805</c:v>
                </c:pt>
                <c:pt idx="1318">
                  <c:v>0.88537732217745002</c:v>
                </c:pt>
                <c:pt idx="1319">
                  <c:v>0.886046551304292</c:v>
                </c:pt>
                <c:pt idx="1320">
                  <c:v>0.88671578043113397</c:v>
                </c:pt>
                <c:pt idx="1321">
                  <c:v>0.88738500955797495</c:v>
                </c:pt>
                <c:pt idx="1322">
                  <c:v>0.88805423868481703</c:v>
                </c:pt>
                <c:pt idx="1323">
                  <c:v>0.88872346781165901</c:v>
                </c:pt>
                <c:pt idx="1324">
                  <c:v>0.88939269693850098</c:v>
                </c:pt>
                <c:pt idx="1325">
                  <c:v>0.89006192606534196</c:v>
                </c:pt>
                <c:pt idx="1326">
                  <c:v>0.89073115519218404</c:v>
                </c:pt>
                <c:pt idx="1327">
                  <c:v>0.89140038431902602</c:v>
                </c:pt>
                <c:pt idx="1328">
                  <c:v>0.89206961344586799</c:v>
                </c:pt>
                <c:pt idx="1329">
                  <c:v>0.89273884257270897</c:v>
                </c:pt>
                <c:pt idx="1330">
                  <c:v>0.89340807169955105</c:v>
                </c:pt>
                <c:pt idx="1331">
                  <c:v>0.89407730082639303</c:v>
                </c:pt>
                <c:pt idx="1332">
                  <c:v>0.894746529953235</c:v>
                </c:pt>
                <c:pt idx="1333">
                  <c:v>0.89541575908007698</c:v>
                </c:pt>
                <c:pt idx="1334">
                  <c:v>0.89608498820691795</c:v>
                </c:pt>
                <c:pt idx="1335">
                  <c:v>0.89675421733376004</c:v>
                </c:pt>
                <c:pt idx="1336">
                  <c:v>0.89742344646060201</c:v>
                </c:pt>
                <c:pt idx="1337">
                  <c:v>0.89809267558744399</c:v>
                </c:pt>
                <c:pt idx="1338">
                  <c:v>0.89876190471428496</c:v>
                </c:pt>
                <c:pt idx="1339">
                  <c:v>0.89943113384112705</c:v>
                </c:pt>
                <c:pt idx="1340">
                  <c:v>0.90010036296796903</c:v>
                </c:pt>
                <c:pt idx="1341">
                  <c:v>0.900769592094811</c:v>
                </c:pt>
                <c:pt idx="1342">
                  <c:v>0.90143882122165198</c:v>
                </c:pt>
                <c:pt idx="1343">
                  <c:v>0.90210805034849395</c:v>
                </c:pt>
                <c:pt idx="1344">
                  <c:v>0.90277727947533604</c:v>
                </c:pt>
                <c:pt idx="1345">
                  <c:v>0.90344650860217801</c:v>
                </c:pt>
                <c:pt idx="1346">
                  <c:v>0.90411573772901999</c:v>
                </c:pt>
                <c:pt idx="1347">
                  <c:v>0.90478496685586096</c:v>
                </c:pt>
                <c:pt idx="1348">
                  <c:v>0.90545419598270305</c:v>
                </c:pt>
                <c:pt idx="1349">
                  <c:v>0.90612342510954502</c:v>
                </c:pt>
                <c:pt idx="1350">
                  <c:v>0.906792654236387</c:v>
                </c:pt>
                <c:pt idx="1351">
                  <c:v>0.90746188336322797</c:v>
                </c:pt>
                <c:pt idx="1352">
                  <c:v>0.90813111249006995</c:v>
                </c:pt>
                <c:pt idx="1353">
                  <c:v>0.90880034161691203</c:v>
                </c:pt>
                <c:pt idx="1354">
                  <c:v>0.90946957074375401</c:v>
                </c:pt>
                <c:pt idx="1355">
                  <c:v>0.91013879987059498</c:v>
                </c:pt>
                <c:pt idx="1356">
                  <c:v>0.91080802899743696</c:v>
                </c:pt>
                <c:pt idx="1357">
                  <c:v>0.91147725812427904</c:v>
                </c:pt>
                <c:pt idx="1358">
                  <c:v>0.91214648725112102</c:v>
                </c:pt>
                <c:pt idx="1359">
                  <c:v>0.91281571637796199</c:v>
                </c:pt>
                <c:pt idx="1360">
                  <c:v>0.91348494550480397</c:v>
                </c:pt>
                <c:pt idx="1361">
                  <c:v>0.91415417463164605</c:v>
                </c:pt>
                <c:pt idx="1362">
                  <c:v>0.91482340375848803</c:v>
                </c:pt>
                <c:pt idx="1363">
                  <c:v>0.91549263288533</c:v>
                </c:pt>
                <c:pt idx="1364">
                  <c:v>0.91616186201217098</c:v>
                </c:pt>
                <c:pt idx="1365">
                  <c:v>0.91683109113901295</c:v>
                </c:pt>
                <c:pt idx="1366">
                  <c:v>0.91750032026585504</c:v>
                </c:pt>
                <c:pt idx="1367">
                  <c:v>0.91816954939269702</c:v>
                </c:pt>
                <c:pt idx="1368">
                  <c:v>0.91883877851953799</c:v>
                </c:pt>
                <c:pt idx="1369">
                  <c:v>0.91950800764637997</c:v>
                </c:pt>
                <c:pt idx="1370">
                  <c:v>0.92017723677322205</c:v>
                </c:pt>
                <c:pt idx="1371">
                  <c:v>0.92084646590006403</c:v>
                </c:pt>
                <c:pt idx="1372">
                  <c:v>0.921515695026905</c:v>
                </c:pt>
                <c:pt idx="1373">
                  <c:v>0.92218492415374698</c:v>
                </c:pt>
                <c:pt idx="1374">
                  <c:v>0.92285415328058895</c:v>
                </c:pt>
                <c:pt idx="1375">
                  <c:v>0.92352338240743104</c:v>
                </c:pt>
                <c:pt idx="1376">
                  <c:v>0.92419261153427301</c:v>
                </c:pt>
                <c:pt idx="1377">
                  <c:v>0.92486184066111399</c:v>
                </c:pt>
                <c:pt idx="1378">
                  <c:v>0.92553106978795596</c:v>
                </c:pt>
                <c:pt idx="1379">
                  <c:v>0.92620029891479805</c:v>
                </c:pt>
                <c:pt idx="1380">
                  <c:v>0.92686952804164002</c:v>
                </c:pt>
                <c:pt idx="1381">
                  <c:v>0.927538757168481</c:v>
                </c:pt>
                <c:pt idx="1382">
                  <c:v>0.92820798629532297</c:v>
                </c:pt>
                <c:pt idx="1383">
                  <c:v>0.92887721542216495</c:v>
                </c:pt>
                <c:pt idx="1384">
                  <c:v>0.92954644454900703</c:v>
                </c:pt>
                <c:pt idx="1385">
                  <c:v>0.93021567367584801</c:v>
                </c:pt>
                <c:pt idx="1386">
                  <c:v>0.93088490280268998</c:v>
                </c:pt>
                <c:pt idx="1387">
                  <c:v>0.93155413192953196</c:v>
                </c:pt>
                <c:pt idx="1388">
                  <c:v>0.93222336105637404</c:v>
                </c:pt>
                <c:pt idx="1389">
                  <c:v>0.93289259018321602</c:v>
                </c:pt>
                <c:pt idx="1390">
                  <c:v>0.933561819310057</c:v>
                </c:pt>
                <c:pt idx="1391">
                  <c:v>0.93423104843689897</c:v>
                </c:pt>
                <c:pt idx="1392">
                  <c:v>0.93490027756374094</c:v>
                </c:pt>
                <c:pt idx="1393">
                  <c:v>0.93556950669058303</c:v>
                </c:pt>
                <c:pt idx="1394">
                  <c:v>0.93623873581742401</c:v>
                </c:pt>
                <c:pt idx="1395">
                  <c:v>0.93690796494426598</c:v>
                </c:pt>
                <c:pt idx="1396">
                  <c:v>0.93757719407110796</c:v>
                </c:pt>
                <c:pt idx="1397">
                  <c:v>0.93824642319795004</c:v>
                </c:pt>
                <c:pt idx="1398">
                  <c:v>0.93891565232479102</c:v>
                </c:pt>
                <c:pt idx="1399">
                  <c:v>0.93958488145163299</c:v>
                </c:pt>
                <c:pt idx="1400">
                  <c:v>0.94025411057847497</c:v>
                </c:pt>
                <c:pt idx="1401">
                  <c:v>0.94092333970531705</c:v>
                </c:pt>
                <c:pt idx="1402">
                  <c:v>0.94159256883215803</c:v>
                </c:pt>
                <c:pt idx="1403">
                  <c:v>0.942261797959</c:v>
                </c:pt>
                <c:pt idx="1404">
                  <c:v>0.94293102708584198</c:v>
                </c:pt>
                <c:pt idx="1405">
                  <c:v>0.94360025621268395</c:v>
                </c:pt>
                <c:pt idx="1406">
                  <c:v>0.94426948533952604</c:v>
                </c:pt>
                <c:pt idx="1407">
                  <c:v>0.94493871446636701</c:v>
                </c:pt>
                <c:pt idx="1408">
                  <c:v>0.94560794359320899</c:v>
                </c:pt>
                <c:pt idx="1409">
                  <c:v>0.94627717272005096</c:v>
                </c:pt>
                <c:pt idx="1410">
                  <c:v>0.94694640184689305</c:v>
                </c:pt>
                <c:pt idx="1411">
                  <c:v>0.94761563097373402</c:v>
                </c:pt>
                <c:pt idx="1412">
                  <c:v>0.948284860100576</c:v>
                </c:pt>
                <c:pt idx="1413">
                  <c:v>0.94895408922741797</c:v>
                </c:pt>
                <c:pt idx="1414">
                  <c:v>0.94962331835425995</c:v>
                </c:pt>
                <c:pt idx="1415">
                  <c:v>0.95029254748110104</c:v>
                </c:pt>
                <c:pt idx="1416">
                  <c:v>0.95096177660794301</c:v>
                </c:pt>
                <c:pt idx="1417">
                  <c:v>0.95163100573478498</c:v>
                </c:pt>
                <c:pt idx="1418">
                  <c:v>0.95230023486162696</c:v>
                </c:pt>
                <c:pt idx="1419">
                  <c:v>0.95296946398846905</c:v>
                </c:pt>
                <c:pt idx="1420">
                  <c:v>0.95363869311531002</c:v>
                </c:pt>
                <c:pt idx="1421">
                  <c:v>0.954307922242152</c:v>
                </c:pt>
                <c:pt idx="1422">
                  <c:v>0.95497715136899397</c:v>
                </c:pt>
                <c:pt idx="1423">
                  <c:v>0.95564638049583595</c:v>
                </c:pt>
                <c:pt idx="1424">
                  <c:v>0.95631560962267703</c:v>
                </c:pt>
                <c:pt idx="1425">
                  <c:v>0.95698483874951901</c:v>
                </c:pt>
                <c:pt idx="1426">
                  <c:v>0.95765406787636098</c:v>
                </c:pt>
                <c:pt idx="1427">
                  <c:v>0.95832329700320296</c:v>
                </c:pt>
                <c:pt idx="1428">
                  <c:v>0.95899252613004404</c:v>
                </c:pt>
                <c:pt idx="1429">
                  <c:v>0.95966175525688602</c:v>
                </c:pt>
                <c:pt idx="1430">
                  <c:v>0.96033098438372799</c:v>
                </c:pt>
                <c:pt idx="1431">
                  <c:v>0.96100021351056997</c:v>
                </c:pt>
                <c:pt idx="1432">
                  <c:v>0.96166944263741205</c:v>
                </c:pt>
                <c:pt idx="1433">
                  <c:v>0.96233867176425303</c:v>
                </c:pt>
                <c:pt idx="1434">
                  <c:v>0.963007900891095</c:v>
                </c:pt>
                <c:pt idx="1435">
                  <c:v>0.96367713001793698</c:v>
                </c:pt>
                <c:pt idx="1436">
                  <c:v>0.96434635914477895</c:v>
                </c:pt>
                <c:pt idx="1437">
                  <c:v>0.96501558827162004</c:v>
                </c:pt>
                <c:pt idx="1438">
                  <c:v>0.96568481739846201</c:v>
                </c:pt>
                <c:pt idx="1439">
                  <c:v>0.96635404652530399</c:v>
                </c:pt>
                <c:pt idx="1440">
                  <c:v>0.96702327565214596</c:v>
                </c:pt>
                <c:pt idx="1441">
                  <c:v>0.96769250477898705</c:v>
                </c:pt>
                <c:pt idx="1442">
                  <c:v>0.96836173390582903</c:v>
                </c:pt>
                <c:pt idx="1443">
                  <c:v>0.969030963032671</c:v>
                </c:pt>
                <c:pt idx="1444">
                  <c:v>0.96970019215951297</c:v>
                </c:pt>
                <c:pt idx="1445">
                  <c:v>0.97036942128635495</c:v>
                </c:pt>
                <c:pt idx="1446">
                  <c:v>0.97103865041319604</c:v>
                </c:pt>
                <c:pt idx="1447">
                  <c:v>0.97170787954003801</c:v>
                </c:pt>
                <c:pt idx="1448">
                  <c:v>0.97237710866687999</c:v>
                </c:pt>
                <c:pt idx="1449">
                  <c:v>0.97304633779372196</c:v>
                </c:pt>
                <c:pt idx="1450">
                  <c:v>0.97371556692056305</c:v>
                </c:pt>
                <c:pt idx="1451">
                  <c:v>0.97438479604740502</c:v>
                </c:pt>
                <c:pt idx="1452">
                  <c:v>0.975054025174247</c:v>
                </c:pt>
                <c:pt idx="1453">
                  <c:v>0.97572325430108897</c:v>
                </c:pt>
                <c:pt idx="1454">
                  <c:v>0.97639248342793095</c:v>
                </c:pt>
                <c:pt idx="1455">
                  <c:v>0.97706171255477203</c:v>
                </c:pt>
                <c:pt idx="1456">
                  <c:v>0.97773094168161401</c:v>
                </c:pt>
                <c:pt idx="1457">
                  <c:v>0.97840017080845598</c:v>
                </c:pt>
                <c:pt idx="1458">
                  <c:v>0.97906939993529796</c:v>
                </c:pt>
                <c:pt idx="1459">
                  <c:v>0.97973862906213904</c:v>
                </c:pt>
                <c:pt idx="1460">
                  <c:v>0.98040785818898102</c:v>
                </c:pt>
                <c:pt idx="1461">
                  <c:v>0.98107708731582299</c:v>
                </c:pt>
                <c:pt idx="1462">
                  <c:v>0.98174631644266497</c:v>
                </c:pt>
                <c:pt idx="1463">
                  <c:v>0.98241554556950605</c:v>
                </c:pt>
                <c:pt idx="1464">
                  <c:v>0.98308477469634803</c:v>
                </c:pt>
                <c:pt idx="1465">
                  <c:v>0.98375400382319</c:v>
                </c:pt>
                <c:pt idx="1466">
                  <c:v>0.98442323295003198</c:v>
                </c:pt>
                <c:pt idx="1467">
                  <c:v>0.98509246207687295</c:v>
                </c:pt>
                <c:pt idx="1468">
                  <c:v>0.98576169120371504</c:v>
                </c:pt>
                <c:pt idx="1469">
                  <c:v>0.98643092033055702</c:v>
                </c:pt>
                <c:pt idx="1470">
                  <c:v>0.98710014945739899</c:v>
                </c:pt>
                <c:pt idx="1471">
                  <c:v>0.98776937858424096</c:v>
                </c:pt>
                <c:pt idx="1472">
                  <c:v>0.98843860771108205</c:v>
                </c:pt>
                <c:pt idx="1473">
                  <c:v>0.98910783683792403</c:v>
                </c:pt>
                <c:pt idx="1474">
                  <c:v>0.989777065964766</c:v>
                </c:pt>
                <c:pt idx="1475">
                  <c:v>0.99044629509160798</c:v>
                </c:pt>
                <c:pt idx="1476">
                  <c:v>0.99111552421844895</c:v>
                </c:pt>
                <c:pt idx="1477">
                  <c:v>0.99178475334529104</c:v>
                </c:pt>
                <c:pt idx="1478">
                  <c:v>0.99245398247213301</c:v>
                </c:pt>
                <c:pt idx="1479">
                  <c:v>0.99312321159897499</c:v>
                </c:pt>
                <c:pt idx="1480">
                  <c:v>0.99379244072581596</c:v>
                </c:pt>
                <c:pt idx="1481">
                  <c:v>0.99446166985265805</c:v>
                </c:pt>
                <c:pt idx="1482">
                  <c:v>0.99513089897950002</c:v>
                </c:pt>
                <c:pt idx="1483">
                  <c:v>0.995800128106342</c:v>
                </c:pt>
                <c:pt idx="1484">
                  <c:v>0.99646935723318397</c:v>
                </c:pt>
                <c:pt idx="1485">
                  <c:v>0.99713858636002495</c:v>
                </c:pt>
                <c:pt idx="1486">
                  <c:v>0.99780781548686703</c:v>
                </c:pt>
                <c:pt idx="1487">
                  <c:v>0.99847704461370901</c:v>
                </c:pt>
                <c:pt idx="1488">
                  <c:v>0.99914627374055098</c:v>
                </c:pt>
                <c:pt idx="1489">
                  <c:v>0.99981550286739196</c:v>
                </c:pt>
                <c:pt idx="1490">
                  <c:v>1.00048473199423</c:v>
                </c:pt>
                <c:pt idx="1491">
                  <c:v>1.00115396112107</c:v>
                </c:pt>
                <c:pt idx="1492">
                  <c:v>1.00182319024791</c:v>
                </c:pt>
                <c:pt idx="1493">
                  <c:v>1.00249241937475</c:v>
                </c:pt>
                <c:pt idx="1494">
                  <c:v>1.0031616485015999</c:v>
                </c:pt>
                <c:pt idx="1495">
                  <c:v>1.0038308776284399</c:v>
                </c:pt>
                <c:pt idx="1496">
                  <c:v>1.0045001067552799</c:v>
                </c:pt>
                <c:pt idx="1497">
                  <c:v>1.0051693358821201</c:v>
                </c:pt>
                <c:pt idx="1498">
                  <c:v>1.0058385650089601</c:v>
                </c:pt>
                <c:pt idx="1499">
                  <c:v>1.00650779413581</c:v>
                </c:pt>
                <c:pt idx="1500">
                  <c:v>1.00717702326265</c:v>
                </c:pt>
                <c:pt idx="1501">
                  <c:v>1.00784625238949</c:v>
                </c:pt>
                <c:pt idx="1502">
                  <c:v>1.00851548151633</c:v>
                </c:pt>
                <c:pt idx="1503">
                  <c:v>1.0091847106431699</c:v>
                </c:pt>
                <c:pt idx="1504">
                  <c:v>1.0098539397700099</c:v>
                </c:pt>
                <c:pt idx="1505">
                  <c:v>1.0105231688968599</c:v>
                </c:pt>
                <c:pt idx="1506">
                  <c:v>1.0111923980237001</c:v>
                </c:pt>
                <c:pt idx="1507">
                  <c:v>1.0118616271505401</c:v>
                </c:pt>
                <c:pt idx="1508">
                  <c:v>1.01253085627738</c:v>
                </c:pt>
                <c:pt idx="1509">
                  <c:v>1.01320008540422</c:v>
                </c:pt>
                <c:pt idx="1510">
                  <c:v>1.01386931453107</c:v>
                </c:pt>
                <c:pt idx="1511">
                  <c:v>1.01453854365791</c:v>
                </c:pt>
                <c:pt idx="1512">
                  <c:v>1.0152077727847499</c:v>
                </c:pt>
                <c:pt idx="1513">
                  <c:v>1.0158770019115899</c:v>
                </c:pt>
                <c:pt idx="1514">
                  <c:v>1.0165462310384299</c:v>
                </c:pt>
                <c:pt idx="1515">
                  <c:v>1.0172154601652701</c:v>
                </c:pt>
                <c:pt idx="1516">
                  <c:v>1.0178846892921201</c:v>
                </c:pt>
                <c:pt idx="1517">
                  <c:v>1.01855391841896</c:v>
                </c:pt>
                <c:pt idx="1518">
                  <c:v>1.0192231475458</c:v>
                </c:pt>
                <c:pt idx="1519">
                  <c:v>1.01989237667264</c:v>
                </c:pt>
                <c:pt idx="1520">
                  <c:v>1.02056160579948</c:v>
                </c:pt>
                <c:pt idx="1521">
                  <c:v>1.0212308349263199</c:v>
                </c:pt>
                <c:pt idx="1522">
                  <c:v>1.0219000640531699</c:v>
                </c:pt>
                <c:pt idx="1523">
                  <c:v>1.0225692931800101</c:v>
                </c:pt>
                <c:pt idx="1524">
                  <c:v>1.0232385223068501</c:v>
                </c:pt>
                <c:pt idx="1525">
                  <c:v>1.0239077514336901</c:v>
                </c:pt>
                <c:pt idx="1526">
                  <c:v>1.02457698056053</c:v>
                </c:pt>
                <c:pt idx="1527">
                  <c:v>1.02524620968738</c:v>
                </c:pt>
                <c:pt idx="1528">
                  <c:v>1.02591543881422</c:v>
                </c:pt>
                <c:pt idx="1529">
                  <c:v>1.02658466794106</c:v>
                </c:pt>
                <c:pt idx="1530">
                  <c:v>1.0272538970678999</c:v>
                </c:pt>
                <c:pt idx="1531">
                  <c:v>1.0279231261947399</c:v>
                </c:pt>
                <c:pt idx="1532">
                  <c:v>1.0285923553215801</c:v>
                </c:pt>
                <c:pt idx="1533">
                  <c:v>1.0292615844484301</c:v>
                </c:pt>
                <c:pt idx="1534">
                  <c:v>1.0299308135752701</c:v>
                </c:pt>
                <c:pt idx="1535">
                  <c:v>1.03060004270211</c:v>
                </c:pt>
                <c:pt idx="1536">
                  <c:v>1.03126927182895</c:v>
                </c:pt>
                <c:pt idx="1537">
                  <c:v>1.03193850095579</c:v>
                </c:pt>
                <c:pt idx="1538">
                  <c:v>1.03260773008263</c:v>
                </c:pt>
                <c:pt idx="1539">
                  <c:v>1.0332769592094799</c:v>
                </c:pt>
                <c:pt idx="1540">
                  <c:v>1.0339461883363199</c:v>
                </c:pt>
                <c:pt idx="1541">
                  <c:v>1.0346154174631601</c:v>
                </c:pt>
                <c:pt idx="1542">
                  <c:v>1.0352846465900001</c:v>
                </c:pt>
                <c:pt idx="1543">
                  <c:v>1.0359538757168401</c:v>
                </c:pt>
                <c:pt idx="1544">
                  <c:v>1.03662310484369</c:v>
                </c:pt>
                <c:pt idx="1545">
                  <c:v>1.03729233397053</c:v>
                </c:pt>
                <c:pt idx="1546">
                  <c:v>1.03796156309737</c:v>
                </c:pt>
                <c:pt idx="1547">
                  <c:v>1.03863079222421</c:v>
                </c:pt>
                <c:pt idx="1548">
                  <c:v>1.0393000213510499</c:v>
                </c:pt>
                <c:pt idx="1549">
                  <c:v>1.0399692504778899</c:v>
                </c:pt>
                <c:pt idx="1550">
                  <c:v>1.0406384796047401</c:v>
                </c:pt>
                <c:pt idx="1551">
                  <c:v>1.0413077087315801</c:v>
                </c:pt>
                <c:pt idx="1552">
                  <c:v>1.04197693785842</c:v>
                </c:pt>
                <c:pt idx="1553">
                  <c:v>1.04264616698526</c:v>
                </c:pt>
                <c:pt idx="1554">
                  <c:v>1.0433153961121</c:v>
                </c:pt>
                <c:pt idx="1555">
                  <c:v>1.04398462523894</c:v>
                </c:pt>
                <c:pt idx="1556">
                  <c:v>1.0446538543657899</c:v>
                </c:pt>
                <c:pt idx="1557">
                  <c:v>1.0453230834926299</c:v>
                </c:pt>
                <c:pt idx="1558">
                  <c:v>1.0459923126194699</c:v>
                </c:pt>
                <c:pt idx="1559">
                  <c:v>1.0466615417463101</c:v>
                </c:pt>
                <c:pt idx="1560">
                  <c:v>1.0473307708731501</c:v>
                </c:pt>
                <c:pt idx="1561">
                  <c:v>1.048</c:v>
                </c:pt>
              </c:numCache>
            </c:numRef>
          </c:xVal>
          <c:yVal>
            <c:numRef>
              <c:f>Positions_03!$D$2:$D$1563</c:f>
              <c:numCache>
                <c:formatCode>General</c:formatCode>
                <c:ptCount val="1562"/>
                <c:pt idx="0">
                  <c:v>0.45114304919346498</c:v>
                </c:pt>
                <c:pt idx="1">
                  <c:v>0.44990176895405398</c:v>
                </c:pt>
                <c:pt idx="2">
                  <c:v>0.44866048871464298</c:v>
                </c:pt>
                <c:pt idx="3">
                  <c:v>0.44741920847523198</c:v>
                </c:pt>
                <c:pt idx="4">
                  <c:v>0.44617792823582197</c:v>
                </c:pt>
                <c:pt idx="5">
                  <c:v>0.44493664799641103</c:v>
                </c:pt>
                <c:pt idx="6">
                  <c:v>0.44315372201351799</c:v>
                </c:pt>
                <c:pt idx="7">
                  <c:v>0.41865134265235199</c:v>
                </c:pt>
                <c:pt idx="8">
                  <c:v>0.40562464824498401</c:v>
                </c:pt>
                <c:pt idx="9">
                  <c:v>0.392388143547094</c:v>
                </c:pt>
                <c:pt idx="10">
                  <c:v>0.37327297784332902</c:v>
                </c:pt>
                <c:pt idx="11">
                  <c:v>0.35415781213956399</c:v>
                </c:pt>
                <c:pt idx="12">
                  <c:v>0.33290802114070001</c:v>
                </c:pt>
                <c:pt idx="13">
                  <c:v>0.27149839462220299</c:v>
                </c:pt>
                <c:pt idx="14">
                  <c:v>0.28957521848766199</c:v>
                </c:pt>
                <c:pt idx="15">
                  <c:v>0.307078117549061</c:v>
                </c:pt>
                <c:pt idx="16">
                  <c:v>0.31516218705175297</c:v>
                </c:pt>
                <c:pt idx="17">
                  <c:v>0.323246256554445</c:v>
                </c:pt>
                <c:pt idx="18">
                  <c:v>0.33158369939016302</c:v>
                </c:pt>
                <c:pt idx="19">
                  <c:v>0.34334405453389599</c:v>
                </c:pt>
                <c:pt idx="20">
                  <c:v>0.35510440967762902</c:v>
                </c:pt>
                <c:pt idx="21">
                  <c:v>0.36686476482136199</c:v>
                </c:pt>
                <c:pt idx="22">
                  <c:v>0.37862511996509501</c:v>
                </c:pt>
                <c:pt idx="23">
                  <c:v>0.39038547510882698</c:v>
                </c:pt>
                <c:pt idx="24">
                  <c:v>0.40214583025256001</c:v>
                </c:pt>
                <c:pt idx="25">
                  <c:v>0.41390618539629298</c:v>
                </c:pt>
                <c:pt idx="26">
                  <c:v>0.42566654054002601</c:v>
                </c:pt>
                <c:pt idx="27">
                  <c:v>0.43742689568375898</c:v>
                </c:pt>
                <c:pt idx="28">
                  <c:v>0.44939610097724703</c:v>
                </c:pt>
                <c:pt idx="29">
                  <c:v>0.46310448991823799</c:v>
                </c:pt>
                <c:pt idx="30">
                  <c:v>0.47681287885922902</c:v>
                </c:pt>
                <c:pt idx="31">
                  <c:v>0.49052126780021998</c:v>
                </c:pt>
                <c:pt idx="32">
                  <c:v>0.50422965674121101</c:v>
                </c:pt>
                <c:pt idx="33">
                  <c:v>0.51793804568220303</c:v>
                </c:pt>
                <c:pt idx="34">
                  <c:v>0.53164643462319405</c:v>
                </c:pt>
                <c:pt idx="35">
                  <c:v>0.55179817287539401</c:v>
                </c:pt>
                <c:pt idx="36">
                  <c:v>0.60664290458687897</c:v>
                </c:pt>
                <c:pt idx="37">
                  <c:v>0.61805849490380405</c:v>
                </c:pt>
                <c:pt idx="38">
                  <c:v>0.62987662743916595</c:v>
                </c:pt>
                <c:pt idx="39">
                  <c:v>0.64013754384948396</c:v>
                </c:pt>
                <c:pt idx="40">
                  <c:v>0.62475370307766498</c:v>
                </c:pt>
                <c:pt idx="41">
                  <c:v>0.58797048823082299</c:v>
                </c:pt>
                <c:pt idx="42">
                  <c:v>0.54255995536662704</c:v>
                </c:pt>
                <c:pt idx="43">
                  <c:v>0.55151071620297698</c:v>
                </c:pt>
                <c:pt idx="44">
                  <c:v>0.61566207202754997</c:v>
                </c:pt>
                <c:pt idx="45">
                  <c:v>0.65079721899422904</c:v>
                </c:pt>
                <c:pt idx="46">
                  <c:v>0.68490086887491197</c:v>
                </c:pt>
                <c:pt idx="47">
                  <c:v>0.69136383675702195</c:v>
                </c:pt>
                <c:pt idx="48">
                  <c:v>0.69782680463913205</c:v>
                </c:pt>
                <c:pt idx="49">
                  <c:v>0.70428977252124203</c:v>
                </c:pt>
                <c:pt idx="50">
                  <c:v>0.71075274040335201</c:v>
                </c:pt>
                <c:pt idx="51">
                  <c:v>0.71641222108649005</c:v>
                </c:pt>
                <c:pt idx="52">
                  <c:v>0.71876058913947605</c:v>
                </c:pt>
                <c:pt idx="53">
                  <c:v>0.71947102641742799</c:v>
                </c:pt>
                <c:pt idx="54">
                  <c:v>0.71374818814656404</c:v>
                </c:pt>
                <c:pt idx="55">
                  <c:v>0.70367828002722299</c:v>
                </c:pt>
                <c:pt idx="56">
                  <c:v>0.67868073974200205</c:v>
                </c:pt>
                <c:pt idx="57">
                  <c:v>0.66308891830789896</c:v>
                </c:pt>
                <c:pt idx="58">
                  <c:v>0.66324373729373798</c:v>
                </c:pt>
                <c:pt idx="59">
                  <c:v>0.663398556279577</c:v>
                </c:pt>
                <c:pt idx="60">
                  <c:v>0.66355337526541602</c:v>
                </c:pt>
                <c:pt idx="61">
                  <c:v>0.66370819425125505</c:v>
                </c:pt>
                <c:pt idx="62">
                  <c:v>0.66328461621493695</c:v>
                </c:pt>
                <c:pt idx="63">
                  <c:v>0.66181359001864704</c:v>
                </c:pt>
                <c:pt idx="64">
                  <c:v>0.66230177227722897</c:v>
                </c:pt>
                <c:pt idx="65">
                  <c:v>0.66207479713673201</c:v>
                </c:pt>
                <c:pt idx="66">
                  <c:v>0.67170640027483597</c:v>
                </c:pt>
                <c:pt idx="67">
                  <c:v>0.69277237430254801</c:v>
                </c:pt>
                <c:pt idx="68">
                  <c:v>0.69339309550415296</c:v>
                </c:pt>
                <c:pt idx="69">
                  <c:v>0.69293393645398005</c:v>
                </c:pt>
                <c:pt idx="70">
                  <c:v>0.67198161502909803</c:v>
                </c:pt>
                <c:pt idx="71">
                  <c:v>0.65501501106041005</c:v>
                </c:pt>
                <c:pt idx="72">
                  <c:v>0.64293852030920595</c:v>
                </c:pt>
                <c:pt idx="73">
                  <c:v>0.63653407664996697</c:v>
                </c:pt>
                <c:pt idx="74">
                  <c:v>0.62735702926123005</c:v>
                </c:pt>
                <c:pt idx="75">
                  <c:v>0.61540497391269</c:v>
                </c:pt>
                <c:pt idx="76">
                  <c:v>0.60586489835703405</c:v>
                </c:pt>
                <c:pt idx="77">
                  <c:v>0.60063487305250796</c:v>
                </c:pt>
                <c:pt idx="78">
                  <c:v>0.60367538103246099</c:v>
                </c:pt>
                <c:pt idx="79">
                  <c:v>0.61291061781151501</c:v>
                </c:pt>
                <c:pt idx="80">
                  <c:v>0.61802529443401399</c:v>
                </c:pt>
                <c:pt idx="81">
                  <c:v>0.62171287369608597</c:v>
                </c:pt>
                <c:pt idx="82">
                  <c:v>0.62552564730484295</c:v>
                </c:pt>
                <c:pt idx="83">
                  <c:v>0.62936564791282601</c:v>
                </c:pt>
                <c:pt idx="84">
                  <c:v>0.63224223866659801</c:v>
                </c:pt>
                <c:pt idx="85">
                  <c:v>0.63411204779311903</c:v>
                </c:pt>
                <c:pt idx="86">
                  <c:v>0.63751819659339004</c:v>
                </c:pt>
                <c:pt idx="87">
                  <c:v>0.64076906059513705</c:v>
                </c:pt>
                <c:pt idx="88">
                  <c:v>0.64281943589052504</c:v>
                </c:pt>
                <c:pt idx="89">
                  <c:v>0.64471053107347598</c:v>
                </c:pt>
                <c:pt idx="90">
                  <c:v>0.64613437598164203</c:v>
                </c:pt>
                <c:pt idx="91">
                  <c:v>0.64654266474932598</c:v>
                </c:pt>
                <c:pt idx="92">
                  <c:v>0.646940922788387</c:v>
                </c:pt>
                <c:pt idx="93">
                  <c:v>0.64793890430107104</c:v>
                </c:pt>
                <c:pt idx="94">
                  <c:v>0.64881721584721597</c:v>
                </c:pt>
                <c:pt idx="95">
                  <c:v>0.64939348867223801</c:v>
                </c:pt>
                <c:pt idx="96">
                  <c:v>0.65109312520829299</c:v>
                </c:pt>
                <c:pt idx="97">
                  <c:v>0.65409912687940597</c:v>
                </c:pt>
                <c:pt idx="98">
                  <c:v>0.65611075726800105</c:v>
                </c:pt>
                <c:pt idx="99">
                  <c:v>0.65641396199665103</c:v>
                </c:pt>
                <c:pt idx="100">
                  <c:v>0.65569713293507104</c:v>
                </c:pt>
                <c:pt idx="101">
                  <c:v>0.65489143404497396</c:v>
                </c:pt>
                <c:pt idx="102">
                  <c:v>0.65444836425460795</c:v>
                </c:pt>
                <c:pt idx="103">
                  <c:v>0.65421495436297294</c:v>
                </c:pt>
                <c:pt idx="104">
                  <c:v>0.65319188886316903</c:v>
                </c:pt>
                <c:pt idx="105">
                  <c:v>0.65301642524790204</c:v>
                </c:pt>
                <c:pt idx="106">
                  <c:v>0.65349895132173297</c:v>
                </c:pt>
                <c:pt idx="107">
                  <c:v>0.653154559228041</c:v>
                </c:pt>
                <c:pt idx="108">
                  <c:v>0.65101966653493504</c:v>
                </c:pt>
                <c:pt idx="109">
                  <c:v>0.64754373347883198</c:v>
                </c:pt>
                <c:pt idx="110">
                  <c:v>0.644165741307966</c:v>
                </c:pt>
                <c:pt idx="111">
                  <c:v>0.64001261172577195</c:v>
                </c:pt>
                <c:pt idx="112">
                  <c:v>0.63598186378511701</c:v>
                </c:pt>
                <c:pt idx="113">
                  <c:v>0.63320077670899999</c:v>
                </c:pt>
                <c:pt idx="114">
                  <c:v>0.631491189012373</c:v>
                </c:pt>
                <c:pt idx="115">
                  <c:v>0.63027229446545396</c:v>
                </c:pt>
                <c:pt idx="116">
                  <c:v>0.62903701193279304</c:v>
                </c:pt>
                <c:pt idx="117">
                  <c:v>0.62715332647503996</c:v>
                </c:pt>
                <c:pt idx="118">
                  <c:v>0.62506807650493301</c:v>
                </c:pt>
                <c:pt idx="119">
                  <c:v>0.62292532793847399</c:v>
                </c:pt>
                <c:pt idx="120">
                  <c:v>0.62110191382054802</c:v>
                </c:pt>
                <c:pt idx="121">
                  <c:v>0.62019614004124002</c:v>
                </c:pt>
                <c:pt idx="122">
                  <c:v>0.62037478321617101</c:v>
                </c:pt>
                <c:pt idx="123">
                  <c:v>0.62053660335573901</c:v>
                </c:pt>
                <c:pt idx="124">
                  <c:v>0.61972009043085496</c:v>
                </c:pt>
                <c:pt idx="125">
                  <c:v>0.61861855405314603</c:v>
                </c:pt>
                <c:pt idx="126">
                  <c:v>0.61850502381931205</c:v>
                </c:pt>
                <c:pt idx="127">
                  <c:v>0.61889054178973302</c:v>
                </c:pt>
                <c:pt idx="128">
                  <c:v>0.61837101628671498</c:v>
                </c:pt>
                <c:pt idx="129">
                  <c:v>0.61766458992754703</c:v>
                </c:pt>
                <c:pt idx="130">
                  <c:v>0.61780695665139795</c:v>
                </c:pt>
                <c:pt idx="131">
                  <c:v>0.618431329578779</c:v>
                </c:pt>
                <c:pt idx="132">
                  <c:v>0.61872868959693295</c:v>
                </c:pt>
                <c:pt idx="133">
                  <c:v>0.61892811400899495</c:v>
                </c:pt>
                <c:pt idx="134">
                  <c:v>0.61984797118729096</c:v>
                </c:pt>
                <c:pt idx="135">
                  <c:v>0.62168006030990697</c:v>
                </c:pt>
                <c:pt idx="136">
                  <c:v>0.62358089849943799</c:v>
                </c:pt>
                <c:pt idx="137">
                  <c:v>0.62479867657893495</c:v>
                </c:pt>
                <c:pt idx="138">
                  <c:v>0.62605556466607504</c:v>
                </c:pt>
                <c:pt idx="139">
                  <c:v>0.62728794907387497</c:v>
                </c:pt>
                <c:pt idx="140">
                  <c:v>0.62822678766709505</c:v>
                </c:pt>
                <c:pt idx="141">
                  <c:v>0.62841031752958298</c:v>
                </c:pt>
                <c:pt idx="142">
                  <c:v>0.62845364257329905</c:v>
                </c:pt>
                <c:pt idx="143">
                  <c:v>0.62904043380454999</c:v>
                </c:pt>
                <c:pt idx="144">
                  <c:v>0.62980952797048295</c:v>
                </c:pt>
                <c:pt idx="145">
                  <c:v>0.63085542912819603</c:v>
                </c:pt>
                <c:pt idx="146">
                  <c:v>0.63188513861930895</c:v>
                </c:pt>
                <c:pt idx="147">
                  <c:v>0.63254855658396203</c:v>
                </c:pt>
                <c:pt idx="148">
                  <c:v>0.63226687970460504</c:v>
                </c:pt>
                <c:pt idx="149">
                  <c:v>0.63168192743165497</c:v>
                </c:pt>
                <c:pt idx="150">
                  <c:v>0.63179164939693</c:v>
                </c:pt>
                <c:pt idx="151">
                  <c:v>0.63157792563565895</c:v>
                </c:pt>
                <c:pt idx="152">
                  <c:v>0.63159536459468602</c:v>
                </c:pt>
                <c:pt idx="153">
                  <c:v>0.63243578815827495</c:v>
                </c:pt>
                <c:pt idx="154">
                  <c:v>0.63345891318694802</c:v>
                </c:pt>
                <c:pt idx="155">
                  <c:v>0.63433270659057905</c:v>
                </c:pt>
                <c:pt idx="156">
                  <c:v>0.63500022878839801</c:v>
                </c:pt>
                <c:pt idx="157">
                  <c:v>0.63550031962658204</c:v>
                </c:pt>
                <c:pt idx="158">
                  <c:v>0.63604051735932599</c:v>
                </c:pt>
                <c:pt idx="159">
                  <c:v>0.63703348204639598</c:v>
                </c:pt>
                <c:pt idx="160">
                  <c:v>0.63854207283472697</c:v>
                </c:pt>
                <c:pt idx="161">
                  <c:v>0.64018718603119495</c:v>
                </c:pt>
                <c:pt idx="162">
                  <c:v>0.64193778970417004</c:v>
                </c:pt>
                <c:pt idx="163">
                  <c:v>0.64346271136730704</c:v>
                </c:pt>
                <c:pt idx="164">
                  <c:v>0.64461979778640499</c:v>
                </c:pt>
                <c:pt idx="165">
                  <c:v>0.64585152568659099</c:v>
                </c:pt>
                <c:pt idx="166">
                  <c:v>0.64751688562001897</c:v>
                </c:pt>
                <c:pt idx="167">
                  <c:v>0.64913368840902996</c:v>
                </c:pt>
                <c:pt idx="168">
                  <c:v>0.64990177109375302</c:v>
                </c:pt>
                <c:pt idx="169">
                  <c:v>0.65095117465799002</c:v>
                </c:pt>
                <c:pt idx="170">
                  <c:v>0.65290780568108797</c:v>
                </c:pt>
                <c:pt idx="171">
                  <c:v>0.65496946045089299</c:v>
                </c:pt>
                <c:pt idx="172">
                  <c:v>0.65608635726169495</c:v>
                </c:pt>
                <c:pt idx="173">
                  <c:v>0.65739790257005104</c:v>
                </c:pt>
                <c:pt idx="174">
                  <c:v>0.65894199821249499</c:v>
                </c:pt>
                <c:pt idx="175">
                  <c:v>0.66035391403285704</c:v>
                </c:pt>
                <c:pt idx="176">
                  <c:v>0.66109581638375503</c:v>
                </c:pt>
                <c:pt idx="177">
                  <c:v>0.66345012995125996</c:v>
                </c:pt>
                <c:pt idx="178">
                  <c:v>0.66604389737437597</c:v>
                </c:pt>
                <c:pt idx="179">
                  <c:v>0.66800942590596002</c:v>
                </c:pt>
                <c:pt idx="180">
                  <c:v>0.67081214673266498</c:v>
                </c:pt>
                <c:pt idx="181">
                  <c:v>0.67390466772576096</c:v>
                </c:pt>
                <c:pt idx="182">
                  <c:v>0.67568616314700203</c:v>
                </c:pt>
                <c:pt idx="183">
                  <c:v>0.67728835762847095</c:v>
                </c:pt>
                <c:pt idx="184">
                  <c:v>0.67997315222300003</c:v>
                </c:pt>
                <c:pt idx="185">
                  <c:v>0.68285991055222806</c:v>
                </c:pt>
                <c:pt idx="186">
                  <c:v>0.68518579340001495</c:v>
                </c:pt>
                <c:pt idx="187">
                  <c:v>0.68704062525916199</c:v>
                </c:pt>
                <c:pt idx="188">
                  <c:v>0.68898187224975105</c:v>
                </c:pt>
                <c:pt idx="189">
                  <c:v>0.69108167468755299</c:v>
                </c:pt>
                <c:pt idx="190">
                  <c:v>0.69326464972273305</c:v>
                </c:pt>
                <c:pt idx="191">
                  <c:v>0.695373998341282</c:v>
                </c:pt>
                <c:pt idx="192">
                  <c:v>0.697135821922099</c:v>
                </c:pt>
                <c:pt idx="193">
                  <c:v>0.69896835255012102</c:v>
                </c:pt>
                <c:pt idx="194">
                  <c:v>0.70060771532433996</c:v>
                </c:pt>
                <c:pt idx="195">
                  <c:v>0.70237911025963495</c:v>
                </c:pt>
                <c:pt idx="196">
                  <c:v>0.70413759452755798</c:v>
                </c:pt>
                <c:pt idx="197">
                  <c:v>0.70556714973572598</c:v>
                </c:pt>
                <c:pt idx="198">
                  <c:v>0.70695616459392496</c:v>
                </c:pt>
                <c:pt idx="199">
                  <c:v>0.707812948188697</c:v>
                </c:pt>
                <c:pt idx="200">
                  <c:v>0.70891565904017095</c:v>
                </c:pt>
                <c:pt idx="201">
                  <c:v>0.71102698871028003</c:v>
                </c:pt>
                <c:pt idx="202">
                  <c:v>0.71325071425370601</c:v>
                </c:pt>
                <c:pt idx="203">
                  <c:v>0.71626006090876304</c:v>
                </c:pt>
                <c:pt idx="204">
                  <c:v>0.71887466697942703</c:v>
                </c:pt>
                <c:pt idx="205">
                  <c:v>0.72112762569670597</c:v>
                </c:pt>
                <c:pt idx="206">
                  <c:v>0.72263334205163998</c:v>
                </c:pt>
                <c:pt idx="207">
                  <c:v>0.72352943700864703</c:v>
                </c:pt>
                <c:pt idx="208">
                  <c:v>0.72421026480640005</c:v>
                </c:pt>
                <c:pt idx="209">
                  <c:v>0.72493825034014203</c:v>
                </c:pt>
                <c:pt idx="210">
                  <c:v>0.726160471318403</c:v>
                </c:pt>
                <c:pt idx="211">
                  <c:v>0.72764818345377003</c:v>
                </c:pt>
                <c:pt idx="212">
                  <c:v>0.72872663003329896</c:v>
                </c:pt>
                <c:pt idx="213">
                  <c:v>0.72959224442872195</c:v>
                </c:pt>
                <c:pt idx="214">
                  <c:v>0.73099456080785097</c:v>
                </c:pt>
                <c:pt idx="215">
                  <c:v>0.73363383069751098</c:v>
                </c:pt>
                <c:pt idx="216">
                  <c:v>0.73695828281666997</c:v>
                </c:pt>
                <c:pt idx="217">
                  <c:v>0.73952350267296096</c:v>
                </c:pt>
                <c:pt idx="218">
                  <c:v>0.74193170682960996</c:v>
                </c:pt>
                <c:pt idx="219">
                  <c:v>0.74411683528723904</c:v>
                </c:pt>
                <c:pt idx="220">
                  <c:v>0.74637292341153405</c:v>
                </c:pt>
                <c:pt idx="221">
                  <c:v>0.74890001036875797</c:v>
                </c:pt>
                <c:pt idx="222">
                  <c:v>0.75078281834766003</c:v>
                </c:pt>
                <c:pt idx="223">
                  <c:v>0.75253763521868</c:v>
                </c:pt>
                <c:pt idx="224">
                  <c:v>0.75417005456684005</c:v>
                </c:pt>
                <c:pt idx="225">
                  <c:v>0.75547584273388801</c:v>
                </c:pt>
                <c:pt idx="226">
                  <c:v>0.75647420865544102</c:v>
                </c:pt>
                <c:pt idx="227">
                  <c:v>0.75681808018046504</c:v>
                </c:pt>
                <c:pt idx="228">
                  <c:v>0.75754127994787801</c:v>
                </c:pt>
                <c:pt idx="229">
                  <c:v>0.75824922865111299</c:v>
                </c:pt>
                <c:pt idx="230">
                  <c:v>0.76041784862022299</c:v>
                </c:pt>
                <c:pt idx="231">
                  <c:v>0.76324637264843898</c:v>
                </c:pt>
                <c:pt idx="232">
                  <c:v>0.76538739713007897</c:v>
                </c:pt>
                <c:pt idx="233">
                  <c:v>0.76704150329366205</c:v>
                </c:pt>
                <c:pt idx="234">
                  <c:v>0.768969361614534</c:v>
                </c:pt>
                <c:pt idx="235">
                  <c:v>0.77065301030785804</c:v>
                </c:pt>
                <c:pt idx="236">
                  <c:v>0.77182962348393702</c:v>
                </c:pt>
                <c:pt idx="237">
                  <c:v>0.77313125959398898</c:v>
                </c:pt>
                <c:pt idx="238">
                  <c:v>0.77484073527107</c:v>
                </c:pt>
                <c:pt idx="239">
                  <c:v>0.77610229511434103</c:v>
                </c:pt>
                <c:pt idx="240">
                  <c:v>0.77704367623936799</c:v>
                </c:pt>
                <c:pt idx="241">
                  <c:v>0.77851261361936497</c:v>
                </c:pt>
                <c:pt idx="242">
                  <c:v>0.78055081261778703</c:v>
                </c:pt>
                <c:pt idx="243">
                  <c:v>0.78309612567278397</c:v>
                </c:pt>
                <c:pt idx="244">
                  <c:v>0.78504512695183304</c:v>
                </c:pt>
                <c:pt idx="245">
                  <c:v>0.78706359155538097</c:v>
                </c:pt>
                <c:pt idx="246">
                  <c:v>0.788455219448987</c:v>
                </c:pt>
                <c:pt idx="247">
                  <c:v>0.78958406193632302</c:v>
                </c:pt>
                <c:pt idx="248">
                  <c:v>0.79048883351268595</c:v>
                </c:pt>
                <c:pt idx="249">
                  <c:v>0.79171402987748496</c:v>
                </c:pt>
                <c:pt idx="250">
                  <c:v>0.79257992728500404</c:v>
                </c:pt>
                <c:pt idx="251">
                  <c:v>0.79379443761645396</c:v>
                </c:pt>
                <c:pt idx="252">
                  <c:v>0.79551227341268704</c:v>
                </c:pt>
                <c:pt idx="253">
                  <c:v>0.79843113832185497</c:v>
                </c:pt>
                <c:pt idx="254">
                  <c:v>0.80053713212125799</c:v>
                </c:pt>
                <c:pt idx="255">
                  <c:v>0.80220575982414799</c:v>
                </c:pt>
                <c:pt idx="256">
                  <c:v>0.80311191746231803</c:v>
                </c:pt>
                <c:pt idx="257">
                  <c:v>0.80346658615405198</c:v>
                </c:pt>
                <c:pt idx="258">
                  <c:v>0.80360654832482603</c:v>
                </c:pt>
                <c:pt idx="259">
                  <c:v>0.80505520559293797</c:v>
                </c:pt>
                <c:pt idx="260">
                  <c:v>0.80620074852580903</c:v>
                </c:pt>
                <c:pt idx="261">
                  <c:v>0.80775695202169195</c:v>
                </c:pt>
                <c:pt idx="262">
                  <c:v>0.80936876779386202</c:v>
                </c:pt>
                <c:pt idx="263">
                  <c:v>0.81024602319356798</c:v>
                </c:pt>
                <c:pt idx="264">
                  <c:v>0.81091863265283703</c:v>
                </c:pt>
                <c:pt idx="265">
                  <c:v>0.81183300406149805</c:v>
                </c:pt>
                <c:pt idx="266">
                  <c:v>0.81349917084150802</c:v>
                </c:pt>
                <c:pt idx="267">
                  <c:v>0.81451214643536196</c:v>
                </c:pt>
                <c:pt idx="268">
                  <c:v>0.816470165563835</c:v>
                </c:pt>
                <c:pt idx="269">
                  <c:v>0.81866254955437201</c:v>
                </c:pt>
                <c:pt idx="270">
                  <c:v>0.81977561582619796</c:v>
                </c:pt>
                <c:pt idx="271">
                  <c:v>0.82102278522139405</c:v>
                </c:pt>
                <c:pt idx="272">
                  <c:v>0.82326628087059095</c:v>
                </c:pt>
                <c:pt idx="273">
                  <c:v>0.82571244692197898</c:v>
                </c:pt>
                <c:pt idx="274">
                  <c:v>0.82779421093585104</c:v>
                </c:pt>
                <c:pt idx="275">
                  <c:v>0.82998931750004001</c:v>
                </c:pt>
                <c:pt idx="276">
                  <c:v>0.83265189759422298</c:v>
                </c:pt>
                <c:pt idx="277">
                  <c:v>0.83474349692191896</c:v>
                </c:pt>
                <c:pt idx="278">
                  <c:v>0.83668474075662802</c:v>
                </c:pt>
                <c:pt idx="279">
                  <c:v>0.83790144530664501</c:v>
                </c:pt>
                <c:pt idx="280">
                  <c:v>0.83998926969485699</c:v>
                </c:pt>
                <c:pt idx="281">
                  <c:v>0.84254282304389005</c:v>
                </c:pt>
                <c:pt idx="282">
                  <c:v>0.84474998817086899</c:v>
                </c:pt>
                <c:pt idx="283">
                  <c:v>0.84601755307202098</c:v>
                </c:pt>
                <c:pt idx="284">
                  <c:v>0.84823196602691397</c:v>
                </c:pt>
                <c:pt idx="285">
                  <c:v>0.85004111503251401</c:v>
                </c:pt>
                <c:pt idx="286">
                  <c:v>0.85275033750532403</c:v>
                </c:pt>
                <c:pt idx="287">
                  <c:v>0.85482925476667104</c:v>
                </c:pt>
                <c:pt idx="288">
                  <c:v>0.85593035149227603</c:v>
                </c:pt>
                <c:pt idx="289">
                  <c:v>0.85731006283684497</c:v>
                </c:pt>
                <c:pt idx="290">
                  <c:v>0.85899215470669699</c:v>
                </c:pt>
                <c:pt idx="291">
                  <c:v>0.86054579072474502</c:v>
                </c:pt>
                <c:pt idx="292">
                  <c:v>0.86250711142106495</c:v>
                </c:pt>
                <c:pt idx="293">
                  <c:v>0.86533911929422502</c:v>
                </c:pt>
                <c:pt idx="294">
                  <c:v>0.86853144313129005</c:v>
                </c:pt>
                <c:pt idx="295">
                  <c:v>0.87256132928851105</c:v>
                </c:pt>
                <c:pt idx="296">
                  <c:v>0.87672896105015796</c:v>
                </c:pt>
                <c:pt idx="297">
                  <c:v>0.87989141212905597</c:v>
                </c:pt>
                <c:pt idx="298">
                  <c:v>0.88422319450347897</c:v>
                </c:pt>
                <c:pt idx="299">
                  <c:v>0.88822980384086003</c:v>
                </c:pt>
                <c:pt idx="300">
                  <c:v>0.89190768719205404</c:v>
                </c:pt>
                <c:pt idx="301">
                  <c:v>0.89583985450540604</c:v>
                </c:pt>
                <c:pt idx="302">
                  <c:v>0.90028468095028202</c:v>
                </c:pt>
                <c:pt idx="303">
                  <c:v>0.90470826164668094</c:v>
                </c:pt>
                <c:pt idx="304">
                  <c:v>0.90894148873888103</c:v>
                </c:pt>
                <c:pt idx="305">
                  <c:v>0.91264074329297695</c:v>
                </c:pt>
                <c:pt idx="306">
                  <c:v>0.91599075571744704</c:v>
                </c:pt>
                <c:pt idx="307">
                  <c:v>0.91932907820020504</c:v>
                </c:pt>
                <c:pt idx="308">
                  <c:v>0.92305017355496199</c:v>
                </c:pt>
                <c:pt idx="309">
                  <c:v>0.92666792056391201</c:v>
                </c:pt>
                <c:pt idx="310">
                  <c:v>0.93070977628853802</c:v>
                </c:pt>
                <c:pt idx="311">
                  <c:v>0.934168272707392</c:v>
                </c:pt>
                <c:pt idx="312">
                  <c:v>0.93757697901781301</c:v>
                </c:pt>
                <c:pt idx="313">
                  <c:v>0.94053475976891199</c:v>
                </c:pt>
                <c:pt idx="314">
                  <c:v>0.94321981050922599</c:v>
                </c:pt>
                <c:pt idx="315">
                  <c:v>0.94595492881672505</c:v>
                </c:pt>
                <c:pt idx="316">
                  <c:v>0.94945195230938895</c:v>
                </c:pt>
                <c:pt idx="317">
                  <c:v>0.95319730502454803</c:v>
                </c:pt>
                <c:pt idx="318">
                  <c:v>0.95675995192476204</c:v>
                </c:pt>
                <c:pt idx="319">
                  <c:v>0.96033234688791203</c:v>
                </c:pt>
                <c:pt idx="320">
                  <c:v>0.96393473300318699</c:v>
                </c:pt>
                <c:pt idx="321">
                  <c:v>0.96772901724282001</c:v>
                </c:pt>
                <c:pt idx="322">
                  <c:v>0.97110322405395799</c:v>
                </c:pt>
                <c:pt idx="323">
                  <c:v>0.97441561456070303</c:v>
                </c:pt>
                <c:pt idx="324">
                  <c:v>0.97771004048186605</c:v>
                </c:pt>
                <c:pt idx="325">
                  <c:v>0.98190993113417502</c:v>
                </c:pt>
                <c:pt idx="326">
                  <c:v>0.98578639436100501</c:v>
                </c:pt>
                <c:pt idx="327">
                  <c:v>0.98867297211222105</c:v>
                </c:pt>
                <c:pt idx="328">
                  <c:v>0.99085242461496104</c:v>
                </c:pt>
                <c:pt idx="329">
                  <c:v>0.99244062621868401</c:v>
                </c:pt>
                <c:pt idx="330">
                  <c:v>0.993587997462412</c:v>
                </c:pt>
                <c:pt idx="331">
                  <c:v>0.99439867522233005</c:v>
                </c:pt>
                <c:pt idx="332">
                  <c:v>0.99473458251418401</c:v>
                </c:pt>
                <c:pt idx="333">
                  <c:v>0.99477956460989703</c:v>
                </c:pt>
                <c:pt idx="334">
                  <c:v>0.99437973731637397</c:v>
                </c:pt>
                <c:pt idx="335">
                  <c:v>0.99344643566186297</c:v>
                </c:pt>
                <c:pt idx="336">
                  <c:v>0.99201232606050505</c:v>
                </c:pt>
                <c:pt idx="337">
                  <c:v>0.99004858526978301</c:v>
                </c:pt>
                <c:pt idx="338">
                  <c:v>0.98744737388051496</c:v>
                </c:pt>
                <c:pt idx="339">
                  <c:v>0.98412838309915096</c:v>
                </c:pt>
                <c:pt idx="340">
                  <c:v>0.97995725748678597</c:v>
                </c:pt>
                <c:pt idx="341">
                  <c:v>0.97492615214448197</c:v>
                </c:pt>
                <c:pt idx="342">
                  <c:v>0.96880354175511896</c:v>
                </c:pt>
                <c:pt idx="343">
                  <c:v>0.96153079178865497</c:v>
                </c:pt>
                <c:pt idx="344">
                  <c:v>0.95178297931286504</c:v>
                </c:pt>
                <c:pt idx="345">
                  <c:v>0.93882860316786598</c:v>
                </c:pt>
                <c:pt idx="346">
                  <c:v>0.92434704825495695</c:v>
                </c:pt>
                <c:pt idx="347">
                  <c:v>0.90631561892317503</c:v>
                </c:pt>
                <c:pt idx="348">
                  <c:v>0.88316969144135005</c:v>
                </c:pt>
                <c:pt idx="349">
                  <c:v>0.855610009965455</c:v>
                </c:pt>
                <c:pt idx="350">
                  <c:v>0.82203352138443497</c:v>
                </c:pt>
                <c:pt idx="351">
                  <c:v>0.78104820403272401</c:v>
                </c:pt>
                <c:pt idx="352">
                  <c:v>0.73124293047712796</c:v>
                </c:pt>
                <c:pt idx="353">
                  <c:v>0.66992114635667199</c:v>
                </c:pt>
                <c:pt idx="354">
                  <c:v>0.59213757760169605</c:v>
                </c:pt>
                <c:pt idx="355">
                  <c:v>0.54780637632955997</c:v>
                </c:pt>
                <c:pt idx="356">
                  <c:v>0.57930453474638099</c:v>
                </c:pt>
                <c:pt idx="357">
                  <c:v>0.595929887206885</c:v>
                </c:pt>
                <c:pt idx="358">
                  <c:v>0.606140436346704</c:v>
                </c:pt>
                <c:pt idx="359">
                  <c:v>0.61041123541389597</c:v>
                </c:pt>
                <c:pt idx="360">
                  <c:v>0.60426903832221601</c:v>
                </c:pt>
                <c:pt idx="361">
                  <c:v>0.58923634675027803</c:v>
                </c:pt>
                <c:pt idx="362">
                  <c:v>0.56857799865143399</c:v>
                </c:pt>
                <c:pt idx="363">
                  <c:v>0.54394422915042595</c:v>
                </c:pt>
                <c:pt idx="364">
                  <c:v>0.51425698632254202</c:v>
                </c:pt>
                <c:pt idx="365">
                  <c:v>0.48146328507869501</c:v>
                </c:pt>
                <c:pt idx="366">
                  <c:v>0.44934078404591798</c:v>
                </c:pt>
                <c:pt idx="367">
                  <c:v>0.417398763476377</c:v>
                </c:pt>
                <c:pt idx="368">
                  <c:v>0.385132205834958</c:v>
                </c:pt>
                <c:pt idx="369">
                  <c:v>0.35317296943646598</c:v>
                </c:pt>
                <c:pt idx="370">
                  <c:v>0.32183816597383402</c:v>
                </c:pt>
                <c:pt idx="371">
                  <c:v>0.29181497115583499</c:v>
                </c:pt>
                <c:pt idx="372">
                  <c:v>0.26217620802590902</c:v>
                </c:pt>
                <c:pt idx="373">
                  <c:v>0.231178321963666</c:v>
                </c:pt>
                <c:pt idx="374">
                  <c:v>0.199427843213939</c:v>
                </c:pt>
                <c:pt idx="375">
                  <c:v>0.16776705019374</c:v>
                </c:pt>
                <c:pt idx="376">
                  <c:v>0.13565030432651901</c:v>
                </c:pt>
                <c:pt idx="377">
                  <c:v>0.10382877076666</c:v>
                </c:pt>
                <c:pt idx="378">
                  <c:v>7.3456035869606306E-2</c:v>
                </c:pt>
                <c:pt idx="379">
                  <c:v>4.44404491221893E-2</c:v>
                </c:pt>
                <c:pt idx="380">
                  <c:v>1.6764136382513999E-2</c:v>
                </c:pt>
                <c:pt idx="381">
                  <c:v>-1.09484915566402E-2</c:v>
                </c:pt>
                <c:pt idx="382">
                  <c:v>-3.7486973673992299E-2</c:v>
                </c:pt>
                <c:pt idx="383">
                  <c:v>-6.2212155166402799E-2</c:v>
                </c:pt>
                <c:pt idx="384">
                  <c:v>-8.6700566493610007E-2</c:v>
                </c:pt>
                <c:pt idx="385">
                  <c:v>-0.11078054077256</c:v>
                </c:pt>
                <c:pt idx="386">
                  <c:v>-0.133516666140437</c:v>
                </c:pt>
                <c:pt idx="387">
                  <c:v>-0.155293428172041</c:v>
                </c:pt>
                <c:pt idx="388">
                  <c:v>-0.175959172062401</c:v>
                </c:pt>
                <c:pt idx="389">
                  <c:v>-0.19518208855035399</c:v>
                </c:pt>
                <c:pt idx="390">
                  <c:v>-0.21277883244394799</c:v>
                </c:pt>
                <c:pt idx="391">
                  <c:v>-0.22927542941273199</c:v>
                </c:pt>
                <c:pt idx="392">
                  <c:v>-0.246007711151387</c:v>
                </c:pt>
                <c:pt idx="393">
                  <c:v>-0.262322178301856</c:v>
                </c:pt>
                <c:pt idx="394">
                  <c:v>-0.27786443521513299</c:v>
                </c:pt>
                <c:pt idx="395">
                  <c:v>-0.294000761512756</c:v>
                </c:pt>
                <c:pt idx="396">
                  <c:v>-0.31064915911651397</c:v>
                </c:pt>
                <c:pt idx="397">
                  <c:v>-0.32680827649455901</c:v>
                </c:pt>
                <c:pt idx="398">
                  <c:v>-0.34287310179998698</c:v>
                </c:pt>
                <c:pt idx="399">
                  <c:v>-0.35908269385201003</c:v>
                </c:pt>
                <c:pt idx="400">
                  <c:v>-0.37521498949682502</c:v>
                </c:pt>
                <c:pt idx="401">
                  <c:v>-0.39051698881744101</c:v>
                </c:pt>
                <c:pt idx="402">
                  <c:v>-0.40496225326303797</c:v>
                </c:pt>
                <c:pt idx="403">
                  <c:v>-0.41913877225524698</c:v>
                </c:pt>
                <c:pt idx="404">
                  <c:v>-0.43257670660549202</c:v>
                </c:pt>
                <c:pt idx="405">
                  <c:v>-0.44609871396086997</c:v>
                </c:pt>
                <c:pt idx="406">
                  <c:v>-0.45996687914976198</c:v>
                </c:pt>
                <c:pt idx="407">
                  <c:v>-0.47361724327368598</c:v>
                </c:pt>
                <c:pt idx="408">
                  <c:v>-0.486964331604404</c:v>
                </c:pt>
                <c:pt idx="409">
                  <c:v>-0.50115573229942301</c:v>
                </c:pt>
                <c:pt idx="410">
                  <c:v>-0.51563063147076005</c:v>
                </c:pt>
                <c:pt idx="411">
                  <c:v>-0.52946755058956196</c:v>
                </c:pt>
                <c:pt idx="412">
                  <c:v>-0.54246645363539403</c:v>
                </c:pt>
                <c:pt idx="413">
                  <c:v>-0.55482925648361103</c:v>
                </c:pt>
                <c:pt idx="414">
                  <c:v>-0.56620727269062598</c:v>
                </c:pt>
                <c:pt idx="415">
                  <c:v>-0.57694957593872898</c:v>
                </c:pt>
                <c:pt idx="416">
                  <c:v>-0.58753884957490299</c:v>
                </c:pt>
                <c:pt idx="417">
                  <c:v>-0.59902019303751097</c:v>
                </c:pt>
                <c:pt idx="418">
                  <c:v>-0.61033347014935302</c:v>
                </c:pt>
                <c:pt idx="419">
                  <c:v>-0.62206103288465397</c:v>
                </c:pt>
                <c:pt idx="420">
                  <c:v>-0.63458231722045899</c:v>
                </c:pt>
                <c:pt idx="421">
                  <c:v>-0.64660996969768303</c:v>
                </c:pt>
                <c:pt idx="422">
                  <c:v>-0.65819326972317904</c:v>
                </c:pt>
                <c:pt idx="423">
                  <c:v>-0.66907969775696796</c:v>
                </c:pt>
                <c:pt idx="424">
                  <c:v>-0.678449682890371</c:v>
                </c:pt>
                <c:pt idx="425">
                  <c:v>-0.68735085169063603</c:v>
                </c:pt>
                <c:pt idx="426">
                  <c:v>-0.69647073719413199</c:v>
                </c:pt>
                <c:pt idx="427">
                  <c:v>-0.70578775051842302</c:v>
                </c:pt>
                <c:pt idx="428">
                  <c:v>-0.71503476269490296</c:v>
                </c:pt>
                <c:pt idx="429">
                  <c:v>-0.72371478428679203</c:v>
                </c:pt>
                <c:pt idx="430">
                  <c:v>-0.73201136753603901</c:v>
                </c:pt>
                <c:pt idx="431">
                  <c:v>-0.74002684986214695</c:v>
                </c:pt>
                <c:pt idx="432">
                  <c:v>-0.74752029670321496</c:v>
                </c:pt>
                <c:pt idx="433">
                  <c:v>-0.75527158142838702</c:v>
                </c:pt>
                <c:pt idx="434">
                  <c:v>-0.76377026394218905</c:v>
                </c:pt>
                <c:pt idx="435">
                  <c:v>-0.77155108934813599</c:v>
                </c:pt>
                <c:pt idx="436">
                  <c:v>-0.77893509021527296</c:v>
                </c:pt>
                <c:pt idx="437">
                  <c:v>-0.78604119838462005</c:v>
                </c:pt>
                <c:pt idx="438">
                  <c:v>-0.79326006378672997</c:v>
                </c:pt>
                <c:pt idx="439">
                  <c:v>-0.79971800551948702</c:v>
                </c:pt>
                <c:pt idx="440">
                  <c:v>-0.80600829258658402</c:v>
                </c:pt>
                <c:pt idx="441">
                  <c:v>-0.81206248735119402</c:v>
                </c:pt>
                <c:pt idx="442">
                  <c:v>-0.81684186165906003</c:v>
                </c:pt>
                <c:pt idx="443">
                  <c:v>-0.82113278381002797</c:v>
                </c:pt>
                <c:pt idx="444">
                  <c:v>-0.824398825033692</c:v>
                </c:pt>
                <c:pt idx="445">
                  <c:v>-0.82804858105388701</c:v>
                </c:pt>
                <c:pt idx="446">
                  <c:v>-0.83309790956711405</c:v>
                </c:pt>
                <c:pt idx="447">
                  <c:v>-0.83682137705978099</c:v>
                </c:pt>
                <c:pt idx="448">
                  <c:v>-0.84075985893813898</c:v>
                </c:pt>
                <c:pt idx="449">
                  <c:v>-0.84612179857773095</c:v>
                </c:pt>
                <c:pt idx="450">
                  <c:v>-0.85127757103874102</c:v>
                </c:pt>
                <c:pt idx="451">
                  <c:v>-0.855831690320776</c:v>
                </c:pt>
                <c:pt idx="452">
                  <c:v>-0.86173285491055496</c:v>
                </c:pt>
                <c:pt idx="453">
                  <c:v>-0.86653880704485997</c:v>
                </c:pt>
                <c:pt idx="454">
                  <c:v>-0.86961910066081505</c:v>
                </c:pt>
                <c:pt idx="455">
                  <c:v>-0.87403367974844903</c:v>
                </c:pt>
                <c:pt idx="456">
                  <c:v>-0.87999735178266703</c:v>
                </c:pt>
                <c:pt idx="457">
                  <c:v>-0.88636554931003197</c:v>
                </c:pt>
                <c:pt idx="458">
                  <c:v>-0.89125670143313396</c:v>
                </c:pt>
                <c:pt idx="459">
                  <c:v>-0.89481347212758799</c:v>
                </c:pt>
                <c:pt idx="460">
                  <c:v>-0.89831916773519305</c:v>
                </c:pt>
                <c:pt idx="461">
                  <c:v>-0.89971782313952298</c:v>
                </c:pt>
                <c:pt idx="462">
                  <c:v>-0.89851711134295797</c:v>
                </c:pt>
                <c:pt idx="463">
                  <c:v>-0.89654007890641396</c:v>
                </c:pt>
                <c:pt idx="464">
                  <c:v>-0.89429020059036202</c:v>
                </c:pt>
                <c:pt idx="465">
                  <c:v>-0.89149053163104697</c:v>
                </c:pt>
                <c:pt idx="466">
                  <c:v>-0.88606816618083795</c:v>
                </c:pt>
                <c:pt idx="467">
                  <c:v>-0.88033200131810996</c:v>
                </c:pt>
                <c:pt idx="468">
                  <c:v>-0.87411985249249902</c:v>
                </c:pt>
                <c:pt idx="469">
                  <c:v>-0.86842831665456499</c:v>
                </c:pt>
                <c:pt idx="470">
                  <c:v>-0.85986281516132701</c:v>
                </c:pt>
                <c:pt idx="471">
                  <c:v>-0.84904705924837298</c:v>
                </c:pt>
                <c:pt idx="472">
                  <c:v>-0.83803611704859005</c:v>
                </c:pt>
                <c:pt idx="473">
                  <c:v>-0.82702894704988195</c:v>
                </c:pt>
                <c:pt idx="474">
                  <c:v>-0.81434458992296699</c:v>
                </c:pt>
                <c:pt idx="475">
                  <c:v>-0.80051363922125796</c:v>
                </c:pt>
                <c:pt idx="476">
                  <c:v>-0.785122754646841</c:v>
                </c:pt>
                <c:pt idx="477">
                  <c:v>-0.76587478331222303</c:v>
                </c:pt>
                <c:pt idx="478">
                  <c:v>-0.74203992471754898</c:v>
                </c:pt>
                <c:pt idx="479">
                  <c:v>-0.71932084317287903</c:v>
                </c:pt>
                <c:pt idx="480">
                  <c:v>-0.69645133060726505</c:v>
                </c:pt>
                <c:pt idx="481">
                  <c:v>-0.66148278565191698</c:v>
                </c:pt>
                <c:pt idx="482">
                  <c:v>-0.61550676726312503</c:v>
                </c:pt>
                <c:pt idx="483">
                  <c:v>-0.55636752923150301</c:v>
                </c:pt>
                <c:pt idx="484">
                  <c:v>-0.50739785859278697</c:v>
                </c:pt>
                <c:pt idx="485">
                  <c:v>-0.44531855117937102</c:v>
                </c:pt>
                <c:pt idx="486">
                  <c:v>-0.36952134812807602</c:v>
                </c:pt>
                <c:pt idx="487">
                  <c:v>-0.26100381054829702</c:v>
                </c:pt>
                <c:pt idx="488">
                  <c:v>-0.13067932959391901</c:v>
                </c:pt>
                <c:pt idx="489">
                  <c:v>7.5657980030189004E-2</c:v>
                </c:pt>
                <c:pt idx="490">
                  <c:v>0.29686541867655297</c:v>
                </c:pt>
                <c:pt idx="491">
                  <c:v>0.46006846737872398</c:v>
                </c:pt>
                <c:pt idx="492">
                  <c:v>0.57599688868710197</c:v>
                </c:pt>
                <c:pt idx="493">
                  <c:v>0.65632037218540396</c:v>
                </c:pt>
                <c:pt idx="494">
                  <c:v>0.70838186693053595</c:v>
                </c:pt>
                <c:pt idx="495">
                  <c:v>0.74022168843201297</c:v>
                </c:pt>
                <c:pt idx="496">
                  <c:v>0.75907961328707896</c:v>
                </c:pt>
                <c:pt idx="497">
                  <c:v>0.76457720080678904</c:v>
                </c:pt>
                <c:pt idx="498">
                  <c:v>0.76563794968149801</c:v>
                </c:pt>
                <c:pt idx="499">
                  <c:v>0.76581758800175204</c:v>
                </c:pt>
                <c:pt idx="500">
                  <c:v>0.75764866793105601</c:v>
                </c:pt>
                <c:pt idx="501">
                  <c:v>0.74953801813266396</c:v>
                </c:pt>
                <c:pt idx="502">
                  <c:v>0.73367293549448898</c:v>
                </c:pt>
                <c:pt idx="503">
                  <c:v>0.71315075680492102</c:v>
                </c:pt>
                <c:pt idx="504">
                  <c:v>0.69237151225650595</c:v>
                </c:pt>
                <c:pt idx="505">
                  <c:v>0.657042189454765</c:v>
                </c:pt>
                <c:pt idx="506">
                  <c:v>0.70357495282662796</c:v>
                </c:pt>
                <c:pt idx="507">
                  <c:v>0.74295591616447898</c:v>
                </c:pt>
                <c:pt idx="508">
                  <c:v>0.77044979252099099</c:v>
                </c:pt>
                <c:pt idx="509">
                  <c:v>0.79008742821130395</c:v>
                </c:pt>
                <c:pt idx="510">
                  <c:v>0.80205046007972602</c:v>
                </c:pt>
                <c:pt idx="511">
                  <c:v>0.80785783759695495</c:v>
                </c:pt>
                <c:pt idx="512">
                  <c:v>0.81224405325931803</c:v>
                </c:pt>
                <c:pt idx="513">
                  <c:v>0.806157931890778</c:v>
                </c:pt>
                <c:pt idx="514">
                  <c:v>0.79594350201893505</c:v>
                </c:pt>
                <c:pt idx="515">
                  <c:v>0.79812563055350105</c:v>
                </c:pt>
                <c:pt idx="516">
                  <c:v>0.78083216126212895</c:v>
                </c:pt>
                <c:pt idx="517">
                  <c:v>0.75822646143249794</c:v>
                </c:pt>
                <c:pt idx="518">
                  <c:v>0.73175493645349599</c:v>
                </c:pt>
                <c:pt idx="519">
                  <c:v>0.70849964733227699</c:v>
                </c:pt>
                <c:pt idx="520">
                  <c:v>0.693287372972059</c:v>
                </c:pt>
                <c:pt idx="521">
                  <c:v>0.68185940802499501</c:v>
                </c:pt>
                <c:pt idx="522">
                  <c:v>0.67147651454157498</c:v>
                </c:pt>
                <c:pt idx="523">
                  <c:v>0.65390333279606905</c:v>
                </c:pt>
                <c:pt idx="524">
                  <c:v>0.62958928911056</c:v>
                </c:pt>
                <c:pt idx="525">
                  <c:v>0.59967283335688004</c:v>
                </c:pt>
                <c:pt idx="526">
                  <c:v>0.563704025887246</c:v>
                </c:pt>
                <c:pt idx="527">
                  <c:v>0.52249723941784398</c:v>
                </c:pt>
                <c:pt idx="528">
                  <c:v>0.47511650341857098</c:v>
                </c:pt>
                <c:pt idx="529">
                  <c:v>0.42444960454902297</c:v>
                </c:pt>
                <c:pt idx="530">
                  <c:v>0.36653502057718401</c:v>
                </c:pt>
                <c:pt idx="531">
                  <c:v>0.302311922851425</c:v>
                </c:pt>
                <c:pt idx="532">
                  <c:v>0.23277183177744101</c:v>
                </c:pt>
                <c:pt idx="533">
                  <c:v>0.158868707016393</c:v>
                </c:pt>
                <c:pt idx="534">
                  <c:v>8.0696320311854294E-2</c:v>
                </c:pt>
                <c:pt idx="535">
                  <c:v>-2.4318397918050099E-3</c:v>
                </c:pt>
                <c:pt idx="536">
                  <c:v>-8.9548794483829602E-2</c:v>
                </c:pt>
                <c:pt idx="537">
                  <c:v>-0.18035230281078901</c:v>
                </c:pt>
                <c:pt idx="538">
                  <c:v>-0.27119350654138602</c:v>
                </c:pt>
                <c:pt idx="539">
                  <c:v>-0.35254097473989199</c:v>
                </c:pt>
                <c:pt idx="540">
                  <c:v>-0.43444114166644698</c:v>
                </c:pt>
                <c:pt idx="541">
                  <c:v>-0.51096190251372497</c:v>
                </c:pt>
                <c:pt idx="542">
                  <c:v>-0.57997537592375004</c:v>
                </c:pt>
                <c:pt idx="543">
                  <c:v>-0.64497953767307203</c:v>
                </c:pt>
                <c:pt idx="544">
                  <c:v>-0.70012908067251001</c:v>
                </c:pt>
                <c:pt idx="545">
                  <c:v>-0.74446847676885297</c:v>
                </c:pt>
                <c:pt idx="546">
                  <c:v>-0.78378481241924103</c:v>
                </c:pt>
                <c:pt idx="547">
                  <c:v>-0.81614165264046301</c:v>
                </c:pt>
                <c:pt idx="548">
                  <c:v>-0.84273226805516299</c:v>
                </c:pt>
                <c:pt idx="549">
                  <c:v>-0.86476209559935602</c:v>
                </c:pt>
                <c:pt idx="550">
                  <c:v>-0.88284213933296796</c:v>
                </c:pt>
                <c:pt idx="551">
                  <c:v>-0.89809093478885504</c:v>
                </c:pt>
                <c:pt idx="552">
                  <c:v>-0.91004048170284102</c:v>
                </c:pt>
                <c:pt idx="553">
                  <c:v>-0.92006491378638</c:v>
                </c:pt>
                <c:pt idx="554">
                  <c:v>-0.92852328022685604</c:v>
                </c:pt>
                <c:pt idx="555">
                  <c:v>-0.93550343747192499</c:v>
                </c:pt>
                <c:pt idx="556">
                  <c:v>-0.94158170782069595</c:v>
                </c:pt>
                <c:pt idx="557">
                  <c:v>-0.94669074058872404</c:v>
                </c:pt>
                <c:pt idx="558">
                  <c:v>-0.94995842493319704</c:v>
                </c:pt>
                <c:pt idx="559">
                  <c:v>-0.95247087468333302</c:v>
                </c:pt>
                <c:pt idx="560">
                  <c:v>-0.95377321610593702</c:v>
                </c:pt>
                <c:pt idx="561">
                  <c:v>-0.95511856513495097</c:v>
                </c:pt>
                <c:pt idx="562">
                  <c:v>-0.955960540256933</c:v>
                </c:pt>
                <c:pt idx="563">
                  <c:v>-0.95602248885597296</c:v>
                </c:pt>
                <c:pt idx="564">
                  <c:v>-0.95499523392665597</c:v>
                </c:pt>
                <c:pt idx="565">
                  <c:v>-0.95327817168865203</c:v>
                </c:pt>
                <c:pt idx="566">
                  <c:v>-0.95115857962789396</c:v>
                </c:pt>
                <c:pt idx="567">
                  <c:v>-0.94856764915687197</c:v>
                </c:pt>
                <c:pt idx="568">
                  <c:v>-0.94501332658987303</c:v>
                </c:pt>
                <c:pt idx="569">
                  <c:v>-0.93673773241494995</c:v>
                </c:pt>
                <c:pt idx="570">
                  <c:v>-0.92358918804796297</c:v>
                </c:pt>
                <c:pt idx="571">
                  <c:v>-0.90831238911321799</c:v>
                </c:pt>
                <c:pt idx="572">
                  <c:v>-0.88902616352145503</c:v>
                </c:pt>
                <c:pt idx="573">
                  <c:v>-0.863752371979986</c:v>
                </c:pt>
                <c:pt idx="574">
                  <c:v>-0.83383206765136597</c:v>
                </c:pt>
                <c:pt idx="575">
                  <c:v>-0.79274606763438105</c:v>
                </c:pt>
                <c:pt idx="576">
                  <c:v>-0.74089790261298605</c:v>
                </c:pt>
                <c:pt idx="577">
                  <c:v>-0.67222414177376799</c:v>
                </c:pt>
                <c:pt idx="578">
                  <c:v>-0.58060262125147</c:v>
                </c:pt>
                <c:pt idx="579">
                  <c:v>-0.45444141212108702</c:v>
                </c:pt>
                <c:pt idx="580">
                  <c:v>-0.29059471745832</c:v>
                </c:pt>
                <c:pt idx="581">
                  <c:v>-6.6530695114767197E-2</c:v>
                </c:pt>
                <c:pt idx="582">
                  <c:v>0.19256165599286201</c:v>
                </c:pt>
                <c:pt idx="583">
                  <c:v>0.37216247947622599</c:v>
                </c:pt>
                <c:pt idx="584">
                  <c:v>0.49772257401011299</c:v>
                </c:pt>
                <c:pt idx="585">
                  <c:v>0.58409343168109396</c:v>
                </c:pt>
                <c:pt idx="586">
                  <c:v>0.63103161120450402</c:v>
                </c:pt>
                <c:pt idx="587">
                  <c:v>0.64773068732173</c:v>
                </c:pt>
                <c:pt idx="588">
                  <c:v>0.65474217510977295</c:v>
                </c:pt>
                <c:pt idx="589">
                  <c:v>0.657897925490043</c:v>
                </c:pt>
                <c:pt idx="590">
                  <c:v>0.67138998313785103</c:v>
                </c:pt>
                <c:pt idx="591">
                  <c:v>0.68901901906713703</c:v>
                </c:pt>
                <c:pt idx="592">
                  <c:v>0.70872578419338494</c:v>
                </c:pt>
                <c:pt idx="593">
                  <c:v>0.73396938850828197</c:v>
                </c:pt>
                <c:pt idx="594">
                  <c:v>0.75474206478410599</c:v>
                </c:pt>
                <c:pt idx="595">
                  <c:v>0.75815644809131399</c:v>
                </c:pt>
                <c:pt idx="596">
                  <c:v>0.76182309344009003</c:v>
                </c:pt>
                <c:pt idx="597">
                  <c:v>0.76610817066662096</c:v>
                </c:pt>
                <c:pt idx="598">
                  <c:v>0.770393247893152</c:v>
                </c:pt>
                <c:pt idx="599">
                  <c:v>0.77491217406054402</c:v>
                </c:pt>
                <c:pt idx="600">
                  <c:v>0.78132527831769105</c:v>
                </c:pt>
                <c:pt idx="601">
                  <c:v>0.78815138845813504</c:v>
                </c:pt>
                <c:pt idx="602">
                  <c:v>0.79261147048691205</c:v>
                </c:pt>
                <c:pt idx="603">
                  <c:v>0.80208002414161605</c:v>
                </c:pt>
                <c:pt idx="604">
                  <c:v>0.80362127385568805</c:v>
                </c:pt>
                <c:pt idx="605">
                  <c:v>0.80043397997487498</c:v>
                </c:pt>
                <c:pt idx="606">
                  <c:v>0.79441664624929298</c:v>
                </c:pt>
                <c:pt idx="607">
                  <c:v>0.78818356594016503</c:v>
                </c:pt>
                <c:pt idx="608">
                  <c:v>0.78039649862629801</c:v>
                </c:pt>
                <c:pt idx="609">
                  <c:v>0.76582877760379797</c:v>
                </c:pt>
                <c:pt idx="610">
                  <c:v>0.74444172610498405</c:v>
                </c:pt>
                <c:pt idx="611">
                  <c:v>0.71572973456726596</c:v>
                </c:pt>
                <c:pt idx="612">
                  <c:v>0.67940083171143495</c:v>
                </c:pt>
                <c:pt idx="613">
                  <c:v>0.63459170701993095</c:v>
                </c:pt>
                <c:pt idx="614">
                  <c:v>0.57960832854592703</c:v>
                </c:pt>
                <c:pt idx="615">
                  <c:v>0.51162523025555096</c:v>
                </c:pt>
                <c:pt idx="616">
                  <c:v>0.43077605078695302</c:v>
                </c:pt>
                <c:pt idx="617">
                  <c:v>0.33592462132978901</c:v>
                </c:pt>
                <c:pt idx="618">
                  <c:v>0.226531092544736</c:v>
                </c:pt>
                <c:pt idx="619">
                  <c:v>0.10264438294347999</c:v>
                </c:pt>
                <c:pt idx="620">
                  <c:v>-3.4716121384300802E-2</c:v>
                </c:pt>
                <c:pt idx="621">
                  <c:v>-0.184869922481812</c:v>
                </c:pt>
                <c:pt idx="622">
                  <c:v>-0.33650929289827403</c:v>
                </c:pt>
                <c:pt idx="623">
                  <c:v>-0.47488394240293502</c:v>
                </c:pt>
                <c:pt idx="624">
                  <c:v>-0.59001591767124695</c:v>
                </c:pt>
                <c:pt idx="625">
                  <c:v>-0.67913844897426101</c:v>
                </c:pt>
                <c:pt idx="626">
                  <c:v>-0.74538544635021198</c:v>
                </c:pt>
                <c:pt idx="627">
                  <c:v>-0.79440921949102195</c:v>
                </c:pt>
                <c:pt idx="628">
                  <c:v>-0.83325286701214896</c:v>
                </c:pt>
                <c:pt idx="629">
                  <c:v>-0.86532406692903296</c:v>
                </c:pt>
                <c:pt idx="630">
                  <c:v>-0.890368496695224</c:v>
                </c:pt>
                <c:pt idx="631">
                  <c:v>-0.90894205697175301</c:v>
                </c:pt>
                <c:pt idx="632">
                  <c:v>-0.92243591403524505</c:v>
                </c:pt>
                <c:pt idx="633">
                  <c:v>-0.93234965967149397</c:v>
                </c:pt>
                <c:pt idx="634">
                  <c:v>-0.93971439995391404</c:v>
                </c:pt>
                <c:pt idx="635">
                  <c:v>-0.94460966099015398</c:v>
                </c:pt>
                <c:pt idx="636">
                  <c:v>-0.94700947435262195</c:v>
                </c:pt>
                <c:pt idx="637">
                  <c:v>-0.94765156214693302</c:v>
                </c:pt>
                <c:pt idx="638">
                  <c:v>-0.94682085930432502</c:v>
                </c:pt>
                <c:pt idx="639">
                  <c:v>-0.94413156469220805</c:v>
                </c:pt>
                <c:pt idx="640">
                  <c:v>-0.93933957381950595</c:v>
                </c:pt>
                <c:pt idx="641">
                  <c:v>-0.93196711199803495</c:v>
                </c:pt>
                <c:pt idx="642">
                  <c:v>-0.92134071312542898</c:v>
                </c:pt>
                <c:pt idx="643">
                  <c:v>-0.90609998591947405</c:v>
                </c:pt>
                <c:pt idx="644">
                  <c:v>-0.88482299959446398</c:v>
                </c:pt>
                <c:pt idx="645">
                  <c:v>-0.85646488887846395</c:v>
                </c:pt>
                <c:pt idx="646">
                  <c:v>-0.81836970689022903</c:v>
                </c:pt>
                <c:pt idx="647">
                  <c:v>-0.78059810208575398</c:v>
                </c:pt>
                <c:pt idx="648">
                  <c:v>-0.76612745579198704</c:v>
                </c:pt>
                <c:pt idx="649">
                  <c:v>-0.76131226721179701</c:v>
                </c:pt>
                <c:pt idx="650">
                  <c:v>-0.73807976761967198</c:v>
                </c:pt>
                <c:pt idx="651">
                  <c:v>-0.71947029414932495</c:v>
                </c:pt>
                <c:pt idx="652">
                  <c:v>-0.74060359091271999</c:v>
                </c:pt>
                <c:pt idx="653">
                  <c:v>-0.77442817082256898</c:v>
                </c:pt>
                <c:pt idx="654">
                  <c:v>-0.78762845767939205</c:v>
                </c:pt>
                <c:pt idx="655">
                  <c:v>-0.78242584320279795</c:v>
                </c:pt>
                <c:pt idx="656">
                  <c:v>-0.75933183262527104</c:v>
                </c:pt>
                <c:pt idx="657">
                  <c:v>-0.71719517965185897</c:v>
                </c:pt>
                <c:pt idx="658">
                  <c:v>-0.65288665538977297</c:v>
                </c:pt>
                <c:pt idx="659">
                  <c:v>-0.56143958753818202</c:v>
                </c:pt>
                <c:pt idx="660">
                  <c:v>-0.43513898090761699</c:v>
                </c:pt>
                <c:pt idx="661">
                  <c:v>-0.26539409015179</c:v>
                </c:pt>
                <c:pt idx="662">
                  <c:v>-5.2344921332854399E-2</c:v>
                </c:pt>
                <c:pt idx="663">
                  <c:v>0.127085098232186</c:v>
                </c:pt>
                <c:pt idx="664">
                  <c:v>0.23996641908150801</c:v>
                </c:pt>
                <c:pt idx="665">
                  <c:v>0.30580447724349902</c:v>
                </c:pt>
                <c:pt idx="666">
                  <c:v>0.352257335740845</c:v>
                </c:pt>
                <c:pt idx="667">
                  <c:v>0.41018439996342898</c:v>
                </c:pt>
                <c:pt idx="668">
                  <c:v>0.46129082384444198</c:v>
                </c:pt>
                <c:pt idx="669">
                  <c:v>0.49346042407240098</c:v>
                </c:pt>
                <c:pt idx="670">
                  <c:v>0.51136928727005704</c:v>
                </c:pt>
                <c:pt idx="671">
                  <c:v>0.51143425866817904</c:v>
                </c:pt>
                <c:pt idx="672">
                  <c:v>0.49025768246474799</c:v>
                </c:pt>
                <c:pt idx="673">
                  <c:v>0.44988193098689999</c:v>
                </c:pt>
                <c:pt idx="674">
                  <c:v>0.48611854381872699</c:v>
                </c:pt>
                <c:pt idx="675">
                  <c:v>0.54804689489577496</c:v>
                </c:pt>
                <c:pt idx="676">
                  <c:v>0.58728441383083996</c:v>
                </c:pt>
                <c:pt idx="677">
                  <c:v>0.638216698685943</c:v>
                </c:pt>
                <c:pt idx="678">
                  <c:v>0.68984123376505302</c:v>
                </c:pt>
                <c:pt idx="679">
                  <c:v>0.73363660213922299</c:v>
                </c:pt>
                <c:pt idx="680">
                  <c:v>0.77250112089829603</c:v>
                </c:pt>
                <c:pt idx="681">
                  <c:v>0.80210922173728605</c:v>
                </c:pt>
                <c:pt idx="682">
                  <c:v>0.82511764468548798</c:v>
                </c:pt>
                <c:pt idx="683">
                  <c:v>0.83658223147912203</c:v>
                </c:pt>
                <c:pt idx="684">
                  <c:v>0.84178629849553499</c:v>
                </c:pt>
                <c:pt idx="685">
                  <c:v>0.84716539749509301</c:v>
                </c:pt>
                <c:pt idx="686">
                  <c:v>0.85308520524679998</c:v>
                </c:pt>
                <c:pt idx="687">
                  <c:v>0.85667206344581404</c:v>
                </c:pt>
                <c:pt idx="688">
                  <c:v>0.85689366508749998</c:v>
                </c:pt>
                <c:pt idx="689">
                  <c:v>0.85405301902255204</c:v>
                </c:pt>
                <c:pt idx="690">
                  <c:v>0.84861288810117297</c:v>
                </c:pt>
                <c:pt idx="691">
                  <c:v>0.842082967709608</c:v>
                </c:pt>
                <c:pt idx="692">
                  <c:v>0.83451787033145897</c:v>
                </c:pt>
                <c:pt idx="693">
                  <c:v>0.82567800702372895</c:v>
                </c:pt>
                <c:pt idx="694">
                  <c:v>0.81508357208618298</c:v>
                </c:pt>
                <c:pt idx="695">
                  <c:v>0.80521504173360103</c:v>
                </c:pt>
                <c:pt idx="696">
                  <c:v>0.79683823767873196</c:v>
                </c:pt>
                <c:pt idx="697">
                  <c:v>0.783568736318906</c:v>
                </c:pt>
                <c:pt idx="698">
                  <c:v>0.762497008258463</c:v>
                </c:pt>
                <c:pt idx="699">
                  <c:v>0.733499568430381</c:v>
                </c:pt>
                <c:pt idx="700">
                  <c:v>0.69561006454696495</c:v>
                </c:pt>
                <c:pt idx="701">
                  <c:v>0.64786200987511799</c:v>
                </c:pt>
                <c:pt idx="702">
                  <c:v>0.58847101559210102</c:v>
                </c:pt>
                <c:pt idx="703">
                  <c:v>0.51403813414928401</c:v>
                </c:pt>
                <c:pt idx="704">
                  <c:v>0.42751345756252801</c:v>
                </c:pt>
                <c:pt idx="705">
                  <c:v>0.314695553444019</c:v>
                </c:pt>
                <c:pt idx="706">
                  <c:v>0.17275040394757199</c:v>
                </c:pt>
                <c:pt idx="707">
                  <c:v>1.16227525877922E-2</c:v>
                </c:pt>
                <c:pt idx="708">
                  <c:v>-0.21035495681463001</c:v>
                </c:pt>
                <c:pt idx="709">
                  <c:v>-0.41103411144306401</c:v>
                </c:pt>
                <c:pt idx="710">
                  <c:v>-0.55842629659154996</c:v>
                </c:pt>
                <c:pt idx="711">
                  <c:v>-0.66805704856936898</c:v>
                </c:pt>
                <c:pt idx="712">
                  <c:v>-0.74990870768772799</c:v>
                </c:pt>
                <c:pt idx="713">
                  <c:v>-0.80968868559445595</c:v>
                </c:pt>
                <c:pt idx="714">
                  <c:v>-0.85466068347763902</c:v>
                </c:pt>
                <c:pt idx="715">
                  <c:v>-0.88808065313209805</c:v>
                </c:pt>
                <c:pt idx="716">
                  <c:v>-0.91245163934822004</c:v>
                </c:pt>
                <c:pt idx="717">
                  <c:v>-0.92937148863859798</c:v>
                </c:pt>
                <c:pt idx="718">
                  <c:v>-0.94131737895617396</c:v>
                </c:pt>
                <c:pt idx="719">
                  <c:v>-0.94978071273051001</c:v>
                </c:pt>
                <c:pt idx="720">
                  <c:v>-0.95579026942271295</c:v>
                </c:pt>
                <c:pt idx="721">
                  <c:v>-0.96104751702716895</c:v>
                </c:pt>
                <c:pt idx="722">
                  <c:v>-0.96497246063636</c:v>
                </c:pt>
                <c:pt idx="723">
                  <c:v>-0.96851991721114405</c:v>
                </c:pt>
                <c:pt idx="724">
                  <c:v>-0.97084207623854502</c:v>
                </c:pt>
                <c:pt idx="725">
                  <c:v>-0.97246933347095599</c:v>
                </c:pt>
                <c:pt idx="726">
                  <c:v>-0.97404807413419203</c:v>
                </c:pt>
                <c:pt idx="727">
                  <c:v>-0.97547931388665199</c:v>
                </c:pt>
                <c:pt idx="728">
                  <c:v>-0.97639088346908498</c:v>
                </c:pt>
                <c:pt idx="729">
                  <c:v>-0.97732429556891098</c:v>
                </c:pt>
                <c:pt idx="730">
                  <c:v>-0.97809190819210801</c:v>
                </c:pt>
                <c:pt idx="731">
                  <c:v>-0.97817436007426595</c:v>
                </c:pt>
                <c:pt idx="732">
                  <c:v>-0.97791350374113695</c:v>
                </c:pt>
                <c:pt idx="733">
                  <c:v>-0.97820430789305002</c:v>
                </c:pt>
                <c:pt idx="734">
                  <c:v>-0.97820880879333005</c:v>
                </c:pt>
                <c:pt idx="735">
                  <c:v>-0.97746715706298803</c:v>
                </c:pt>
                <c:pt idx="736">
                  <c:v>-0.97738595606077205</c:v>
                </c:pt>
                <c:pt idx="737">
                  <c:v>-0.97690014171668205</c:v>
                </c:pt>
                <c:pt idx="738">
                  <c:v>-0.97638286593920198</c:v>
                </c:pt>
                <c:pt idx="739">
                  <c:v>-0.97558549645734405</c:v>
                </c:pt>
                <c:pt idx="740">
                  <c:v>-0.973552820380301</c:v>
                </c:pt>
                <c:pt idx="741">
                  <c:v>-0.97242203900037305</c:v>
                </c:pt>
                <c:pt idx="742">
                  <c:v>-0.97124614107409701</c:v>
                </c:pt>
                <c:pt idx="743">
                  <c:v>-0.96849940048518601</c:v>
                </c:pt>
                <c:pt idx="744">
                  <c:v>-0.96452141152172699</c:v>
                </c:pt>
                <c:pt idx="745">
                  <c:v>-0.96088437180213604</c:v>
                </c:pt>
                <c:pt idx="746">
                  <c:v>-0.95591897937560899</c:v>
                </c:pt>
                <c:pt idx="747">
                  <c:v>-0.948671670346387</c:v>
                </c:pt>
                <c:pt idx="748">
                  <c:v>-0.93802412809211699</c:v>
                </c:pt>
                <c:pt idx="749">
                  <c:v>-0.922861746301472</c:v>
                </c:pt>
                <c:pt idx="750">
                  <c:v>-0.90327912183529702</c:v>
                </c:pt>
                <c:pt idx="751">
                  <c:v>-0.87747545893257195</c:v>
                </c:pt>
                <c:pt idx="752">
                  <c:v>-0.84324738276261502</c:v>
                </c:pt>
                <c:pt idx="753">
                  <c:v>-0.80223066468479898</c:v>
                </c:pt>
                <c:pt idx="754">
                  <c:v>-0.75420076317948204</c:v>
                </c:pt>
                <c:pt idx="755">
                  <c:v>-0.68791963646134102</c:v>
                </c:pt>
                <c:pt idx="756">
                  <c:v>-0.59524086270486798</c:v>
                </c:pt>
                <c:pt idx="757">
                  <c:v>-0.46681234029119101</c:v>
                </c:pt>
                <c:pt idx="758">
                  <c:v>-0.29895016058261298</c:v>
                </c:pt>
                <c:pt idx="759">
                  <c:v>-0.14787341690789499</c:v>
                </c:pt>
                <c:pt idx="760">
                  <c:v>6.3741997163075798E-2</c:v>
                </c:pt>
                <c:pt idx="761">
                  <c:v>0.21401742071433499</c:v>
                </c:pt>
                <c:pt idx="762">
                  <c:v>0.32408308572614197</c:v>
                </c:pt>
                <c:pt idx="763">
                  <c:v>0.39427033921825</c:v>
                </c:pt>
                <c:pt idx="764">
                  <c:v>0.45870003960969402</c:v>
                </c:pt>
                <c:pt idx="765">
                  <c:v>0.50279464818075104</c:v>
                </c:pt>
                <c:pt idx="766">
                  <c:v>0.53322706862600999</c:v>
                </c:pt>
                <c:pt idx="767">
                  <c:v>0.54801656385989295</c:v>
                </c:pt>
                <c:pt idx="768">
                  <c:v>0.57015843741545102</c:v>
                </c:pt>
                <c:pt idx="769">
                  <c:v>0.57845529251999395</c:v>
                </c:pt>
                <c:pt idx="770">
                  <c:v>0.58345567712647395</c:v>
                </c:pt>
                <c:pt idx="771">
                  <c:v>0.57600556534735603</c:v>
                </c:pt>
                <c:pt idx="772">
                  <c:v>0.55605720062272701</c:v>
                </c:pt>
                <c:pt idx="773">
                  <c:v>0.52800711384995702</c:v>
                </c:pt>
                <c:pt idx="774">
                  <c:v>0.49067608378997501</c:v>
                </c:pt>
                <c:pt idx="775">
                  <c:v>0.43577739211953498</c:v>
                </c:pt>
                <c:pt idx="776">
                  <c:v>0.35941460384518298</c:v>
                </c:pt>
                <c:pt idx="777">
                  <c:v>0.23261587855484001</c:v>
                </c:pt>
                <c:pt idx="778">
                  <c:v>5.7035038413731601E-2</c:v>
                </c:pt>
                <c:pt idx="779">
                  <c:v>2.77210655881538E-2</c:v>
                </c:pt>
                <c:pt idx="780">
                  <c:v>-1.72918742042969E-4</c:v>
                </c:pt>
                <c:pt idx="781">
                  <c:v>-2.8066903072239802E-2</c:v>
                </c:pt>
                <c:pt idx="782">
                  <c:v>-5.5960887402436599E-2</c:v>
                </c:pt>
                <c:pt idx="783">
                  <c:v>-8.4287747264824797E-2</c:v>
                </c:pt>
                <c:pt idx="784">
                  <c:v>-0.15676192942337999</c:v>
                </c:pt>
                <c:pt idx="785">
                  <c:v>-0.181461301131883</c:v>
                </c:pt>
                <c:pt idx="786">
                  <c:v>-0.17720634369619101</c:v>
                </c:pt>
                <c:pt idx="787">
                  <c:v>-0.17082219562079201</c:v>
                </c:pt>
                <c:pt idx="788">
                  <c:v>-7.9879099501991097E-2</c:v>
                </c:pt>
                <c:pt idx="789">
                  <c:v>4.6804785404257199E-2</c:v>
                </c:pt>
                <c:pt idx="790">
                  <c:v>9.5851434953256404E-2</c:v>
                </c:pt>
                <c:pt idx="791">
                  <c:v>0.237363069207047</c:v>
                </c:pt>
                <c:pt idx="792">
                  <c:v>0.31660018952087499</c:v>
                </c:pt>
                <c:pt idx="793">
                  <c:v>0.33978127161594501</c:v>
                </c:pt>
                <c:pt idx="794">
                  <c:v>0.31685102730311498</c:v>
                </c:pt>
                <c:pt idx="795">
                  <c:v>0.41353802958350999</c:v>
                </c:pt>
                <c:pt idx="796">
                  <c:v>0.45327828678225102</c:v>
                </c:pt>
                <c:pt idx="797">
                  <c:v>0.45210278938668602</c:v>
                </c:pt>
                <c:pt idx="798">
                  <c:v>0.42675601629648702</c:v>
                </c:pt>
                <c:pt idx="799">
                  <c:v>0.53177299185934801</c:v>
                </c:pt>
                <c:pt idx="800">
                  <c:v>0.60092327856030703</c:v>
                </c:pt>
                <c:pt idx="801">
                  <c:v>0.64416050340680897</c:v>
                </c:pt>
                <c:pt idx="802">
                  <c:v>0.66989514892538304</c:v>
                </c:pt>
                <c:pt idx="803">
                  <c:v>0.67915206017819296</c:v>
                </c:pt>
                <c:pt idx="804">
                  <c:v>0.67791571103418102</c:v>
                </c:pt>
                <c:pt idx="805">
                  <c:v>0.66800542274226704</c:v>
                </c:pt>
                <c:pt idx="806">
                  <c:v>0.64365627717791196</c:v>
                </c:pt>
                <c:pt idx="807">
                  <c:v>0.59824575107167499</c:v>
                </c:pt>
                <c:pt idx="808">
                  <c:v>0.52402390024939804</c:v>
                </c:pt>
                <c:pt idx="809">
                  <c:v>0.41825143824395999</c:v>
                </c:pt>
                <c:pt idx="810">
                  <c:v>0.26984158620905602</c:v>
                </c:pt>
                <c:pt idx="811">
                  <c:v>5.3152273661488898E-2</c:v>
                </c:pt>
                <c:pt idx="812">
                  <c:v>-0.23084019783879001</c:v>
                </c:pt>
                <c:pt idx="813">
                  <c:v>-0.43803437295508602</c:v>
                </c:pt>
                <c:pt idx="814">
                  <c:v>-0.58871459115025504</c:v>
                </c:pt>
                <c:pt idx="815">
                  <c:v>-0.69809782602996695</c:v>
                </c:pt>
                <c:pt idx="816">
                  <c:v>-0.77714073073664103</c:v>
                </c:pt>
                <c:pt idx="817">
                  <c:v>-0.83390054140995196</c:v>
                </c:pt>
                <c:pt idx="818">
                  <c:v>-0.87497346716022795</c:v>
                </c:pt>
                <c:pt idx="819">
                  <c:v>-0.90436207668747304</c:v>
                </c:pt>
                <c:pt idx="820">
                  <c:v>-0.92498635229453097</c:v>
                </c:pt>
                <c:pt idx="821">
                  <c:v>-0.93934106511956905</c:v>
                </c:pt>
                <c:pt idx="822">
                  <c:v>-0.94914828171967702</c:v>
                </c:pt>
                <c:pt idx="823">
                  <c:v>-0.955301470908546</c:v>
                </c:pt>
                <c:pt idx="824">
                  <c:v>-0.95929969933689496</c:v>
                </c:pt>
                <c:pt idx="825">
                  <c:v>-0.961731124984334</c:v>
                </c:pt>
                <c:pt idx="826">
                  <c:v>-0.96442287686416905</c:v>
                </c:pt>
                <c:pt idx="827">
                  <c:v>-0.96670694968805104</c:v>
                </c:pt>
                <c:pt idx="828">
                  <c:v>-0.96847491360738303</c:v>
                </c:pt>
                <c:pt idx="829">
                  <c:v>-0.96969306493271601</c:v>
                </c:pt>
                <c:pt idx="830">
                  <c:v>-0.97109716919395495</c:v>
                </c:pt>
                <c:pt idx="831">
                  <c:v>-0.97204201754489505</c:v>
                </c:pt>
                <c:pt idx="832">
                  <c:v>-0.97245698484788701</c:v>
                </c:pt>
                <c:pt idx="833">
                  <c:v>-0.97289328541700704</c:v>
                </c:pt>
                <c:pt idx="834">
                  <c:v>-0.972741780605892</c:v>
                </c:pt>
                <c:pt idx="835">
                  <c:v>-0.97314054726522004</c:v>
                </c:pt>
                <c:pt idx="836">
                  <c:v>-0.97318663467423305</c:v>
                </c:pt>
                <c:pt idx="837">
                  <c:v>-0.97313362952781401</c:v>
                </c:pt>
                <c:pt idx="838">
                  <c:v>-0.97383491194221405</c:v>
                </c:pt>
                <c:pt idx="839">
                  <c:v>-0.97512188078731998</c:v>
                </c:pt>
                <c:pt idx="840">
                  <c:v>-0.97597917779564902</c:v>
                </c:pt>
                <c:pt idx="841">
                  <c:v>-0.97640028682094804</c:v>
                </c:pt>
                <c:pt idx="842">
                  <c:v>-0.97631243463307005</c:v>
                </c:pt>
                <c:pt idx="843">
                  <c:v>-0.97585997277129199</c:v>
                </c:pt>
                <c:pt idx="844">
                  <c:v>-0.97434757147552797</c:v>
                </c:pt>
                <c:pt idx="845">
                  <c:v>-0.97362825279436704</c:v>
                </c:pt>
                <c:pt idx="846">
                  <c:v>-0.97337711460356802</c:v>
                </c:pt>
                <c:pt idx="847">
                  <c:v>-0.97170051544511205</c:v>
                </c:pt>
                <c:pt idx="848">
                  <c:v>-0.96870676383622201</c:v>
                </c:pt>
                <c:pt idx="849">
                  <c:v>-0.96429645680438403</c:v>
                </c:pt>
                <c:pt idx="850">
                  <c:v>-0.95851014570200599</c:v>
                </c:pt>
                <c:pt idx="851">
                  <c:v>-0.95128345890292199</c:v>
                </c:pt>
                <c:pt idx="852">
                  <c:v>-0.94215141930344204</c:v>
                </c:pt>
                <c:pt idx="853">
                  <c:v>-0.93046919064563205</c:v>
                </c:pt>
                <c:pt idx="854">
                  <c:v>-0.915308671844143</c:v>
                </c:pt>
                <c:pt idx="855">
                  <c:v>-0.896056955210349</c:v>
                </c:pt>
                <c:pt idx="856">
                  <c:v>-0.87151483530927298</c:v>
                </c:pt>
                <c:pt idx="857">
                  <c:v>-0.84143320281128098</c:v>
                </c:pt>
                <c:pt idx="858">
                  <c:v>-0.804566245534589</c:v>
                </c:pt>
                <c:pt idx="859">
                  <c:v>-0.758588372341513</c:v>
                </c:pt>
                <c:pt idx="860">
                  <c:v>-0.70334030129310299</c:v>
                </c:pt>
                <c:pt idx="861">
                  <c:v>-0.63714420287435602</c:v>
                </c:pt>
                <c:pt idx="862">
                  <c:v>-0.55537567901586005</c:v>
                </c:pt>
                <c:pt idx="863">
                  <c:v>-0.45845926013315402</c:v>
                </c:pt>
                <c:pt idx="864">
                  <c:v>-0.35064247793765602</c:v>
                </c:pt>
                <c:pt idx="865">
                  <c:v>-0.22633348165223199</c:v>
                </c:pt>
                <c:pt idx="866">
                  <c:v>-9.0158499421744503E-2</c:v>
                </c:pt>
                <c:pt idx="867">
                  <c:v>4.20683994366619E-2</c:v>
                </c:pt>
                <c:pt idx="868">
                  <c:v>0.17607993675623199</c:v>
                </c:pt>
                <c:pt idx="869">
                  <c:v>0.29637659859944798</c:v>
                </c:pt>
                <c:pt idx="870">
                  <c:v>0.39924937922933801</c:v>
                </c:pt>
                <c:pt idx="871">
                  <c:v>0.48600737986866499</c:v>
                </c:pt>
                <c:pt idx="872">
                  <c:v>0.55587430888989098</c:v>
                </c:pt>
                <c:pt idx="873">
                  <c:v>0.60699530768785503</c:v>
                </c:pt>
                <c:pt idx="874">
                  <c:v>0.64384779091947797</c:v>
                </c:pt>
                <c:pt idx="875">
                  <c:v>0.66962346774426995</c:v>
                </c:pt>
                <c:pt idx="876">
                  <c:v>0.68934031493317105</c:v>
                </c:pt>
                <c:pt idx="877">
                  <c:v>0.70409895787778398</c:v>
                </c:pt>
                <c:pt idx="878">
                  <c:v>0.71285948649296604</c:v>
                </c:pt>
                <c:pt idx="879">
                  <c:v>0.718180944351414</c:v>
                </c:pt>
                <c:pt idx="880">
                  <c:v>0.72556956302310405</c:v>
                </c:pt>
                <c:pt idx="881">
                  <c:v>0.736251855430053</c:v>
                </c:pt>
                <c:pt idx="882">
                  <c:v>0.74970452679292898</c:v>
                </c:pt>
                <c:pt idx="883">
                  <c:v>0.76694359174423099</c:v>
                </c:pt>
                <c:pt idx="884">
                  <c:v>0.78056654434407702</c:v>
                </c:pt>
                <c:pt idx="885">
                  <c:v>0.79155252021762601</c:v>
                </c:pt>
                <c:pt idx="886">
                  <c:v>0.80240311299578904</c:v>
                </c:pt>
                <c:pt idx="887">
                  <c:v>0.81356838713826996</c:v>
                </c:pt>
                <c:pt idx="888">
                  <c:v>0.824404411448598</c:v>
                </c:pt>
                <c:pt idx="889">
                  <c:v>0.83567559436517203</c:v>
                </c:pt>
                <c:pt idx="890">
                  <c:v>0.84645390184882396</c:v>
                </c:pt>
                <c:pt idx="891">
                  <c:v>0.85551132487343995</c:v>
                </c:pt>
                <c:pt idx="892">
                  <c:v>0.86367814506830698</c:v>
                </c:pt>
                <c:pt idx="893">
                  <c:v>0.86962372596374904</c:v>
                </c:pt>
                <c:pt idx="894">
                  <c:v>0.87316349865996301</c:v>
                </c:pt>
                <c:pt idx="895">
                  <c:v>0.87313925452483399</c:v>
                </c:pt>
                <c:pt idx="896">
                  <c:v>0.87644062266358103</c:v>
                </c:pt>
                <c:pt idx="897">
                  <c:v>0.889117305739622</c:v>
                </c:pt>
                <c:pt idx="898">
                  <c:v>0.89967780873345105</c:v>
                </c:pt>
                <c:pt idx="899">
                  <c:v>0.90765086663340999</c:v>
                </c:pt>
                <c:pt idx="900">
                  <c:v>0.91577040653586494</c:v>
                </c:pt>
                <c:pt idx="901">
                  <c:v>0.92042611549454101</c:v>
                </c:pt>
                <c:pt idx="902">
                  <c:v>0.92083557304724495</c:v>
                </c:pt>
                <c:pt idx="903">
                  <c:v>0.92124503059995</c:v>
                </c:pt>
                <c:pt idx="904">
                  <c:v>0.92068426195266795</c:v>
                </c:pt>
                <c:pt idx="905">
                  <c:v>0.91904197169179203</c:v>
                </c:pt>
                <c:pt idx="906">
                  <c:v>0.91739968143091599</c:v>
                </c:pt>
                <c:pt idx="907">
                  <c:v>0.91548121590201903</c:v>
                </c:pt>
                <c:pt idx="908">
                  <c:v>0.91310751447633798</c:v>
                </c:pt>
                <c:pt idx="909">
                  <c:v>0.91012044933311498</c:v>
                </c:pt>
                <c:pt idx="910">
                  <c:v>0.90626573296354895</c:v>
                </c:pt>
                <c:pt idx="911">
                  <c:v>0.90223854197513198</c:v>
                </c:pt>
                <c:pt idx="912">
                  <c:v>0.89750145703867401</c:v>
                </c:pt>
                <c:pt idx="913">
                  <c:v>0.89253222909140795</c:v>
                </c:pt>
                <c:pt idx="914">
                  <c:v>0.88697746216147999</c:v>
                </c:pt>
                <c:pt idx="915">
                  <c:v>0.87986683204216198</c:v>
                </c:pt>
                <c:pt idx="916">
                  <c:v>0.87073198891062598</c:v>
                </c:pt>
                <c:pt idx="917">
                  <c:v>0.85757023418749601</c:v>
                </c:pt>
                <c:pt idx="918">
                  <c:v>0.839012940664005</c:v>
                </c:pt>
                <c:pt idx="919">
                  <c:v>0.81305406881779096</c:v>
                </c:pt>
                <c:pt idx="920">
                  <c:v>0.77646753166853799</c:v>
                </c:pt>
                <c:pt idx="921">
                  <c:v>0.72576371876040902</c:v>
                </c:pt>
                <c:pt idx="922">
                  <c:v>0.65472082353539895</c:v>
                </c:pt>
                <c:pt idx="923">
                  <c:v>0.55540626690624195</c:v>
                </c:pt>
                <c:pt idx="924">
                  <c:v>0.41845670242327698</c:v>
                </c:pt>
                <c:pt idx="925">
                  <c:v>0.228546207158838</c:v>
                </c:pt>
                <c:pt idx="926">
                  <c:v>-3.7115440078544698E-2</c:v>
                </c:pt>
                <c:pt idx="927">
                  <c:v>-0.29461931066304198</c:v>
                </c:pt>
                <c:pt idx="928">
                  <c:v>-0.48126878812794799</c:v>
                </c:pt>
                <c:pt idx="929">
                  <c:v>-0.61595501188846902</c:v>
                </c:pt>
                <c:pt idx="930">
                  <c:v>-0.71345089676592</c:v>
                </c:pt>
                <c:pt idx="931">
                  <c:v>-0.78369682797749896</c:v>
                </c:pt>
                <c:pt idx="932">
                  <c:v>-0.83312006038337405</c:v>
                </c:pt>
                <c:pt idx="933">
                  <c:v>-0.86723402487022005</c:v>
                </c:pt>
                <c:pt idx="934">
                  <c:v>-0.89007137950495796</c:v>
                </c:pt>
                <c:pt idx="935">
                  <c:v>-0.90493147793734197</c:v>
                </c:pt>
                <c:pt idx="936">
                  <c:v>-0.91405361746915503</c:v>
                </c:pt>
                <c:pt idx="937">
                  <c:v>-0.92067948232059305</c:v>
                </c:pt>
                <c:pt idx="938">
                  <c:v>-0.92615807575267595</c:v>
                </c:pt>
                <c:pt idx="939">
                  <c:v>-0.92965609656660997</c:v>
                </c:pt>
                <c:pt idx="940">
                  <c:v>-0.93084763861432895</c:v>
                </c:pt>
                <c:pt idx="941">
                  <c:v>-0.93059221384261004</c:v>
                </c:pt>
                <c:pt idx="942">
                  <c:v>-0.93155878742973397</c:v>
                </c:pt>
                <c:pt idx="943">
                  <c:v>-0.93296463851937805</c:v>
                </c:pt>
                <c:pt idx="944">
                  <c:v>-0.93413194815078104</c:v>
                </c:pt>
                <c:pt idx="945">
                  <c:v>-0.93529426119623305</c:v>
                </c:pt>
                <c:pt idx="946">
                  <c:v>-0.93501720548323797</c:v>
                </c:pt>
                <c:pt idx="947">
                  <c:v>-0.93422195920086404</c:v>
                </c:pt>
                <c:pt idx="948">
                  <c:v>-0.934238207000333</c:v>
                </c:pt>
                <c:pt idx="949">
                  <c:v>-0.93583828244383205</c:v>
                </c:pt>
                <c:pt idx="950">
                  <c:v>-0.93820229932023402</c:v>
                </c:pt>
                <c:pt idx="951">
                  <c:v>-0.93965880894300202</c:v>
                </c:pt>
                <c:pt idx="952">
                  <c:v>-0.94330773257022205</c:v>
                </c:pt>
                <c:pt idx="953">
                  <c:v>-0.94834457845167197</c:v>
                </c:pt>
                <c:pt idx="954">
                  <c:v>-0.95022312455950997</c:v>
                </c:pt>
                <c:pt idx="955">
                  <c:v>-0.94887901466638003</c:v>
                </c:pt>
                <c:pt idx="956">
                  <c:v>-0.94763623421685605</c:v>
                </c:pt>
                <c:pt idx="957">
                  <c:v>-0.94787772855372998</c:v>
                </c:pt>
                <c:pt idx="958">
                  <c:v>-0.94759977680863094</c:v>
                </c:pt>
                <c:pt idx="959">
                  <c:v>-0.94578593818662104</c:v>
                </c:pt>
                <c:pt idx="960">
                  <c:v>-0.94255425281994598</c:v>
                </c:pt>
                <c:pt idx="961">
                  <c:v>-0.93796365732145204</c:v>
                </c:pt>
                <c:pt idx="962">
                  <c:v>-0.93224106304326904</c:v>
                </c:pt>
                <c:pt idx="963">
                  <c:v>-0.92595747551014596</c:v>
                </c:pt>
                <c:pt idx="964">
                  <c:v>-0.91867143571139998</c:v>
                </c:pt>
                <c:pt idx="965">
                  <c:v>-0.90963422389459203</c:v>
                </c:pt>
                <c:pt idx="966">
                  <c:v>-0.89819012516007901</c:v>
                </c:pt>
                <c:pt idx="967">
                  <c:v>-0.88433316452169397</c:v>
                </c:pt>
                <c:pt idx="968">
                  <c:v>-0.86816155105128201</c:v>
                </c:pt>
                <c:pt idx="969">
                  <c:v>-0.84915311400830795</c:v>
                </c:pt>
                <c:pt idx="970">
                  <c:v>-0.82679338896267196</c:v>
                </c:pt>
                <c:pt idx="971">
                  <c:v>-0.80093923118884103</c:v>
                </c:pt>
                <c:pt idx="972">
                  <c:v>-0.77074866753280802</c:v>
                </c:pt>
                <c:pt idx="973">
                  <c:v>-0.73384876350178396</c:v>
                </c:pt>
                <c:pt idx="974">
                  <c:v>-0.68917722072608001</c:v>
                </c:pt>
                <c:pt idx="975">
                  <c:v>-0.63740798196177495</c:v>
                </c:pt>
                <c:pt idx="976">
                  <c:v>-0.57938611843967902</c:v>
                </c:pt>
                <c:pt idx="977">
                  <c:v>-0.51283116763674397</c:v>
                </c:pt>
                <c:pt idx="978">
                  <c:v>-0.43580319049369198</c:v>
                </c:pt>
                <c:pt idx="979">
                  <c:v>-0.34626257576048902</c:v>
                </c:pt>
                <c:pt idx="980">
                  <c:v>-0.245026234013906</c:v>
                </c:pt>
                <c:pt idx="981">
                  <c:v>-0.135458028495549</c:v>
                </c:pt>
                <c:pt idx="982">
                  <c:v>-2.16089519834178E-2</c:v>
                </c:pt>
                <c:pt idx="983">
                  <c:v>9.0923618949816695E-2</c:v>
                </c:pt>
                <c:pt idx="984">
                  <c:v>0.19722902705748099</c:v>
                </c:pt>
                <c:pt idx="985">
                  <c:v>0.293624216505113</c:v>
                </c:pt>
                <c:pt idx="986">
                  <c:v>0.38665371311564301</c:v>
                </c:pt>
                <c:pt idx="987">
                  <c:v>0.46905486525016099</c:v>
                </c:pt>
                <c:pt idx="988">
                  <c:v>0.53813949189705301</c:v>
                </c:pt>
                <c:pt idx="989">
                  <c:v>0.59924684570738196</c:v>
                </c:pt>
                <c:pt idx="990">
                  <c:v>0.65239811971374195</c:v>
                </c:pt>
                <c:pt idx="991">
                  <c:v>0.69414778143227496</c:v>
                </c:pt>
                <c:pt idx="992">
                  <c:v>0.72680468877892501</c:v>
                </c:pt>
                <c:pt idx="993">
                  <c:v>0.75450821124348</c:v>
                </c:pt>
                <c:pt idx="994">
                  <c:v>0.77863701351056602</c:v>
                </c:pt>
                <c:pt idx="995">
                  <c:v>0.80018918538617601</c:v>
                </c:pt>
                <c:pt idx="996">
                  <c:v>0.81716960058620203</c:v>
                </c:pt>
                <c:pt idx="997">
                  <c:v>0.83126148602932304</c:v>
                </c:pt>
                <c:pt idx="998">
                  <c:v>0.84104690925881298</c:v>
                </c:pt>
                <c:pt idx="999">
                  <c:v>0.85165381436654697</c:v>
                </c:pt>
                <c:pt idx="1000">
                  <c:v>0.86192905676772003</c:v>
                </c:pt>
                <c:pt idx="1001">
                  <c:v>0.86978747338311602</c:v>
                </c:pt>
                <c:pt idx="1002">
                  <c:v>0.87840368238927602</c:v>
                </c:pt>
                <c:pt idx="1003">
                  <c:v>0.88807246320869904</c:v>
                </c:pt>
                <c:pt idx="1004">
                  <c:v>0.89660862650442896</c:v>
                </c:pt>
                <c:pt idx="1005">
                  <c:v>0.90316001514557998</c:v>
                </c:pt>
                <c:pt idx="1006">
                  <c:v>0.90995602326658198</c:v>
                </c:pt>
                <c:pt idx="1007">
                  <c:v>0.91667731356894</c:v>
                </c:pt>
                <c:pt idx="1008">
                  <c:v>0.92120003737386502</c:v>
                </c:pt>
                <c:pt idx="1009">
                  <c:v>0.92603441531695196</c:v>
                </c:pt>
                <c:pt idx="1010">
                  <c:v>0.93175063232295696</c:v>
                </c:pt>
                <c:pt idx="1011">
                  <c:v>0.935806700119163</c:v>
                </c:pt>
                <c:pt idx="1012">
                  <c:v>0.93998807248709904</c:v>
                </c:pt>
                <c:pt idx="1013">
                  <c:v>0.94468844890097503</c:v>
                </c:pt>
                <c:pt idx="1014">
                  <c:v>0.95106316897029097</c:v>
                </c:pt>
                <c:pt idx="1015">
                  <c:v>0.95737920562268997</c:v>
                </c:pt>
                <c:pt idx="1016">
                  <c:v>0.962499242681498</c:v>
                </c:pt>
                <c:pt idx="1017">
                  <c:v>0.96619163568398603</c:v>
                </c:pt>
                <c:pt idx="1018">
                  <c:v>0.96831257205924004</c:v>
                </c:pt>
                <c:pt idx="1019">
                  <c:v>0.96949648235316499</c:v>
                </c:pt>
                <c:pt idx="1020">
                  <c:v>0.97017434164570204</c:v>
                </c:pt>
                <c:pt idx="1021">
                  <c:v>0.96956344145314299</c:v>
                </c:pt>
                <c:pt idx="1022">
                  <c:v>0.96682161391255705</c:v>
                </c:pt>
                <c:pt idx="1023">
                  <c:v>0.96111228156431205</c:v>
                </c:pt>
                <c:pt idx="1024">
                  <c:v>0.95690565368139702</c:v>
                </c:pt>
                <c:pt idx="1025">
                  <c:v>0.94898227677257296</c:v>
                </c:pt>
                <c:pt idx="1026">
                  <c:v>0.93989174063338199</c:v>
                </c:pt>
                <c:pt idx="1027">
                  <c:v>0.92963762890274604</c:v>
                </c:pt>
                <c:pt idx="1028">
                  <c:v>0.91666189689938704</c:v>
                </c:pt>
                <c:pt idx="1029">
                  <c:v>0.89906073888506399</c:v>
                </c:pt>
                <c:pt idx="1030">
                  <c:v>0.87685917798900803</c:v>
                </c:pt>
                <c:pt idx="1031">
                  <c:v>0.84635735896715203</c:v>
                </c:pt>
                <c:pt idx="1032">
                  <c:v>0.80452758421076198</c:v>
                </c:pt>
                <c:pt idx="1033">
                  <c:v>0.74805985704818101</c:v>
                </c:pt>
                <c:pt idx="1034">
                  <c:v>0.67085036727520997</c:v>
                </c:pt>
                <c:pt idx="1035">
                  <c:v>0.565881736862763</c:v>
                </c:pt>
                <c:pt idx="1036">
                  <c:v>0.60702279571489903</c:v>
                </c:pt>
                <c:pt idx="1037">
                  <c:v>0.61726148992234198</c:v>
                </c:pt>
                <c:pt idx="1038">
                  <c:v>0.59401745872203005</c:v>
                </c:pt>
                <c:pt idx="1039">
                  <c:v>0.53429933428178999</c:v>
                </c:pt>
                <c:pt idx="1040">
                  <c:v>0.431048836249943</c:v>
                </c:pt>
                <c:pt idx="1041">
                  <c:v>0.27778779858519298</c:v>
                </c:pt>
                <c:pt idx="1042">
                  <c:v>7.17238920003445E-2</c:v>
                </c:pt>
                <c:pt idx="1043">
                  <c:v>-0.163931353936657</c:v>
                </c:pt>
                <c:pt idx="1044">
                  <c:v>-0.31583133459588297</c:v>
                </c:pt>
                <c:pt idx="1045">
                  <c:v>-0.432978602421631</c:v>
                </c:pt>
                <c:pt idx="1046">
                  <c:v>-0.54999997015645696</c:v>
                </c:pt>
                <c:pt idx="1047">
                  <c:v>-0.62405927649458304</c:v>
                </c:pt>
                <c:pt idx="1048">
                  <c:v>-0.69351767952790699</c:v>
                </c:pt>
                <c:pt idx="1049">
                  <c:v>-0.74159761782882105</c:v>
                </c:pt>
                <c:pt idx="1050">
                  <c:v>-0.77001404941169105</c:v>
                </c:pt>
                <c:pt idx="1051">
                  <c:v>-0.78303345843132499</c:v>
                </c:pt>
                <c:pt idx="1052">
                  <c:v>-0.79591400943442303</c:v>
                </c:pt>
                <c:pt idx="1053">
                  <c:v>-0.80821805662120805</c:v>
                </c:pt>
                <c:pt idx="1054">
                  <c:v>-0.81180488551062902</c:v>
                </c:pt>
                <c:pt idx="1055">
                  <c:v>-0.81142750625431703</c:v>
                </c:pt>
                <c:pt idx="1056">
                  <c:v>-0.81116452554252405</c:v>
                </c:pt>
                <c:pt idx="1057">
                  <c:v>-0.81479057723079695</c:v>
                </c:pt>
                <c:pt idx="1058">
                  <c:v>-0.81664128889621901</c:v>
                </c:pt>
                <c:pt idx="1059">
                  <c:v>-0.81859311193176498</c:v>
                </c:pt>
                <c:pt idx="1060">
                  <c:v>-0.82219487136921099</c:v>
                </c:pt>
                <c:pt idx="1061">
                  <c:v>-0.82711127860043998</c:v>
                </c:pt>
                <c:pt idx="1062">
                  <c:v>-0.82983913650784702</c:v>
                </c:pt>
                <c:pt idx="1063">
                  <c:v>-0.82342537014970696</c:v>
                </c:pt>
                <c:pt idx="1064">
                  <c:v>-0.81511570500493802</c:v>
                </c:pt>
                <c:pt idx="1065">
                  <c:v>-0.80452030776518602</c:v>
                </c:pt>
                <c:pt idx="1066">
                  <c:v>-0.78997591490289598</c:v>
                </c:pt>
                <c:pt idx="1067">
                  <c:v>-0.77095441461610903</c:v>
                </c:pt>
                <c:pt idx="1068">
                  <c:v>-0.74922456231596601</c:v>
                </c:pt>
                <c:pt idx="1069">
                  <c:v>-0.78645397722983301</c:v>
                </c:pt>
                <c:pt idx="1070">
                  <c:v>-0.81292782651191997</c:v>
                </c:pt>
                <c:pt idx="1071">
                  <c:v>-0.83109742673073606</c:v>
                </c:pt>
                <c:pt idx="1072">
                  <c:v>-0.84527093475922099</c:v>
                </c:pt>
                <c:pt idx="1073">
                  <c:v>-0.85744343883446195</c:v>
                </c:pt>
                <c:pt idx="1074">
                  <c:v>-0.86884276501926605</c:v>
                </c:pt>
                <c:pt idx="1075">
                  <c:v>-0.87966284972863196</c:v>
                </c:pt>
                <c:pt idx="1076">
                  <c:v>-0.88309738043031105</c:v>
                </c:pt>
                <c:pt idx="1077">
                  <c:v>-0.88415371714740698</c:v>
                </c:pt>
                <c:pt idx="1078">
                  <c:v>-0.883293885922112</c:v>
                </c:pt>
                <c:pt idx="1079">
                  <c:v>-0.88049475256665199</c:v>
                </c:pt>
                <c:pt idx="1080">
                  <c:v>-0.87609838718785604</c:v>
                </c:pt>
                <c:pt idx="1081">
                  <c:v>-0.87025697090899401</c:v>
                </c:pt>
                <c:pt idx="1082">
                  <c:v>-0.86280224808702699</c:v>
                </c:pt>
                <c:pt idx="1083">
                  <c:v>-0.85387586881538302</c:v>
                </c:pt>
                <c:pt idx="1084">
                  <c:v>-0.84270995380904401</c:v>
                </c:pt>
                <c:pt idx="1085">
                  <c:v>-0.83006186222240297</c:v>
                </c:pt>
                <c:pt idx="1086">
                  <c:v>-0.81514473212595795</c:v>
                </c:pt>
                <c:pt idx="1087">
                  <c:v>-0.79713564835278705</c:v>
                </c:pt>
                <c:pt idx="1088">
                  <c:v>-0.77555832047087303</c:v>
                </c:pt>
                <c:pt idx="1089">
                  <c:v>-0.75117688298610297</c:v>
                </c:pt>
                <c:pt idx="1090">
                  <c:v>-0.723223739206727</c:v>
                </c:pt>
                <c:pt idx="1091">
                  <c:v>-0.69210952980709906</c:v>
                </c:pt>
                <c:pt idx="1092">
                  <c:v>-0.65718783894572097</c:v>
                </c:pt>
                <c:pt idx="1093">
                  <c:v>-0.61729674400925905</c:v>
                </c:pt>
                <c:pt idx="1094">
                  <c:v>-0.57252214091071796</c:v>
                </c:pt>
                <c:pt idx="1095">
                  <c:v>-0.52205636275859202</c:v>
                </c:pt>
                <c:pt idx="1096">
                  <c:v>-0.46287479336270898</c:v>
                </c:pt>
                <c:pt idx="1097">
                  <c:v>-0.39522707521338502</c:v>
                </c:pt>
                <c:pt idx="1098">
                  <c:v>-0.31954324039850202</c:v>
                </c:pt>
                <c:pt idx="1099">
                  <c:v>-0.23404725510871999</c:v>
                </c:pt>
                <c:pt idx="1100">
                  <c:v>-0.13653641868567901</c:v>
                </c:pt>
                <c:pt idx="1101">
                  <c:v>-3.0536500028203701E-2</c:v>
                </c:pt>
                <c:pt idx="1102">
                  <c:v>8.2243426036567105E-2</c:v>
                </c:pt>
                <c:pt idx="1103">
                  <c:v>0.202943017476515</c:v>
                </c:pt>
                <c:pt idx="1104">
                  <c:v>0.32518219895182499</c:v>
                </c:pt>
                <c:pt idx="1105">
                  <c:v>0.43711115223479302</c:v>
                </c:pt>
                <c:pt idx="1106">
                  <c:v>0.53423325172787595</c:v>
                </c:pt>
                <c:pt idx="1107">
                  <c:v>0.61405524450332605</c:v>
                </c:pt>
                <c:pt idx="1108">
                  <c:v>0.67648253389323398</c:v>
                </c:pt>
                <c:pt idx="1109">
                  <c:v>0.72969263156474895</c:v>
                </c:pt>
                <c:pt idx="1110">
                  <c:v>0.77366197431389205</c:v>
                </c:pt>
                <c:pt idx="1111">
                  <c:v>0.80811761914977598</c:v>
                </c:pt>
                <c:pt idx="1112">
                  <c:v>0.83536313601380996</c:v>
                </c:pt>
                <c:pt idx="1113">
                  <c:v>0.85763175077114195</c:v>
                </c:pt>
                <c:pt idx="1114">
                  <c:v>0.87471199795767796</c:v>
                </c:pt>
                <c:pt idx="1115">
                  <c:v>0.88910848145854604</c:v>
                </c:pt>
                <c:pt idx="1116">
                  <c:v>0.90355561968769804</c:v>
                </c:pt>
                <c:pt idx="1117">
                  <c:v>0.914552031668598</c:v>
                </c:pt>
                <c:pt idx="1118">
                  <c:v>0.92397118490110597</c:v>
                </c:pt>
                <c:pt idx="1119">
                  <c:v>0.93248433437607203</c:v>
                </c:pt>
                <c:pt idx="1120">
                  <c:v>0.93925982228151705</c:v>
                </c:pt>
                <c:pt idx="1121">
                  <c:v>0.94467967947909204</c:v>
                </c:pt>
                <c:pt idx="1122">
                  <c:v>0.94915320478390297</c:v>
                </c:pt>
                <c:pt idx="1123">
                  <c:v>0.95289140536748096</c:v>
                </c:pt>
                <c:pt idx="1124">
                  <c:v>0.95613051920904202</c:v>
                </c:pt>
                <c:pt idx="1125">
                  <c:v>0.95879732286099595</c:v>
                </c:pt>
                <c:pt idx="1126">
                  <c:v>0.96012567115904002</c:v>
                </c:pt>
                <c:pt idx="1127">
                  <c:v>0.96039489915979703</c:v>
                </c:pt>
                <c:pt idx="1128">
                  <c:v>0.96011715578710699</c:v>
                </c:pt>
                <c:pt idx="1129">
                  <c:v>0.95890962439174798</c:v>
                </c:pt>
                <c:pt idx="1130">
                  <c:v>0.95671836895404305</c:v>
                </c:pt>
                <c:pt idx="1131">
                  <c:v>0.95222150063750099</c:v>
                </c:pt>
                <c:pt idx="1132">
                  <c:v>0.94537684425372903</c:v>
                </c:pt>
                <c:pt idx="1133">
                  <c:v>0.93593324389213095</c:v>
                </c:pt>
                <c:pt idx="1134">
                  <c:v>0.92243451179742497</c:v>
                </c:pt>
                <c:pt idx="1135">
                  <c:v>0.90384753756553404</c:v>
                </c:pt>
                <c:pt idx="1136">
                  <c:v>0.87768993191712796</c:v>
                </c:pt>
                <c:pt idx="1137">
                  <c:v>0.83970239010831604</c:v>
                </c:pt>
                <c:pt idx="1138">
                  <c:v>0.786431876627254</c:v>
                </c:pt>
                <c:pt idx="1139">
                  <c:v>0.74712968958229897</c:v>
                </c:pt>
                <c:pt idx="1140">
                  <c:v>0.74164835343369295</c:v>
                </c:pt>
                <c:pt idx="1141">
                  <c:v>0.71155651493183303</c:v>
                </c:pt>
                <c:pt idx="1142">
                  <c:v>0.71374128632088396</c:v>
                </c:pt>
                <c:pt idx="1143">
                  <c:v>0.784507973916033</c:v>
                </c:pt>
                <c:pt idx="1144">
                  <c:v>0.83550047748031298</c:v>
                </c:pt>
                <c:pt idx="1145">
                  <c:v>0.87225295425986304</c:v>
                </c:pt>
                <c:pt idx="1146">
                  <c:v>0.89779429113533404</c:v>
                </c:pt>
                <c:pt idx="1147">
                  <c:v>0.91466006809961298</c:v>
                </c:pt>
                <c:pt idx="1148">
                  <c:v>0.92566302062482098</c:v>
                </c:pt>
                <c:pt idx="1149">
                  <c:v>0.93135172901351004</c:v>
                </c:pt>
                <c:pt idx="1150">
                  <c:v>0.932378256812046</c:v>
                </c:pt>
                <c:pt idx="1151">
                  <c:v>0.92835685204788099</c:v>
                </c:pt>
                <c:pt idx="1152">
                  <c:v>0.91978600458895199</c:v>
                </c:pt>
                <c:pt idx="1153">
                  <c:v>0.90710104583709095</c:v>
                </c:pt>
                <c:pt idx="1154">
                  <c:v>0.88888003747095101</c:v>
                </c:pt>
                <c:pt idx="1155">
                  <c:v>0.86269726164528804</c:v>
                </c:pt>
                <c:pt idx="1156">
                  <c:v>0.82662050943624898</c:v>
                </c:pt>
                <c:pt idx="1157">
                  <c:v>0.77751404319739703</c:v>
                </c:pt>
                <c:pt idx="1158">
                  <c:v>0.71010459796759895</c:v>
                </c:pt>
                <c:pt idx="1159">
                  <c:v>0.61755058805337604</c:v>
                </c:pt>
                <c:pt idx="1160">
                  <c:v>0.49048987566458802</c:v>
                </c:pt>
                <c:pt idx="1161">
                  <c:v>0.31667141620856298</c:v>
                </c:pt>
                <c:pt idx="1162">
                  <c:v>7.7292640653546796E-2</c:v>
                </c:pt>
                <c:pt idx="1163">
                  <c:v>-0.167107531533849</c:v>
                </c:pt>
                <c:pt idx="1164">
                  <c:v>-0.34733891393255001</c:v>
                </c:pt>
                <c:pt idx="1165">
                  <c:v>-0.48017842878514999</c:v>
                </c:pt>
                <c:pt idx="1166">
                  <c:v>-0.57388844223713398</c:v>
                </c:pt>
                <c:pt idx="1167">
                  <c:v>-0.63627617490740895</c:v>
                </c:pt>
                <c:pt idx="1168">
                  <c:v>-0.67535855277466095</c:v>
                </c:pt>
                <c:pt idx="1169">
                  <c:v>-0.70182188805360202</c:v>
                </c:pt>
                <c:pt idx="1170">
                  <c:v>-0.71870291437783396</c:v>
                </c:pt>
                <c:pt idx="1171">
                  <c:v>-0.72509683063589803</c:v>
                </c:pt>
                <c:pt idx="1172">
                  <c:v>-0.72374205067678699</c:v>
                </c:pt>
                <c:pt idx="1173">
                  <c:v>-0.71713733841396898</c:v>
                </c:pt>
                <c:pt idx="1174">
                  <c:v>-0.70704549759442403</c:v>
                </c:pt>
                <c:pt idx="1175">
                  <c:v>-0.70139659702898605</c:v>
                </c:pt>
                <c:pt idx="1176">
                  <c:v>-0.699814719850265</c:v>
                </c:pt>
                <c:pt idx="1177">
                  <c:v>-0.69219716075734405</c:v>
                </c:pt>
                <c:pt idx="1178">
                  <c:v>-0.68462909175625297</c:v>
                </c:pt>
                <c:pt idx="1179">
                  <c:v>-0.679843464724873</c:v>
                </c:pt>
                <c:pt idx="1180">
                  <c:v>-0.67635893872993202</c:v>
                </c:pt>
                <c:pt idx="1181">
                  <c:v>-0.67663129195657401</c:v>
                </c:pt>
                <c:pt idx="1182">
                  <c:v>-0.67717989060239803</c:v>
                </c:pt>
                <c:pt idx="1183">
                  <c:v>-0.67648542032254599</c:v>
                </c:pt>
                <c:pt idx="1184">
                  <c:v>-0.67609733406217798</c:v>
                </c:pt>
                <c:pt idx="1185">
                  <c:v>-0.67490559226578695</c:v>
                </c:pt>
                <c:pt idx="1186">
                  <c:v>-0.67002557283447395</c:v>
                </c:pt>
                <c:pt idx="1187">
                  <c:v>-0.67332026465598904</c:v>
                </c:pt>
                <c:pt idx="1188">
                  <c:v>-0.677339450140511</c:v>
                </c:pt>
                <c:pt idx="1189">
                  <c:v>-0.67288222189656699</c:v>
                </c:pt>
                <c:pt idx="1190">
                  <c:v>-0.66435046515269902</c:v>
                </c:pt>
                <c:pt idx="1191">
                  <c:v>-0.67608484675761005</c:v>
                </c:pt>
                <c:pt idx="1192">
                  <c:v>-0.69737868180338403</c:v>
                </c:pt>
                <c:pt idx="1193">
                  <c:v>-0.70775227304111199</c:v>
                </c:pt>
                <c:pt idx="1194">
                  <c:v>-0.71110097232013003</c:v>
                </c:pt>
                <c:pt idx="1195">
                  <c:v>-0.70650893169942597</c:v>
                </c:pt>
                <c:pt idx="1196">
                  <c:v>-0.69777199136096701</c:v>
                </c:pt>
                <c:pt idx="1197">
                  <c:v>-0.68118559232676801</c:v>
                </c:pt>
                <c:pt idx="1198">
                  <c:v>-0.65336098122953201</c:v>
                </c:pt>
                <c:pt idx="1199">
                  <c:v>-0.61151763996272102</c:v>
                </c:pt>
                <c:pt idx="1200">
                  <c:v>-0.55419766197681797</c:v>
                </c:pt>
                <c:pt idx="1201">
                  <c:v>-0.56405902198000901</c:v>
                </c:pt>
                <c:pt idx="1202">
                  <c:v>-0.61283767622954899</c:v>
                </c:pt>
                <c:pt idx="1203">
                  <c:v>-0.65052601427996004</c:v>
                </c:pt>
                <c:pt idx="1204">
                  <c:v>-0.68126921320087197</c:v>
                </c:pt>
                <c:pt idx="1205">
                  <c:v>-0.70292078286329895</c:v>
                </c:pt>
                <c:pt idx="1206">
                  <c:v>-0.71431049044018102</c:v>
                </c:pt>
                <c:pt idx="1207">
                  <c:v>-0.71781173994953795</c:v>
                </c:pt>
                <c:pt idx="1208">
                  <c:v>-0.71511482548302896</c:v>
                </c:pt>
                <c:pt idx="1209">
                  <c:v>-0.70645640949565403</c:v>
                </c:pt>
                <c:pt idx="1210">
                  <c:v>-0.69439516072269003</c:v>
                </c:pt>
                <c:pt idx="1211">
                  <c:v>-0.67883301810392005</c:v>
                </c:pt>
                <c:pt idx="1212">
                  <c:v>-0.65774407222007503</c:v>
                </c:pt>
                <c:pt idx="1213">
                  <c:v>-0.63088882626341403</c:v>
                </c:pt>
                <c:pt idx="1214">
                  <c:v>-0.59680937322294403</c:v>
                </c:pt>
                <c:pt idx="1215">
                  <c:v>-0.55360744392737804</c:v>
                </c:pt>
                <c:pt idx="1216">
                  <c:v>-0.49863444207336</c:v>
                </c:pt>
                <c:pt idx="1217">
                  <c:v>-0.43462108688822698</c:v>
                </c:pt>
                <c:pt idx="1218">
                  <c:v>-0.35876800296577899</c:v>
                </c:pt>
                <c:pt idx="1219">
                  <c:v>-0.26861611227960502</c:v>
                </c:pt>
                <c:pt idx="1220">
                  <c:v>-0.161731215831451</c:v>
                </c:pt>
                <c:pt idx="1221">
                  <c:v>-3.5175251536928097E-2</c:v>
                </c:pt>
                <c:pt idx="1222">
                  <c:v>0.117734388999907</c:v>
                </c:pt>
                <c:pt idx="1223">
                  <c:v>0.29780148395133199</c:v>
                </c:pt>
                <c:pt idx="1224">
                  <c:v>0.455271399316868</c:v>
                </c:pt>
                <c:pt idx="1225">
                  <c:v>0.58001898999871804</c:v>
                </c:pt>
                <c:pt idx="1226">
                  <c:v>0.679034282432881</c:v>
                </c:pt>
                <c:pt idx="1227">
                  <c:v>0.75488565823140796</c:v>
                </c:pt>
                <c:pt idx="1228">
                  <c:v>0.81077056929399405</c:v>
                </c:pt>
                <c:pt idx="1229">
                  <c:v>0.85124978895718495</c:v>
                </c:pt>
                <c:pt idx="1230">
                  <c:v>0.88004620251375199</c:v>
                </c:pt>
                <c:pt idx="1231">
                  <c:v>0.90336501836795902</c:v>
                </c:pt>
                <c:pt idx="1232">
                  <c:v>0.92352571626833901</c:v>
                </c:pt>
                <c:pt idx="1233">
                  <c:v>0.93921171053085095</c:v>
                </c:pt>
                <c:pt idx="1234">
                  <c:v>0.95119775797103301</c:v>
                </c:pt>
                <c:pt idx="1235">
                  <c:v>0.95977421611451896</c:v>
                </c:pt>
                <c:pt idx="1236">
                  <c:v>0.96587394708222396</c:v>
                </c:pt>
                <c:pt idx="1237">
                  <c:v>0.97118185732823203</c:v>
                </c:pt>
                <c:pt idx="1238">
                  <c:v>0.97539719163977801</c:v>
                </c:pt>
                <c:pt idx="1239">
                  <c:v>0.97849276088456505</c:v>
                </c:pt>
                <c:pt idx="1240">
                  <c:v>0.98073940302835705</c:v>
                </c:pt>
                <c:pt idx="1241">
                  <c:v>0.98226083685445797</c:v>
                </c:pt>
                <c:pt idx="1242">
                  <c:v>0.982914849710674</c:v>
                </c:pt>
                <c:pt idx="1243">
                  <c:v>0.98262178429854796</c:v>
                </c:pt>
                <c:pt idx="1244">
                  <c:v>0.98149829066807004</c:v>
                </c:pt>
                <c:pt idx="1245">
                  <c:v>0.97985448330867397</c:v>
                </c:pt>
                <c:pt idx="1246">
                  <c:v>0.97764563951069605</c:v>
                </c:pt>
                <c:pt idx="1247">
                  <c:v>0.97449717431648497</c:v>
                </c:pt>
                <c:pt idx="1248">
                  <c:v>0.96984760601030895</c:v>
                </c:pt>
                <c:pt idx="1249">
                  <c:v>0.963674761064784</c:v>
                </c:pt>
                <c:pt idx="1250">
                  <c:v>0.95551985653113702</c:v>
                </c:pt>
                <c:pt idx="1251">
                  <c:v>0.94422261423088305</c:v>
                </c:pt>
                <c:pt idx="1252">
                  <c:v>0.92858094843029104</c:v>
                </c:pt>
                <c:pt idx="1253">
                  <c:v>0.90688350732150502</c:v>
                </c:pt>
                <c:pt idx="1254">
                  <c:v>0.87698167411480299</c:v>
                </c:pt>
                <c:pt idx="1255">
                  <c:v>0.83571968241646599</c:v>
                </c:pt>
                <c:pt idx="1256">
                  <c:v>0.77977928616145298</c:v>
                </c:pt>
                <c:pt idx="1257">
                  <c:v>0.70220651266546896</c:v>
                </c:pt>
                <c:pt idx="1258">
                  <c:v>0.75648504540757799</c:v>
                </c:pt>
                <c:pt idx="1259">
                  <c:v>0.819175837563346</c:v>
                </c:pt>
                <c:pt idx="1260">
                  <c:v>0.86425160917955601</c:v>
                </c:pt>
                <c:pt idx="1261">
                  <c:v>0.89597371231679601</c:v>
                </c:pt>
                <c:pt idx="1262">
                  <c:v>0.91897343441174595</c:v>
                </c:pt>
                <c:pt idx="1263">
                  <c:v>0.93555504779337095</c:v>
                </c:pt>
                <c:pt idx="1264">
                  <c:v>0.94720060279208096</c:v>
                </c:pt>
                <c:pt idx="1265">
                  <c:v>0.95428148807654001</c:v>
                </c:pt>
                <c:pt idx="1266">
                  <c:v>0.95751369399352904</c:v>
                </c:pt>
                <c:pt idx="1267">
                  <c:v>0.957536108600886</c:v>
                </c:pt>
                <c:pt idx="1268">
                  <c:v>0.95444179023327502</c:v>
                </c:pt>
                <c:pt idx="1269">
                  <c:v>0.94843320198647396</c:v>
                </c:pt>
                <c:pt idx="1270">
                  <c:v>0.93931909911752498</c:v>
                </c:pt>
                <c:pt idx="1271">
                  <c:v>0.92700113701912401</c:v>
                </c:pt>
                <c:pt idx="1272">
                  <c:v>0.91120543020031697</c:v>
                </c:pt>
                <c:pt idx="1273">
                  <c:v>0.89113187542910299</c:v>
                </c:pt>
                <c:pt idx="1274">
                  <c:v>0.86397437322216797</c:v>
                </c:pt>
                <c:pt idx="1275">
                  <c:v>0.82858321871878304</c:v>
                </c:pt>
                <c:pt idx="1276">
                  <c:v>0.78279696611768002</c:v>
                </c:pt>
                <c:pt idx="1277">
                  <c:v>0.72604843861301605</c:v>
                </c:pt>
                <c:pt idx="1278">
                  <c:v>0.65521608862835201</c:v>
                </c:pt>
                <c:pt idx="1279">
                  <c:v>0.57179492103677199</c:v>
                </c:pt>
                <c:pt idx="1280">
                  <c:v>0.474312988355793</c:v>
                </c:pt>
                <c:pt idx="1281">
                  <c:v>0.34988870855024901</c:v>
                </c:pt>
                <c:pt idx="1282">
                  <c:v>0.209969577084298</c:v>
                </c:pt>
                <c:pt idx="1283">
                  <c:v>4.2606166909960802E-2</c:v>
                </c:pt>
                <c:pt idx="1284">
                  <c:v>-9.81141409014918E-2</c:v>
                </c:pt>
                <c:pt idx="1285">
                  <c:v>-0.20135127234776301</c:v>
                </c:pt>
                <c:pt idx="1286">
                  <c:v>-0.29074951132752203</c:v>
                </c:pt>
                <c:pt idx="1287">
                  <c:v>-0.36995117552776902</c:v>
                </c:pt>
                <c:pt idx="1288">
                  <c:v>-0.43631073473836701</c:v>
                </c:pt>
                <c:pt idx="1289">
                  <c:v>-0.49409073273773901</c:v>
                </c:pt>
                <c:pt idx="1290">
                  <c:v>-0.54374735101184901</c:v>
                </c:pt>
                <c:pt idx="1291">
                  <c:v>-0.58085121725049005</c:v>
                </c:pt>
                <c:pt idx="1292">
                  <c:v>-0.61770050194263604</c:v>
                </c:pt>
                <c:pt idx="1293">
                  <c:v>-0.64585651493598795</c:v>
                </c:pt>
                <c:pt idx="1294">
                  <c:v>-0.66603094826284803</c:v>
                </c:pt>
                <c:pt idx="1295">
                  <c:v>-0.68048344928276305</c:v>
                </c:pt>
                <c:pt idx="1296">
                  <c:v>-0.69028222354619195</c:v>
                </c:pt>
                <c:pt idx="1297">
                  <c:v>-0.69662765666316495</c:v>
                </c:pt>
                <c:pt idx="1298">
                  <c:v>-0.70262217859005305</c:v>
                </c:pt>
                <c:pt idx="1299">
                  <c:v>-0.70614438668791601</c:v>
                </c:pt>
                <c:pt idx="1300">
                  <c:v>-0.70757322667183098</c:v>
                </c:pt>
                <c:pt idx="1301">
                  <c:v>-0.70843110344786497</c:v>
                </c:pt>
                <c:pt idx="1302">
                  <c:v>-0.70754733314505502</c:v>
                </c:pt>
                <c:pt idx="1303">
                  <c:v>-0.70660435445854697</c:v>
                </c:pt>
                <c:pt idx="1304">
                  <c:v>-0.70712697422874304</c:v>
                </c:pt>
                <c:pt idx="1305">
                  <c:v>-0.70368611764825995</c:v>
                </c:pt>
                <c:pt idx="1306">
                  <c:v>-0.70338047243102697</c:v>
                </c:pt>
                <c:pt idx="1307">
                  <c:v>-0.70260770322023003</c:v>
                </c:pt>
                <c:pt idx="1308">
                  <c:v>-0.70293466839797503</c:v>
                </c:pt>
                <c:pt idx="1309">
                  <c:v>-0.70689559292704396</c:v>
                </c:pt>
                <c:pt idx="1310">
                  <c:v>-0.71486151492253203</c:v>
                </c:pt>
                <c:pt idx="1311">
                  <c:v>-0.72136517074434003</c:v>
                </c:pt>
                <c:pt idx="1312">
                  <c:v>-0.72338291387851195</c:v>
                </c:pt>
                <c:pt idx="1313">
                  <c:v>-0.72035098829812405</c:v>
                </c:pt>
                <c:pt idx="1314">
                  <c:v>-0.710393712160033</c:v>
                </c:pt>
                <c:pt idx="1315">
                  <c:v>-0.67991343572851703</c:v>
                </c:pt>
                <c:pt idx="1316">
                  <c:v>-0.64240587473060495</c:v>
                </c:pt>
                <c:pt idx="1317">
                  <c:v>-0.581830567730662</c:v>
                </c:pt>
                <c:pt idx="1318">
                  <c:v>-0.51280127560479205</c:v>
                </c:pt>
                <c:pt idx="1319">
                  <c:v>-0.58355281035634199</c:v>
                </c:pt>
                <c:pt idx="1320">
                  <c:v>-0.63402866063519003</c:v>
                </c:pt>
                <c:pt idx="1321">
                  <c:v>-0.66995312580627298</c:v>
                </c:pt>
                <c:pt idx="1322">
                  <c:v>-0.69572999831993199</c:v>
                </c:pt>
                <c:pt idx="1323">
                  <c:v>-0.71200704317723895</c:v>
                </c:pt>
                <c:pt idx="1324">
                  <c:v>-0.725197915880188</c:v>
                </c:pt>
                <c:pt idx="1325">
                  <c:v>-0.736916898580246</c:v>
                </c:pt>
                <c:pt idx="1326">
                  <c:v>-0.74678400243226395</c:v>
                </c:pt>
                <c:pt idx="1327">
                  <c:v>-0.75383325611979601</c:v>
                </c:pt>
                <c:pt idx="1328">
                  <c:v>-0.75666438620912602</c:v>
                </c:pt>
                <c:pt idx="1329">
                  <c:v>-0.76098741678708404</c:v>
                </c:pt>
                <c:pt idx="1330">
                  <c:v>-0.76621887572097702</c:v>
                </c:pt>
                <c:pt idx="1331">
                  <c:v>-0.767486497879312</c:v>
                </c:pt>
                <c:pt idx="1332">
                  <c:v>-0.76496644546784798</c:v>
                </c:pt>
                <c:pt idx="1333">
                  <c:v>-0.75946158590700397</c:v>
                </c:pt>
                <c:pt idx="1334">
                  <c:v>-0.75250319494155304</c:v>
                </c:pt>
                <c:pt idx="1335">
                  <c:v>-0.74588897938409604</c:v>
                </c:pt>
                <c:pt idx="1336">
                  <c:v>-0.73555488600680197</c:v>
                </c:pt>
                <c:pt idx="1337">
                  <c:v>-0.72297507510302705</c:v>
                </c:pt>
                <c:pt idx="1338">
                  <c:v>-0.71194485057462698</c:v>
                </c:pt>
                <c:pt idx="1339">
                  <c:v>-0.69587587002973705</c:v>
                </c:pt>
                <c:pt idx="1340">
                  <c:v>-0.67495369802320104</c:v>
                </c:pt>
                <c:pt idx="1341">
                  <c:v>-0.65129403972447397</c:v>
                </c:pt>
                <c:pt idx="1342">
                  <c:v>-0.60459449323010395</c:v>
                </c:pt>
                <c:pt idx="1343">
                  <c:v>-0.52221204040361602</c:v>
                </c:pt>
                <c:pt idx="1344">
                  <c:v>-0.39231376957743902</c:v>
                </c:pt>
                <c:pt idx="1345">
                  <c:v>-0.23525054546134699</c:v>
                </c:pt>
                <c:pt idx="1346">
                  <c:v>-0.16778781753104999</c:v>
                </c:pt>
                <c:pt idx="1347">
                  <c:v>-1.6490546746281601E-2</c:v>
                </c:pt>
                <c:pt idx="1348">
                  <c:v>0.197710526166224</c:v>
                </c:pt>
                <c:pt idx="1349">
                  <c:v>0.33113490248554001</c:v>
                </c:pt>
                <c:pt idx="1350">
                  <c:v>0.39732370430394498</c:v>
                </c:pt>
                <c:pt idx="1351">
                  <c:v>0.44133279557298</c:v>
                </c:pt>
                <c:pt idx="1352">
                  <c:v>0.59121202809467999</c:v>
                </c:pt>
                <c:pt idx="1353">
                  <c:v>0.69993277976900303</c:v>
                </c:pt>
                <c:pt idx="1354">
                  <c:v>0.77849169036896304</c:v>
                </c:pt>
                <c:pt idx="1355">
                  <c:v>0.83516476966341302</c:v>
                </c:pt>
                <c:pt idx="1356">
                  <c:v>0.87643643280134398</c:v>
                </c:pt>
                <c:pt idx="1357">
                  <c:v>0.90678961751004905</c:v>
                </c:pt>
                <c:pt idx="1358">
                  <c:v>0.92891046017913204</c:v>
                </c:pt>
                <c:pt idx="1359">
                  <c:v>0.944635143037864</c:v>
                </c:pt>
                <c:pt idx="1360">
                  <c:v>0.955245312078294</c:v>
                </c:pt>
                <c:pt idx="1361">
                  <c:v>0.96170549092088697</c:v>
                </c:pt>
                <c:pt idx="1362">
                  <c:v>0.96523758173999297</c:v>
                </c:pt>
                <c:pt idx="1363">
                  <c:v>0.96611158839792699</c:v>
                </c:pt>
                <c:pt idx="1364">
                  <c:v>0.96507106282238497</c:v>
                </c:pt>
                <c:pt idx="1365">
                  <c:v>0.962204049699799</c:v>
                </c:pt>
                <c:pt idx="1366">
                  <c:v>0.95785399699968499</c:v>
                </c:pt>
                <c:pt idx="1367">
                  <c:v>0.95121852478207103</c:v>
                </c:pt>
                <c:pt idx="1368">
                  <c:v>0.94148171580374596</c:v>
                </c:pt>
                <c:pt idx="1369">
                  <c:v>0.92785438579393997</c:v>
                </c:pt>
                <c:pt idx="1370">
                  <c:v>0.90963693619014396</c:v>
                </c:pt>
                <c:pt idx="1371">
                  <c:v>0.88373975209571598</c:v>
                </c:pt>
                <c:pt idx="1372">
                  <c:v>0.848686910551263</c:v>
                </c:pt>
                <c:pt idx="1373">
                  <c:v>0.80031749912144001</c:v>
                </c:pt>
                <c:pt idx="1374">
                  <c:v>0.73370693468547199</c:v>
                </c:pt>
                <c:pt idx="1375">
                  <c:v>0.69719709199604096</c:v>
                </c:pt>
                <c:pt idx="1376">
                  <c:v>0.77455840294623601</c:v>
                </c:pt>
                <c:pt idx="1377">
                  <c:v>0.83168177064904203</c:v>
                </c:pt>
                <c:pt idx="1378">
                  <c:v>0.87230742511126103</c:v>
                </c:pt>
                <c:pt idx="1379">
                  <c:v>0.90081864554948299</c:v>
                </c:pt>
                <c:pt idx="1380">
                  <c:v>0.92007650961891096</c:v>
                </c:pt>
                <c:pt idx="1381">
                  <c:v>0.93210471124795202</c:v>
                </c:pt>
                <c:pt idx="1382">
                  <c:v>0.93856337675845103</c:v>
                </c:pt>
                <c:pt idx="1383">
                  <c:v>0.94081762796448498</c:v>
                </c:pt>
                <c:pt idx="1384">
                  <c:v>0.93926587506229497</c:v>
                </c:pt>
                <c:pt idx="1385">
                  <c:v>0.93418890370196594</c:v>
                </c:pt>
                <c:pt idx="1386">
                  <c:v>0.925930945726267</c:v>
                </c:pt>
                <c:pt idx="1387">
                  <c:v>0.91453581903728998</c:v>
                </c:pt>
                <c:pt idx="1388">
                  <c:v>0.89939362578036197</c:v>
                </c:pt>
                <c:pt idx="1389">
                  <c:v>0.88002119786090405</c:v>
                </c:pt>
                <c:pt idx="1390">
                  <c:v>0.85630901984983898</c:v>
                </c:pt>
                <c:pt idx="1391">
                  <c:v>0.82806536401531905</c:v>
                </c:pt>
                <c:pt idx="1392">
                  <c:v>0.79370712380269803</c:v>
                </c:pt>
                <c:pt idx="1393">
                  <c:v>0.75390670645176405</c:v>
                </c:pt>
                <c:pt idx="1394">
                  <c:v>0.70843145893354098</c:v>
                </c:pt>
                <c:pt idx="1395">
                  <c:v>0.65349745785686597</c:v>
                </c:pt>
                <c:pt idx="1396">
                  <c:v>0.59004131953834704</c:v>
                </c:pt>
                <c:pt idx="1397">
                  <c:v>0.52048667550486705</c:v>
                </c:pt>
                <c:pt idx="1398">
                  <c:v>0.44303814617117299</c:v>
                </c:pt>
                <c:pt idx="1399">
                  <c:v>0.35443860080193301</c:v>
                </c:pt>
                <c:pt idx="1400">
                  <c:v>0.260215401748775</c:v>
                </c:pt>
                <c:pt idx="1401">
                  <c:v>0.16582143813384601</c:v>
                </c:pt>
                <c:pt idx="1402">
                  <c:v>7.0315614762545706E-2</c:v>
                </c:pt>
                <c:pt idx="1403">
                  <c:v>-2.31095674129113E-2</c:v>
                </c:pt>
                <c:pt idx="1404">
                  <c:v>-0.11006821638084199</c:v>
                </c:pt>
                <c:pt idx="1405">
                  <c:v>-0.191033680078388</c:v>
                </c:pt>
                <c:pt idx="1406">
                  <c:v>-0.26621441514736</c:v>
                </c:pt>
                <c:pt idx="1407">
                  <c:v>-0.33140937205103799</c:v>
                </c:pt>
                <c:pt idx="1408">
                  <c:v>-0.38671071017061498</c:v>
                </c:pt>
                <c:pt idx="1409">
                  <c:v>-0.436844548349754</c:v>
                </c:pt>
                <c:pt idx="1410">
                  <c:v>-0.48516217963755798</c:v>
                </c:pt>
                <c:pt idx="1411">
                  <c:v>-0.52856745212981004</c:v>
                </c:pt>
                <c:pt idx="1412">
                  <c:v>-0.565026544570014</c:v>
                </c:pt>
                <c:pt idx="1413">
                  <c:v>-0.59518412398554899</c:v>
                </c:pt>
                <c:pt idx="1414">
                  <c:v>-0.62115101951931695</c:v>
                </c:pt>
                <c:pt idx="1415">
                  <c:v>-0.64294521234347701</c:v>
                </c:pt>
                <c:pt idx="1416">
                  <c:v>-0.66193546234375</c:v>
                </c:pt>
                <c:pt idx="1417">
                  <c:v>-0.67790642352379504</c:v>
                </c:pt>
                <c:pt idx="1418">
                  <c:v>-0.69210506826312301</c:v>
                </c:pt>
                <c:pt idx="1419">
                  <c:v>-0.70556297820605796</c:v>
                </c:pt>
                <c:pt idx="1420">
                  <c:v>-0.71714858814174198</c:v>
                </c:pt>
                <c:pt idx="1421">
                  <c:v>-0.72613898821911804</c:v>
                </c:pt>
                <c:pt idx="1422">
                  <c:v>-0.73360273906727902</c:v>
                </c:pt>
                <c:pt idx="1423">
                  <c:v>-0.74087589507978502</c:v>
                </c:pt>
                <c:pt idx="1424">
                  <c:v>-0.747550491398567</c:v>
                </c:pt>
                <c:pt idx="1425">
                  <c:v>-0.75456113387839296</c:v>
                </c:pt>
                <c:pt idx="1426">
                  <c:v>-0.76323963424163899</c:v>
                </c:pt>
                <c:pt idx="1427">
                  <c:v>-0.772692940963016</c:v>
                </c:pt>
                <c:pt idx="1428">
                  <c:v>-0.78325543827146704</c:v>
                </c:pt>
                <c:pt idx="1429">
                  <c:v>-0.79452989981419497</c:v>
                </c:pt>
                <c:pt idx="1430">
                  <c:v>-0.805506796352634</c:v>
                </c:pt>
                <c:pt idx="1431">
                  <c:v>-0.81592235874790198</c:v>
                </c:pt>
                <c:pt idx="1432">
                  <c:v>-0.82507271362259005</c:v>
                </c:pt>
                <c:pt idx="1433">
                  <c:v>-0.83362198250907804</c:v>
                </c:pt>
                <c:pt idx="1434">
                  <c:v>-0.84314064753043605</c:v>
                </c:pt>
                <c:pt idx="1435">
                  <c:v>-0.85041463832761999</c:v>
                </c:pt>
                <c:pt idx="1436">
                  <c:v>-0.855033697921456</c:v>
                </c:pt>
                <c:pt idx="1437">
                  <c:v>-0.86010879861131495</c:v>
                </c:pt>
                <c:pt idx="1438">
                  <c:v>-0.86530332964745704</c:v>
                </c:pt>
                <c:pt idx="1439">
                  <c:v>-0.869959692604237</c:v>
                </c:pt>
                <c:pt idx="1440">
                  <c:v>-0.87421131425302701</c:v>
                </c:pt>
                <c:pt idx="1441">
                  <c:v>-0.87939008842948097</c:v>
                </c:pt>
                <c:pt idx="1442">
                  <c:v>-0.88643106922580295</c:v>
                </c:pt>
                <c:pt idx="1443">
                  <c:v>-0.89438344339365505</c:v>
                </c:pt>
                <c:pt idx="1444">
                  <c:v>-0.89753597947383101</c:v>
                </c:pt>
                <c:pt idx="1445">
                  <c:v>-0.89772372763876096</c:v>
                </c:pt>
                <c:pt idx="1446">
                  <c:v>-0.899755946181378</c:v>
                </c:pt>
                <c:pt idx="1447">
                  <c:v>-0.90345574871358303</c:v>
                </c:pt>
                <c:pt idx="1448">
                  <c:v>-0.90780213444878799</c:v>
                </c:pt>
                <c:pt idx="1449">
                  <c:v>-0.90993168180690598</c:v>
                </c:pt>
                <c:pt idx="1450">
                  <c:v>-0.91053942176638802</c:v>
                </c:pt>
                <c:pt idx="1451">
                  <c:v>-0.91112416398802099</c:v>
                </c:pt>
                <c:pt idx="1452">
                  <c:v>-0.91208212238884701</c:v>
                </c:pt>
                <c:pt idx="1453">
                  <c:v>-0.91323393359248395</c:v>
                </c:pt>
                <c:pt idx="1454">
                  <c:v>-0.91299987004092198</c:v>
                </c:pt>
                <c:pt idx="1455">
                  <c:v>-0.91289323650749499</c:v>
                </c:pt>
                <c:pt idx="1456">
                  <c:v>-0.91170647054489296</c:v>
                </c:pt>
                <c:pt idx="1457">
                  <c:v>-0.907484744618404</c:v>
                </c:pt>
                <c:pt idx="1458">
                  <c:v>-0.902636760297716</c:v>
                </c:pt>
                <c:pt idx="1459">
                  <c:v>-0.89783575705464502</c:v>
                </c:pt>
                <c:pt idx="1460">
                  <c:v>-0.89316778905977801</c:v>
                </c:pt>
                <c:pt idx="1461">
                  <c:v>-0.88779683548395305</c:v>
                </c:pt>
                <c:pt idx="1462">
                  <c:v>-0.88043430280111701</c:v>
                </c:pt>
                <c:pt idx="1463">
                  <c:v>-0.86832726118594705</c:v>
                </c:pt>
                <c:pt idx="1464">
                  <c:v>-0.85347109450641001</c:v>
                </c:pt>
                <c:pt idx="1465">
                  <c:v>-0.83513991365562801</c:v>
                </c:pt>
                <c:pt idx="1466">
                  <c:v>-0.80689638554144105</c:v>
                </c:pt>
                <c:pt idx="1467">
                  <c:v>-0.76297201180705698</c:v>
                </c:pt>
                <c:pt idx="1468">
                  <c:v>-0.69729942653541799</c:v>
                </c:pt>
                <c:pt idx="1469">
                  <c:v>-0.60235831231162196</c:v>
                </c:pt>
                <c:pt idx="1470">
                  <c:v>-0.46882262683078102</c:v>
                </c:pt>
                <c:pt idx="1471">
                  <c:v>-0.283434024739875</c:v>
                </c:pt>
                <c:pt idx="1472">
                  <c:v>-2.6456883868710299E-2</c:v>
                </c:pt>
                <c:pt idx="1473">
                  <c:v>0.197775157590799</c:v>
                </c:pt>
                <c:pt idx="1474">
                  <c:v>0.34218188431548302</c:v>
                </c:pt>
                <c:pt idx="1475">
                  <c:v>0.420922709682091</c:v>
                </c:pt>
                <c:pt idx="1476">
                  <c:v>0.44223631891767701</c:v>
                </c:pt>
                <c:pt idx="1477">
                  <c:v>0.408329186361579</c:v>
                </c:pt>
                <c:pt idx="1478">
                  <c:v>0.31645179681632701</c:v>
                </c:pt>
                <c:pt idx="1479">
                  <c:v>0.157475084043806</c:v>
                </c:pt>
                <c:pt idx="1480">
                  <c:v>5.1205143146245698E-2</c:v>
                </c:pt>
                <c:pt idx="1481">
                  <c:v>3.50308792045535E-2</c:v>
                </c:pt>
                <c:pt idx="1482">
                  <c:v>0.116163147388147</c:v>
                </c:pt>
                <c:pt idx="1483">
                  <c:v>0.309748711065781</c:v>
                </c:pt>
                <c:pt idx="1484">
                  <c:v>0.494506772018521</c:v>
                </c:pt>
                <c:pt idx="1485">
                  <c:v>0.62831911120051798</c:v>
                </c:pt>
                <c:pt idx="1486">
                  <c:v>0.72605852414692196</c:v>
                </c:pt>
                <c:pt idx="1487">
                  <c:v>0.79686667184885496</c:v>
                </c:pt>
                <c:pt idx="1488">
                  <c:v>0.84878904818193501</c:v>
                </c:pt>
                <c:pt idx="1489">
                  <c:v>0.88630618940028505</c:v>
                </c:pt>
                <c:pt idx="1490">
                  <c:v>0.91266878122577699</c:v>
                </c:pt>
                <c:pt idx="1491">
                  <c:v>0.93067263106799403</c:v>
                </c:pt>
                <c:pt idx="1492">
                  <c:v>0.94244325759841696</c:v>
                </c:pt>
                <c:pt idx="1493">
                  <c:v>0.94932836111694896</c:v>
                </c:pt>
                <c:pt idx="1494">
                  <c:v>0.95263592749846904</c:v>
                </c:pt>
                <c:pt idx="1495">
                  <c:v>0.95282047636265199</c:v>
                </c:pt>
                <c:pt idx="1496">
                  <c:v>0.95023831105530498</c:v>
                </c:pt>
                <c:pt idx="1497">
                  <c:v>0.94548447118101897</c:v>
                </c:pt>
                <c:pt idx="1498">
                  <c:v>0.93864469542013695</c:v>
                </c:pt>
                <c:pt idx="1499">
                  <c:v>0.92954600949616695</c:v>
                </c:pt>
                <c:pt idx="1500">
                  <c:v>0.91824193451658498</c:v>
                </c:pt>
                <c:pt idx="1501">
                  <c:v>0.90459755048495705</c:v>
                </c:pt>
                <c:pt idx="1502">
                  <c:v>0.88864890508545902</c:v>
                </c:pt>
                <c:pt idx="1503">
                  <c:v>0.86935731276891104</c:v>
                </c:pt>
                <c:pt idx="1504">
                  <c:v>0.84682465766189696</c:v>
                </c:pt>
                <c:pt idx="1505">
                  <c:v>0.82035819149529399</c:v>
                </c:pt>
                <c:pt idx="1506">
                  <c:v>0.79093714969099305</c:v>
                </c:pt>
                <c:pt idx="1507">
                  <c:v>0.75794696533240702</c:v>
                </c:pt>
                <c:pt idx="1508">
                  <c:v>0.72353922999214904</c:v>
                </c:pt>
                <c:pt idx="1509">
                  <c:v>0.68351049746145198</c:v>
                </c:pt>
                <c:pt idx="1510">
                  <c:v>0.640443591382718</c:v>
                </c:pt>
                <c:pt idx="1511">
                  <c:v>0.59248039499858196</c:v>
                </c:pt>
                <c:pt idx="1512">
                  <c:v>0.539121617531512</c:v>
                </c:pt>
                <c:pt idx="1513">
                  <c:v>0.480459438740925</c:v>
                </c:pt>
                <c:pt idx="1514">
                  <c:v>0.41602133671664299</c:v>
                </c:pt>
                <c:pt idx="1515">
                  <c:v>0.34196241957274898</c:v>
                </c:pt>
                <c:pt idx="1516">
                  <c:v>0.264678879625386</c:v>
                </c:pt>
                <c:pt idx="1517">
                  <c:v>0.18351130118084499</c:v>
                </c:pt>
                <c:pt idx="1518">
                  <c:v>0.106794701195102</c:v>
                </c:pt>
                <c:pt idx="1519">
                  <c:v>3.2442861447545698E-2</c:v>
                </c:pt>
                <c:pt idx="1520">
                  <c:v>-3.7608024908851401E-2</c:v>
                </c:pt>
                <c:pt idx="1521">
                  <c:v>-0.10458894647613901</c:v>
                </c:pt>
                <c:pt idx="1522">
                  <c:v>-0.17168829179554801</c:v>
                </c:pt>
                <c:pt idx="1523">
                  <c:v>-0.23664692082698599</c:v>
                </c:pt>
                <c:pt idx="1524">
                  <c:v>-0.29976904469565102</c:v>
                </c:pt>
                <c:pt idx="1525">
                  <c:v>-0.35922130337334002</c:v>
                </c:pt>
                <c:pt idx="1526">
                  <c:v>-0.41358864389822703</c:v>
                </c:pt>
                <c:pt idx="1527">
                  <c:v>-0.46245492454927001</c:v>
                </c:pt>
                <c:pt idx="1528">
                  <c:v>-0.50689544044424595</c:v>
                </c:pt>
                <c:pt idx="1529">
                  <c:v>-0.54775806412163597</c:v>
                </c:pt>
                <c:pt idx="1530">
                  <c:v>-0.58417673071252896</c:v>
                </c:pt>
                <c:pt idx="1531">
                  <c:v>-0.61420021080143195</c:v>
                </c:pt>
                <c:pt idx="1532">
                  <c:v>-0.64005283997364404</c:v>
                </c:pt>
                <c:pt idx="1533">
                  <c:v>-0.66667261748579298</c:v>
                </c:pt>
                <c:pt idx="1534">
                  <c:v>-0.69209147499785795</c:v>
                </c:pt>
                <c:pt idx="1535">
                  <c:v>-0.71501382278719205</c:v>
                </c:pt>
                <c:pt idx="1536">
                  <c:v>-0.73344736837750402</c:v>
                </c:pt>
                <c:pt idx="1537">
                  <c:v>-0.75015377221826596</c:v>
                </c:pt>
                <c:pt idx="1538">
                  <c:v>-0.767536686587451</c:v>
                </c:pt>
                <c:pt idx="1539">
                  <c:v>-0.78503623702162595</c:v>
                </c:pt>
                <c:pt idx="1540">
                  <c:v>-0.80070617051633797</c:v>
                </c:pt>
                <c:pt idx="1541">
                  <c:v>-0.81608909965300203</c:v>
                </c:pt>
                <c:pt idx="1542">
                  <c:v>-0.83062493962367501</c:v>
                </c:pt>
                <c:pt idx="1543">
                  <c:v>-0.84452937327547795</c:v>
                </c:pt>
                <c:pt idx="1544">
                  <c:v>-0.85722342645980398</c:v>
                </c:pt>
                <c:pt idx="1545">
                  <c:v>-0.86755972113653601</c:v>
                </c:pt>
                <c:pt idx="1546">
                  <c:v>-0.87743959768274105</c:v>
                </c:pt>
                <c:pt idx="1547">
                  <c:v>-0.88658967839793301</c:v>
                </c:pt>
                <c:pt idx="1548">
                  <c:v>-0.89363836989605805</c:v>
                </c:pt>
                <c:pt idx="1549">
                  <c:v>-0.90142419536415797</c:v>
                </c:pt>
                <c:pt idx="1550">
                  <c:v>-0.90918078807773595</c:v>
                </c:pt>
                <c:pt idx="1551">
                  <c:v>-0.916068386504721</c:v>
                </c:pt>
                <c:pt idx="1552">
                  <c:v>-0.92331605505365</c:v>
                </c:pt>
                <c:pt idx="1553">
                  <c:v>-0.92998491031902997</c:v>
                </c:pt>
                <c:pt idx="1554">
                  <c:v>-0.93558315565274297</c:v>
                </c:pt>
                <c:pt idx="1555">
                  <c:v>-0.94174001915194205</c:v>
                </c:pt>
                <c:pt idx="1556">
                  <c:v>-0.94664133379841797</c:v>
                </c:pt>
                <c:pt idx="1557">
                  <c:v>-0.95086111212945501</c:v>
                </c:pt>
                <c:pt idx="1558">
                  <c:v>-0.95449368967425297</c:v>
                </c:pt>
                <c:pt idx="1559">
                  <c:v>-0.95772965436628599</c:v>
                </c:pt>
                <c:pt idx="1560">
                  <c:v>-0.95912510535595097</c:v>
                </c:pt>
                <c:pt idx="1561">
                  <c:v>-0.96022251764088595</c:v>
                </c:pt>
              </c:numCache>
            </c:numRef>
          </c:yVal>
          <c:smooth val="1"/>
          <c:extLst>
            <c:ext xmlns:c16="http://schemas.microsoft.com/office/drawing/2014/chart" uri="{C3380CC4-5D6E-409C-BE32-E72D297353CC}">
              <c16:uniqueId val="{00000001-8185-CF46-82EE-73355F687D63}"/>
            </c:ext>
          </c:extLst>
        </c:ser>
        <c:ser>
          <c:idx val="2"/>
          <c:order val="2"/>
          <c:tx>
            <c:strRef>
              <c:f>Positions_03!$E$1</c:f>
              <c:strCache>
                <c:ptCount val="1"/>
                <c:pt idx="0">
                  <c:v>zNorm</c:v>
                </c:pt>
              </c:strCache>
            </c:strRef>
          </c:tx>
          <c:spPr>
            <a:ln w="19050" cap="rnd">
              <a:solidFill>
                <a:srgbClr val="3579FE"/>
              </a:solidFill>
              <a:round/>
            </a:ln>
            <a:effectLst/>
          </c:spPr>
          <c:marker>
            <c:symbol val="none"/>
          </c:marker>
          <c:xVal>
            <c:numRef>
              <c:f>Positions_03!$B$2:$B$1563</c:f>
              <c:numCache>
                <c:formatCode>General</c:formatCode>
                <c:ptCount val="1562"/>
                <c:pt idx="0">
                  <c:v>3.333333E-3</c:v>
                </c:pt>
                <c:pt idx="1">
                  <c:v>4.0025621268417596E-3</c:v>
                </c:pt>
                <c:pt idx="2">
                  <c:v>4.6717912536835297E-3</c:v>
                </c:pt>
                <c:pt idx="3">
                  <c:v>5.3410203805252998E-3</c:v>
                </c:pt>
                <c:pt idx="4">
                  <c:v>6.0102495073670699E-3</c:v>
                </c:pt>
                <c:pt idx="5">
                  <c:v>6.6794786342088399E-3</c:v>
                </c:pt>
                <c:pt idx="6">
                  <c:v>7.3487077610505996E-3</c:v>
                </c:pt>
                <c:pt idx="7">
                  <c:v>8.0179368878923706E-3</c:v>
                </c:pt>
                <c:pt idx="8">
                  <c:v>8.6871660147341406E-3</c:v>
                </c:pt>
                <c:pt idx="9">
                  <c:v>9.3563951415759107E-3</c:v>
                </c:pt>
                <c:pt idx="10">
                  <c:v>1.0025624268417599E-2</c:v>
                </c:pt>
                <c:pt idx="11">
                  <c:v>1.0694853395259401E-2</c:v>
                </c:pt>
                <c:pt idx="12">
                  <c:v>1.13640825221012E-2</c:v>
                </c:pt>
                <c:pt idx="13">
                  <c:v>1.2033311648942901E-2</c:v>
                </c:pt>
                <c:pt idx="14">
                  <c:v>1.27025407757847E-2</c:v>
                </c:pt>
                <c:pt idx="15">
                  <c:v>1.33717699026265E-2</c:v>
                </c:pt>
                <c:pt idx="16">
                  <c:v>1.4040999029468201E-2</c:v>
                </c:pt>
                <c:pt idx="17">
                  <c:v>1.471022815631E-2</c:v>
                </c:pt>
                <c:pt idx="18">
                  <c:v>1.53794572831518E-2</c:v>
                </c:pt>
                <c:pt idx="19">
                  <c:v>1.60486864099935E-2</c:v>
                </c:pt>
                <c:pt idx="20">
                  <c:v>1.6717915536835298E-2</c:v>
                </c:pt>
                <c:pt idx="21">
                  <c:v>1.73871446636771E-2</c:v>
                </c:pt>
                <c:pt idx="22">
                  <c:v>1.80563737905188E-2</c:v>
                </c:pt>
                <c:pt idx="23">
                  <c:v>1.8725602917360602E-2</c:v>
                </c:pt>
                <c:pt idx="24">
                  <c:v>1.9394832044202399E-2</c:v>
                </c:pt>
                <c:pt idx="25">
                  <c:v>2.0064061171044201E-2</c:v>
                </c:pt>
                <c:pt idx="26">
                  <c:v>2.0733290297885901E-2</c:v>
                </c:pt>
                <c:pt idx="27">
                  <c:v>2.1402519424727699E-2</c:v>
                </c:pt>
                <c:pt idx="28">
                  <c:v>2.2071748551569501E-2</c:v>
                </c:pt>
                <c:pt idx="29">
                  <c:v>2.2740977678411201E-2</c:v>
                </c:pt>
                <c:pt idx="30">
                  <c:v>2.3410206805252999E-2</c:v>
                </c:pt>
                <c:pt idx="31">
                  <c:v>2.40794359320948E-2</c:v>
                </c:pt>
                <c:pt idx="32">
                  <c:v>2.4748665058936501E-2</c:v>
                </c:pt>
                <c:pt idx="33">
                  <c:v>2.5417894185778299E-2</c:v>
                </c:pt>
                <c:pt idx="34">
                  <c:v>2.60871233126201E-2</c:v>
                </c:pt>
                <c:pt idx="35">
                  <c:v>2.6756352439461801E-2</c:v>
                </c:pt>
                <c:pt idx="36">
                  <c:v>2.7425581566303599E-2</c:v>
                </c:pt>
                <c:pt idx="37">
                  <c:v>2.80948106931454E-2</c:v>
                </c:pt>
                <c:pt idx="38">
                  <c:v>2.8764039819987101E-2</c:v>
                </c:pt>
                <c:pt idx="39">
                  <c:v>2.9433268946828899E-2</c:v>
                </c:pt>
                <c:pt idx="40">
                  <c:v>3.01024980736707E-2</c:v>
                </c:pt>
                <c:pt idx="41">
                  <c:v>3.0771727200512401E-2</c:v>
                </c:pt>
                <c:pt idx="42">
                  <c:v>3.1440956327354198E-2</c:v>
                </c:pt>
                <c:pt idx="43">
                  <c:v>3.2110185454196E-2</c:v>
                </c:pt>
                <c:pt idx="44">
                  <c:v>3.2779414581037697E-2</c:v>
                </c:pt>
                <c:pt idx="45">
                  <c:v>3.3448643707879498E-2</c:v>
                </c:pt>
                <c:pt idx="46">
                  <c:v>3.41178728347213E-2</c:v>
                </c:pt>
                <c:pt idx="47">
                  <c:v>3.4787101961563101E-2</c:v>
                </c:pt>
                <c:pt idx="48">
                  <c:v>3.5456331088404798E-2</c:v>
                </c:pt>
                <c:pt idx="49">
                  <c:v>3.6125560215246599E-2</c:v>
                </c:pt>
                <c:pt idx="50">
                  <c:v>3.6794789342088401E-2</c:v>
                </c:pt>
                <c:pt idx="51">
                  <c:v>3.7464018468930098E-2</c:v>
                </c:pt>
                <c:pt idx="52">
                  <c:v>3.8133247595771899E-2</c:v>
                </c:pt>
                <c:pt idx="53">
                  <c:v>3.88024767226137E-2</c:v>
                </c:pt>
                <c:pt idx="54">
                  <c:v>3.9471705849455398E-2</c:v>
                </c:pt>
                <c:pt idx="55">
                  <c:v>4.0140934976297199E-2</c:v>
                </c:pt>
                <c:pt idx="56">
                  <c:v>4.0810164103139E-2</c:v>
                </c:pt>
                <c:pt idx="57">
                  <c:v>4.1479393229980697E-2</c:v>
                </c:pt>
                <c:pt idx="58">
                  <c:v>4.2148622356822499E-2</c:v>
                </c:pt>
                <c:pt idx="59">
                  <c:v>4.28178514836643E-2</c:v>
                </c:pt>
                <c:pt idx="60">
                  <c:v>4.3487080610505997E-2</c:v>
                </c:pt>
                <c:pt idx="61">
                  <c:v>4.4156309737347799E-2</c:v>
                </c:pt>
                <c:pt idx="62">
                  <c:v>4.48255388641896E-2</c:v>
                </c:pt>
                <c:pt idx="63">
                  <c:v>4.5494767991031297E-2</c:v>
                </c:pt>
                <c:pt idx="64">
                  <c:v>4.6163997117873098E-2</c:v>
                </c:pt>
                <c:pt idx="65">
                  <c:v>4.68332262447149E-2</c:v>
                </c:pt>
                <c:pt idx="66">
                  <c:v>4.7502455371556597E-2</c:v>
                </c:pt>
                <c:pt idx="67">
                  <c:v>4.8171684498398398E-2</c:v>
                </c:pt>
                <c:pt idx="68">
                  <c:v>4.88409136252402E-2</c:v>
                </c:pt>
                <c:pt idx="69">
                  <c:v>4.9510142752082001E-2</c:v>
                </c:pt>
                <c:pt idx="70">
                  <c:v>5.0179371878923698E-2</c:v>
                </c:pt>
                <c:pt idx="71">
                  <c:v>5.0848601005765499E-2</c:v>
                </c:pt>
                <c:pt idx="72">
                  <c:v>5.1517830132607301E-2</c:v>
                </c:pt>
                <c:pt idx="73">
                  <c:v>5.2187059259448998E-2</c:v>
                </c:pt>
                <c:pt idx="74">
                  <c:v>5.2856288386290799E-2</c:v>
                </c:pt>
                <c:pt idx="75">
                  <c:v>5.3525517513132601E-2</c:v>
                </c:pt>
                <c:pt idx="76">
                  <c:v>5.4194746639974298E-2</c:v>
                </c:pt>
                <c:pt idx="77">
                  <c:v>5.4863975766816099E-2</c:v>
                </c:pt>
                <c:pt idx="78">
                  <c:v>5.55332048936579E-2</c:v>
                </c:pt>
                <c:pt idx="79">
                  <c:v>5.6202434020499598E-2</c:v>
                </c:pt>
                <c:pt idx="80">
                  <c:v>5.6871663147341399E-2</c:v>
                </c:pt>
                <c:pt idx="81">
                  <c:v>5.75408922741832E-2</c:v>
                </c:pt>
                <c:pt idx="82">
                  <c:v>5.8210121401024897E-2</c:v>
                </c:pt>
                <c:pt idx="83">
                  <c:v>5.8879350527866699E-2</c:v>
                </c:pt>
                <c:pt idx="84">
                  <c:v>5.95485796547085E-2</c:v>
                </c:pt>
                <c:pt idx="85">
                  <c:v>6.0217808781550197E-2</c:v>
                </c:pt>
                <c:pt idx="86">
                  <c:v>6.0887037908391999E-2</c:v>
                </c:pt>
                <c:pt idx="87">
                  <c:v>6.15562670352338E-2</c:v>
                </c:pt>
                <c:pt idx="88">
                  <c:v>6.2225496162075497E-2</c:v>
                </c:pt>
                <c:pt idx="89">
                  <c:v>6.2894725288917305E-2</c:v>
                </c:pt>
                <c:pt idx="90">
                  <c:v>6.35639544157591E-2</c:v>
                </c:pt>
                <c:pt idx="91">
                  <c:v>6.4233183542600894E-2</c:v>
                </c:pt>
                <c:pt idx="92">
                  <c:v>6.4902412669442605E-2</c:v>
                </c:pt>
                <c:pt idx="93">
                  <c:v>6.5571641796284399E-2</c:v>
                </c:pt>
                <c:pt idx="94">
                  <c:v>6.6240870923126194E-2</c:v>
                </c:pt>
                <c:pt idx="95">
                  <c:v>6.6910100049967905E-2</c:v>
                </c:pt>
                <c:pt idx="96">
                  <c:v>6.7579329176809699E-2</c:v>
                </c:pt>
                <c:pt idx="97">
                  <c:v>6.8248558303651494E-2</c:v>
                </c:pt>
                <c:pt idx="98">
                  <c:v>6.8917787430493205E-2</c:v>
                </c:pt>
                <c:pt idx="99">
                  <c:v>6.9587016557334999E-2</c:v>
                </c:pt>
                <c:pt idx="100">
                  <c:v>7.0256245684176793E-2</c:v>
                </c:pt>
                <c:pt idx="101">
                  <c:v>7.0925474811018505E-2</c:v>
                </c:pt>
                <c:pt idx="102">
                  <c:v>7.1594703937860299E-2</c:v>
                </c:pt>
                <c:pt idx="103">
                  <c:v>7.2263933064702093E-2</c:v>
                </c:pt>
                <c:pt idx="104">
                  <c:v>7.2933162191543804E-2</c:v>
                </c:pt>
                <c:pt idx="105">
                  <c:v>7.3602391318385599E-2</c:v>
                </c:pt>
                <c:pt idx="106">
                  <c:v>7.4271620445227393E-2</c:v>
                </c:pt>
                <c:pt idx="107">
                  <c:v>7.4940849572069104E-2</c:v>
                </c:pt>
                <c:pt idx="108">
                  <c:v>7.5610078698910899E-2</c:v>
                </c:pt>
                <c:pt idx="109">
                  <c:v>7.6279307825752707E-2</c:v>
                </c:pt>
                <c:pt idx="110">
                  <c:v>7.6948536952594404E-2</c:v>
                </c:pt>
                <c:pt idx="111">
                  <c:v>7.7617766079436198E-2</c:v>
                </c:pt>
                <c:pt idx="112">
                  <c:v>7.8286995206278007E-2</c:v>
                </c:pt>
                <c:pt idx="113">
                  <c:v>7.8956224333119704E-2</c:v>
                </c:pt>
                <c:pt idx="114">
                  <c:v>7.9625453459961498E-2</c:v>
                </c:pt>
                <c:pt idx="115">
                  <c:v>8.0294682586803307E-2</c:v>
                </c:pt>
                <c:pt idx="116">
                  <c:v>8.0963911713645101E-2</c:v>
                </c:pt>
                <c:pt idx="117">
                  <c:v>8.1633140840486798E-2</c:v>
                </c:pt>
                <c:pt idx="118">
                  <c:v>8.2302369967328606E-2</c:v>
                </c:pt>
                <c:pt idx="119">
                  <c:v>8.2971599094170401E-2</c:v>
                </c:pt>
                <c:pt idx="120">
                  <c:v>8.3640828221012098E-2</c:v>
                </c:pt>
                <c:pt idx="121">
                  <c:v>8.4310057347853906E-2</c:v>
                </c:pt>
                <c:pt idx="122">
                  <c:v>8.4979286474695701E-2</c:v>
                </c:pt>
                <c:pt idx="123">
                  <c:v>8.5648515601537398E-2</c:v>
                </c:pt>
                <c:pt idx="124">
                  <c:v>8.6317744728379206E-2</c:v>
                </c:pt>
                <c:pt idx="125">
                  <c:v>8.6986973855221E-2</c:v>
                </c:pt>
                <c:pt idx="126">
                  <c:v>8.7656202982062698E-2</c:v>
                </c:pt>
                <c:pt idx="127">
                  <c:v>8.8325432108904506E-2</c:v>
                </c:pt>
                <c:pt idx="128">
                  <c:v>8.89946612357463E-2</c:v>
                </c:pt>
                <c:pt idx="129">
                  <c:v>8.9663890362587997E-2</c:v>
                </c:pt>
                <c:pt idx="130">
                  <c:v>9.0333119489429806E-2</c:v>
                </c:pt>
                <c:pt idx="131">
                  <c:v>9.10023486162716E-2</c:v>
                </c:pt>
                <c:pt idx="132">
                  <c:v>9.1671577743113297E-2</c:v>
                </c:pt>
                <c:pt idx="133">
                  <c:v>9.2340806869955105E-2</c:v>
                </c:pt>
                <c:pt idx="134">
                  <c:v>9.30100359967969E-2</c:v>
                </c:pt>
                <c:pt idx="135">
                  <c:v>9.3679265123638694E-2</c:v>
                </c:pt>
                <c:pt idx="136">
                  <c:v>9.4348494250480405E-2</c:v>
                </c:pt>
                <c:pt idx="137">
                  <c:v>9.50177233773222E-2</c:v>
                </c:pt>
                <c:pt idx="138">
                  <c:v>9.5686952504163994E-2</c:v>
                </c:pt>
                <c:pt idx="139">
                  <c:v>9.6356181631005705E-2</c:v>
                </c:pt>
                <c:pt idx="140">
                  <c:v>9.7025410757847499E-2</c:v>
                </c:pt>
                <c:pt idx="141">
                  <c:v>9.7694639884689294E-2</c:v>
                </c:pt>
                <c:pt idx="142">
                  <c:v>9.8363869011531005E-2</c:v>
                </c:pt>
                <c:pt idx="143">
                  <c:v>9.9033098138372799E-2</c:v>
                </c:pt>
                <c:pt idx="144">
                  <c:v>9.9702327265214594E-2</c:v>
                </c:pt>
                <c:pt idx="145">
                  <c:v>0.100371556392056</c:v>
                </c:pt>
                <c:pt idx="146">
                  <c:v>0.101040785518898</c:v>
                </c:pt>
                <c:pt idx="147">
                  <c:v>0.10171001464573901</c:v>
                </c:pt>
                <c:pt idx="148">
                  <c:v>0.10237924377258099</c:v>
                </c:pt>
                <c:pt idx="149">
                  <c:v>0.103048472899423</c:v>
                </c:pt>
                <c:pt idx="150">
                  <c:v>0.103717702026265</c:v>
                </c:pt>
                <c:pt idx="151">
                  <c:v>0.104386931153106</c:v>
                </c:pt>
                <c:pt idx="152">
                  <c:v>0.105056160279948</c:v>
                </c:pt>
                <c:pt idx="153">
                  <c:v>0.10572538940678999</c:v>
                </c:pt>
                <c:pt idx="154">
                  <c:v>0.106394618533632</c:v>
                </c:pt>
                <c:pt idx="155">
                  <c:v>0.107063847660474</c:v>
                </c:pt>
                <c:pt idx="156">
                  <c:v>0.107733076787315</c:v>
                </c:pt>
                <c:pt idx="157">
                  <c:v>0.108402305914157</c:v>
                </c:pt>
                <c:pt idx="158">
                  <c:v>0.10907153504099899</c:v>
                </c:pt>
                <c:pt idx="159">
                  <c:v>0.109740764167841</c:v>
                </c:pt>
                <c:pt idx="160">
                  <c:v>0.110409993294682</c:v>
                </c:pt>
                <c:pt idx="161">
                  <c:v>0.111079222421524</c:v>
                </c:pt>
                <c:pt idx="162">
                  <c:v>0.111748451548366</c:v>
                </c:pt>
                <c:pt idx="163">
                  <c:v>0.11241768067520801</c:v>
                </c:pt>
                <c:pt idx="164">
                  <c:v>0.113086909802049</c:v>
                </c:pt>
                <c:pt idx="165">
                  <c:v>0.113756138928891</c:v>
                </c:pt>
                <c:pt idx="166">
                  <c:v>0.114425368055733</c:v>
                </c:pt>
                <c:pt idx="167">
                  <c:v>0.115094597182575</c:v>
                </c:pt>
                <c:pt idx="168">
                  <c:v>0.11576382630941701</c:v>
                </c:pt>
                <c:pt idx="169">
                  <c:v>0.116433055436258</c:v>
                </c:pt>
                <c:pt idx="170">
                  <c:v>0.1171022845631</c:v>
                </c:pt>
                <c:pt idx="171">
                  <c:v>0.117771513689942</c:v>
                </c:pt>
                <c:pt idx="172">
                  <c:v>0.118440742816784</c:v>
                </c:pt>
                <c:pt idx="173">
                  <c:v>0.11910997194362501</c:v>
                </c:pt>
                <c:pt idx="174">
                  <c:v>0.119779201070467</c:v>
                </c:pt>
                <c:pt idx="175">
                  <c:v>0.120448430197309</c:v>
                </c:pt>
                <c:pt idx="176">
                  <c:v>0.121117659324151</c:v>
                </c:pt>
                <c:pt idx="177">
                  <c:v>0.121786888450992</c:v>
                </c:pt>
                <c:pt idx="178">
                  <c:v>0.12245611757783401</c:v>
                </c:pt>
                <c:pt idx="179">
                  <c:v>0.12312534670467599</c:v>
                </c:pt>
                <c:pt idx="180">
                  <c:v>0.123794575831518</c:v>
                </c:pt>
                <c:pt idx="181">
                  <c:v>0.12446380495836</c:v>
                </c:pt>
                <c:pt idx="182">
                  <c:v>0.12513303408520099</c:v>
                </c:pt>
                <c:pt idx="183">
                  <c:v>0.12580226321204299</c:v>
                </c:pt>
                <c:pt idx="184">
                  <c:v>0.12647149233888499</c:v>
                </c:pt>
                <c:pt idx="185">
                  <c:v>0.127140721465727</c:v>
                </c:pt>
                <c:pt idx="186">
                  <c:v>0.127809950592568</c:v>
                </c:pt>
                <c:pt idx="187">
                  <c:v>0.12847917971941</c:v>
                </c:pt>
                <c:pt idx="188">
                  <c:v>0.12914840884625201</c:v>
                </c:pt>
                <c:pt idx="189">
                  <c:v>0.12981763797309401</c:v>
                </c:pt>
                <c:pt idx="190">
                  <c:v>0.13048686709993501</c:v>
                </c:pt>
                <c:pt idx="191">
                  <c:v>0.13115609622677701</c:v>
                </c:pt>
                <c:pt idx="192">
                  <c:v>0.13182532535361899</c:v>
                </c:pt>
                <c:pt idx="193">
                  <c:v>0.13249455448046099</c:v>
                </c:pt>
                <c:pt idx="194">
                  <c:v>0.13316378360730299</c:v>
                </c:pt>
                <c:pt idx="195">
                  <c:v>0.133833012734144</c:v>
                </c:pt>
                <c:pt idx="196">
                  <c:v>0.134502241860986</c:v>
                </c:pt>
                <c:pt idx="197">
                  <c:v>0.135171470987828</c:v>
                </c:pt>
                <c:pt idx="198">
                  <c:v>0.13584070011467</c:v>
                </c:pt>
                <c:pt idx="199">
                  <c:v>0.13650992924151101</c:v>
                </c:pt>
                <c:pt idx="200">
                  <c:v>0.13717915836835301</c:v>
                </c:pt>
                <c:pt idx="201">
                  <c:v>0.13784838749519501</c:v>
                </c:pt>
                <c:pt idx="202">
                  <c:v>0.13851761662203699</c:v>
                </c:pt>
                <c:pt idx="203">
                  <c:v>0.13918684574887799</c:v>
                </c:pt>
                <c:pt idx="204">
                  <c:v>0.13985607487571999</c:v>
                </c:pt>
                <c:pt idx="205">
                  <c:v>0.140525304002562</c:v>
                </c:pt>
                <c:pt idx="206">
                  <c:v>0.141194533129404</c:v>
                </c:pt>
                <c:pt idx="207">
                  <c:v>0.141863762256246</c:v>
                </c:pt>
                <c:pt idx="208">
                  <c:v>0.142532991383087</c:v>
                </c:pt>
                <c:pt idx="209">
                  <c:v>0.14320222050992901</c:v>
                </c:pt>
                <c:pt idx="210">
                  <c:v>0.14387144963677101</c:v>
                </c:pt>
                <c:pt idx="211">
                  <c:v>0.14454067876361301</c:v>
                </c:pt>
                <c:pt idx="212">
                  <c:v>0.14520990789045399</c:v>
                </c:pt>
                <c:pt idx="213">
                  <c:v>0.14587913701729599</c:v>
                </c:pt>
                <c:pt idx="214">
                  <c:v>0.14654836614413799</c:v>
                </c:pt>
                <c:pt idx="215">
                  <c:v>0.14721759527098</c:v>
                </c:pt>
                <c:pt idx="216">
                  <c:v>0.147886824397821</c:v>
                </c:pt>
                <c:pt idx="217">
                  <c:v>0.148556053524663</c:v>
                </c:pt>
                <c:pt idx="218">
                  <c:v>0.149225282651505</c:v>
                </c:pt>
                <c:pt idx="219">
                  <c:v>0.14989451177834701</c:v>
                </c:pt>
                <c:pt idx="220">
                  <c:v>0.15056374090518801</c:v>
                </c:pt>
                <c:pt idx="221">
                  <c:v>0.15123297003203001</c:v>
                </c:pt>
                <c:pt idx="222">
                  <c:v>0.15190219915887199</c:v>
                </c:pt>
                <c:pt idx="223">
                  <c:v>0.15257142828571399</c:v>
                </c:pt>
                <c:pt idx="224">
                  <c:v>0.15324065741255599</c:v>
                </c:pt>
                <c:pt idx="225">
                  <c:v>0.153909886539397</c:v>
                </c:pt>
                <c:pt idx="226">
                  <c:v>0.154579115666239</c:v>
                </c:pt>
                <c:pt idx="227">
                  <c:v>0.155248344793081</c:v>
                </c:pt>
                <c:pt idx="228">
                  <c:v>0.155917573919923</c:v>
                </c:pt>
                <c:pt idx="229">
                  <c:v>0.15658680304676401</c:v>
                </c:pt>
                <c:pt idx="230">
                  <c:v>0.15725603217360601</c:v>
                </c:pt>
                <c:pt idx="231">
                  <c:v>0.15792526130044801</c:v>
                </c:pt>
                <c:pt idx="232">
                  <c:v>0.15859449042729001</c:v>
                </c:pt>
                <c:pt idx="233">
                  <c:v>0.15926371955413099</c:v>
                </c:pt>
                <c:pt idx="234">
                  <c:v>0.15993294868097299</c:v>
                </c:pt>
                <c:pt idx="235">
                  <c:v>0.16060217780781499</c:v>
                </c:pt>
                <c:pt idx="236">
                  <c:v>0.161271406934657</c:v>
                </c:pt>
                <c:pt idx="237">
                  <c:v>0.161940636061499</c:v>
                </c:pt>
                <c:pt idx="238">
                  <c:v>0.16260986518834</c:v>
                </c:pt>
                <c:pt idx="239">
                  <c:v>0.16327909431518201</c:v>
                </c:pt>
                <c:pt idx="240">
                  <c:v>0.16394832344202401</c:v>
                </c:pt>
                <c:pt idx="241">
                  <c:v>0.16461755256886601</c:v>
                </c:pt>
                <c:pt idx="242">
                  <c:v>0.16528678169570701</c:v>
                </c:pt>
                <c:pt idx="243">
                  <c:v>0.16595601082254899</c:v>
                </c:pt>
                <c:pt idx="244">
                  <c:v>0.16662523994939099</c:v>
                </c:pt>
                <c:pt idx="245">
                  <c:v>0.16729446907623299</c:v>
                </c:pt>
                <c:pt idx="246">
                  <c:v>0.167963698203074</c:v>
                </c:pt>
                <c:pt idx="247">
                  <c:v>0.168632927329916</c:v>
                </c:pt>
                <c:pt idx="248">
                  <c:v>0.169302156456758</c:v>
                </c:pt>
                <c:pt idx="249">
                  <c:v>0.1699713855836</c:v>
                </c:pt>
                <c:pt idx="250">
                  <c:v>0.17064061471044201</c:v>
                </c:pt>
                <c:pt idx="251">
                  <c:v>0.17130984383728301</c:v>
                </c:pt>
                <c:pt idx="252">
                  <c:v>0.17197907296412501</c:v>
                </c:pt>
                <c:pt idx="253">
                  <c:v>0.17264830209096699</c:v>
                </c:pt>
                <c:pt idx="254">
                  <c:v>0.17331753121780899</c:v>
                </c:pt>
                <c:pt idx="255">
                  <c:v>0.17398676034464999</c:v>
                </c:pt>
                <c:pt idx="256">
                  <c:v>0.174655989471492</c:v>
                </c:pt>
                <c:pt idx="257">
                  <c:v>0.175325218598334</c:v>
                </c:pt>
                <c:pt idx="258">
                  <c:v>0.175994447725176</c:v>
                </c:pt>
                <c:pt idx="259">
                  <c:v>0.176663676852017</c:v>
                </c:pt>
                <c:pt idx="260">
                  <c:v>0.17733290597885901</c:v>
                </c:pt>
                <c:pt idx="261">
                  <c:v>0.17800213510570101</c:v>
                </c:pt>
                <c:pt idx="262">
                  <c:v>0.17867136423254301</c:v>
                </c:pt>
                <c:pt idx="263">
                  <c:v>0.17934059335938499</c:v>
                </c:pt>
                <c:pt idx="264">
                  <c:v>0.18000982248622599</c:v>
                </c:pt>
                <c:pt idx="265">
                  <c:v>0.18067905161306799</c:v>
                </c:pt>
                <c:pt idx="266">
                  <c:v>0.18134828073990999</c:v>
                </c:pt>
                <c:pt idx="267">
                  <c:v>0.182017509866752</c:v>
                </c:pt>
                <c:pt idx="268">
                  <c:v>0.182686738993593</c:v>
                </c:pt>
                <c:pt idx="269">
                  <c:v>0.183355968120435</c:v>
                </c:pt>
                <c:pt idx="270">
                  <c:v>0.18402519724727701</c:v>
                </c:pt>
                <c:pt idx="271">
                  <c:v>0.18469442637411901</c:v>
                </c:pt>
                <c:pt idx="272">
                  <c:v>0.18536365550096001</c:v>
                </c:pt>
                <c:pt idx="273">
                  <c:v>0.18603288462780199</c:v>
                </c:pt>
                <c:pt idx="274">
                  <c:v>0.18670211375464399</c:v>
                </c:pt>
                <c:pt idx="275">
                  <c:v>0.18737134288148599</c:v>
                </c:pt>
                <c:pt idx="276">
                  <c:v>0.18804057200832799</c:v>
                </c:pt>
                <c:pt idx="277">
                  <c:v>0.188709801135169</c:v>
                </c:pt>
                <c:pt idx="278">
                  <c:v>0.189379030262011</c:v>
                </c:pt>
                <c:pt idx="279">
                  <c:v>0.190048259388853</c:v>
                </c:pt>
                <c:pt idx="280">
                  <c:v>0.19071748851569501</c:v>
                </c:pt>
                <c:pt idx="281">
                  <c:v>0.19138671764253601</c:v>
                </c:pt>
                <c:pt idx="282">
                  <c:v>0.19205594676937801</c:v>
                </c:pt>
                <c:pt idx="283">
                  <c:v>0.19272517589622001</c:v>
                </c:pt>
                <c:pt idx="284">
                  <c:v>0.19339440502306199</c:v>
                </c:pt>
                <c:pt idx="285">
                  <c:v>0.19406363414990299</c:v>
                </c:pt>
                <c:pt idx="286">
                  <c:v>0.19473286327674499</c:v>
                </c:pt>
                <c:pt idx="287">
                  <c:v>0.195402092403587</c:v>
                </c:pt>
                <c:pt idx="288">
                  <c:v>0.196071321530429</c:v>
                </c:pt>
                <c:pt idx="289">
                  <c:v>0.19674055065727</c:v>
                </c:pt>
                <c:pt idx="290">
                  <c:v>0.197409779784112</c:v>
                </c:pt>
                <c:pt idx="291">
                  <c:v>0.19807900891095401</c:v>
                </c:pt>
                <c:pt idx="292">
                  <c:v>0.19874823803779601</c:v>
                </c:pt>
                <c:pt idx="293">
                  <c:v>0.19941746716463801</c:v>
                </c:pt>
                <c:pt idx="294">
                  <c:v>0.20008669629147899</c:v>
                </c:pt>
                <c:pt idx="295">
                  <c:v>0.20075592541832099</c:v>
                </c:pt>
                <c:pt idx="296">
                  <c:v>0.20142515454516299</c:v>
                </c:pt>
                <c:pt idx="297">
                  <c:v>0.202094383672005</c:v>
                </c:pt>
                <c:pt idx="298">
                  <c:v>0.202763612798846</c:v>
                </c:pt>
                <c:pt idx="299">
                  <c:v>0.203432841925688</c:v>
                </c:pt>
                <c:pt idx="300">
                  <c:v>0.20410207105253</c:v>
                </c:pt>
                <c:pt idx="301">
                  <c:v>0.20477130017937201</c:v>
                </c:pt>
                <c:pt idx="302">
                  <c:v>0.20544052930621301</c:v>
                </c:pt>
                <c:pt idx="303">
                  <c:v>0.20610975843305501</c:v>
                </c:pt>
                <c:pt idx="304">
                  <c:v>0.20677898755989699</c:v>
                </c:pt>
                <c:pt idx="305">
                  <c:v>0.20744821668673899</c:v>
                </c:pt>
                <c:pt idx="306">
                  <c:v>0.20811744581358099</c:v>
                </c:pt>
                <c:pt idx="307">
                  <c:v>0.208786674940422</c:v>
                </c:pt>
                <c:pt idx="308">
                  <c:v>0.209455904067264</c:v>
                </c:pt>
                <c:pt idx="309">
                  <c:v>0.210125133194106</c:v>
                </c:pt>
                <c:pt idx="310">
                  <c:v>0.210794362320948</c:v>
                </c:pt>
                <c:pt idx="311">
                  <c:v>0.21146359144778901</c:v>
                </c:pt>
                <c:pt idx="312">
                  <c:v>0.21213282057463101</c:v>
                </c:pt>
                <c:pt idx="313">
                  <c:v>0.21280204970147301</c:v>
                </c:pt>
                <c:pt idx="314">
                  <c:v>0.21347127882831499</c:v>
                </c:pt>
                <c:pt idx="315">
                  <c:v>0.21414050795515599</c:v>
                </c:pt>
                <c:pt idx="316">
                  <c:v>0.21480973708199799</c:v>
                </c:pt>
                <c:pt idx="317">
                  <c:v>0.21547896620883999</c:v>
                </c:pt>
                <c:pt idx="318">
                  <c:v>0.216148195335682</c:v>
                </c:pt>
                <c:pt idx="319">
                  <c:v>0.216817424462524</c:v>
                </c:pt>
                <c:pt idx="320">
                  <c:v>0.217486653589365</c:v>
                </c:pt>
                <c:pt idx="321">
                  <c:v>0.21815588271620701</c:v>
                </c:pt>
                <c:pt idx="322">
                  <c:v>0.21882511184304901</c:v>
                </c:pt>
                <c:pt idx="323">
                  <c:v>0.21949434096989101</c:v>
                </c:pt>
                <c:pt idx="324">
                  <c:v>0.22016357009673199</c:v>
                </c:pt>
                <c:pt idx="325">
                  <c:v>0.22083279922357399</c:v>
                </c:pt>
                <c:pt idx="326">
                  <c:v>0.22150202835041599</c:v>
                </c:pt>
                <c:pt idx="327">
                  <c:v>0.22217125747725799</c:v>
                </c:pt>
                <c:pt idx="328">
                  <c:v>0.222840486604099</c:v>
                </c:pt>
                <c:pt idx="329">
                  <c:v>0.223509715730941</c:v>
                </c:pt>
                <c:pt idx="330">
                  <c:v>0.224178944857783</c:v>
                </c:pt>
                <c:pt idx="331">
                  <c:v>0.224848173984625</c:v>
                </c:pt>
                <c:pt idx="332">
                  <c:v>0.22551740311146701</c:v>
                </c:pt>
                <c:pt idx="333">
                  <c:v>0.22618663223830801</c:v>
                </c:pt>
                <c:pt idx="334">
                  <c:v>0.22685586136515001</c:v>
                </c:pt>
                <c:pt idx="335">
                  <c:v>0.22752509049199199</c:v>
                </c:pt>
                <c:pt idx="336">
                  <c:v>0.22819431961883399</c:v>
                </c:pt>
                <c:pt idx="337">
                  <c:v>0.22886354874567499</c:v>
                </c:pt>
                <c:pt idx="338">
                  <c:v>0.229532777872517</c:v>
                </c:pt>
                <c:pt idx="339">
                  <c:v>0.230202006999359</c:v>
                </c:pt>
                <c:pt idx="340">
                  <c:v>0.230871236126201</c:v>
                </c:pt>
                <c:pt idx="341">
                  <c:v>0.231540465253042</c:v>
                </c:pt>
                <c:pt idx="342">
                  <c:v>0.23220969437988401</c:v>
                </c:pt>
                <c:pt idx="343">
                  <c:v>0.23287892350672601</c:v>
                </c:pt>
                <c:pt idx="344">
                  <c:v>0.23354815263356801</c:v>
                </c:pt>
                <c:pt idx="345">
                  <c:v>0.23421738176040999</c:v>
                </c:pt>
                <c:pt idx="346">
                  <c:v>0.23488661088725099</c:v>
                </c:pt>
                <c:pt idx="347">
                  <c:v>0.23555584001409299</c:v>
                </c:pt>
                <c:pt idx="348">
                  <c:v>0.236225069140935</c:v>
                </c:pt>
                <c:pt idx="349">
                  <c:v>0.236894298267777</c:v>
                </c:pt>
                <c:pt idx="350">
                  <c:v>0.237563527394618</c:v>
                </c:pt>
                <c:pt idx="351">
                  <c:v>0.23823275652146</c:v>
                </c:pt>
                <c:pt idx="352">
                  <c:v>0.23890198564830201</c:v>
                </c:pt>
                <c:pt idx="353">
                  <c:v>0.23957121477514401</c:v>
                </c:pt>
                <c:pt idx="354">
                  <c:v>0.24024044390198501</c:v>
                </c:pt>
                <c:pt idx="355">
                  <c:v>0.24090967302882699</c:v>
                </c:pt>
                <c:pt idx="356">
                  <c:v>0.24157890215566899</c:v>
                </c:pt>
                <c:pt idx="357">
                  <c:v>0.24224813128251099</c:v>
                </c:pt>
                <c:pt idx="358">
                  <c:v>0.24291736040935299</c:v>
                </c:pt>
                <c:pt idx="359">
                  <c:v>0.243586589536194</c:v>
                </c:pt>
                <c:pt idx="360">
                  <c:v>0.244255818663036</c:v>
                </c:pt>
                <c:pt idx="361">
                  <c:v>0.244925047789878</c:v>
                </c:pt>
                <c:pt idx="362">
                  <c:v>0.24559427691672001</c:v>
                </c:pt>
                <c:pt idx="363">
                  <c:v>0.24626350604356101</c:v>
                </c:pt>
                <c:pt idx="364">
                  <c:v>0.24693273517040301</c:v>
                </c:pt>
                <c:pt idx="365">
                  <c:v>0.24760196429724499</c:v>
                </c:pt>
                <c:pt idx="366">
                  <c:v>0.24827119342408699</c:v>
                </c:pt>
                <c:pt idx="367">
                  <c:v>0.24894042255092799</c:v>
                </c:pt>
                <c:pt idx="368">
                  <c:v>0.24960965167776999</c:v>
                </c:pt>
                <c:pt idx="369">
                  <c:v>0.25027888080461203</c:v>
                </c:pt>
                <c:pt idx="370">
                  <c:v>0.250948109931454</c:v>
                </c:pt>
                <c:pt idx="371">
                  <c:v>0.25161733905829597</c:v>
                </c:pt>
                <c:pt idx="372">
                  <c:v>0.25228656818513701</c:v>
                </c:pt>
                <c:pt idx="373">
                  <c:v>0.25295579731197898</c:v>
                </c:pt>
                <c:pt idx="374">
                  <c:v>0.25362502643882101</c:v>
                </c:pt>
                <c:pt idx="375">
                  <c:v>0.25429425556566299</c:v>
                </c:pt>
                <c:pt idx="376">
                  <c:v>0.25496348469250402</c:v>
                </c:pt>
                <c:pt idx="377">
                  <c:v>0.25563271381934599</c:v>
                </c:pt>
                <c:pt idx="378">
                  <c:v>0.25630194294618802</c:v>
                </c:pt>
                <c:pt idx="379">
                  <c:v>0.25697117207303</c:v>
                </c:pt>
                <c:pt idx="380">
                  <c:v>0.25764040119987103</c:v>
                </c:pt>
                <c:pt idx="381">
                  <c:v>0.258309630326713</c:v>
                </c:pt>
                <c:pt idx="382">
                  <c:v>0.25897885945355498</c:v>
                </c:pt>
                <c:pt idx="383">
                  <c:v>0.25964808858039701</c:v>
                </c:pt>
                <c:pt idx="384">
                  <c:v>0.26031731770723798</c:v>
                </c:pt>
                <c:pt idx="385">
                  <c:v>0.26098654683408001</c:v>
                </c:pt>
                <c:pt idx="386">
                  <c:v>0.26165577596092199</c:v>
                </c:pt>
                <c:pt idx="387">
                  <c:v>0.26232500508776402</c:v>
                </c:pt>
                <c:pt idx="388">
                  <c:v>0.26299423421460599</c:v>
                </c:pt>
                <c:pt idx="389">
                  <c:v>0.26366346334144702</c:v>
                </c:pt>
                <c:pt idx="390">
                  <c:v>0.264332692468289</c:v>
                </c:pt>
                <c:pt idx="391">
                  <c:v>0.26500192159513097</c:v>
                </c:pt>
                <c:pt idx="392">
                  <c:v>0.265671150721973</c:v>
                </c:pt>
                <c:pt idx="393">
                  <c:v>0.26634037984881398</c:v>
                </c:pt>
                <c:pt idx="394">
                  <c:v>0.26700960897565601</c:v>
                </c:pt>
                <c:pt idx="395">
                  <c:v>0.26767883810249798</c:v>
                </c:pt>
                <c:pt idx="396">
                  <c:v>0.26834806722934001</c:v>
                </c:pt>
                <c:pt idx="397">
                  <c:v>0.26901729635618099</c:v>
                </c:pt>
                <c:pt idx="398">
                  <c:v>0.26968652548302302</c:v>
                </c:pt>
                <c:pt idx="399">
                  <c:v>0.270355754609865</c:v>
                </c:pt>
                <c:pt idx="400">
                  <c:v>0.27102498373670703</c:v>
                </c:pt>
                <c:pt idx="401">
                  <c:v>0.271694212863549</c:v>
                </c:pt>
                <c:pt idx="402">
                  <c:v>0.27236344199038998</c:v>
                </c:pt>
                <c:pt idx="403">
                  <c:v>0.27303267111723201</c:v>
                </c:pt>
                <c:pt idx="404">
                  <c:v>0.27370190024407398</c:v>
                </c:pt>
                <c:pt idx="405">
                  <c:v>0.27437112937091601</c:v>
                </c:pt>
                <c:pt idx="406">
                  <c:v>0.27504035849775699</c:v>
                </c:pt>
                <c:pt idx="407">
                  <c:v>0.27570958762459902</c:v>
                </c:pt>
                <c:pt idx="408">
                  <c:v>0.27637881675144099</c:v>
                </c:pt>
                <c:pt idx="409">
                  <c:v>0.27704804587828302</c:v>
                </c:pt>
                <c:pt idx="410">
                  <c:v>0.277717275005124</c:v>
                </c:pt>
                <c:pt idx="411">
                  <c:v>0.27838650413196597</c:v>
                </c:pt>
                <c:pt idx="412">
                  <c:v>0.279055733258808</c:v>
                </c:pt>
                <c:pt idx="413">
                  <c:v>0.27972496238564998</c:v>
                </c:pt>
                <c:pt idx="414">
                  <c:v>0.28039419151249201</c:v>
                </c:pt>
                <c:pt idx="415">
                  <c:v>0.28106342063933298</c:v>
                </c:pt>
                <c:pt idx="416">
                  <c:v>0.28173264976617501</c:v>
                </c:pt>
                <c:pt idx="417">
                  <c:v>0.28240187889301699</c:v>
                </c:pt>
                <c:pt idx="418">
                  <c:v>0.28307110801985902</c:v>
                </c:pt>
                <c:pt idx="419">
                  <c:v>0.28374033714669999</c:v>
                </c:pt>
                <c:pt idx="420">
                  <c:v>0.28440956627354202</c:v>
                </c:pt>
                <c:pt idx="421">
                  <c:v>0.285078795400384</c:v>
                </c:pt>
                <c:pt idx="422">
                  <c:v>0.28574802452722597</c:v>
                </c:pt>
                <c:pt idx="423">
                  <c:v>0.28641725365406701</c:v>
                </c:pt>
                <c:pt idx="424">
                  <c:v>0.28708648278090898</c:v>
                </c:pt>
                <c:pt idx="425">
                  <c:v>0.28775571190775101</c:v>
                </c:pt>
                <c:pt idx="426">
                  <c:v>0.28842494103459299</c:v>
                </c:pt>
                <c:pt idx="427">
                  <c:v>0.28909417016143402</c:v>
                </c:pt>
                <c:pt idx="428">
                  <c:v>0.28976339928827599</c:v>
                </c:pt>
                <c:pt idx="429">
                  <c:v>0.29043262841511802</c:v>
                </c:pt>
                <c:pt idx="430">
                  <c:v>0.29110185754196</c:v>
                </c:pt>
                <c:pt idx="431">
                  <c:v>0.29177108666880203</c:v>
                </c:pt>
                <c:pt idx="432">
                  <c:v>0.292440315795643</c:v>
                </c:pt>
                <c:pt idx="433">
                  <c:v>0.29310954492248498</c:v>
                </c:pt>
                <c:pt idx="434">
                  <c:v>0.29377877404932701</c:v>
                </c:pt>
                <c:pt idx="435">
                  <c:v>0.29444800317616898</c:v>
                </c:pt>
                <c:pt idx="436">
                  <c:v>0.29511723230301001</c:v>
                </c:pt>
                <c:pt idx="437">
                  <c:v>0.29578646142985199</c:v>
                </c:pt>
                <c:pt idx="438">
                  <c:v>0.29645569055669402</c:v>
                </c:pt>
                <c:pt idx="439">
                  <c:v>0.29712491968353599</c:v>
                </c:pt>
                <c:pt idx="440">
                  <c:v>0.29779414881037702</c:v>
                </c:pt>
                <c:pt idx="441">
                  <c:v>0.298463377937219</c:v>
                </c:pt>
                <c:pt idx="442">
                  <c:v>0.29913260706406097</c:v>
                </c:pt>
                <c:pt idx="443">
                  <c:v>0.299801836190903</c:v>
                </c:pt>
                <c:pt idx="444">
                  <c:v>0.30047106531774498</c:v>
                </c:pt>
                <c:pt idx="445">
                  <c:v>0.30114029444458601</c:v>
                </c:pt>
                <c:pt idx="446">
                  <c:v>0.30180952357142798</c:v>
                </c:pt>
                <c:pt idx="447">
                  <c:v>0.30247875269827001</c:v>
                </c:pt>
                <c:pt idx="448">
                  <c:v>0.30314798182511199</c:v>
                </c:pt>
                <c:pt idx="449">
                  <c:v>0.30381721095195302</c:v>
                </c:pt>
                <c:pt idx="450">
                  <c:v>0.304486440078795</c:v>
                </c:pt>
                <c:pt idx="451">
                  <c:v>0.30515566920563703</c:v>
                </c:pt>
                <c:pt idx="452">
                  <c:v>0.305824898332479</c:v>
                </c:pt>
                <c:pt idx="453">
                  <c:v>0.30649412745932098</c:v>
                </c:pt>
                <c:pt idx="454">
                  <c:v>0.30716335658616201</c:v>
                </c:pt>
                <c:pt idx="455">
                  <c:v>0.30783258571300398</c:v>
                </c:pt>
                <c:pt idx="456">
                  <c:v>0.30850181483984601</c:v>
                </c:pt>
                <c:pt idx="457">
                  <c:v>0.30917104396668799</c:v>
                </c:pt>
                <c:pt idx="458">
                  <c:v>0.30984027309352902</c:v>
                </c:pt>
                <c:pt idx="459">
                  <c:v>0.31050950222037099</c:v>
                </c:pt>
                <c:pt idx="460">
                  <c:v>0.31117873134721302</c:v>
                </c:pt>
                <c:pt idx="461">
                  <c:v>0.311847960474055</c:v>
                </c:pt>
                <c:pt idx="462">
                  <c:v>0.31251718960089597</c:v>
                </c:pt>
                <c:pt idx="463">
                  <c:v>0.313186418727738</c:v>
                </c:pt>
                <c:pt idx="464">
                  <c:v>0.31385564785457998</c:v>
                </c:pt>
                <c:pt idx="465">
                  <c:v>0.31452487698142201</c:v>
                </c:pt>
                <c:pt idx="466">
                  <c:v>0.31519410610826298</c:v>
                </c:pt>
                <c:pt idx="467">
                  <c:v>0.31586333523510501</c:v>
                </c:pt>
                <c:pt idx="468">
                  <c:v>0.31653256436194699</c:v>
                </c:pt>
                <c:pt idx="469">
                  <c:v>0.31720179348878902</c:v>
                </c:pt>
                <c:pt idx="470">
                  <c:v>0.31787102261563099</c:v>
                </c:pt>
                <c:pt idx="471">
                  <c:v>0.31854025174247202</c:v>
                </c:pt>
                <c:pt idx="472">
                  <c:v>0.319209480869314</c:v>
                </c:pt>
                <c:pt idx="473">
                  <c:v>0.31987870999615597</c:v>
                </c:pt>
                <c:pt idx="474">
                  <c:v>0.320547939122998</c:v>
                </c:pt>
                <c:pt idx="475">
                  <c:v>0.32121716824983898</c:v>
                </c:pt>
                <c:pt idx="476">
                  <c:v>0.32188639737668101</c:v>
                </c:pt>
                <c:pt idx="477">
                  <c:v>0.32255562650352299</c:v>
                </c:pt>
                <c:pt idx="478">
                  <c:v>0.32322485563036502</c:v>
                </c:pt>
                <c:pt idx="479">
                  <c:v>0.32389408475720599</c:v>
                </c:pt>
                <c:pt idx="480">
                  <c:v>0.32456331388404802</c:v>
                </c:pt>
                <c:pt idx="481">
                  <c:v>0.32523254301089</c:v>
                </c:pt>
                <c:pt idx="482">
                  <c:v>0.32590177213773203</c:v>
                </c:pt>
                <c:pt idx="483">
                  <c:v>0.326571001264574</c:v>
                </c:pt>
                <c:pt idx="484">
                  <c:v>0.32724023039141498</c:v>
                </c:pt>
                <c:pt idx="485">
                  <c:v>0.32790945951825701</c:v>
                </c:pt>
                <c:pt idx="486">
                  <c:v>0.32857868864509898</c:v>
                </c:pt>
                <c:pt idx="487">
                  <c:v>0.32924791777194101</c:v>
                </c:pt>
                <c:pt idx="488">
                  <c:v>0.32991714689878199</c:v>
                </c:pt>
                <c:pt idx="489">
                  <c:v>0.33058637602562402</c:v>
                </c:pt>
                <c:pt idx="490">
                  <c:v>0.33125560515246599</c:v>
                </c:pt>
                <c:pt idx="491">
                  <c:v>0.33192483427930802</c:v>
                </c:pt>
                <c:pt idx="492">
                  <c:v>0.332594063406149</c:v>
                </c:pt>
                <c:pt idx="493">
                  <c:v>0.33326329253299097</c:v>
                </c:pt>
                <c:pt idx="494">
                  <c:v>0.333932521659833</c:v>
                </c:pt>
                <c:pt idx="495">
                  <c:v>0.33460175078667498</c:v>
                </c:pt>
                <c:pt idx="496">
                  <c:v>0.33527097991351701</c:v>
                </c:pt>
                <c:pt idx="497">
                  <c:v>0.33594020904035798</c:v>
                </c:pt>
                <c:pt idx="498">
                  <c:v>0.33660943816720001</c:v>
                </c:pt>
                <c:pt idx="499">
                  <c:v>0.33727866729404199</c:v>
                </c:pt>
                <c:pt idx="500">
                  <c:v>0.33794789642088402</c:v>
                </c:pt>
                <c:pt idx="501">
                  <c:v>0.338617125547725</c:v>
                </c:pt>
                <c:pt idx="502">
                  <c:v>0.33928635467456703</c:v>
                </c:pt>
                <c:pt idx="503">
                  <c:v>0.339955583801409</c:v>
                </c:pt>
                <c:pt idx="504">
                  <c:v>0.34062481292825098</c:v>
                </c:pt>
                <c:pt idx="505">
                  <c:v>0.34129404205509201</c:v>
                </c:pt>
                <c:pt idx="506">
                  <c:v>0.34196327118193398</c:v>
                </c:pt>
                <c:pt idx="507">
                  <c:v>0.34263250030877601</c:v>
                </c:pt>
                <c:pt idx="508">
                  <c:v>0.34330172943561799</c:v>
                </c:pt>
                <c:pt idx="509">
                  <c:v>0.34397095856245902</c:v>
                </c:pt>
                <c:pt idx="510">
                  <c:v>0.34464018768930099</c:v>
                </c:pt>
                <c:pt idx="511">
                  <c:v>0.34530941681614302</c:v>
                </c:pt>
                <c:pt idx="512">
                  <c:v>0.345978645942985</c:v>
                </c:pt>
                <c:pt idx="513">
                  <c:v>0.34664787506982703</c:v>
                </c:pt>
                <c:pt idx="514">
                  <c:v>0.347317104196668</c:v>
                </c:pt>
                <c:pt idx="515">
                  <c:v>0.34798633332350998</c:v>
                </c:pt>
                <c:pt idx="516">
                  <c:v>0.34865556245035201</c:v>
                </c:pt>
                <c:pt idx="517">
                  <c:v>0.34932479157719398</c:v>
                </c:pt>
                <c:pt idx="518">
                  <c:v>0.34999402070403501</c:v>
                </c:pt>
                <c:pt idx="519">
                  <c:v>0.35066324983087699</c:v>
                </c:pt>
                <c:pt idx="520">
                  <c:v>0.35133247895771902</c:v>
                </c:pt>
                <c:pt idx="521">
                  <c:v>0.35200170808456099</c:v>
                </c:pt>
                <c:pt idx="522">
                  <c:v>0.35267093721140202</c:v>
                </c:pt>
                <c:pt idx="523">
                  <c:v>0.353340166338244</c:v>
                </c:pt>
                <c:pt idx="524">
                  <c:v>0.35400939546508597</c:v>
                </c:pt>
                <c:pt idx="525">
                  <c:v>0.354678624591928</c:v>
                </c:pt>
                <c:pt idx="526">
                  <c:v>0.35534785371876998</c:v>
                </c:pt>
                <c:pt idx="527">
                  <c:v>0.35601708284561101</c:v>
                </c:pt>
                <c:pt idx="528">
                  <c:v>0.35668631197245299</c:v>
                </c:pt>
                <c:pt idx="529">
                  <c:v>0.35735554109929502</c:v>
                </c:pt>
                <c:pt idx="530">
                  <c:v>0.35802477022613699</c:v>
                </c:pt>
                <c:pt idx="531">
                  <c:v>0.35869399935297802</c:v>
                </c:pt>
                <c:pt idx="532">
                  <c:v>0.35936322847982</c:v>
                </c:pt>
                <c:pt idx="533">
                  <c:v>0.36003245760666203</c:v>
                </c:pt>
                <c:pt idx="534">
                  <c:v>0.360701686733504</c:v>
                </c:pt>
                <c:pt idx="535">
                  <c:v>0.36137091586034498</c:v>
                </c:pt>
                <c:pt idx="536">
                  <c:v>0.36204014498718701</c:v>
                </c:pt>
                <c:pt idx="537">
                  <c:v>0.36270937411402898</c:v>
                </c:pt>
                <c:pt idx="538">
                  <c:v>0.36337860324087101</c:v>
                </c:pt>
                <c:pt idx="539">
                  <c:v>0.36404783236771299</c:v>
                </c:pt>
                <c:pt idx="540">
                  <c:v>0.36471706149455402</c:v>
                </c:pt>
                <c:pt idx="541">
                  <c:v>0.36538629062139599</c:v>
                </c:pt>
                <c:pt idx="542">
                  <c:v>0.36605551974823802</c:v>
                </c:pt>
                <c:pt idx="543">
                  <c:v>0.36672474887508</c:v>
                </c:pt>
                <c:pt idx="544">
                  <c:v>0.36739397800192097</c:v>
                </c:pt>
                <c:pt idx="545">
                  <c:v>0.368063207128763</c:v>
                </c:pt>
                <c:pt idx="546">
                  <c:v>0.36873243625560498</c:v>
                </c:pt>
                <c:pt idx="547">
                  <c:v>0.36940166538244701</c:v>
                </c:pt>
                <c:pt idx="548">
                  <c:v>0.37007089450928798</c:v>
                </c:pt>
                <c:pt idx="549">
                  <c:v>0.37074012363613001</c:v>
                </c:pt>
                <c:pt idx="550">
                  <c:v>0.37140935276297199</c:v>
                </c:pt>
                <c:pt idx="551">
                  <c:v>0.37207858188981402</c:v>
                </c:pt>
                <c:pt idx="552">
                  <c:v>0.37274781101665599</c:v>
                </c:pt>
                <c:pt idx="553">
                  <c:v>0.37341704014349703</c:v>
                </c:pt>
                <c:pt idx="554">
                  <c:v>0.374086269270339</c:v>
                </c:pt>
                <c:pt idx="555">
                  <c:v>0.37475549839718098</c:v>
                </c:pt>
                <c:pt idx="556">
                  <c:v>0.37542472752402301</c:v>
                </c:pt>
                <c:pt idx="557">
                  <c:v>0.37609395665086398</c:v>
                </c:pt>
                <c:pt idx="558">
                  <c:v>0.37676318577770601</c:v>
                </c:pt>
                <c:pt idx="559">
                  <c:v>0.37743241490454799</c:v>
                </c:pt>
                <c:pt idx="560">
                  <c:v>0.37810164403139002</c:v>
                </c:pt>
                <c:pt idx="561">
                  <c:v>0.37877087315823099</c:v>
                </c:pt>
                <c:pt idx="562">
                  <c:v>0.37944010228507302</c:v>
                </c:pt>
                <c:pt idx="563">
                  <c:v>0.380109331411915</c:v>
                </c:pt>
                <c:pt idx="564">
                  <c:v>0.38077856053875703</c:v>
                </c:pt>
                <c:pt idx="565">
                  <c:v>0.381447789665599</c:v>
                </c:pt>
                <c:pt idx="566">
                  <c:v>0.38211701879243998</c:v>
                </c:pt>
                <c:pt idx="567">
                  <c:v>0.38278624791928201</c:v>
                </c:pt>
                <c:pt idx="568">
                  <c:v>0.38345547704612398</c:v>
                </c:pt>
                <c:pt idx="569">
                  <c:v>0.38412470617296601</c:v>
                </c:pt>
                <c:pt idx="570">
                  <c:v>0.38479393529980699</c:v>
                </c:pt>
                <c:pt idx="571">
                  <c:v>0.38546316442664902</c:v>
                </c:pt>
                <c:pt idx="572">
                  <c:v>0.38613239355349099</c:v>
                </c:pt>
                <c:pt idx="573">
                  <c:v>0.38680162268033302</c:v>
                </c:pt>
                <c:pt idx="574">
                  <c:v>0.387470851807174</c:v>
                </c:pt>
                <c:pt idx="575">
                  <c:v>0.38814008093401597</c:v>
                </c:pt>
                <c:pt idx="576">
                  <c:v>0.388809310060858</c:v>
                </c:pt>
                <c:pt idx="577">
                  <c:v>0.38947853918769998</c:v>
                </c:pt>
                <c:pt idx="578">
                  <c:v>0.39014776831454101</c:v>
                </c:pt>
                <c:pt idx="579">
                  <c:v>0.39081699744138299</c:v>
                </c:pt>
                <c:pt idx="580">
                  <c:v>0.39148622656822502</c:v>
                </c:pt>
                <c:pt idx="581">
                  <c:v>0.39215545569506699</c:v>
                </c:pt>
                <c:pt idx="582">
                  <c:v>0.39282468482190902</c:v>
                </c:pt>
                <c:pt idx="583">
                  <c:v>0.39349391394875</c:v>
                </c:pt>
                <c:pt idx="584">
                  <c:v>0.39416314307559203</c:v>
                </c:pt>
                <c:pt idx="585">
                  <c:v>0.394832372202434</c:v>
                </c:pt>
                <c:pt idx="586">
                  <c:v>0.39550160132927598</c:v>
                </c:pt>
                <c:pt idx="587">
                  <c:v>0.39617083045611701</c:v>
                </c:pt>
                <c:pt idx="588">
                  <c:v>0.39684005958295898</c:v>
                </c:pt>
                <c:pt idx="589">
                  <c:v>0.39750928870980101</c:v>
                </c:pt>
                <c:pt idx="590">
                  <c:v>0.39817851783664299</c:v>
                </c:pt>
                <c:pt idx="591">
                  <c:v>0.39884774696348402</c:v>
                </c:pt>
                <c:pt idx="592">
                  <c:v>0.39951697609032599</c:v>
                </c:pt>
                <c:pt idx="593">
                  <c:v>0.40018620521716802</c:v>
                </c:pt>
                <c:pt idx="594">
                  <c:v>0.40085543434401</c:v>
                </c:pt>
                <c:pt idx="595">
                  <c:v>0.40152466347085197</c:v>
                </c:pt>
                <c:pt idx="596">
                  <c:v>0.402193892597693</c:v>
                </c:pt>
                <c:pt idx="597">
                  <c:v>0.40286312172453498</c:v>
                </c:pt>
                <c:pt idx="598">
                  <c:v>0.40353235085137701</c:v>
                </c:pt>
                <c:pt idx="599">
                  <c:v>0.40420157997821898</c:v>
                </c:pt>
                <c:pt idx="600">
                  <c:v>0.40487080910506001</c:v>
                </c:pt>
                <c:pt idx="601">
                  <c:v>0.40554003823190199</c:v>
                </c:pt>
                <c:pt idx="602">
                  <c:v>0.40620926735874402</c:v>
                </c:pt>
                <c:pt idx="603">
                  <c:v>0.40687849648558599</c:v>
                </c:pt>
                <c:pt idx="604">
                  <c:v>0.40754772561242703</c:v>
                </c:pt>
                <c:pt idx="605">
                  <c:v>0.408216954739269</c:v>
                </c:pt>
                <c:pt idx="606">
                  <c:v>0.40888618386611097</c:v>
                </c:pt>
                <c:pt idx="607">
                  <c:v>0.40955541299295301</c:v>
                </c:pt>
                <c:pt idx="608">
                  <c:v>0.41022464211979498</c:v>
                </c:pt>
                <c:pt idx="609">
                  <c:v>0.41089387124663601</c:v>
                </c:pt>
                <c:pt idx="610">
                  <c:v>0.41156310037347799</c:v>
                </c:pt>
                <c:pt idx="611">
                  <c:v>0.41223232950032002</c:v>
                </c:pt>
                <c:pt idx="612">
                  <c:v>0.41290155862716199</c:v>
                </c:pt>
                <c:pt idx="613">
                  <c:v>0.41357078775400302</c:v>
                </c:pt>
                <c:pt idx="614">
                  <c:v>0.414240016880845</c:v>
                </c:pt>
                <c:pt idx="615">
                  <c:v>0.41490924600768703</c:v>
                </c:pt>
                <c:pt idx="616">
                  <c:v>0.415578475134529</c:v>
                </c:pt>
                <c:pt idx="617">
                  <c:v>0.41624770426136998</c:v>
                </c:pt>
                <c:pt idx="618">
                  <c:v>0.41691693338821201</c:v>
                </c:pt>
                <c:pt idx="619">
                  <c:v>0.41758616251505398</c:v>
                </c:pt>
                <c:pt idx="620">
                  <c:v>0.41825539164189601</c:v>
                </c:pt>
                <c:pt idx="621">
                  <c:v>0.41892462076873799</c:v>
                </c:pt>
                <c:pt idx="622">
                  <c:v>0.41959384989557902</c:v>
                </c:pt>
                <c:pt idx="623">
                  <c:v>0.42026307902242099</c:v>
                </c:pt>
                <c:pt idx="624">
                  <c:v>0.42093230814926302</c:v>
                </c:pt>
                <c:pt idx="625">
                  <c:v>0.421601537276105</c:v>
                </c:pt>
                <c:pt idx="626">
                  <c:v>0.42227076640294597</c:v>
                </c:pt>
                <c:pt idx="627">
                  <c:v>0.422939995529788</c:v>
                </c:pt>
                <c:pt idx="628">
                  <c:v>0.42360922465662998</c:v>
                </c:pt>
                <c:pt idx="629">
                  <c:v>0.42427845378347201</c:v>
                </c:pt>
                <c:pt idx="630">
                  <c:v>0.42494768291031298</c:v>
                </c:pt>
                <c:pt idx="631">
                  <c:v>0.42561691203715502</c:v>
                </c:pt>
                <c:pt idx="632">
                  <c:v>0.42628614116399699</c:v>
                </c:pt>
                <c:pt idx="633">
                  <c:v>0.42695537029083902</c:v>
                </c:pt>
                <c:pt idx="634">
                  <c:v>0.427624599417681</c:v>
                </c:pt>
                <c:pt idx="635">
                  <c:v>0.42829382854452203</c:v>
                </c:pt>
                <c:pt idx="636">
                  <c:v>0.428963057671364</c:v>
                </c:pt>
                <c:pt idx="637">
                  <c:v>0.42963228679820598</c:v>
                </c:pt>
                <c:pt idx="638">
                  <c:v>0.43030151592504801</c:v>
                </c:pt>
                <c:pt idx="639">
                  <c:v>0.43097074505188898</c:v>
                </c:pt>
                <c:pt idx="640">
                  <c:v>0.43163997417873101</c:v>
                </c:pt>
                <c:pt idx="641">
                  <c:v>0.43230920330557299</c:v>
                </c:pt>
                <c:pt idx="642">
                  <c:v>0.43297843243241502</c:v>
                </c:pt>
                <c:pt idx="643">
                  <c:v>0.43364766155925599</c:v>
                </c:pt>
                <c:pt idx="644">
                  <c:v>0.43431689068609802</c:v>
                </c:pt>
                <c:pt idx="645">
                  <c:v>0.43498611981294</c:v>
                </c:pt>
                <c:pt idx="646">
                  <c:v>0.43565534893978197</c:v>
                </c:pt>
                <c:pt idx="647">
                  <c:v>0.436324578066623</c:v>
                </c:pt>
                <c:pt idx="648">
                  <c:v>0.43699380719346498</c:v>
                </c:pt>
                <c:pt idx="649">
                  <c:v>0.43766303632030701</c:v>
                </c:pt>
                <c:pt idx="650">
                  <c:v>0.43833226544714898</c:v>
                </c:pt>
                <c:pt idx="651">
                  <c:v>0.43900149457399101</c:v>
                </c:pt>
                <c:pt idx="652">
                  <c:v>0.43967072370083199</c:v>
                </c:pt>
                <c:pt idx="653">
                  <c:v>0.44033995282767402</c:v>
                </c:pt>
                <c:pt idx="654">
                  <c:v>0.44100918195451599</c:v>
                </c:pt>
                <c:pt idx="655">
                  <c:v>0.44167841108135802</c:v>
                </c:pt>
                <c:pt idx="656">
                  <c:v>0.442347640208199</c:v>
                </c:pt>
                <c:pt idx="657">
                  <c:v>0.44301686933504097</c:v>
                </c:pt>
                <c:pt idx="658">
                  <c:v>0.44368609846188301</c:v>
                </c:pt>
                <c:pt idx="659">
                  <c:v>0.44435532758872498</c:v>
                </c:pt>
                <c:pt idx="660">
                  <c:v>0.44502455671556601</c:v>
                </c:pt>
                <c:pt idx="661">
                  <c:v>0.44569378584240799</c:v>
                </c:pt>
                <c:pt idx="662">
                  <c:v>0.44636301496925002</c:v>
                </c:pt>
                <c:pt idx="663">
                  <c:v>0.44703224409609199</c:v>
                </c:pt>
                <c:pt idx="664">
                  <c:v>0.44770147322293402</c:v>
                </c:pt>
                <c:pt idx="665">
                  <c:v>0.448370702349775</c:v>
                </c:pt>
                <c:pt idx="666">
                  <c:v>0.44903993147661703</c:v>
                </c:pt>
                <c:pt idx="667">
                  <c:v>0.449709160603459</c:v>
                </c:pt>
                <c:pt idx="668">
                  <c:v>0.45037838973030098</c:v>
                </c:pt>
                <c:pt idx="669">
                  <c:v>0.45104761885714201</c:v>
                </c:pt>
                <c:pt idx="670">
                  <c:v>0.45171684798398398</c:v>
                </c:pt>
                <c:pt idx="671">
                  <c:v>0.45238607711082601</c:v>
                </c:pt>
                <c:pt idx="672">
                  <c:v>0.45305530623766799</c:v>
                </c:pt>
                <c:pt idx="673">
                  <c:v>0.45372453536450902</c:v>
                </c:pt>
                <c:pt idx="674">
                  <c:v>0.45439376449135099</c:v>
                </c:pt>
                <c:pt idx="675">
                  <c:v>0.45506299361819302</c:v>
                </c:pt>
                <c:pt idx="676">
                  <c:v>0.455732222745035</c:v>
                </c:pt>
                <c:pt idx="677">
                  <c:v>0.45640145187187697</c:v>
                </c:pt>
                <c:pt idx="678">
                  <c:v>0.457070680998718</c:v>
                </c:pt>
                <c:pt idx="679">
                  <c:v>0.45773991012555998</c:v>
                </c:pt>
                <c:pt idx="680">
                  <c:v>0.45840913925240201</c:v>
                </c:pt>
                <c:pt idx="681">
                  <c:v>0.45907836837924398</c:v>
                </c:pt>
                <c:pt idx="682">
                  <c:v>0.45974759750608502</c:v>
                </c:pt>
                <c:pt idx="683">
                  <c:v>0.46041682663292699</c:v>
                </c:pt>
                <c:pt idx="684">
                  <c:v>0.46108605575976902</c:v>
                </c:pt>
                <c:pt idx="685">
                  <c:v>0.46175528488661099</c:v>
                </c:pt>
                <c:pt idx="686">
                  <c:v>0.46242451401345203</c:v>
                </c:pt>
                <c:pt idx="687">
                  <c:v>0.463093743140294</c:v>
                </c:pt>
                <c:pt idx="688">
                  <c:v>0.46376297226713598</c:v>
                </c:pt>
                <c:pt idx="689">
                  <c:v>0.46443220139397801</c:v>
                </c:pt>
                <c:pt idx="690">
                  <c:v>0.46510143052081998</c:v>
                </c:pt>
                <c:pt idx="691">
                  <c:v>0.46577065964766101</c:v>
                </c:pt>
                <c:pt idx="692">
                  <c:v>0.46643988877450299</c:v>
                </c:pt>
                <c:pt idx="693">
                  <c:v>0.46710911790134502</c:v>
                </c:pt>
                <c:pt idx="694">
                  <c:v>0.46777834702818699</c:v>
                </c:pt>
                <c:pt idx="695">
                  <c:v>0.46844757615502802</c:v>
                </c:pt>
                <c:pt idx="696">
                  <c:v>0.46911680528187</c:v>
                </c:pt>
                <c:pt idx="697">
                  <c:v>0.46978603440871203</c:v>
                </c:pt>
                <c:pt idx="698">
                  <c:v>0.470455263535554</c:v>
                </c:pt>
                <c:pt idx="699">
                  <c:v>0.47112449266239498</c:v>
                </c:pt>
                <c:pt idx="700">
                  <c:v>0.47179372178923701</c:v>
                </c:pt>
                <c:pt idx="701">
                  <c:v>0.47246295091607898</c:v>
                </c:pt>
                <c:pt idx="702">
                  <c:v>0.47313218004292101</c:v>
                </c:pt>
                <c:pt idx="703">
                  <c:v>0.47380140916976299</c:v>
                </c:pt>
                <c:pt idx="704">
                  <c:v>0.47447063829660402</c:v>
                </c:pt>
                <c:pt idx="705">
                  <c:v>0.47513986742344599</c:v>
                </c:pt>
                <c:pt idx="706">
                  <c:v>0.47580909655028802</c:v>
                </c:pt>
                <c:pt idx="707">
                  <c:v>0.47647832567713</c:v>
                </c:pt>
                <c:pt idx="708">
                  <c:v>0.47714755480397097</c:v>
                </c:pt>
                <c:pt idx="709">
                  <c:v>0.477816783930813</c:v>
                </c:pt>
                <c:pt idx="710">
                  <c:v>0.47848601305765498</c:v>
                </c:pt>
                <c:pt idx="711">
                  <c:v>0.47915524218449701</c:v>
                </c:pt>
                <c:pt idx="712">
                  <c:v>0.47982447131133799</c:v>
                </c:pt>
                <c:pt idx="713">
                  <c:v>0.48049370043818002</c:v>
                </c:pt>
                <c:pt idx="714">
                  <c:v>0.48116292956502199</c:v>
                </c:pt>
                <c:pt idx="715">
                  <c:v>0.48183215869186402</c:v>
                </c:pt>
                <c:pt idx="716">
                  <c:v>0.482501387818706</c:v>
                </c:pt>
                <c:pt idx="717">
                  <c:v>0.48317061694554703</c:v>
                </c:pt>
                <c:pt idx="718">
                  <c:v>0.483839846072389</c:v>
                </c:pt>
                <c:pt idx="719">
                  <c:v>0.48450907519923098</c:v>
                </c:pt>
                <c:pt idx="720">
                  <c:v>0.48517830432607301</c:v>
                </c:pt>
                <c:pt idx="721">
                  <c:v>0.48584753345291398</c:v>
                </c:pt>
                <c:pt idx="722">
                  <c:v>0.48651676257975601</c:v>
                </c:pt>
                <c:pt idx="723">
                  <c:v>0.48718599170659799</c:v>
                </c:pt>
                <c:pt idx="724">
                  <c:v>0.48785522083344002</c:v>
                </c:pt>
                <c:pt idx="725">
                  <c:v>0.48852444996028099</c:v>
                </c:pt>
                <c:pt idx="726">
                  <c:v>0.48919367908712302</c:v>
                </c:pt>
                <c:pt idx="727">
                  <c:v>0.489862908213965</c:v>
                </c:pt>
                <c:pt idx="728">
                  <c:v>0.49053213734080697</c:v>
                </c:pt>
                <c:pt idx="729">
                  <c:v>0.491201366467648</c:v>
                </c:pt>
                <c:pt idx="730">
                  <c:v>0.49187059559448998</c:v>
                </c:pt>
                <c:pt idx="731">
                  <c:v>0.49253982472133201</c:v>
                </c:pt>
                <c:pt idx="732">
                  <c:v>0.49320905384817398</c:v>
                </c:pt>
                <c:pt idx="733">
                  <c:v>0.49387828297501601</c:v>
                </c:pt>
                <c:pt idx="734">
                  <c:v>0.49454751210185699</c:v>
                </c:pt>
                <c:pt idx="735">
                  <c:v>0.49521674122869902</c:v>
                </c:pt>
                <c:pt idx="736">
                  <c:v>0.49588597035554099</c:v>
                </c:pt>
                <c:pt idx="737">
                  <c:v>0.49655519948238303</c:v>
                </c:pt>
                <c:pt idx="738">
                  <c:v>0.497224428609224</c:v>
                </c:pt>
                <c:pt idx="739">
                  <c:v>0.49789365773606598</c:v>
                </c:pt>
                <c:pt idx="740">
                  <c:v>0.49856288686290801</c:v>
                </c:pt>
                <c:pt idx="741">
                  <c:v>0.49923211598974998</c:v>
                </c:pt>
                <c:pt idx="742">
                  <c:v>0.49990134511659101</c:v>
                </c:pt>
                <c:pt idx="743">
                  <c:v>0.50057057424343299</c:v>
                </c:pt>
                <c:pt idx="744">
                  <c:v>0.50123980337027496</c:v>
                </c:pt>
                <c:pt idx="745">
                  <c:v>0.50190903249711705</c:v>
                </c:pt>
                <c:pt idx="746">
                  <c:v>0.50257826162395902</c:v>
                </c:pt>
                <c:pt idx="747">
                  <c:v>0.5032474907508</c:v>
                </c:pt>
                <c:pt idx="748">
                  <c:v>0.50391671987764197</c:v>
                </c:pt>
                <c:pt idx="749">
                  <c:v>0.50458594900448395</c:v>
                </c:pt>
                <c:pt idx="750">
                  <c:v>0.50525517813132603</c:v>
                </c:pt>
                <c:pt idx="751">
                  <c:v>0.50592440725816701</c:v>
                </c:pt>
                <c:pt idx="752">
                  <c:v>0.50659363638500898</c:v>
                </c:pt>
                <c:pt idx="753">
                  <c:v>0.50726286551185096</c:v>
                </c:pt>
                <c:pt idx="754">
                  <c:v>0.50793209463869304</c:v>
                </c:pt>
                <c:pt idx="755">
                  <c:v>0.50860132376553502</c:v>
                </c:pt>
                <c:pt idx="756">
                  <c:v>0.50927055289237599</c:v>
                </c:pt>
                <c:pt idx="757">
                  <c:v>0.50993978201921797</c:v>
                </c:pt>
                <c:pt idx="758">
                  <c:v>0.51060901114606005</c:v>
                </c:pt>
                <c:pt idx="759">
                  <c:v>0.51127824027290203</c:v>
                </c:pt>
                <c:pt idx="760">
                  <c:v>0.511947469399743</c:v>
                </c:pt>
                <c:pt idx="761">
                  <c:v>0.51261669852658498</c:v>
                </c:pt>
                <c:pt idx="762">
                  <c:v>0.51328592765342695</c:v>
                </c:pt>
                <c:pt idx="763">
                  <c:v>0.51395515678026904</c:v>
                </c:pt>
                <c:pt idx="764">
                  <c:v>0.51462438590711002</c:v>
                </c:pt>
                <c:pt idx="765">
                  <c:v>0.51529361503395199</c:v>
                </c:pt>
                <c:pt idx="766">
                  <c:v>0.51596284416079397</c:v>
                </c:pt>
                <c:pt idx="767">
                  <c:v>0.51663207328763605</c:v>
                </c:pt>
                <c:pt idx="768">
                  <c:v>0.51730130241447703</c:v>
                </c:pt>
                <c:pt idx="769">
                  <c:v>0.517970531541319</c:v>
                </c:pt>
                <c:pt idx="770">
                  <c:v>0.51863976066816098</c:v>
                </c:pt>
                <c:pt idx="771">
                  <c:v>0.51930898979500295</c:v>
                </c:pt>
                <c:pt idx="772">
                  <c:v>0.51997821892184504</c:v>
                </c:pt>
                <c:pt idx="773">
                  <c:v>0.52064744804868601</c:v>
                </c:pt>
                <c:pt idx="774">
                  <c:v>0.52131667717552799</c:v>
                </c:pt>
                <c:pt idx="775">
                  <c:v>0.52198590630236996</c:v>
                </c:pt>
                <c:pt idx="776">
                  <c:v>0.52265513542921205</c:v>
                </c:pt>
                <c:pt idx="777">
                  <c:v>0.52332436455605302</c:v>
                </c:pt>
                <c:pt idx="778">
                  <c:v>0.523993593682895</c:v>
                </c:pt>
                <c:pt idx="779">
                  <c:v>0.52466282280973697</c:v>
                </c:pt>
                <c:pt idx="780">
                  <c:v>0.52533205193657895</c:v>
                </c:pt>
                <c:pt idx="781">
                  <c:v>0.52600128106342003</c:v>
                </c:pt>
                <c:pt idx="782">
                  <c:v>0.52667051019026201</c:v>
                </c:pt>
                <c:pt idx="783">
                  <c:v>0.52733973931710398</c:v>
                </c:pt>
                <c:pt idx="784">
                  <c:v>0.52800896844394596</c:v>
                </c:pt>
                <c:pt idx="785">
                  <c:v>0.52867819757078804</c:v>
                </c:pt>
                <c:pt idx="786">
                  <c:v>0.52934742669762902</c:v>
                </c:pt>
                <c:pt idx="787">
                  <c:v>0.53001665582447099</c:v>
                </c:pt>
                <c:pt idx="788">
                  <c:v>0.53068588495131297</c:v>
                </c:pt>
                <c:pt idx="789">
                  <c:v>0.53135511407815506</c:v>
                </c:pt>
                <c:pt idx="790">
                  <c:v>0.53202434320499603</c:v>
                </c:pt>
                <c:pt idx="791">
                  <c:v>0.53269357233183801</c:v>
                </c:pt>
                <c:pt idx="792">
                  <c:v>0.53336280145867998</c:v>
                </c:pt>
                <c:pt idx="793">
                  <c:v>0.53403203058552196</c:v>
                </c:pt>
                <c:pt idx="794">
                  <c:v>0.53470125971236304</c:v>
                </c:pt>
                <c:pt idx="795">
                  <c:v>0.53537048883920502</c:v>
                </c:pt>
                <c:pt idx="796">
                  <c:v>0.53603971796604699</c:v>
                </c:pt>
                <c:pt idx="797">
                  <c:v>0.53670894709288897</c:v>
                </c:pt>
                <c:pt idx="798">
                  <c:v>0.53737817621973105</c:v>
                </c:pt>
                <c:pt idx="799">
                  <c:v>0.53804740534657203</c:v>
                </c:pt>
                <c:pt idx="800">
                  <c:v>0.538716634473414</c:v>
                </c:pt>
                <c:pt idx="801">
                  <c:v>0.53938586360025598</c:v>
                </c:pt>
                <c:pt idx="802">
                  <c:v>0.54005509272709795</c:v>
                </c:pt>
                <c:pt idx="803">
                  <c:v>0.54072432185393904</c:v>
                </c:pt>
                <c:pt idx="804">
                  <c:v>0.54139355098078101</c:v>
                </c:pt>
                <c:pt idx="805">
                  <c:v>0.54206278010762299</c:v>
                </c:pt>
                <c:pt idx="806">
                  <c:v>0.54273200923446496</c:v>
                </c:pt>
                <c:pt idx="807">
                  <c:v>0.54340123836130605</c:v>
                </c:pt>
                <c:pt idx="808">
                  <c:v>0.54407046748814802</c:v>
                </c:pt>
                <c:pt idx="809">
                  <c:v>0.54473969661499</c:v>
                </c:pt>
                <c:pt idx="810">
                  <c:v>0.54540892574183197</c:v>
                </c:pt>
                <c:pt idx="811">
                  <c:v>0.54607815486867395</c:v>
                </c:pt>
                <c:pt idx="812">
                  <c:v>0.54674738399551503</c:v>
                </c:pt>
                <c:pt idx="813">
                  <c:v>0.54741661312235701</c:v>
                </c:pt>
                <c:pt idx="814">
                  <c:v>0.54808584224919898</c:v>
                </c:pt>
                <c:pt idx="815">
                  <c:v>0.54875507137604096</c:v>
                </c:pt>
                <c:pt idx="816">
                  <c:v>0.54942430050288205</c:v>
                </c:pt>
                <c:pt idx="817">
                  <c:v>0.55009352962972402</c:v>
                </c:pt>
                <c:pt idx="818">
                  <c:v>0.550762758756566</c:v>
                </c:pt>
                <c:pt idx="819">
                  <c:v>0.55143198788340797</c:v>
                </c:pt>
                <c:pt idx="820">
                  <c:v>0.55210121701024995</c:v>
                </c:pt>
                <c:pt idx="821">
                  <c:v>0.55277044613709103</c:v>
                </c:pt>
                <c:pt idx="822">
                  <c:v>0.55343967526393301</c:v>
                </c:pt>
                <c:pt idx="823">
                  <c:v>0.55410890439077498</c:v>
                </c:pt>
                <c:pt idx="824">
                  <c:v>0.55477813351761696</c:v>
                </c:pt>
                <c:pt idx="825">
                  <c:v>0.55544736264445804</c:v>
                </c:pt>
                <c:pt idx="826">
                  <c:v>0.55611659177130002</c:v>
                </c:pt>
                <c:pt idx="827">
                  <c:v>0.55678582089814199</c:v>
                </c:pt>
                <c:pt idx="828">
                  <c:v>0.55745505002498397</c:v>
                </c:pt>
                <c:pt idx="829">
                  <c:v>0.55812427915182505</c:v>
                </c:pt>
                <c:pt idx="830">
                  <c:v>0.55879350827866703</c:v>
                </c:pt>
                <c:pt idx="831">
                  <c:v>0.559462737405509</c:v>
                </c:pt>
                <c:pt idx="832">
                  <c:v>0.56013196653235098</c:v>
                </c:pt>
                <c:pt idx="833">
                  <c:v>0.56080119565919295</c:v>
                </c:pt>
                <c:pt idx="834">
                  <c:v>0.56147042478603404</c:v>
                </c:pt>
                <c:pt idx="835">
                  <c:v>0.56213965391287601</c:v>
                </c:pt>
                <c:pt idx="836">
                  <c:v>0.56280888303971799</c:v>
                </c:pt>
                <c:pt idx="837">
                  <c:v>0.56347811216655996</c:v>
                </c:pt>
                <c:pt idx="838">
                  <c:v>0.56414734129340105</c:v>
                </c:pt>
                <c:pt idx="839">
                  <c:v>0.56481657042024302</c:v>
                </c:pt>
                <c:pt idx="840">
                  <c:v>0.565485799547085</c:v>
                </c:pt>
                <c:pt idx="841">
                  <c:v>0.56615502867392697</c:v>
                </c:pt>
                <c:pt idx="842">
                  <c:v>0.56682425780076795</c:v>
                </c:pt>
                <c:pt idx="843">
                  <c:v>0.56749348692761004</c:v>
                </c:pt>
                <c:pt idx="844">
                  <c:v>0.56816271605445201</c:v>
                </c:pt>
                <c:pt idx="845">
                  <c:v>0.56883194518129399</c:v>
                </c:pt>
                <c:pt idx="846">
                  <c:v>0.56950117430813496</c:v>
                </c:pt>
                <c:pt idx="847">
                  <c:v>0.57017040343497705</c:v>
                </c:pt>
                <c:pt idx="848">
                  <c:v>0.57083963256181902</c:v>
                </c:pt>
                <c:pt idx="849">
                  <c:v>0.571508861688661</c:v>
                </c:pt>
                <c:pt idx="850">
                  <c:v>0.57217809081550297</c:v>
                </c:pt>
                <c:pt idx="851">
                  <c:v>0.57284731994234395</c:v>
                </c:pt>
                <c:pt idx="852">
                  <c:v>0.57351654906918603</c:v>
                </c:pt>
                <c:pt idx="853">
                  <c:v>0.57418577819602801</c:v>
                </c:pt>
                <c:pt idx="854">
                  <c:v>0.57485500732286998</c:v>
                </c:pt>
                <c:pt idx="855">
                  <c:v>0.57552423644971096</c:v>
                </c:pt>
                <c:pt idx="856">
                  <c:v>0.57619346557655304</c:v>
                </c:pt>
                <c:pt idx="857">
                  <c:v>0.57686269470339502</c:v>
                </c:pt>
                <c:pt idx="858">
                  <c:v>0.57753192383023699</c:v>
                </c:pt>
                <c:pt idx="859">
                  <c:v>0.57820115295707797</c:v>
                </c:pt>
                <c:pt idx="860">
                  <c:v>0.57887038208392005</c:v>
                </c:pt>
                <c:pt idx="861">
                  <c:v>0.57953961121076203</c:v>
                </c:pt>
                <c:pt idx="862">
                  <c:v>0.580208840337604</c:v>
                </c:pt>
                <c:pt idx="863">
                  <c:v>0.58087806946444598</c:v>
                </c:pt>
                <c:pt idx="864">
                  <c:v>0.58154729859128695</c:v>
                </c:pt>
                <c:pt idx="865">
                  <c:v>0.58221652771812904</c:v>
                </c:pt>
                <c:pt idx="866">
                  <c:v>0.58288575684497101</c:v>
                </c:pt>
                <c:pt idx="867">
                  <c:v>0.58355498597181299</c:v>
                </c:pt>
                <c:pt idx="868">
                  <c:v>0.58422421509865397</c:v>
                </c:pt>
                <c:pt idx="869">
                  <c:v>0.58489344422549605</c:v>
                </c:pt>
                <c:pt idx="870">
                  <c:v>0.58556267335233803</c:v>
                </c:pt>
                <c:pt idx="871">
                  <c:v>0.58623190247918</c:v>
                </c:pt>
                <c:pt idx="872">
                  <c:v>0.58690113160602098</c:v>
                </c:pt>
                <c:pt idx="873">
                  <c:v>0.58757036073286295</c:v>
                </c:pt>
                <c:pt idx="874">
                  <c:v>0.58823958985970504</c:v>
                </c:pt>
                <c:pt idx="875">
                  <c:v>0.58890881898654701</c:v>
                </c:pt>
                <c:pt idx="876">
                  <c:v>0.58957804811338799</c:v>
                </c:pt>
                <c:pt idx="877">
                  <c:v>0.59024727724022996</c:v>
                </c:pt>
                <c:pt idx="878">
                  <c:v>0.59091650636707205</c:v>
                </c:pt>
                <c:pt idx="879">
                  <c:v>0.59158573549391402</c:v>
                </c:pt>
                <c:pt idx="880">
                  <c:v>0.592254964620756</c:v>
                </c:pt>
                <c:pt idx="881">
                  <c:v>0.59292419374759697</c:v>
                </c:pt>
                <c:pt idx="882">
                  <c:v>0.59359342287443895</c:v>
                </c:pt>
                <c:pt idx="883">
                  <c:v>0.59426265200128103</c:v>
                </c:pt>
                <c:pt idx="884">
                  <c:v>0.59493188112812301</c:v>
                </c:pt>
                <c:pt idx="885">
                  <c:v>0.59560111025496398</c:v>
                </c:pt>
                <c:pt idx="886">
                  <c:v>0.59627033938180596</c:v>
                </c:pt>
                <c:pt idx="887">
                  <c:v>0.59693956850864804</c:v>
                </c:pt>
                <c:pt idx="888">
                  <c:v>0.59760879763549002</c:v>
                </c:pt>
                <c:pt idx="889">
                  <c:v>0.59827802676233099</c:v>
                </c:pt>
                <c:pt idx="890">
                  <c:v>0.59894725588917297</c:v>
                </c:pt>
                <c:pt idx="891">
                  <c:v>0.59961648501601506</c:v>
                </c:pt>
                <c:pt idx="892">
                  <c:v>0.60028571414285703</c:v>
                </c:pt>
                <c:pt idx="893">
                  <c:v>0.600954943269699</c:v>
                </c:pt>
                <c:pt idx="894">
                  <c:v>0.60162417239653998</c:v>
                </c:pt>
                <c:pt idx="895">
                  <c:v>0.60229340152338195</c:v>
                </c:pt>
                <c:pt idx="896">
                  <c:v>0.60296263065022404</c:v>
                </c:pt>
                <c:pt idx="897">
                  <c:v>0.60363185977706602</c:v>
                </c:pt>
                <c:pt idx="898">
                  <c:v>0.60430108890390699</c:v>
                </c:pt>
                <c:pt idx="899">
                  <c:v>0.60497031803074897</c:v>
                </c:pt>
                <c:pt idx="900">
                  <c:v>0.60563954715759105</c:v>
                </c:pt>
                <c:pt idx="901">
                  <c:v>0.60630877628443303</c:v>
                </c:pt>
                <c:pt idx="902">
                  <c:v>0.606978005411274</c:v>
                </c:pt>
                <c:pt idx="903">
                  <c:v>0.60764723453811598</c:v>
                </c:pt>
                <c:pt idx="904">
                  <c:v>0.60831646366495795</c:v>
                </c:pt>
                <c:pt idx="905">
                  <c:v>0.60898569279180004</c:v>
                </c:pt>
                <c:pt idx="906">
                  <c:v>0.60965492191864201</c:v>
                </c:pt>
                <c:pt idx="907">
                  <c:v>0.61032415104548299</c:v>
                </c:pt>
                <c:pt idx="908">
                  <c:v>0.61099338017232496</c:v>
                </c:pt>
                <c:pt idx="909">
                  <c:v>0.61166260929916705</c:v>
                </c:pt>
                <c:pt idx="910">
                  <c:v>0.61233183842600902</c:v>
                </c:pt>
                <c:pt idx="911">
                  <c:v>0.61300106755285</c:v>
                </c:pt>
                <c:pt idx="912">
                  <c:v>0.61367029667969197</c:v>
                </c:pt>
                <c:pt idx="913">
                  <c:v>0.61433952580653395</c:v>
                </c:pt>
                <c:pt idx="914">
                  <c:v>0.61500875493337603</c:v>
                </c:pt>
                <c:pt idx="915">
                  <c:v>0.61567798406021701</c:v>
                </c:pt>
                <c:pt idx="916">
                  <c:v>0.61634721318705898</c:v>
                </c:pt>
                <c:pt idx="917">
                  <c:v>0.61701644231390096</c:v>
                </c:pt>
                <c:pt idx="918">
                  <c:v>0.61768567144074304</c:v>
                </c:pt>
                <c:pt idx="919">
                  <c:v>0.61835490056758402</c:v>
                </c:pt>
                <c:pt idx="920">
                  <c:v>0.619024129694426</c:v>
                </c:pt>
                <c:pt idx="921">
                  <c:v>0.61969335882126797</c:v>
                </c:pt>
                <c:pt idx="922">
                  <c:v>0.62036258794810994</c:v>
                </c:pt>
                <c:pt idx="923">
                  <c:v>0.62103181707495203</c:v>
                </c:pt>
                <c:pt idx="924">
                  <c:v>0.62170104620179301</c:v>
                </c:pt>
                <c:pt idx="925">
                  <c:v>0.62237027532863498</c:v>
                </c:pt>
                <c:pt idx="926">
                  <c:v>0.62303950445547696</c:v>
                </c:pt>
                <c:pt idx="927">
                  <c:v>0.62370873358231904</c:v>
                </c:pt>
                <c:pt idx="928">
                  <c:v>0.62437796270916002</c:v>
                </c:pt>
                <c:pt idx="929">
                  <c:v>0.62504719183600199</c:v>
                </c:pt>
                <c:pt idx="930">
                  <c:v>0.62571642096284397</c:v>
                </c:pt>
                <c:pt idx="931">
                  <c:v>0.62638565008968605</c:v>
                </c:pt>
                <c:pt idx="932">
                  <c:v>0.62705487921652703</c:v>
                </c:pt>
                <c:pt idx="933">
                  <c:v>0.627724108343369</c:v>
                </c:pt>
                <c:pt idx="934">
                  <c:v>0.62839333747021098</c:v>
                </c:pt>
                <c:pt idx="935">
                  <c:v>0.62906256659705295</c:v>
                </c:pt>
                <c:pt idx="936">
                  <c:v>0.62973179572389504</c:v>
                </c:pt>
                <c:pt idx="937">
                  <c:v>0.63040102485073601</c:v>
                </c:pt>
                <c:pt idx="938">
                  <c:v>0.63107025397757799</c:v>
                </c:pt>
                <c:pt idx="939">
                  <c:v>0.63173948310441996</c:v>
                </c:pt>
                <c:pt idx="940">
                  <c:v>0.63240871223126205</c:v>
                </c:pt>
                <c:pt idx="941">
                  <c:v>0.63307794135810302</c:v>
                </c:pt>
                <c:pt idx="942">
                  <c:v>0.633747170484945</c:v>
                </c:pt>
                <c:pt idx="943">
                  <c:v>0.63441639961178697</c:v>
                </c:pt>
                <c:pt idx="944">
                  <c:v>0.63508562873862895</c:v>
                </c:pt>
                <c:pt idx="945">
                  <c:v>0.63575485786547004</c:v>
                </c:pt>
                <c:pt idx="946">
                  <c:v>0.63642408699231201</c:v>
                </c:pt>
                <c:pt idx="947">
                  <c:v>0.63709331611915399</c:v>
                </c:pt>
                <c:pt idx="948">
                  <c:v>0.63776254524599596</c:v>
                </c:pt>
                <c:pt idx="949">
                  <c:v>0.63843177437283805</c:v>
                </c:pt>
                <c:pt idx="950">
                  <c:v>0.63910100349967902</c:v>
                </c:pt>
                <c:pt idx="951">
                  <c:v>0.639770232626521</c:v>
                </c:pt>
                <c:pt idx="952">
                  <c:v>0.64043946175336297</c:v>
                </c:pt>
                <c:pt idx="953">
                  <c:v>0.64110869088020495</c:v>
                </c:pt>
                <c:pt idx="954">
                  <c:v>0.64177792000704603</c:v>
                </c:pt>
                <c:pt idx="955">
                  <c:v>0.64244714913388801</c:v>
                </c:pt>
                <c:pt idx="956">
                  <c:v>0.64311637826072998</c:v>
                </c:pt>
                <c:pt idx="957">
                  <c:v>0.64378560738757196</c:v>
                </c:pt>
                <c:pt idx="958">
                  <c:v>0.64445483651441304</c:v>
                </c:pt>
                <c:pt idx="959">
                  <c:v>0.64512406564125502</c:v>
                </c:pt>
                <c:pt idx="960">
                  <c:v>0.64579329476809699</c:v>
                </c:pt>
                <c:pt idx="961">
                  <c:v>0.64646252389493897</c:v>
                </c:pt>
                <c:pt idx="962">
                  <c:v>0.64713175302178005</c:v>
                </c:pt>
                <c:pt idx="963">
                  <c:v>0.64780098214862203</c:v>
                </c:pt>
                <c:pt idx="964">
                  <c:v>0.648470211275464</c:v>
                </c:pt>
                <c:pt idx="965">
                  <c:v>0.64913944040230598</c:v>
                </c:pt>
                <c:pt idx="966">
                  <c:v>0.64980866952914795</c:v>
                </c:pt>
                <c:pt idx="967">
                  <c:v>0.65047789865598904</c:v>
                </c:pt>
                <c:pt idx="968">
                  <c:v>0.65114712778283101</c:v>
                </c:pt>
                <c:pt idx="969">
                  <c:v>0.65181635690967299</c:v>
                </c:pt>
                <c:pt idx="970">
                  <c:v>0.65248558603651496</c:v>
                </c:pt>
                <c:pt idx="971">
                  <c:v>0.65315481516335605</c:v>
                </c:pt>
                <c:pt idx="972">
                  <c:v>0.65382404429019803</c:v>
                </c:pt>
                <c:pt idx="973">
                  <c:v>0.65449327341704</c:v>
                </c:pt>
                <c:pt idx="974">
                  <c:v>0.65516250254388197</c:v>
                </c:pt>
                <c:pt idx="975">
                  <c:v>0.65583173167072395</c:v>
                </c:pt>
                <c:pt idx="976">
                  <c:v>0.65650096079756504</c:v>
                </c:pt>
                <c:pt idx="977">
                  <c:v>0.65717018992440701</c:v>
                </c:pt>
                <c:pt idx="978">
                  <c:v>0.65783941905124899</c:v>
                </c:pt>
                <c:pt idx="979">
                  <c:v>0.65850864817809096</c:v>
                </c:pt>
                <c:pt idx="980">
                  <c:v>0.65917787730493205</c:v>
                </c:pt>
                <c:pt idx="981">
                  <c:v>0.65984710643177402</c:v>
                </c:pt>
                <c:pt idx="982">
                  <c:v>0.660516335558616</c:v>
                </c:pt>
                <c:pt idx="983">
                  <c:v>0.66118556468545797</c:v>
                </c:pt>
                <c:pt idx="984">
                  <c:v>0.66185479381229895</c:v>
                </c:pt>
                <c:pt idx="985">
                  <c:v>0.66252402293914103</c:v>
                </c:pt>
                <c:pt idx="986">
                  <c:v>0.66319325206598301</c:v>
                </c:pt>
                <c:pt idx="987">
                  <c:v>0.66386248119282498</c:v>
                </c:pt>
                <c:pt idx="988">
                  <c:v>0.66453171031966696</c:v>
                </c:pt>
                <c:pt idx="989">
                  <c:v>0.66520093944650804</c:v>
                </c:pt>
                <c:pt idx="990">
                  <c:v>0.66587016857335002</c:v>
                </c:pt>
                <c:pt idx="991">
                  <c:v>0.66653939770019199</c:v>
                </c:pt>
                <c:pt idx="992">
                  <c:v>0.66720862682703397</c:v>
                </c:pt>
                <c:pt idx="993">
                  <c:v>0.66787785595387505</c:v>
                </c:pt>
                <c:pt idx="994">
                  <c:v>0.66854708508071703</c:v>
                </c:pt>
                <c:pt idx="995">
                  <c:v>0.669216314207559</c:v>
                </c:pt>
                <c:pt idx="996">
                  <c:v>0.66988554333440098</c:v>
                </c:pt>
                <c:pt idx="997">
                  <c:v>0.67055477246124195</c:v>
                </c:pt>
                <c:pt idx="998">
                  <c:v>0.67122400158808404</c:v>
                </c:pt>
                <c:pt idx="999">
                  <c:v>0.67189323071492602</c:v>
                </c:pt>
                <c:pt idx="1000">
                  <c:v>0.67256245984176799</c:v>
                </c:pt>
                <c:pt idx="1001">
                  <c:v>0.67323168896860996</c:v>
                </c:pt>
                <c:pt idx="1002">
                  <c:v>0.67390091809545105</c:v>
                </c:pt>
                <c:pt idx="1003">
                  <c:v>0.67457014722229303</c:v>
                </c:pt>
                <c:pt idx="1004">
                  <c:v>0.675239376349135</c:v>
                </c:pt>
                <c:pt idx="1005">
                  <c:v>0.67590860547597698</c:v>
                </c:pt>
                <c:pt idx="1006">
                  <c:v>0.67657783460281795</c:v>
                </c:pt>
                <c:pt idx="1007">
                  <c:v>0.67724706372966004</c:v>
                </c:pt>
                <c:pt idx="1008">
                  <c:v>0.67791629285650201</c:v>
                </c:pt>
                <c:pt idx="1009">
                  <c:v>0.67858552198334399</c:v>
                </c:pt>
                <c:pt idx="1010">
                  <c:v>0.67925475111018496</c:v>
                </c:pt>
                <c:pt idx="1011">
                  <c:v>0.67992398023702705</c:v>
                </c:pt>
                <c:pt idx="1012">
                  <c:v>0.68059320936386902</c:v>
                </c:pt>
                <c:pt idx="1013">
                  <c:v>0.681262438490711</c:v>
                </c:pt>
                <c:pt idx="1014">
                  <c:v>0.68193166761755297</c:v>
                </c:pt>
                <c:pt idx="1015">
                  <c:v>0.68260089674439395</c:v>
                </c:pt>
                <c:pt idx="1016">
                  <c:v>0.68327012587123603</c:v>
                </c:pt>
                <c:pt idx="1017">
                  <c:v>0.68393935499807801</c:v>
                </c:pt>
                <c:pt idx="1018">
                  <c:v>0.68460858412491998</c:v>
                </c:pt>
                <c:pt idx="1019">
                  <c:v>0.68527781325176096</c:v>
                </c:pt>
                <c:pt idx="1020">
                  <c:v>0.68594704237860304</c:v>
                </c:pt>
                <c:pt idx="1021">
                  <c:v>0.68661627150544502</c:v>
                </c:pt>
                <c:pt idx="1022">
                  <c:v>0.68728550063228699</c:v>
                </c:pt>
                <c:pt idx="1023">
                  <c:v>0.68795472975912797</c:v>
                </c:pt>
                <c:pt idx="1024">
                  <c:v>0.68862395888596994</c:v>
                </c:pt>
                <c:pt idx="1025">
                  <c:v>0.68929318801281203</c:v>
                </c:pt>
                <c:pt idx="1026">
                  <c:v>0.68996241713965401</c:v>
                </c:pt>
                <c:pt idx="1027">
                  <c:v>0.69063164626649498</c:v>
                </c:pt>
                <c:pt idx="1028">
                  <c:v>0.69130087539333696</c:v>
                </c:pt>
                <c:pt idx="1029">
                  <c:v>0.69197010452017904</c:v>
                </c:pt>
                <c:pt idx="1030">
                  <c:v>0.69263933364702102</c:v>
                </c:pt>
                <c:pt idx="1031">
                  <c:v>0.69330856277386299</c:v>
                </c:pt>
                <c:pt idx="1032">
                  <c:v>0.69397779190070397</c:v>
                </c:pt>
                <c:pt idx="1033">
                  <c:v>0.69464702102754605</c:v>
                </c:pt>
                <c:pt idx="1034">
                  <c:v>0.69531625015438803</c:v>
                </c:pt>
                <c:pt idx="1035">
                  <c:v>0.69598547928123</c:v>
                </c:pt>
                <c:pt idx="1036">
                  <c:v>0.69665470840807098</c:v>
                </c:pt>
                <c:pt idx="1037">
                  <c:v>0.69732393753491295</c:v>
                </c:pt>
                <c:pt idx="1038">
                  <c:v>0.69799316666175504</c:v>
                </c:pt>
                <c:pt idx="1039">
                  <c:v>0.69866239578859701</c:v>
                </c:pt>
                <c:pt idx="1040">
                  <c:v>0.69933162491543799</c:v>
                </c:pt>
                <c:pt idx="1041">
                  <c:v>0.70000085404227996</c:v>
                </c:pt>
                <c:pt idx="1042">
                  <c:v>0.70067008316912205</c:v>
                </c:pt>
                <c:pt idx="1043">
                  <c:v>0.70133931229596402</c:v>
                </c:pt>
                <c:pt idx="1044">
                  <c:v>0.702008541422806</c:v>
                </c:pt>
                <c:pt idx="1045">
                  <c:v>0.70267777054964697</c:v>
                </c:pt>
                <c:pt idx="1046">
                  <c:v>0.70334699967648895</c:v>
                </c:pt>
                <c:pt idx="1047">
                  <c:v>0.70401622880333103</c:v>
                </c:pt>
                <c:pt idx="1048">
                  <c:v>0.70468545793017301</c:v>
                </c:pt>
                <c:pt idx="1049">
                  <c:v>0.70535468705701398</c:v>
                </c:pt>
                <c:pt idx="1050">
                  <c:v>0.70602391618385596</c:v>
                </c:pt>
                <c:pt idx="1051">
                  <c:v>0.70669314531069805</c:v>
                </c:pt>
                <c:pt idx="1052">
                  <c:v>0.70736237443754002</c:v>
                </c:pt>
                <c:pt idx="1053">
                  <c:v>0.708031603564381</c:v>
                </c:pt>
                <c:pt idx="1054">
                  <c:v>0.70870083269122297</c:v>
                </c:pt>
                <c:pt idx="1055">
                  <c:v>0.70937006181806495</c:v>
                </c:pt>
                <c:pt idx="1056">
                  <c:v>0.71003929094490703</c:v>
                </c:pt>
                <c:pt idx="1057">
                  <c:v>0.71070852007174901</c:v>
                </c:pt>
                <c:pt idx="1058">
                  <c:v>0.71137774919858998</c:v>
                </c:pt>
                <c:pt idx="1059">
                  <c:v>0.71204697832543196</c:v>
                </c:pt>
                <c:pt idx="1060">
                  <c:v>0.71271620745227404</c:v>
                </c:pt>
                <c:pt idx="1061">
                  <c:v>0.71338543657911602</c:v>
                </c:pt>
                <c:pt idx="1062">
                  <c:v>0.71405466570595699</c:v>
                </c:pt>
                <c:pt idx="1063">
                  <c:v>0.71472389483279897</c:v>
                </c:pt>
                <c:pt idx="1064">
                  <c:v>0.71539312395964105</c:v>
                </c:pt>
                <c:pt idx="1065">
                  <c:v>0.71606235308648303</c:v>
                </c:pt>
                <c:pt idx="1066">
                  <c:v>0.716731582213324</c:v>
                </c:pt>
                <c:pt idx="1067">
                  <c:v>0.71740081134016598</c:v>
                </c:pt>
                <c:pt idx="1068">
                  <c:v>0.71807004046700795</c:v>
                </c:pt>
                <c:pt idx="1069">
                  <c:v>0.71873926959385004</c:v>
                </c:pt>
                <c:pt idx="1070">
                  <c:v>0.71940849872069101</c:v>
                </c:pt>
                <c:pt idx="1071">
                  <c:v>0.72007772784753299</c:v>
                </c:pt>
                <c:pt idx="1072">
                  <c:v>0.72074695697437496</c:v>
                </c:pt>
                <c:pt idx="1073">
                  <c:v>0.72141618610121705</c:v>
                </c:pt>
                <c:pt idx="1074">
                  <c:v>0.72208541522805902</c:v>
                </c:pt>
                <c:pt idx="1075">
                  <c:v>0.7227546443549</c:v>
                </c:pt>
                <c:pt idx="1076">
                  <c:v>0.72342387348174197</c:v>
                </c:pt>
                <c:pt idx="1077">
                  <c:v>0.72409310260858395</c:v>
                </c:pt>
                <c:pt idx="1078">
                  <c:v>0.72476233173542604</c:v>
                </c:pt>
                <c:pt idx="1079">
                  <c:v>0.72543156086226701</c:v>
                </c:pt>
                <c:pt idx="1080">
                  <c:v>0.72610078998910899</c:v>
                </c:pt>
                <c:pt idx="1081">
                  <c:v>0.72677001911595096</c:v>
                </c:pt>
                <c:pt idx="1082">
                  <c:v>0.72743924824279305</c:v>
                </c:pt>
                <c:pt idx="1083">
                  <c:v>0.72810847736963402</c:v>
                </c:pt>
                <c:pt idx="1084">
                  <c:v>0.728777706496476</c:v>
                </c:pt>
                <c:pt idx="1085">
                  <c:v>0.72944693562331797</c:v>
                </c:pt>
                <c:pt idx="1086">
                  <c:v>0.73011616475015995</c:v>
                </c:pt>
                <c:pt idx="1087">
                  <c:v>0.73078539387700203</c:v>
                </c:pt>
                <c:pt idx="1088">
                  <c:v>0.73145462300384301</c:v>
                </c:pt>
                <c:pt idx="1089">
                  <c:v>0.73212385213068498</c:v>
                </c:pt>
                <c:pt idx="1090">
                  <c:v>0.73279308125752696</c:v>
                </c:pt>
                <c:pt idx="1091">
                  <c:v>0.73346231038436904</c:v>
                </c:pt>
                <c:pt idx="1092">
                  <c:v>0.73413153951121002</c:v>
                </c:pt>
                <c:pt idx="1093">
                  <c:v>0.73480076863805199</c:v>
                </c:pt>
                <c:pt idx="1094">
                  <c:v>0.73546999776489397</c:v>
                </c:pt>
                <c:pt idx="1095">
                  <c:v>0.73613922689173605</c:v>
                </c:pt>
                <c:pt idx="1096">
                  <c:v>0.73680845601857703</c:v>
                </c:pt>
                <c:pt idx="1097">
                  <c:v>0.737477685145419</c:v>
                </c:pt>
                <c:pt idx="1098">
                  <c:v>0.73814691427226098</c:v>
                </c:pt>
                <c:pt idx="1099">
                  <c:v>0.73881614339910295</c:v>
                </c:pt>
                <c:pt idx="1100">
                  <c:v>0.73948537252594504</c:v>
                </c:pt>
                <c:pt idx="1101">
                  <c:v>0.74015460165278602</c:v>
                </c:pt>
                <c:pt idx="1102">
                  <c:v>0.74082383077962799</c:v>
                </c:pt>
                <c:pt idx="1103">
                  <c:v>0.74149305990646996</c:v>
                </c:pt>
                <c:pt idx="1104">
                  <c:v>0.74216228903331205</c:v>
                </c:pt>
                <c:pt idx="1105">
                  <c:v>0.74283151816015303</c:v>
                </c:pt>
                <c:pt idx="1106">
                  <c:v>0.743500747286995</c:v>
                </c:pt>
                <c:pt idx="1107">
                  <c:v>0.74416997641383698</c:v>
                </c:pt>
                <c:pt idx="1108">
                  <c:v>0.74483920554067895</c:v>
                </c:pt>
                <c:pt idx="1109">
                  <c:v>0.74550843466752004</c:v>
                </c:pt>
                <c:pt idx="1110">
                  <c:v>0.74617766379436201</c:v>
                </c:pt>
                <c:pt idx="1111">
                  <c:v>0.74684689292120399</c:v>
                </c:pt>
                <c:pt idx="1112">
                  <c:v>0.74751612204804596</c:v>
                </c:pt>
                <c:pt idx="1113">
                  <c:v>0.74818535117488705</c:v>
                </c:pt>
                <c:pt idx="1114">
                  <c:v>0.74885458030172902</c:v>
                </c:pt>
                <c:pt idx="1115">
                  <c:v>0.749523809428571</c:v>
                </c:pt>
                <c:pt idx="1116">
                  <c:v>0.75019303855541297</c:v>
                </c:pt>
                <c:pt idx="1117">
                  <c:v>0.75086226768225495</c:v>
                </c:pt>
                <c:pt idx="1118">
                  <c:v>0.75153149680909603</c:v>
                </c:pt>
                <c:pt idx="1119">
                  <c:v>0.75220072593593801</c:v>
                </c:pt>
                <c:pt idx="1120">
                  <c:v>0.75286995506277998</c:v>
                </c:pt>
                <c:pt idx="1121">
                  <c:v>0.75353918418962196</c:v>
                </c:pt>
                <c:pt idx="1122">
                  <c:v>0.75420841331646304</c:v>
                </c:pt>
                <c:pt idx="1123">
                  <c:v>0.75487764244330502</c:v>
                </c:pt>
                <c:pt idx="1124">
                  <c:v>0.75554687157014699</c:v>
                </c:pt>
                <c:pt idx="1125">
                  <c:v>0.75621610069698897</c:v>
                </c:pt>
                <c:pt idx="1126">
                  <c:v>0.75688532982383006</c:v>
                </c:pt>
                <c:pt idx="1127">
                  <c:v>0.75755455895067203</c:v>
                </c:pt>
                <c:pt idx="1128">
                  <c:v>0.758223788077514</c:v>
                </c:pt>
                <c:pt idx="1129">
                  <c:v>0.75889301720435598</c:v>
                </c:pt>
                <c:pt idx="1130">
                  <c:v>0.75956224633119795</c:v>
                </c:pt>
                <c:pt idx="1131">
                  <c:v>0.76023147545803904</c:v>
                </c:pt>
                <c:pt idx="1132">
                  <c:v>0.76090070458488102</c:v>
                </c:pt>
                <c:pt idx="1133">
                  <c:v>0.76156993371172299</c:v>
                </c:pt>
                <c:pt idx="1134">
                  <c:v>0.76223916283856497</c:v>
                </c:pt>
                <c:pt idx="1135">
                  <c:v>0.76290839196540605</c:v>
                </c:pt>
                <c:pt idx="1136">
                  <c:v>0.76357762109224803</c:v>
                </c:pt>
                <c:pt idx="1137">
                  <c:v>0.76424685021909</c:v>
                </c:pt>
                <c:pt idx="1138">
                  <c:v>0.76491607934593198</c:v>
                </c:pt>
                <c:pt idx="1139">
                  <c:v>0.76558530847277395</c:v>
                </c:pt>
                <c:pt idx="1140">
                  <c:v>0.76625453759961504</c:v>
                </c:pt>
                <c:pt idx="1141">
                  <c:v>0.76692376672645701</c:v>
                </c:pt>
                <c:pt idx="1142">
                  <c:v>0.76759299585329899</c:v>
                </c:pt>
                <c:pt idx="1143">
                  <c:v>0.76826222498014096</c:v>
                </c:pt>
                <c:pt idx="1144">
                  <c:v>0.76893145410698205</c:v>
                </c:pt>
                <c:pt idx="1145">
                  <c:v>0.76960068323382402</c:v>
                </c:pt>
                <c:pt idx="1146">
                  <c:v>0.770269912360666</c:v>
                </c:pt>
                <c:pt idx="1147">
                  <c:v>0.77093914148750797</c:v>
                </c:pt>
                <c:pt idx="1148">
                  <c:v>0.77160837061434895</c:v>
                </c:pt>
                <c:pt idx="1149">
                  <c:v>0.77227759974119103</c:v>
                </c:pt>
                <c:pt idx="1150">
                  <c:v>0.77294682886803301</c:v>
                </c:pt>
                <c:pt idx="1151">
                  <c:v>0.77361605799487498</c:v>
                </c:pt>
                <c:pt idx="1152">
                  <c:v>0.77428528712171696</c:v>
                </c:pt>
                <c:pt idx="1153">
                  <c:v>0.77495451624855805</c:v>
                </c:pt>
                <c:pt idx="1154">
                  <c:v>0.77562374537540002</c:v>
                </c:pt>
                <c:pt idx="1155">
                  <c:v>0.77629297450224199</c:v>
                </c:pt>
                <c:pt idx="1156">
                  <c:v>0.77696220362908397</c:v>
                </c:pt>
                <c:pt idx="1157">
                  <c:v>0.77763143275592495</c:v>
                </c:pt>
                <c:pt idx="1158">
                  <c:v>0.77830066188276703</c:v>
                </c:pt>
                <c:pt idx="1159">
                  <c:v>0.77896989100960901</c:v>
                </c:pt>
                <c:pt idx="1160">
                  <c:v>0.77963912013645098</c:v>
                </c:pt>
                <c:pt idx="1161">
                  <c:v>0.78030834926329196</c:v>
                </c:pt>
                <c:pt idx="1162">
                  <c:v>0.78097757839013404</c:v>
                </c:pt>
                <c:pt idx="1163">
                  <c:v>0.78164680751697602</c:v>
                </c:pt>
                <c:pt idx="1164">
                  <c:v>0.78231603664381799</c:v>
                </c:pt>
                <c:pt idx="1165">
                  <c:v>0.78298526577065997</c:v>
                </c:pt>
                <c:pt idx="1166">
                  <c:v>0.78365449489750105</c:v>
                </c:pt>
                <c:pt idx="1167">
                  <c:v>0.78432372402434303</c:v>
                </c:pt>
                <c:pt idx="1168">
                  <c:v>0.784992953151185</c:v>
                </c:pt>
                <c:pt idx="1169">
                  <c:v>0.78566218227802698</c:v>
                </c:pt>
                <c:pt idx="1170">
                  <c:v>0.78633141140486795</c:v>
                </c:pt>
                <c:pt idx="1171">
                  <c:v>0.78700064053171004</c:v>
                </c:pt>
                <c:pt idx="1172">
                  <c:v>0.78766986965855201</c:v>
                </c:pt>
                <c:pt idx="1173">
                  <c:v>0.78833909878539399</c:v>
                </c:pt>
                <c:pt idx="1174">
                  <c:v>0.78900832791223496</c:v>
                </c:pt>
                <c:pt idx="1175">
                  <c:v>0.78967755703907705</c:v>
                </c:pt>
                <c:pt idx="1176">
                  <c:v>0.79034678616591902</c:v>
                </c:pt>
                <c:pt idx="1177">
                  <c:v>0.791016015292761</c:v>
                </c:pt>
                <c:pt idx="1178">
                  <c:v>0.79168524441960197</c:v>
                </c:pt>
                <c:pt idx="1179">
                  <c:v>0.79235447354644395</c:v>
                </c:pt>
                <c:pt idx="1180">
                  <c:v>0.79302370267328604</c:v>
                </c:pt>
                <c:pt idx="1181">
                  <c:v>0.79369293180012801</c:v>
                </c:pt>
                <c:pt idx="1182">
                  <c:v>0.79436216092696998</c:v>
                </c:pt>
                <c:pt idx="1183">
                  <c:v>0.79503139005381096</c:v>
                </c:pt>
                <c:pt idx="1184">
                  <c:v>0.79570061918065305</c:v>
                </c:pt>
                <c:pt idx="1185">
                  <c:v>0.79636984830749502</c:v>
                </c:pt>
                <c:pt idx="1186">
                  <c:v>0.797039077434337</c:v>
                </c:pt>
                <c:pt idx="1187">
                  <c:v>0.79770830656117797</c:v>
                </c:pt>
                <c:pt idx="1188">
                  <c:v>0.79837753568801995</c:v>
                </c:pt>
                <c:pt idx="1189">
                  <c:v>0.79904676481486203</c:v>
                </c:pt>
                <c:pt idx="1190">
                  <c:v>0.79971599394170401</c:v>
                </c:pt>
                <c:pt idx="1191">
                  <c:v>0.80038522306854498</c:v>
                </c:pt>
                <c:pt idx="1192">
                  <c:v>0.80105445219538696</c:v>
                </c:pt>
                <c:pt idx="1193">
                  <c:v>0.80172368132222904</c:v>
                </c:pt>
                <c:pt idx="1194">
                  <c:v>0.80239291044907102</c:v>
                </c:pt>
                <c:pt idx="1195">
                  <c:v>0.80306213957591299</c:v>
                </c:pt>
                <c:pt idx="1196">
                  <c:v>0.80373136870275397</c:v>
                </c:pt>
                <c:pt idx="1197">
                  <c:v>0.80440059782959605</c:v>
                </c:pt>
                <c:pt idx="1198">
                  <c:v>0.80506982695643803</c:v>
                </c:pt>
                <c:pt idx="1199">
                  <c:v>0.80573905608328</c:v>
                </c:pt>
                <c:pt idx="1200">
                  <c:v>0.80640828521012098</c:v>
                </c:pt>
                <c:pt idx="1201">
                  <c:v>0.80707751433696295</c:v>
                </c:pt>
                <c:pt idx="1202">
                  <c:v>0.80774674346380504</c:v>
                </c:pt>
                <c:pt idx="1203">
                  <c:v>0.80841597259064701</c:v>
                </c:pt>
                <c:pt idx="1204">
                  <c:v>0.80908520171748799</c:v>
                </c:pt>
                <c:pt idx="1205">
                  <c:v>0.80975443084432996</c:v>
                </c:pt>
                <c:pt idx="1206">
                  <c:v>0.81042365997117205</c:v>
                </c:pt>
                <c:pt idx="1207">
                  <c:v>0.81109288909801402</c:v>
                </c:pt>
                <c:pt idx="1208">
                  <c:v>0.811762118224856</c:v>
                </c:pt>
                <c:pt idx="1209">
                  <c:v>0.81243134735169698</c:v>
                </c:pt>
                <c:pt idx="1210">
                  <c:v>0.81310057647853895</c:v>
                </c:pt>
                <c:pt idx="1211">
                  <c:v>0.81376980560538104</c:v>
                </c:pt>
                <c:pt idx="1212">
                  <c:v>0.81443903473222301</c:v>
                </c:pt>
                <c:pt idx="1213">
                  <c:v>0.81510826385906399</c:v>
                </c:pt>
                <c:pt idx="1214">
                  <c:v>0.81577749298590596</c:v>
                </c:pt>
                <c:pt idx="1215">
                  <c:v>0.81644672211274805</c:v>
                </c:pt>
                <c:pt idx="1216">
                  <c:v>0.81711595123959002</c:v>
                </c:pt>
                <c:pt idx="1217">
                  <c:v>0.817785180366431</c:v>
                </c:pt>
                <c:pt idx="1218">
                  <c:v>0.81845440949327297</c:v>
                </c:pt>
                <c:pt idx="1219">
                  <c:v>0.81912363862011495</c:v>
                </c:pt>
                <c:pt idx="1220">
                  <c:v>0.81979286774695703</c:v>
                </c:pt>
                <c:pt idx="1221">
                  <c:v>0.82046209687379801</c:v>
                </c:pt>
                <c:pt idx="1222">
                  <c:v>0.82113132600063998</c:v>
                </c:pt>
                <c:pt idx="1223">
                  <c:v>0.82180055512748196</c:v>
                </c:pt>
                <c:pt idx="1224">
                  <c:v>0.82246978425432404</c:v>
                </c:pt>
                <c:pt idx="1225">
                  <c:v>0.82313901338116602</c:v>
                </c:pt>
                <c:pt idx="1226">
                  <c:v>0.82380824250800699</c:v>
                </c:pt>
                <c:pt idx="1227">
                  <c:v>0.82447747163484897</c:v>
                </c:pt>
                <c:pt idx="1228">
                  <c:v>0.82514670076169105</c:v>
                </c:pt>
                <c:pt idx="1229">
                  <c:v>0.82581592988853303</c:v>
                </c:pt>
                <c:pt idx="1230">
                  <c:v>0.826485159015374</c:v>
                </c:pt>
                <c:pt idx="1231">
                  <c:v>0.82715438814221598</c:v>
                </c:pt>
                <c:pt idx="1232">
                  <c:v>0.82782361726905795</c:v>
                </c:pt>
                <c:pt idx="1233">
                  <c:v>0.82849284639590004</c:v>
                </c:pt>
                <c:pt idx="1234">
                  <c:v>0.82916207552274102</c:v>
                </c:pt>
                <c:pt idx="1235">
                  <c:v>0.82983130464958299</c:v>
                </c:pt>
                <c:pt idx="1236">
                  <c:v>0.83050053377642497</c:v>
                </c:pt>
                <c:pt idx="1237">
                  <c:v>0.83116976290326705</c:v>
                </c:pt>
                <c:pt idx="1238">
                  <c:v>0.83183899203010903</c:v>
                </c:pt>
                <c:pt idx="1239">
                  <c:v>0.83250822115695</c:v>
                </c:pt>
                <c:pt idx="1240">
                  <c:v>0.83317745028379198</c:v>
                </c:pt>
                <c:pt idx="1241">
                  <c:v>0.83384667941063395</c:v>
                </c:pt>
                <c:pt idx="1242">
                  <c:v>0.83451590853747604</c:v>
                </c:pt>
                <c:pt idx="1243">
                  <c:v>0.83518513766431701</c:v>
                </c:pt>
                <c:pt idx="1244">
                  <c:v>0.83585436679115899</c:v>
                </c:pt>
                <c:pt idx="1245">
                  <c:v>0.83652359591800096</c:v>
                </c:pt>
                <c:pt idx="1246">
                  <c:v>0.83719282504484305</c:v>
                </c:pt>
                <c:pt idx="1247">
                  <c:v>0.83786205417168402</c:v>
                </c:pt>
                <c:pt idx="1248">
                  <c:v>0.838531283298526</c:v>
                </c:pt>
                <c:pt idx="1249">
                  <c:v>0.83920051242536797</c:v>
                </c:pt>
                <c:pt idx="1250">
                  <c:v>0.83986974155220995</c:v>
                </c:pt>
                <c:pt idx="1251">
                  <c:v>0.84053897067905103</c:v>
                </c:pt>
                <c:pt idx="1252">
                  <c:v>0.84120819980589301</c:v>
                </c:pt>
                <c:pt idx="1253">
                  <c:v>0.84187742893273498</c:v>
                </c:pt>
                <c:pt idx="1254">
                  <c:v>0.84254665805957696</c:v>
                </c:pt>
                <c:pt idx="1255">
                  <c:v>0.84321588718641904</c:v>
                </c:pt>
                <c:pt idx="1256">
                  <c:v>0.84388511631326002</c:v>
                </c:pt>
                <c:pt idx="1257">
                  <c:v>0.84455434544010199</c:v>
                </c:pt>
                <c:pt idx="1258">
                  <c:v>0.84522357456694397</c:v>
                </c:pt>
                <c:pt idx="1259">
                  <c:v>0.84589280369378606</c:v>
                </c:pt>
                <c:pt idx="1260">
                  <c:v>0.84656203282062703</c:v>
                </c:pt>
                <c:pt idx="1261">
                  <c:v>0.84723126194746901</c:v>
                </c:pt>
                <c:pt idx="1262">
                  <c:v>0.84790049107431098</c:v>
                </c:pt>
                <c:pt idx="1263">
                  <c:v>0.84856972020115295</c:v>
                </c:pt>
                <c:pt idx="1264">
                  <c:v>0.84923894932799404</c:v>
                </c:pt>
                <c:pt idx="1265">
                  <c:v>0.84990817845483602</c:v>
                </c:pt>
                <c:pt idx="1266">
                  <c:v>0.85057740758167799</c:v>
                </c:pt>
                <c:pt idx="1267">
                  <c:v>0.85124663670851997</c:v>
                </c:pt>
                <c:pt idx="1268">
                  <c:v>0.85191586583536205</c:v>
                </c:pt>
                <c:pt idx="1269">
                  <c:v>0.85258509496220303</c:v>
                </c:pt>
                <c:pt idx="1270">
                  <c:v>0.853254324089045</c:v>
                </c:pt>
                <c:pt idx="1271">
                  <c:v>0.85392355321588698</c:v>
                </c:pt>
                <c:pt idx="1272">
                  <c:v>0.85459278234272895</c:v>
                </c:pt>
                <c:pt idx="1273">
                  <c:v>0.85526201146957004</c:v>
                </c:pt>
                <c:pt idx="1274">
                  <c:v>0.85593124059641201</c:v>
                </c:pt>
                <c:pt idx="1275">
                  <c:v>0.85660046972325399</c:v>
                </c:pt>
                <c:pt idx="1276">
                  <c:v>0.85726969885009596</c:v>
                </c:pt>
                <c:pt idx="1277">
                  <c:v>0.85793892797693705</c:v>
                </c:pt>
                <c:pt idx="1278">
                  <c:v>0.85860815710377902</c:v>
                </c:pt>
                <c:pt idx="1279">
                  <c:v>0.859277386230621</c:v>
                </c:pt>
                <c:pt idx="1280">
                  <c:v>0.85994661535746297</c:v>
                </c:pt>
                <c:pt idx="1281">
                  <c:v>0.86061584448430495</c:v>
                </c:pt>
                <c:pt idx="1282">
                  <c:v>0.86128507361114603</c:v>
                </c:pt>
                <c:pt idx="1283">
                  <c:v>0.86195430273798801</c:v>
                </c:pt>
                <c:pt idx="1284">
                  <c:v>0.86262353186482998</c:v>
                </c:pt>
                <c:pt idx="1285">
                  <c:v>0.86329276099167196</c:v>
                </c:pt>
                <c:pt idx="1286">
                  <c:v>0.86396199011851305</c:v>
                </c:pt>
                <c:pt idx="1287">
                  <c:v>0.86463121924535502</c:v>
                </c:pt>
                <c:pt idx="1288">
                  <c:v>0.865300448372197</c:v>
                </c:pt>
                <c:pt idx="1289">
                  <c:v>0.86596967749903897</c:v>
                </c:pt>
                <c:pt idx="1290">
                  <c:v>0.86663890662588094</c:v>
                </c:pt>
                <c:pt idx="1291">
                  <c:v>0.86730813575272203</c:v>
                </c:pt>
                <c:pt idx="1292">
                  <c:v>0.86797736487956401</c:v>
                </c:pt>
                <c:pt idx="1293">
                  <c:v>0.86864659400640598</c:v>
                </c:pt>
                <c:pt idx="1294">
                  <c:v>0.86931582313324796</c:v>
                </c:pt>
                <c:pt idx="1295">
                  <c:v>0.86998505226008904</c:v>
                </c:pt>
                <c:pt idx="1296">
                  <c:v>0.87065428138693102</c:v>
                </c:pt>
                <c:pt idx="1297">
                  <c:v>0.87132351051377299</c:v>
                </c:pt>
                <c:pt idx="1298">
                  <c:v>0.87199273964061497</c:v>
                </c:pt>
                <c:pt idx="1299">
                  <c:v>0.87266196876745605</c:v>
                </c:pt>
                <c:pt idx="1300">
                  <c:v>0.87333119789429803</c:v>
                </c:pt>
                <c:pt idx="1301">
                  <c:v>0.87400042702114</c:v>
                </c:pt>
                <c:pt idx="1302">
                  <c:v>0.87466965614798198</c:v>
                </c:pt>
                <c:pt idx="1303">
                  <c:v>0.87533888527482395</c:v>
                </c:pt>
                <c:pt idx="1304">
                  <c:v>0.87600811440166504</c:v>
                </c:pt>
                <c:pt idx="1305">
                  <c:v>0.87667734352850701</c:v>
                </c:pt>
                <c:pt idx="1306">
                  <c:v>0.87734657265534899</c:v>
                </c:pt>
                <c:pt idx="1307">
                  <c:v>0.87801580178219096</c:v>
                </c:pt>
                <c:pt idx="1308">
                  <c:v>0.87868503090903205</c:v>
                </c:pt>
                <c:pt idx="1309">
                  <c:v>0.87935426003587402</c:v>
                </c:pt>
                <c:pt idx="1310">
                  <c:v>0.880023489162716</c:v>
                </c:pt>
                <c:pt idx="1311">
                  <c:v>0.88069271828955797</c:v>
                </c:pt>
                <c:pt idx="1312">
                  <c:v>0.88136194741639895</c:v>
                </c:pt>
                <c:pt idx="1313">
                  <c:v>0.88203117654324104</c:v>
                </c:pt>
                <c:pt idx="1314">
                  <c:v>0.88270040567008301</c:v>
                </c:pt>
                <c:pt idx="1315">
                  <c:v>0.88336963479692499</c:v>
                </c:pt>
                <c:pt idx="1316">
                  <c:v>0.88403886392376596</c:v>
                </c:pt>
                <c:pt idx="1317">
                  <c:v>0.88470809305060805</c:v>
                </c:pt>
                <c:pt idx="1318">
                  <c:v>0.88537732217745002</c:v>
                </c:pt>
                <c:pt idx="1319">
                  <c:v>0.886046551304292</c:v>
                </c:pt>
                <c:pt idx="1320">
                  <c:v>0.88671578043113397</c:v>
                </c:pt>
                <c:pt idx="1321">
                  <c:v>0.88738500955797495</c:v>
                </c:pt>
                <c:pt idx="1322">
                  <c:v>0.88805423868481703</c:v>
                </c:pt>
                <c:pt idx="1323">
                  <c:v>0.88872346781165901</c:v>
                </c:pt>
                <c:pt idx="1324">
                  <c:v>0.88939269693850098</c:v>
                </c:pt>
                <c:pt idx="1325">
                  <c:v>0.89006192606534196</c:v>
                </c:pt>
                <c:pt idx="1326">
                  <c:v>0.89073115519218404</c:v>
                </c:pt>
                <c:pt idx="1327">
                  <c:v>0.89140038431902602</c:v>
                </c:pt>
                <c:pt idx="1328">
                  <c:v>0.89206961344586799</c:v>
                </c:pt>
                <c:pt idx="1329">
                  <c:v>0.89273884257270897</c:v>
                </c:pt>
                <c:pt idx="1330">
                  <c:v>0.89340807169955105</c:v>
                </c:pt>
                <c:pt idx="1331">
                  <c:v>0.89407730082639303</c:v>
                </c:pt>
                <c:pt idx="1332">
                  <c:v>0.894746529953235</c:v>
                </c:pt>
                <c:pt idx="1333">
                  <c:v>0.89541575908007698</c:v>
                </c:pt>
                <c:pt idx="1334">
                  <c:v>0.89608498820691795</c:v>
                </c:pt>
                <c:pt idx="1335">
                  <c:v>0.89675421733376004</c:v>
                </c:pt>
                <c:pt idx="1336">
                  <c:v>0.89742344646060201</c:v>
                </c:pt>
                <c:pt idx="1337">
                  <c:v>0.89809267558744399</c:v>
                </c:pt>
                <c:pt idx="1338">
                  <c:v>0.89876190471428496</c:v>
                </c:pt>
                <c:pt idx="1339">
                  <c:v>0.89943113384112705</c:v>
                </c:pt>
                <c:pt idx="1340">
                  <c:v>0.90010036296796903</c:v>
                </c:pt>
                <c:pt idx="1341">
                  <c:v>0.900769592094811</c:v>
                </c:pt>
                <c:pt idx="1342">
                  <c:v>0.90143882122165198</c:v>
                </c:pt>
                <c:pt idx="1343">
                  <c:v>0.90210805034849395</c:v>
                </c:pt>
                <c:pt idx="1344">
                  <c:v>0.90277727947533604</c:v>
                </c:pt>
                <c:pt idx="1345">
                  <c:v>0.90344650860217801</c:v>
                </c:pt>
                <c:pt idx="1346">
                  <c:v>0.90411573772901999</c:v>
                </c:pt>
                <c:pt idx="1347">
                  <c:v>0.90478496685586096</c:v>
                </c:pt>
                <c:pt idx="1348">
                  <c:v>0.90545419598270305</c:v>
                </c:pt>
                <c:pt idx="1349">
                  <c:v>0.90612342510954502</c:v>
                </c:pt>
                <c:pt idx="1350">
                  <c:v>0.906792654236387</c:v>
                </c:pt>
                <c:pt idx="1351">
                  <c:v>0.90746188336322797</c:v>
                </c:pt>
                <c:pt idx="1352">
                  <c:v>0.90813111249006995</c:v>
                </c:pt>
                <c:pt idx="1353">
                  <c:v>0.90880034161691203</c:v>
                </c:pt>
                <c:pt idx="1354">
                  <c:v>0.90946957074375401</c:v>
                </c:pt>
                <c:pt idx="1355">
                  <c:v>0.91013879987059498</c:v>
                </c:pt>
                <c:pt idx="1356">
                  <c:v>0.91080802899743696</c:v>
                </c:pt>
                <c:pt idx="1357">
                  <c:v>0.91147725812427904</c:v>
                </c:pt>
                <c:pt idx="1358">
                  <c:v>0.91214648725112102</c:v>
                </c:pt>
                <c:pt idx="1359">
                  <c:v>0.91281571637796199</c:v>
                </c:pt>
                <c:pt idx="1360">
                  <c:v>0.91348494550480397</c:v>
                </c:pt>
                <c:pt idx="1361">
                  <c:v>0.91415417463164605</c:v>
                </c:pt>
                <c:pt idx="1362">
                  <c:v>0.91482340375848803</c:v>
                </c:pt>
                <c:pt idx="1363">
                  <c:v>0.91549263288533</c:v>
                </c:pt>
                <c:pt idx="1364">
                  <c:v>0.91616186201217098</c:v>
                </c:pt>
                <c:pt idx="1365">
                  <c:v>0.91683109113901295</c:v>
                </c:pt>
                <c:pt idx="1366">
                  <c:v>0.91750032026585504</c:v>
                </c:pt>
                <c:pt idx="1367">
                  <c:v>0.91816954939269702</c:v>
                </c:pt>
                <c:pt idx="1368">
                  <c:v>0.91883877851953799</c:v>
                </c:pt>
                <c:pt idx="1369">
                  <c:v>0.91950800764637997</c:v>
                </c:pt>
                <c:pt idx="1370">
                  <c:v>0.92017723677322205</c:v>
                </c:pt>
                <c:pt idx="1371">
                  <c:v>0.92084646590006403</c:v>
                </c:pt>
                <c:pt idx="1372">
                  <c:v>0.921515695026905</c:v>
                </c:pt>
                <c:pt idx="1373">
                  <c:v>0.92218492415374698</c:v>
                </c:pt>
                <c:pt idx="1374">
                  <c:v>0.92285415328058895</c:v>
                </c:pt>
                <c:pt idx="1375">
                  <c:v>0.92352338240743104</c:v>
                </c:pt>
                <c:pt idx="1376">
                  <c:v>0.92419261153427301</c:v>
                </c:pt>
                <c:pt idx="1377">
                  <c:v>0.92486184066111399</c:v>
                </c:pt>
                <c:pt idx="1378">
                  <c:v>0.92553106978795596</c:v>
                </c:pt>
                <c:pt idx="1379">
                  <c:v>0.92620029891479805</c:v>
                </c:pt>
                <c:pt idx="1380">
                  <c:v>0.92686952804164002</c:v>
                </c:pt>
                <c:pt idx="1381">
                  <c:v>0.927538757168481</c:v>
                </c:pt>
                <c:pt idx="1382">
                  <c:v>0.92820798629532297</c:v>
                </c:pt>
                <c:pt idx="1383">
                  <c:v>0.92887721542216495</c:v>
                </c:pt>
                <c:pt idx="1384">
                  <c:v>0.92954644454900703</c:v>
                </c:pt>
                <c:pt idx="1385">
                  <c:v>0.93021567367584801</c:v>
                </c:pt>
                <c:pt idx="1386">
                  <c:v>0.93088490280268998</c:v>
                </c:pt>
                <c:pt idx="1387">
                  <c:v>0.93155413192953196</c:v>
                </c:pt>
                <c:pt idx="1388">
                  <c:v>0.93222336105637404</c:v>
                </c:pt>
                <c:pt idx="1389">
                  <c:v>0.93289259018321602</c:v>
                </c:pt>
                <c:pt idx="1390">
                  <c:v>0.933561819310057</c:v>
                </c:pt>
                <c:pt idx="1391">
                  <c:v>0.93423104843689897</c:v>
                </c:pt>
                <c:pt idx="1392">
                  <c:v>0.93490027756374094</c:v>
                </c:pt>
                <c:pt idx="1393">
                  <c:v>0.93556950669058303</c:v>
                </c:pt>
                <c:pt idx="1394">
                  <c:v>0.93623873581742401</c:v>
                </c:pt>
                <c:pt idx="1395">
                  <c:v>0.93690796494426598</c:v>
                </c:pt>
                <c:pt idx="1396">
                  <c:v>0.93757719407110796</c:v>
                </c:pt>
                <c:pt idx="1397">
                  <c:v>0.93824642319795004</c:v>
                </c:pt>
                <c:pt idx="1398">
                  <c:v>0.93891565232479102</c:v>
                </c:pt>
                <c:pt idx="1399">
                  <c:v>0.93958488145163299</c:v>
                </c:pt>
                <c:pt idx="1400">
                  <c:v>0.94025411057847497</c:v>
                </c:pt>
                <c:pt idx="1401">
                  <c:v>0.94092333970531705</c:v>
                </c:pt>
                <c:pt idx="1402">
                  <c:v>0.94159256883215803</c:v>
                </c:pt>
                <c:pt idx="1403">
                  <c:v>0.942261797959</c:v>
                </c:pt>
                <c:pt idx="1404">
                  <c:v>0.94293102708584198</c:v>
                </c:pt>
                <c:pt idx="1405">
                  <c:v>0.94360025621268395</c:v>
                </c:pt>
                <c:pt idx="1406">
                  <c:v>0.94426948533952604</c:v>
                </c:pt>
                <c:pt idx="1407">
                  <c:v>0.94493871446636701</c:v>
                </c:pt>
                <c:pt idx="1408">
                  <c:v>0.94560794359320899</c:v>
                </c:pt>
                <c:pt idx="1409">
                  <c:v>0.94627717272005096</c:v>
                </c:pt>
                <c:pt idx="1410">
                  <c:v>0.94694640184689305</c:v>
                </c:pt>
                <c:pt idx="1411">
                  <c:v>0.94761563097373402</c:v>
                </c:pt>
                <c:pt idx="1412">
                  <c:v>0.948284860100576</c:v>
                </c:pt>
                <c:pt idx="1413">
                  <c:v>0.94895408922741797</c:v>
                </c:pt>
                <c:pt idx="1414">
                  <c:v>0.94962331835425995</c:v>
                </c:pt>
                <c:pt idx="1415">
                  <c:v>0.95029254748110104</c:v>
                </c:pt>
                <c:pt idx="1416">
                  <c:v>0.95096177660794301</c:v>
                </c:pt>
                <c:pt idx="1417">
                  <c:v>0.95163100573478498</c:v>
                </c:pt>
                <c:pt idx="1418">
                  <c:v>0.95230023486162696</c:v>
                </c:pt>
                <c:pt idx="1419">
                  <c:v>0.95296946398846905</c:v>
                </c:pt>
                <c:pt idx="1420">
                  <c:v>0.95363869311531002</c:v>
                </c:pt>
                <c:pt idx="1421">
                  <c:v>0.954307922242152</c:v>
                </c:pt>
                <c:pt idx="1422">
                  <c:v>0.95497715136899397</c:v>
                </c:pt>
                <c:pt idx="1423">
                  <c:v>0.95564638049583595</c:v>
                </c:pt>
                <c:pt idx="1424">
                  <c:v>0.95631560962267703</c:v>
                </c:pt>
                <c:pt idx="1425">
                  <c:v>0.95698483874951901</c:v>
                </c:pt>
                <c:pt idx="1426">
                  <c:v>0.95765406787636098</c:v>
                </c:pt>
                <c:pt idx="1427">
                  <c:v>0.95832329700320296</c:v>
                </c:pt>
                <c:pt idx="1428">
                  <c:v>0.95899252613004404</c:v>
                </c:pt>
                <c:pt idx="1429">
                  <c:v>0.95966175525688602</c:v>
                </c:pt>
                <c:pt idx="1430">
                  <c:v>0.96033098438372799</c:v>
                </c:pt>
                <c:pt idx="1431">
                  <c:v>0.96100021351056997</c:v>
                </c:pt>
                <c:pt idx="1432">
                  <c:v>0.96166944263741205</c:v>
                </c:pt>
                <c:pt idx="1433">
                  <c:v>0.96233867176425303</c:v>
                </c:pt>
                <c:pt idx="1434">
                  <c:v>0.963007900891095</c:v>
                </c:pt>
                <c:pt idx="1435">
                  <c:v>0.96367713001793698</c:v>
                </c:pt>
                <c:pt idx="1436">
                  <c:v>0.96434635914477895</c:v>
                </c:pt>
                <c:pt idx="1437">
                  <c:v>0.96501558827162004</c:v>
                </c:pt>
                <c:pt idx="1438">
                  <c:v>0.96568481739846201</c:v>
                </c:pt>
                <c:pt idx="1439">
                  <c:v>0.96635404652530399</c:v>
                </c:pt>
                <c:pt idx="1440">
                  <c:v>0.96702327565214596</c:v>
                </c:pt>
                <c:pt idx="1441">
                  <c:v>0.96769250477898705</c:v>
                </c:pt>
                <c:pt idx="1442">
                  <c:v>0.96836173390582903</c:v>
                </c:pt>
                <c:pt idx="1443">
                  <c:v>0.969030963032671</c:v>
                </c:pt>
                <c:pt idx="1444">
                  <c:v>0.96970019215951297</c:v>
                </c:pt>
                <c:pt idx="1445">
                  <c:v>0.97036942128635495</c:v>
                </c:pt>
                <c:pt idx="1446">
                  <c:v>0.97103865041319604</c:v>
                </c:pt>
                <c:pt idx="1447">
                  <c:v>0.97170787954003801</c:v>
                </c:pt>
                <c:pt idx="1448">
                  <c:v>0.97237710866687999</c:v>
                </c:pt>
                <c:pt idx="1449">
                  <c:v>0.97304633779372196</c:v>
                </c:pt>
                <c:pt idx="1450">
                  <c:v>0.97371556692056305</c:v>
                </c:pt>
                <c:pt idx="1451">
                  <c:v>0.97438479604740502</c:v>
                </c:pt>
                <c:pt idx="1452">
                  <c:v>0.975054025174247</c:v>
                </c:pt>
                <c:pt idx="1453">
                  <c:v>0.97572325430108897</c:v>
                </c:pt>
                <c:pt idx="1454">
                  <c:v>0.97639248342793095</c:v>
                </c:pt>
                <c:pt idx="1455">
                  <c:v>0.97706171255477203</c:v>
                </c:pt>
                <c:pt idx="1456">
                  <c:v>0.97773094168161401</c:v>
                </c:pt>
                <c:pt idx="1457">
                  <c:v>0.97840017080845598</c:v>
                </c:pt>
                <c:pt idx="1458">
                  <c:v>0.97906939993529796</c:v>
                </c:pt>
                <c:pt idx="1459">
                  <c:v>0.97973862906213904</c:v>
                </c:pt>
                <c:pt idx="1460">
                  <c:v>0.98040785818898102</c:v>
                </c:pt>
                <c:pt idx="1461">
                  <c:v>0.98107708731582299</c:v>
                </c:pt>
                <c:pt idx="1462">
                  <c:v>0.98174631644266497</c:v>
                </c:pt>
                <c:pt idx="1463">
                  <c:v>0.98241554556950605</c:v>
                </c:pt>
                <c:pt idx="1464">
                  <c:v>0.98308477469634803</c:v>
                </c:pt>
                <c:pt idx="1465">
                  <c:v>0.98375400382319</c:v>
                </c:pt>
                <c:pt idx="1466">
                  <c:v>0.98442323295003198</c:v>
                </c:pt>
                <c:pt idx="1467">
                  <c:v>0.98509246207687295</c:v>
                </c:pt>
                <c:pt idx="1468">
                  <c:v>0.98576169120371504</c:v>
                </c:pt>
                <c:pt idx="1469">
                  <c:v>0.98643092033055702</c:v>
                </c:pt>
                <c:pt idx="1470">
                  <c:v>0.98710014945739899</c:v>
                </c:pt>
                <c:pt idx="1471">
                  <c:v>0.98776937858424096</c:v>
                </c:pt>
                <c:pt idx="1472">
                  <c:v>0.98843860771108205</c:v>
                </c:pt>
                <c:pt idx="1473">
                  <c:v>0.98910783683792403</c:v>
                </c:pt>
                <c:pt idx="1474">
                  <c:v>0.989777065964766</c:v>
                </c:pt>
                <c:pt idx="1475">
                  <c:v>0.99044629509160798</c:v>
                </c:pt>
                <c:pt idx="1476">
                  <c:v>0.99111552421844895</c:v>
                </c:pt>
                <c:pt idx="1477">
                  <c:v>0.99178475334529104</c:v>
                </c:pt>
                <c:pt idx="1478">
                  <c:v>0.99245398247213301</c:v>
                </c:pt>
                <c:pt idx="1479">
                  <c:v>0.99312321159897499</c:v>
                </c:pt>
                <c:pt idx="1480">
                  <c:v>0.99379244072581596</c:v>
                </c:pt>
                <c:pt idx="1481">
                  <c:v>0.99446166985265805</c:v>
                </c:pt>
                <c:pt idx="1482">
                  <c:v>0.99513089897950002</c:v>
                </c:pt>
                <c:pt idx="1483">
                  <c:v>0.995800128106342</c:v>
                </c:pt>
                <c:pt idx="1484">
                  <c:v>0.99646935723318397</c:v>
                </c:pt>
                <c:pt idx="1485">
                  <c:v>0.99713858636002495</c:v>
                </c:pt>
                <c:pt idx="1486">
                  <c:v>0.99780781548686703</c:v>
                </c:pt>
                <c:pt idx="1487">
                  <c:v>0.99847704461370901</c:v>
                </c:pt>
                <c:pt idx="1488">
                  <c:v>0.99914627374055098</c:v>
                </c:pt>
                <c:pt idx="1489">
                  <c:v>0.99981550286739196</c:v>
                </c:pt>
                <c:pt idx="1490">
                  <c:v>1.00048473199423</c:v>
                </c:pt>
                <c:pt idx="1491">
                  <c:v>1.00115396112107</c:v>
                </c:pt>
                <c:pt idx="1492">
                  <c:v>1.00182319024791</c:v>
                </c:pt>
                <c:pt idx="1493">
                  <c:v>1.00249241937475</c:v>
                </c:pt>
                <c:pt idx="1494">
                  <c:v>1.0031616485015999</c:v>
                </c:pt>
                <c:pt idx="1495">
                  <c:v>1.0038308776284399</c:v>
                </c:pt>
                <c:pt idx="1496">
                  <c:v>1.0045001067552799</c:v>
                </c:pt>
                <c:pt idx="1497">
                  <c:v>1.0051693358821201</c:v>
                </c:pt>
                <c:pt idx="1498">
                  <c:v>1.0058385650089601</c:v>
                </c:pt>
                <c:pt idx="1499">
                  <c:v>1.00650779413581</c:v>
                </c:pt>
                <c:pt idx="1500">
                  <c:v>1.00717702326265</c:v>
                </c:pt>
                <c:pt idx="1501">
                  <c:v>1.00784625238949</c:v>
                </c:pt>
                <c:pt idx="1502">
                  <c:v>1.00851548151633</c:v>
                </c:pt>
                <c:pt idx="1503">
                  <c:v>1.0091847106431699</c:v>
                </c:pt>
                <c:pt idx="1504">
                  <c:v>1.0098539397700099</c:v>
                </c:pt>
                <c:pt idx="1505">
                  <c:v>1.0105231688968599</c:v>
                </c:pt>
                <c:pt idx="1506">
                  <c:v>1.0111923980237001</c:v>
                </c:pt>
                <c:pt idx="1507">
                  <c:v>1.0118616271505401</c:v>
                </c:pt>
                <c:pt idx="1508">
                  <c:v>1.01253085627738</c:v>
                </c:pt>
                <c:pt idx="1509">
                  <c:v>1.01320008540422</c:v>
                </c:pt>
                <c:pt idx="1510">
                  <c:v>1.01386931453107</c:v>
                </c:pt>
                <c:pt idx="1511">
                  <c:v>1.01453854365791</c:v>
                </c:pt>
                <c:pt idx="1512">
                  <c:v>1.0152077727847499</c:v>
                </c:pt>
                <c:pt idx="1513">
                  <c:v>1.0158770019115899</c:v>
                </c:pt>
                <c:pt idx="1514">
                  <c:v>1.0165462310384299</c:v>
                </c:pt>
                <c:pt idx="1515">
                  <c:v>1.0172154601652701</c:v>
                </c:pt>
                <c:pt idx="1516">
                  <c:v>1.0178846892921201</c:v>
                </c:pt>
                <c:pt idx="1517">
                  <c:v>1.01855391841896</c:v>
                </c:pt>
                <c:pt idx="1518">
                  <c:v>1.0192231475458</c:v>
                </c:pt>
                <c:pt idx="1519">
                  <c:v>1.01989237667264</c:v>
                </c:pt>
                <c:pt idx="1520">
                  <c:v>1.02056160579948</c:v>
                </c:pt>
                <c:pt idx="1521">
                  <c:v>1.0212308349263199</c:v>
                </c:pt>
                <c:pt idx="1522">
                  <c:v>1.0219000640531699</c:v>
                </c:pt>
                <c:pt idx="1523">
                  <c:v>1.0225692931800101</c:v>
                </c:pt>
                <c:pt idx="1524">
                  <c:v>1.0232385223068501</c:v>
                </c:pt>
                <c:pt idx="1525">
                  <c:v>1.0239077514336901</c:v>
                </c:pt>
                <c:pt idx="1526">
                  <c:v>1.02457698056053</c:v>
                </c:pt>
                <c:pt idx="1527">
                  <c:v>1.02524620968738</c:v>
                </c:pt>
                <c:pt idx="1528">
                  <c:v>1.02591543881422</c:v>
                </c:pt>
                <c:pt idx="1529">
                  <c:v>1.02658466794106</c:v>
                </c:pt>
                <c:pt idx="1530">
                  <c:v>1.0272538970678999</c:v>
                </c:pt>
                <c:pt idx="1531">
                  <c:v>1.0279231261947399</c:v>
                </c:pt>
                <c:pt idx="1532">
                  <c:v>1.0285923553215801</c:v>
                </c:pt>
                <c:pt idx="1533">
                  <c:v>1.0292615844484301</c:v>
                </c:pt>
                <c:pt idx="1534">
                  <c:v>1.0299308135752701</c:v>
                </c:pt>
                <c:pt idx="1535">
                  <c:v>1.03060004270211</c:v>
                </c:pt>
                <c:pt idx="1536">
                  <c:v>1.03126927182895</c:v>
                </c:pt>
                <c:pt idx="1537">
                  <c:v>1.03193850095579</c:v>
                </c:pt>
                <c:pt idx="1538">
                  <c:v>1.03260773008263</c:v>
                </c:pt>
                <c:pt idx="1539">
                  <c:v>1.0332769592094799</c:v>
                </c:pt>
                <c:pt idx="1540">
                  <c:v>1.0339461883363199</c:v>
                </c:pt>
                <c:pt idx="1541">
                  <c:v>1.0346154174631601</c:v>
                </c:pt>
                <c:pt idx="1542">
                  <c:v>1.0352846465900001</c:v>
                </c:pt>
                <c:pt idx="1543">
                  <c:v>1.0359538757168401</c:v>
                </c:pt>
                <c:pt idx="1544">
                  <c:v>1.03662310484369</c:v>
                </c:pt>
                <c:pt idx="1545">
                  <c:v>1.03729233397053</c:v>
                </c:pt>
                <c:pt idx="1546">
                  <c:v>1.03796156309737</c:v>
                </c:pt>
                <c:pt idx="1547">
                  <c:v>1.03863079222421</c:v>
                </c:pt>
                <c:pt idx="1548">
                  <c:v>1.0393000213510499</c:v>
                </c:pt>
                <c:pt idx="1549">
                  <c:v>1.0399692504778899</c:v>
                </c:pt>
                <c:pt idx="1550">
                  <c:v>1.0406384796047401</c:v>
                </c:pt>
                <c:pt idx="1551">
                  <c:v>1.0413077087315801</c:v>
                </c:pt>
                <c:pt idx="1552">
                  <c:v>1.04197693785842</c:v>
                </c:pt>
                <c:pt idx="1553">
                  <c:v>1.04264616698526</c:v>
                </c:pt>
                <c:pt idx="1554">
                  <c:v>1.0433153961121</c:v>
                </c:pt>
                <c:pt idx="1555">
                  <c:v>1.04398462523894</c:v>
                </c:pt>
                <c:pt idx="1556">
                  <c:v>1.0446538543657899</c:v>
                </c:pt>
                <c:pt idx="1557">
                  <c:v>1.0453230834926299</c:v>
                </c:pt>
                <c:pt idx="1558">
                  <c:v>1.0459923126194699</c:v>
                </c:pt>
                <c:pt idx="1559">
                  <c:v>1.0466615417463101</c:v>
                </c:pt>
                <c:pt idx="1560">
                  <c:v>1.0473307708731501</c:v>
                </c:pt>
                <c:pt idx="1561">
                  <c:v>1.048</c:v>
                </c:pt>
              </c:numCache>
            </c:numRef>
          </c:xVal>
          <c:yVal>
            <c:numRef>
              <c:f>Positions_03!$E$2:$E$1563</c:f>
              <c:numCache>
                <c:formatCode>General</c:formatCode>
                <c:ptCount val="1562"/>
                <c:pt idx="0">
                  <c:v>-0.78903051345364705</c:v>
                </c:pt>
                <c:pt idx="1">
                  <c:v>-0.78902343517170803</c:v>
                </c:pt>
                <c:pt idx="2">
                  <c:v>-0.78901635688976901</c:v>
                </c:pt>
                <c:pt idx="3">
                  <c:v>-0.78900927860782999</c:v>
                </c:pt>
                <c:pt idx="4">
                  <c:v>-0.78900220032589097</c:v>
                </c:pt>
                <c:pt idx="5">
                  <c:v>-0.78899512204395295</c:v>
                </c:pt>
                <c:pt idx="6">
                  <c:v>-0.78894787695302004</c:v>
                </c:pt>
                <c:pt idx="7">
                  <c:v>-0.78706125223427204</c:v>
                </c:pt>
                <c:pt idx="8">
                  <c:v>-0.78041302443167804</c:v>
                </c:pt>
                <c:pt idx="9">
                  <c:v>-0.77391560416432004</c:v>
                </c:pt>
                <c:pt idx="10">
                  <c:v>-0.77164365050575201</c:v>
                </c:pt>
                <c:pt idx="11">
                  <c:v>-0.76937169684718298</c:v>
                </c:pt>
                <c:pt idx="12">
                  <c:v>-0.76623925390484604</c:v>
                </c:pt>
                <c:pt idx="13">
                  <c:v>-0.74595388860793499</c:v>
                </c:pt>
                <c:pt idx="14">
                  <c:v>-0.73930605371004099</c:v>
                </c:pt>
                <c:pt idx="15">
                  <c:v>-0.732454796153021</c:v>
                </c:pt>
                <c:pt idx="16">
                  <c:v>-0.72226511631291002</c:v>
                </c:pt>
                <c:pt idx="17">
                  <c:v>-0.71207543647280003</c:v>
                </c:pt>
                <c:pt idx="18">
                  <c:v>-0.70230952705507399</c:v>
                </c:pt>
                <c:pt idx="19">
                  <c:v>-0.69826848606460901</c:v>
                </c:pt>
                <c:pt idx="20">
                  <c:v>-0.69422744507414302</c:v>
                </c:pt>
                <c:pt idx="21">
                  <c:v>-0.69018640408367804</c:v>
                </c:pt>
                <c:pt idx="22">
                  <c:v>-0.68614536309321295</c:v>
                </c:pt>
                <c:pt idx="23">
                  <c:v>-0.68210432210274796</c:v>
                </c:pt>
                <c:pt idx="24">
                  <c:v>-0.67806328111228298</c:v>
                </c:pt>
                <c:pt idx="25">
                  <c:v>-0.674022240121817</c:v>
                </c:pt>
                <c:pt idx="26">
                  <c:v>-0.66998119913135201</c:v>
                </c:pt>
                <c:pt idx="27">
                  <c:v>-0.66594015814088703</c:v>
                </c:pt>
                <c:pt idx="28">
                  <c:v>-0.66158152183577601</c:v>
                </c:pt>
                <c:pt idx="29">
                  <c:v>-0.65457813484027005</c:v>
                </c:pt>
                <c:pt idx="30">
                  <c:v>-0.64757474784476399</c:v>
                </c:pt>
                <c:pt idx="31">
                  <c:v>-0.64057136084925903</c:v>
                </c:pt>
                <c:pt idx="32">
                  <c:v>-0.63356797385375296</c:v>
                </c:pt>
                <c:pt idx="33">
                  <c:v>-0.62656458685824701</c:v>
                </c:pt>
                <c:pt idx="34">
                  <c:v>-0.61956119986274105</c:v>
                </c:pt>
                <c:pt idx="35">
                  <c:v>-0.60888858723068395</c:v>
                </c:pt>
                <c:pt idx="36">
                  <c:v>-0.58007445041109296</c:v>
                </c:pt>
                <c:pt idx="37">
                  <c:v>-0.58609099948215604</c:v>
                </c:pt>
                <c:pt idx="38">
                  <c:v>-0.59139175079607997</c:v>
                </c:pt>
                <c:pt idx="39">
                  <c:v>-0.59494409884046595</c:v>
                </c:pt>
                <c:pt idx="40">
                  <c:v>-0.61363697218341295</c:v>
                </c:pt>
                <c:pt idx="41">
                  <c:v>-0.63913144775213004</c:v>
                </c:pt>
                <c:pt idx="42">
                  <c:v>-0.66147007123818302</c:v>
                </c:pt>
                <c:pt idx="43">
                  <c:v>-0.65006914431599505</c:v>
                </c:pt>
                <c:pt idx="44">
                  <c:v>-0.61771831661679999</c:v>
                </c:pt>
                <c:pt idx="45">
                  <c:v>-0.61319401927693296</c:v>
                </c:pt>
                <c:pt idx="46">
                  <c:v>-0.59526139437395498</c:v>
                </c:pt>
                <c:pt idx="47">
                  <c:v>-0.59006191099840899</c:v>
                </c:pt>
                <c:pt idx="48">
                  <c:v>-0.584862427622863</c:v>
                </c:pt>
                <c:pt idx="49">
                  <c:v>-0.57966294424731701</c:v>
                </c:pt>
                <c:pt idx="50">
                  <c:v>-0.57446346087177103</c:v>
                </c:pt>
                <c:pt idx="51">
                  <c:v>-0.57202407543741796</c:v>
                </c:pt>
                <c:pt idx="52">
                  <c:v>-0.58095885397885405</c:v>
                </c:pt>
                <c:pt idx="53">
                  <c:v>-0.59107295446859598</c:v>
                </c:pt>
                <c:pt idx="54">
                  <c:v>-0.60581905966199101</c:v>
                </c:pt>
                <c:pt idx="55">
                  <c:v>-0.62585991337045099</c:v>
                </c:pt>
                <c:pt idx="56">
                  <c:v>-0.66299624863706097</c:v>
                </c:pt>
                <c:pt idx="57">
                  <c:v>-0.68442547396928599</c:v>
                </c:pt>
                <c:pt idx="58">
                  <c:v>-0.685706199265116</c:v>
                </c:pt>
                <c:pt idx="59">
                  <c:v>-0.68698692456094601</c:v>
                </c:pt>
                <c:pt idx="60">
                  <c:v>-0.68826764985677502</c:v>
                </c:pt>
                <c:pt idx="61">
                  <c:v>-0.68954837515260503</c:v>
                </c:pt>
                <c:pt idx="62">
                  <c:v>-0.69134955794682895</c:v>
                </c:pt>
                <c:pt idx="63">
                  <c:v>-0.69278458697951295</c:v>
                </c:pt>
                <c:pt idx="64">
                  <c:v>-0.68687465454978902</c:v>
                </c:pt>
                <c:pt idx="65">
                  <c:v>-0.67542335775477802</c:v>
                </c:pt>
                <c:pt idx="66">
                  <c:v>-0.64952847426389104</c:v>
                </c:pt>
                <c:pt idx="67">
                  <c:v>-0.61923039465521401</c:v>
                </c:pt>
                <c:pt idx="68">
                  <c:v>-0.62660338395273096</c:v>
                </c:pt>
                <c:pt idx="69">
                  <c:v>-0.63431642549199696</c:v>
                </c:pt>
                <c:pt idx="70">
                  <c:v>-0.67546207456098195</c:v>
                </c:pt>
                <c:pt idx="71">
                  <c:v>-0.70662166006836102</c:v>
                </c:pt>
                <c:pt idx="72">
                  <c:v>-0.728952234955213</c:v>
                </c:pt>
                <c:pt idx="73">
                  <c:v>-0.74333179612622202</c:v>
                </c:pt>
                <c:pt idx="74">
                  <c:v>-0.75728251993459395</c:v>
                </c:pt>
                <c:pt idx="75">
                  <c:v>-0.77154033799417698</c:v>
                </c:pt>
                <c:pt idx="76">
                  <c:v>-0.782301774763693</c:v>
                </c:pt>
                <c:pt idx="77">
                  <c:v>-0.78866018757728695</c:v>
                </c:pt>
                <c:pt idx="78">
                  <c:v>-0.78835532561495203</c:v>
                </c:pt>
                <c:pt idx="79">
                  <c:v>-0.78337034678329798</c:v>
                </c:pt>
                <c:pt idx="80">
                  <c:v>-0.78108954072964698</c:v>
                </c:pt>
                <c:pt idx="81">
                  <c:v>-0.77944895914646295</c:v>
                </c:pt>
                <c:pt idx="82">
                  <c:v>-0.77732699257750903</c:v>
                </c:pt>
                <c:pt idx="83">
                  <c:v>-0.77489496393852897</c:v>
                </c:pt>
                <c:pt idx="84">
                  <c:v>-0.773045588444358</c:v>
                </c:pt>
                <c:pt idx="85">
                  <c:v>-0.77189910759245295</c:v>
                </c:pt>
                <c:pt idx="86">
                  <c:v>-0.76938903282424598</c:v>
                </c:pt>
                <c:pt idx="87">
                  <c:v>-0.76691989028027796</c:v>
                </c:pt>
                <c:pt idx="88">
                  <c:v>-0.76539070458906699</c:v>
                </c:pt>
                <c:pt idx="89">
                  <c:v>-0.76393229669720497</c:v>
                </c:pt>
                <c:pt idx="90">
                  <c:v>-0.76282614302232998</c:v>
                </c:pt>
                <c:pt idx="91">
                  <c:v>-0.76255299701731305</c:v>
                </c:pt>
                <c:pt idx="92">
                  <c:v>-0.76225968922656795</c:v>
                </c:pt>
                <c:pt idx="93">
                  <c:v>-0.76143458669290998</c:v>
                </c:pt>
                <c:pt idx="94">
                  <c:v>-0.76068811853792695</c:v>
                </c:pt>
                <c:pt idx="95">
                  <c:v>-0.76017721947040295</c:v>
                </c:pt>
                <c:pt idx="96">
                  <c:v>-0.75870265317839802</c:v>
                </c:pt>
                <c:pt idx="97">
                  <c:v>-0.75612414104688497</c:v>
                </c:pt>
                <c:pt idx="98">
                  <c:v>-0.75439418411261705</c:v>
                </c:pt>
                <c:pt idx="99">
                  <c:v>-0.75415667543126597</c:v>
                </c:pt>
                <c:pt idx="100">
                  <c:v>-0.75480290915715698</c:v>
                </c:pt>
                <c:pt idx="101">
                  <c:v>-0.75550425258695797</c:v>
                </c:pt>
                <c:pt idx="102">
                  <c:v>-0.75587858628303495</c:v>
                </c:pt>
                <c:pt idx="103">
                  <c:v>-0.75607231626164295</c:v>
                </c:pt>
                <c:pt idx="104">
                  <c:v>-0.756943839607366</c:v>
                </c:pt>
                <c:pt idx="105">
                  <c:v>-0.75707189051717105</c:v>
                </c:pt>
                <c:pt idx="106">
                  <c:v>-0.75662544221428296</c:v>
                </c:pt>
                <c:pt idx="107">
                  <c:v>-0.75687061149981505</c:v>
                </c:pt>
                <c:pt idx="108">
                  <c:v>-0.75867204723829695</c:v>
                </c:pt>
                <c:pt idx="109">
                  <c:v>-0.76165606151779397</c:v>
                </c:pt>
                <c:pt idx="110">
                  <c:v>-0.76452647206739899</c:v>
                </c:pt>
                <c:pt idx="111">
                  <c:v>-0.76802262938986299</c:v>
                </c:pt>
                <c:pt idx="112">
                  <c:v>-0.77139129217601099</c:v>
                </c:pt>
                <c:pt idx="113">
                  <c:v>-0.773718583252065</c:v>
                </c:pt>
                <c:pt idx="114">
                  <c:v>-0.77515844961951597</c:v>
                </c:pt>
                <c:pt idx="115">
                  <c:v>-0.77617989221275396</c:v>
                </c:pt>
                <c:pt idx="116">
                  <c:v>-0.77720324373158101</c:v>
                </c:pt>
                <c:pt idx="117">
                  <c:v>-0.77874143611620805</c:v>
                </c:pt>
                <c:pt idx="118">
                  <c:v>-0.78042682094843097</c:v>
                </c:pt>
                <c:pt idx="119">
                  <c:v>-0.78214495807992501</c:v>
                </c:pt>
                <c:pt idx="120">
                  <c:v>-0.78359678417289302</c:v>
                </c:pt>
                <c:pt idx="121">
                  <c:v>-0.78431958072790597</c:v>
                </c:pt>
                <c:pt idx="122">
                  <c:v>-0.78418542934620405</c:v>
                </c:pt>
                <c:pt idx="123">
                  <c:v>-0.78405881633307795</c:v>
                </c:pt>
                <c:pt idx="124">
                  <c:v>-0.78470461332358099</c:v>
                </c:pt>
                <c:pt idx="125">
                  <c:v>-0.78557433622261297</c:v>
                </c:pt>
                <c:pt idx="126">
                  <c:v>-0.78566560046591005</c:v>
                </c:pt>
                <c:pt idx="127">
                  <c:v>-0.78536296959003005</c:v>
                </c:pt>
                <c:pt idx="128">
                  <c:v>-0.78577341915319898</c:v>
                </c:pt>
                <c:pt idx="129">
                  <c:v>-0.78633840365726204</c:v>
                </c:pt>
                <c:pt idx="130">
                  <c:v>-0.78623430090861302</c:v>
                </c:pt>
                <c:pt idx="131">
                  <c:v>-0.78574437680715903</c:v>
                </c:pt>
                <c:pt idx="132">
                  <c:v>-0.78550911845980298</c:v>
                </c:pt>
                <c:pt idx="133">
                  <c:v>-0.78535025602695996</c:v>
                </c:pt>
                <c:pt idx="134">
                  <c:v>-0.78461928586086305</c:v>
                </c:pt>
                <c:pt idx="135">
                  <c:v>-0.78316628273778699</c:v>
                </c:pt>
                <c:pt idx="136">
                  <c:v>-0.78166249913955799</c:v>
                </c:pt>
                <c:pt idx="137">
                  <c:v>-0.78069909875100696</c:v>
                </c:pt>
                <c:pt idx="138">
                  <c:v>-0.779697353885621</c:v>
                </c:pt>
                <c:pt idx="139">
                  <c:v>-0.77871014524809401</c:v>
                </c:pt>
                <c:pt idx="140">
                  <c:v>-0.77795261857192</c:v>
                </c:pt>
                <c:pt idx="141">
                  <c:v>-0.77780717937236199</c:v>
                </c:pt>
                <c:pt idx="142">
                  <c:v>-0.77777973874700201</c:v>
                </c:pt>
                <c:pt idx="143">
                  <c:v>-0.77731031193404798</c:v>
                </c:pt>
                <c:pt idx="144">
                  <c:v>-0.77668768835958002</c:v>
                </c:pt>
                <c:pt idx="145">
                  <c:v>-0.77583539651135902</c:v>
                </c:pt>
                <c:pt idx="146">
                  <c:v>-0.77499204137975697</c:v>
                </c:pt>
                <c:pt idx="147">
                  <c:v>-0.774441705708385</c:v>
                </c:pt>
                <c:pt idx="148">
                  <c:v>-0.77466812436077304</c:v>
                </c:pt>
                <c:pt idx="149">
                  <c:v>-0.77514548628353797</c:v>
                </c:pt>
                <c:pt idx="150">
                  <c:v>-0.77505389637804301</c:v>
                </c:pt>
                <c:pt idx="151">
                  <c:v>-0.77522934443994596</c:v>
                </c:pt>
                <c:pt idx="152">
                  <c:v>-0.77522455975156301</c:v>
                </c:pt>
                <c:pt idx="153">
                  <c:v>-0.77455056628170904</c:v>
                </c:pt>
                <c:pt idx="154">
                  <c:v>-0.77372270078508099</c:v>
                </c:pt>
                <c:pt idx="155">
                  <c:v>-0.773012093245661</c:v>
                </c:pt>
                <c:pt idx="156">
                  <c:v>-0.77246636612881803</c:v>
                </c:pt>
                <c:pt idx="157">
                  <c:v>-0.77205397540079201</c:v>
                </c:pt>
                <c:pt idx="158">
                  <c:v>-0.77160406954482796</c:v>
                </c:pt>
                <c:pt idx="159">
                  <c:v>-0.77077842023168996</c:v>
                </c:pt>
                <c:pt idx="160">
                  <c:v>-0.76952397592210398</c:v>
                </c:pt>
                <c:pt idx="161">
                  <c:v>-0.76815121654118801</c:v>
                </c:pt>
                <c:pt idx="162">
                  <c:v>-0.76668386502837305</c:v>
                </c:pt>
                <c:pt idx="163">
                  <c:v>-0.76540065461533502</c:v>
                </c:pt>
                <c:pt idx="164">
                  <c:v>-0.76442041803723804</c:v>
                </c:pt>
                <c:pt idx="165">
                  <c:v>-0.76336956395650202</c:v>
                </c:pt>
                <c:pt idx="166">
                  <c:v>-0.76194456831933999</c:v>
                </c:pt>
                <c:pt idx="167">
                  <c:v>-0.760553089402214</c:v>
                </c:pt>
                <c:pt idx="168">
                  <c:v>-0.75988399884194202</c:v>
                </c:pt>
                <c:pt idx="169">
                  <c:v>-0.75897346157316004</c:v>
                </c:pt>
                <c:pt idx="170">
                  <c:v>-0.75727982617329703</c:v>
                </c:pt>
                <c:pt idx="171">
                  <c:v>-0.755484486978661</c:v>
                </c:pt>
                <c:pt idx="172">
                  <c:v>-0.75450508329091304</c:v>
                </c:pt>
                <c:pt idx="173">
                  <c:v>-0.75335108929018602</c:v>
                </c:pt>
                <c:pt idx="174">
                  <c:v>-0.75197951445340305</c:v>
                </c:pt>
                <c:pt idx="175">
                  <c:v>-0.750702404389615</c:v>
                </c:pt>
                <c:pt idx="176">
                  <c:v>-0.74999670997582402</c:v>
                </c:pt>
                <c:pt idx="177">
                  <c:v>-0.74790401656681205</c:v>
                </c:pt>
                <c:pt idx="178">
                  <c:v>-0.74561127079036704</c:v>
                </c:pt>
                <c:pt idx="179">
                  <c:v>-0.74385412170920295</c:v>
                </c:pt>
                <c:pt idx="180">
                  <c:v>-0.74133109461066005</c:v>
                </c:pt>
                <c:pt idx="181">
                  <c:v>-0.73852707549204699</c:v>
                </c:pt>
                <c:pt idx="182">
                  <c:v>-0.73692056832979602</c:v>
                </c:pt>
                <c:pt idx="183">
                  <c:v>-0.73546438774630096</c:v>
                </c:pt>
                <c:pt idx="184">
                  <c:v>-0.73300147109182401</c:v>
                </c:pt>
                <c:pt idx="185">
                  <c:v>-0.73033728101052797</c:v>
                </c:pt>
                <c:pt idx="186">
                  <c:v>-0.72818130789586499</c:v>
                </c:pt>
                <c:pt idx="187">
                  <c:v>-0.72645248814529395</c:v>
                </c:pt>
                <c:pt idx="188">
                  <c:v>-0.72462588850383003</c:v>
                </c:pt>
                <c:pt idx="189">
                  <c:v>-0.72263384365187899</c:v>
                </c:pt>
                <c:pt idx="190">
                  <c:v>-0.72054814247620103</c:v>
                </c:pt>
                <c:pt idx="191">
                  <c:v>-0.71852019957415103</c:v>
                </c:pt>
                <c:pt idx="192">
                  <c:v>-0.71681794676342303</c:v>
                </c:pt>
                <c:pt idx="193">
                  <c:v>-0.71503548496545499</c:v>
                </c:pt>
                <c:pt idx="194">
                  <c:v>-0.71343214993675996</c:v>
                </c:pt>
                <c:pt idx="195">
                  <c:v>-0.71168850172060705</c:v>
                </c:pt>
                <c:pt idx="196">
                  <c:v>-0.70994698534017597</c:v>
                </c:pt>
                <c:pt idx="197">
                  <c:v>-0.70852195082797398</c:v>
                </c:pt>
                <c:pt idx="198">
                  <c:v>-0.70712539970963895</c:v>
                </c:pt>
                <c:pt idx="199">
                  <c:v>-0.70625386816505298</c:v>
                </c:pt>
                <c:pt idx="200">
                  <c:v>-0.70512574091590796</c:v>
                </c:pt>
                <c:pt idx="201">
                  <c:v>-0.70298168695506302</c:v>
                </c:pt>
                <c:pt idx="202">
                  <c:v>-0.70071194344441801</c:v>
                </c:pt>
                <c:pt idx="203">
                  <c:v>-0.69763439996917898</c:v>
                </c:pt>
                <c:pt idx="204">
                  <c:v>-0.694956556051328</c:v>
                </c:pt>
                <c:pt idx="205">
                  <c:v>-0.69263646700211101</c:v>
                </c:pt>
                <c:pt idx="206">
                  <c:v>-0.69108783795585005</c:v>
                </c:pt>
                <c:pt idx="207">
                  <c:v>-0.69016779021904995</c:v>
                </c:pt>
                <c:pt idx="208">
                  <c:v>-0.68946166491052396</c:v>
                </c:pt>
                <c:pt idx="209">
                  <c:v>-0.68869426234285902</c:v>
                </c:pt>
                <c:pt idx="210">
                  <c:v>-0.68739876918258302</c:v>
                </c:pt>
                <c:pt idx="211">
                  <c:v>-0.68581188986855401</c:v>
                </c:pt>
                <c:pt idx="212">
                  <c:v>-0.68464967317777203</c:v>
                </c:pt>
                <c:pt idx="213">
                  <c:v>-0.68369926043390905</c:v>
                </c:pt>
                <c:pt idx="214">
                  <c:v>-0.68216350626285804</c:v>
                </c:pt>
                <c:pt idx="215">
                  <c:v>-0.67930458523931403</c:v>
                </c:pt>
                <c:pt idx="216">
                  <c:v>-0.67569176324867097</c:v>
                </c:pt>
                <c:pt idx="217">
                  <c:v>-0.67289976989475597</c:v>
                </c:pt>
                <c:pt idx="218">
                  <c:v>-0.670258916840898</c:v>
                </c:pt>
                <c:pt idx="219">
                  <c:v>-0.66784455174857904</c:v>
                </c:pt>
                <c:pt idx="220">
                  <c:v>-0.66533065865668695</c:v>
                </c:pt>
                <c:pt idx="221">
                  <c:v>-0.66249420888821697</c:v>
                </c:pt>
                <c:pt idx="222">
                  <c:v>-0.66037818592318298</c:v>
                </c:pt>
                <c:pt idx="223">
                  <c:v>-0.65839156766744</c:v>
                </c:pt>
                <c:pt idx="224">
                  <c:v>-0.65652939000560395</c:v>
                </c:pt>
                <c:pt idx="225">
                  <c:v>-0.65502942131165598</c:v>
                </c:pt>
                <c:pt idx="226">
                  <c:v>-0.653870797576384</c:v>
                </c:pt>
                <c:pt idx="227">
                  <c:v>-0.653462027121541</c:v>
                </c:pt>
                <c:pt idx="228">
                  <c:v>-0.65260312378017105</c:v>
                </c:pt>
                <c:pt idx="229">
                  <c:v>-0.65174438109379795</c:v>
                </c:pt>
                <c:pt idx="230">
                  <c:v>-0.649207213873089</c:v>
                </c:pt>
                <c:pt idx="231">
                  <c:v>-0.64588580991468902</c:v>
                </c:pt>
                <c:pt idx="232">
                  <c:v>-0.643368202780354</c:v>
                </c:pt>
                <c:pt idx="233">
                  <c:v>-0.64141386932865796</c:v>
                </c:pt>
                <c:pt idx="234">
                  <c:v>-0.63911589226142695</c:v>
                </c:pt>
                <c:pt idx="235">
                  <c:v>-0.63709702632635101</c:v>
                </c:pt>
                <c:pt idx="236">
                  <c:v>-0.63568063278569098</c:v>
                </c:pt>
                <c:pt idx="237">
                  <c:v>-0.63409840676946605</c:v>
                </c:pt>
                <c:pt idx="238">
                  <c:v>-0.63200738786951005</c:v>
                </c:pt>
                <c:pt idx="239">
                  <c:v>-0.63045638783285896</c:v>
                </c:pt>
                <c:pt idx="240">
                  <c:v>-0.62928631376992505</c:v>
                </c:pt>
                <c:pt idx="241">
                  <c:v>-0.62745525798324797</c:v>
                </c:pt>
                <c:pt idx="242">
                  <c:v>-0.62490707872878704</c:v>
                </c:pt>
                <c:pt idx="243">
                  <c:v>-0.62171228629196096</c:v>
                </c:pt>
                <c:pt idx="244">
                  <c:v>-0.61925957291244405</c:v>
                </c:pt>
                <c:pt idx="245">
                  <c:v>-0.61670136086748695</c:v>
                </c:pt>
                <c:pt idx="246">
                  <c:v>-0.614935387121054</c:v>
                </c:pt>
                <c:pt idx="247">
                  <c:v>-0.61349204496529497</c:v>
                </c:pt>
                <c:pt idx="248">
                  <c:v>-0.61232295365572598</c:v>
                </c:pt>
                <c:pt idx="249">
                  <c:v>-0.61072728538994703</c:v>
                </c:pt>
                <c:pt idx="250">
                  <c:v>-0.60958423778218096</c:v>
                </c:pt>
                <c:pt idx="251">
                  <c:v>-0.60797261264505098</c:v>
                </c:pt>
                <c:pt idx="252">
                  <c:v>-0.60568808564210497</c:v>
                </c:pt>
                <c:pt idx="253">
                  <c:v>-0.60183326310575203</c:v>
                </c:pt>
                <c:pt idx="254">
                  <c:v>-0.59905013939718499</c:v>
                </c:pt>
                <c:pt idx="255">
                  <c:v>-0.59683224415106395</c:v>
                </c:pt>
                <c:pt idx="256">
                  <c:v>-0.59563101723742096</c:v>
                </c:pt>
                <c:pt idx="257">
                  <c:v>-0.59516048412848899</c:v>
                </c:pt>
                <c:pt idx="258">
                  <c:v>-0.59496174982781302</c:v>
                </c:pt>
                <c:pt idx="259">
                  <c:v>-0.59301569470390203</c:v>
                </c:pt>
                <c:pt idx="260">
                  <c:v>-0.59146524306553805</c:v>
                </c:pt>
                <c:pt idx="261">
                  <c:v>-0.58934137168072498</c:v>
                </c:pt>
                <c:pt idx="262">
                  <c:v>-0.58712395924837602</c:v>
                </c:pt>
                <c:pt idx="263">
                  <c:v>-0.58591455249481506</c:v>
                </c:pt>
                <c:pt idx="264">
                  <c:v>-0.58497147535745997</c:v>
                </c:pt>
                <c:pt idx="265">
                  <c:v>-0.58367599117631197</c:v>
                </c:pt>
                <c:pt idx="266">
                  <c:v>-0.58132894965683202</c:v>
                </c:pt>
                <c:pt idx="267">
                  <c:v>-0.57988422187492905</c:v>
                </c:pt>
                <c:pt idx="268">
                  <c:v>-0.57710894253553902</c:v>
                </c:pt>
                <c:pt idx="269">
                  <c:v>-0.57397783679077896</c:v>
                </c:pt>
                <c:pt idx="270">
                  <c:v>-0.57238804541427502</c:v>
                </c:pt>
                <c:pt idx="271">
                  <c:v>-0.57057752141312901</c:v>
                </c:pt>
                <c:pt idx="272">
                  <c:v>-0.56732904578493204</c:v>
                </c:pt>
                <c:pt idx="273">
                  <c:v>-0.56375580611989395</c:v>
                </c:pt>
                <c:pt idx="274">
                  <c:v>-0.56068598707902495</c:v>
                </c:pt>
                <c:pt idx="275">
                  <c:v>-0.55741450358036204</c:v>
                </c:pt>
                <c:pt idx="276">
                  <c:v>-0.55342000370992195</c:v>
                </c:pt>
                <c:pt idx="277">
                  <c:v>-0.55025588012205395</c:v>
                </c:pt>
                <c:pt idx="278">
                  <c:v>-0.54728352237567901</c:v>
                </c:pt>
                <c:pt idx="279">
                  <c:v>-0.54539927745817296</c:v>
                </c:pt>
                <c:pt idx="280">
                  <c:v>-0.54215843788979401</c:v>
                </c:pt>
                <c:pt idx="281">
                  <c:v>-0.53816096183541295</c:v>
                </c:pt>
                <c:pt idx="282">
                  <c:v>-0.53466502142542005</c:v>
                </c:pt>
                <c:pt idx="283">
                  <c:v>-0.53264354889038301</c:v>
                </c:pt>
                <c:pt idx="284">
                  <c:v>-0.52910582956631103</c:v>
                </c:pt>
                <c:pt idx="285">
                  <c:v>-0.52617644293388599</c:v>
                </c:pt>
                <c:pt idx="286">
                  <c:v>-0.52177746314973805</c:v>
                </c:pt>
                <c:pt idx="287">
                  <c:v>-0.51836919680809601</c:v>
                </c:pt>
                <c:pt idx="288">
                  <c:v>-0.51655832197224705</c:v>
                </c:pt>
                <c:pt idx="289">
                  <c:v>-0.51423532011570505</c:v>
                </c:pt>
                <c:pt idx="290">
                  <c:v>-0.51135698967793297</c:v>
                </c:pt>
                <c:pt idx="291">
                  <c:v>-0.50863162610972001</c:v>
                </c:pt>
                <c:pt idx="292">
                  <c:v>-0.50514962120609497</c:v>
                </c:pt>
                <c:pt idx="293">
                  <c:v>-0.50012511069620802</c:v>
                </c:pt>
                <c:pt idx="294">
                  <c:v>-0.49437690029904702</c:v>
                </c:pt>
                <c:pt idx="295">
                  <c:v>-0.48706571219579597</c:v>
                </c:pt>
                <c:pt idx="296">
                  <c:v>-0.47939017494958802</c:v>
                </c:pt>
                <c:pt idx="297">
                  <c:v>-0.47346907391194398</c:v>
                </c:pt>
                <c:pt idx="298">
                  <c:v>-0.46529614634857303</c:v>
                </c:pt>
                <c:pt idx="299">
                  <c:v>-0.45756760190707901</c:v>
                </c:pt>
                <c:pt idx="300">
                  <c:v>-0.45029605825014402</c:v>
                </c:pt>
                <c:pt idx="301">
                  <c:v>-0.442332735239021</c:v>
                </c:pt>
                <c:pt idx="302">
                  <c:v>-0.43315254922532598</c:v>
                </c:pt>
                <c:pt idx="303">
                  <c:v>-0.42380235481541201</c:v>
                </c:pt>
                <c:pt idx="304">
                  <c:v>-0.41464144945929499</c:v>
                </c:pt>
                <c:pt idx="305">
                  <c:v>-0.40643529095648101</c:v>
                </c:pt>
                <c:pt idx="306">
                  <c:v>-0.398783464384733</c:v>
                </c:pt>
                <c:pt idx="307">
                  <c:v>-0.39091610622769701</c:v>
                </c:pt>
                <c:pt idx="308">
                  <c:v>-0.38192374629951897</c:v>
                </c:pt>
                <c:pt idx="309">
                  <c:v>-0.37290782822318402</c:v>
                </c:pt>
                <c:pt idx="310">
                  <c:v>-0.36261229244961002</c:v>
                </c:pt>
                <c:pt idx="311">
                  <c:v>-0.353523726454053</c:v>
                </c:pt>
                <c:pt idx="312">
                  <c:v>-0.34424704199907302</c:v>
                </c:pt>
                <c:pt idx="313">
                  <c:v>-0.33585535389128301</c:v>
                </c:pt>
                <c:pt idx="314">
                  <c:v>-0.327841602467561</c:v>
                </c:pt>
                <c:pt idx="315">
                  <c:v>-0.319262498325946</c:v>
                </c:pt>
                <c:pt idx="316">
                  <c:v>-0.30804650635159703</c:v>
                </c:pt>
                <c:pt idx="317">
                  <c:v>-0.295525185560707</c:v>
                </c:pt>
                <c:pt idx="318">
                  <c:v>-0.28289832555092498</c:v>
                </c:pt>
                <c:pt idx="319">
                  <c:v>-0.26944336488406201</c:v>
                </c:pt>
                <c:pt idx="320">
                  <c:v>-0.25493716601300198</c:v>
                </c:pt>
                <c:pt idx="321">
                  <c:v>-0.238708666352835</c:v>
                </c:pt>
                <c:pt idx="322">
                  <c:v>-0.22281809171705599</c:v>
                </c:pt>
                <c:pt idx="323">
                  <c:v>-0.20563261407147099</c:v>
                </c:pt>
                <c:pt idx="324">
                  <c:v>-0.186729411629525</c:v>
                </c:pt>
                <c:pt idx="325">
                  <c:v>-0.16185000477504999</c:v>
                </c:pt>
                <c:pt idx="326">
                  <c:v>-0.13651300974535899</c:v>
                </c:pt>
                <c:pt idx="327">
                  <c:v>-0.115503281354082</c:v>
                </c:pt>
                <c:pt idx="328">
                  <c:v>-9.6806378119897604E-2</c:v>
                </c:pt>
                <c:pt idx="329">
                  <c:v>-7.9717161785790705E-2</c:v>
                </c:pt>
                <c:pt idx="330">
                  <c:v>-6.2656179730495698E-2</c:v>
                </c:pt>
                <c:pt idx="331">
                  <c:v>-4.4747695900010598E-2</c:v>
                </c:pt>
                <c:pt idx="332">
                  <c:v>-2.8012938837295501E-2</c:v>
                </c:pt>
                <c:pt idx="333">
                  <c:v>-7.2704020119880404E-3</c:v>
                </c:pt>
                <c:pt idx="334">
                  <c:v>1.61758249723718E-2</c:v>
                </c:pt>
                <c:pt idx="335">
                  <c:v>3.98856683257394E-2</c:v>
                </c:pt>
                <c:pt idx="336">
                  <c:v>6.2062736653113397E-2</c:v>
                </c:pt>
                <c:pt idx="337">
                  <c:v>8.3051519024817902E-2</c:v>
                </c:pt>
                <c:pt idx="338">
                  <c:v>0.103926661389365</c:v>
                </c:pt>
                <c:pt idx="339">
                  <c:v>0.124787393812461</c:v>
                </c:pt>
                <c:pt idx="340">
                  <c:v>0.14615180328393701</c:v>
                </c:pt>
                <c:pt idx="341">
                  <c:v>0.166998444052708</c:v>
                </c:pt>
                <c:pt idx="342">
                  <c:v>0.187869553346389</c:v>
                </c:pt>
                <c:pt idx="343">
                  <c:v>0.20772585687211301</c:v>
                </c:pt>
                <c:pt idx="344">
                  <c:v>0.232933396293694</c:v>
                </c:pt>
                <c:pt idx="345">
                  <c:v>0.26730648405887297</c:v>
                </c:pt>
                <c:pt idx="346">
                  <c:v>0.29839782878737597</c:v>
                </c:pt>
                <c:pt idx="347">
                  <c:v>0.33133944992926301</c:v>
                </c:pt>
                <c:pt idx="348">
                  <c:v>0.36913950426215097</c:v>
                </c:pt>
                <c:pt idx="349">
                  <c:v>0.40635292698882403</c:v>
                </c:pt>
                <c:pt idx="350">
                  <c:v>0.44396471480261002</c:v>
                </c:pt>
                <c:pt idx="351">
                  <c:v>0.48157751057162401</c:v>
                </c:pt>
                <c:pt idx="352">
                  <c:v>0.51782551045481795</c:v>
                </c:pt>
                <c:pt idx="353">
                  <c:v>0.55248318301147903</c:v>
                </c:pt>
                <c:pt idx="354">
                  <c:v>0.58709954601120096</c:v>
                </c:pt>
                <c:pt idx="355">
                  <c:v>0.62200826173843204</c:v>
                </c:pt>
                <c:pt idx="356">
                  <c:v>0.65391689339612202</c:v>
                </c:pt>
                <c:pt idx="357">
                  <c:v>0.68276273086366401</c:v>
                </c:pt>
                <c:pt idx="358">
                  <c:v>0.70471872429510196</c:v>
                </c:pt>
                <c:pt idx="359">
                  <c:v>0.72263991904402003</c:v>
                </c:pt>
                <c:pt idx="360">
                  <c:v>0.74280533051686104</c:v>
                </c:pt>
                <c:pt idx="361">
                  <c:v>0.76518469836202396</c:v>
                </c:pt>
                <c:pt idx="362">
                  <c:v>0.78774794265991199</c:v>
                </c:pt>
                <c:pt idx="363">
                  <c:v>0.80969273810321696</c:v>
                </c:pt>
                <c:pt idx="364">
                  <c:v>0.83217988158273404</c:v>
                </c:pt>
                <c:pt idx="365">
                  <c:v>0.85422003359392595</c:v>
                </c:pt>
                <c:pt idx="366">
                  <c:v>0.87367484854430599</c:v>
                </c:pt>
                <c:pt idx="367">
                  <c:v>0.89105982811127504</c:v>
                </c:pt>
                <c:pt idx="368">
                  <c:v>0.90684438464848705</c:v>
                </c:pt>
                <c:pt idx="369">
                  <c:v>0.92090350964554801</c:v>
                </c:pt>
                <c:pt idx="370">
                  <c:v>0.933274833191161</c:v>
                </c:pt>
                <c:pt idx="371">
                  <c:v>0.94386763086472203</c:v>
                </c:pt>
                <c:pt idx="372">
                  <c:v>0.95307364242363801</c:v>
                </c:pt>
                <c:pt idx="373">
                  <c:v>0.961468220433913</c:v>
                </c:pt>
                <c:pt idx="374">
                  <c:v>0.96891923751166398</c:v>
                </c:pt>
                <c:pt idx="375">
                  <c:v>0.97525869932742004</c:v>
                </c:pt>
                <c:pt idx="376">
                  <c:v>0.98061581482162097</c:v>
                </c:pt>
                <c:pt idx="377">
                  <c:v>0.98496862492733805</c:v>
                </c:pt>
                <c:pt idx="378">
                  <c:v>0.98821303680609995</c:v>
                </c:pt>
                <c:pt idx="379">
                  <c:v>0.99048086409852798</c:v>
                </c:pt>
                <c:pt idx="380">
                  <c:v>0.991838695036384</c:v>
                </c:pt>
                <c:pt idx="381">
                  <c:v>0.99239649639563499</c:v>
                </c:pt>
                <c:pt idx="382">
                  <c:v>0.99225452877097098</c:v>
                </c:pt>
                <c:pt idx="383">
                  <c:v>0.99148762772900201</c:v>
                </c:pt>
                <c:pt idx="384">
                  <c:v>0.99007547315954103</c:v>
                </c:pt>
                <c:pt idx="385">
                  <c:v>0.98809955388885795</c:v>
                </c:pt>
                <c:pt idx="386">
                  <c:v>0.98571215962570702</c:v>
                </c:pt>
                <c:pt idx="387">
                  <c:v>0.98292287698375203</c:v>
                </c:pt>
                <c:pt idx="388">
                  <c:v>0.97983293790989401</c:v>
                </c:pt>
                <c:pt idx="389">
                  <c:v>0.97655359207067305</c:v>
                </c:pt>
                <c:pt idx="390">
                  <c:v>0.97319985804193199</c:v>
                </c:pt>
                <c:pt idx="391">
                  <c:v>0.96969961140421601</c:v>
                </c:pt>
                <c:pt idx="392">
                  <c:v>0.96577728155304499</c:v>
                </c:pt>
                <c:pt idx="393">
                  <c:v>0.96162578716437497</c:v>
                </c:pt>
                <c:pt idx="394">
                  <c:v>0.95735006389151001</c:v>
                </c:pt>
                <c:pt idx="395">
                  <c:v>0.95257501246149701</c:v>
                </c:pt>
                <c:pt idx="396">
                  <c:v>0.94733586039068496</c:v>
                </c:pt>
                <c:pt idx="397">
                  <c:v>0.941941836937638</c:v>
                </c:pt>
                <c:pt idx="398">
                  <c:v>0.936263746374007</c:v>
                </c:pt>
                <c:pt idx="399">
                  <c:v>0.93022495649939296</c:v>
                </c:pt>
                <c:pt idx="400">
                  <c:v>0.92390976640232703</c:v>
                </c:pt>
                <c:pt idx="401">
                  <c:v>0.91764365603962805</c:v>
                </c:pt>
                <c:pt idx="402">
                  <c:v>0.91144837954704505</c:v>
                </c:pt>
                <c:pt idx="403">
                  <c:v>0.90508457086370597</c:v>
                </c:pt>
                <c:pt idx="404">
                  <c:v>0.89878887053816003</c:v>
                </c:pt>
                <c:pt idx="405">
                  <c:v>0.89217153293323603</c:v>
                </c:pt>
                <c:pt idx="406">
                  <c:v>0.88511215579283697</c:v>
                </c:pt>
                <c:pt idx="407">
                  <c:v>0.87788435334032799</c:v>
                </c:pt>
                <c:pt idx="408">
                  <c:v>0.87053791706166095</c:v>
                </c:pt>
                <c:pt idx="409">
                  <c:v>0.86243676085108401</c:v>
                </c:pt>
                <c:pt idx="410">
                  <c:v>0.85390952158302902</c:v>
                </c:pt>
                <c:pt idx="411">
                  <c:v>0.84547924007528996</c:v>
                </c:pt>
                <c:pt idx="412">
                  <c:v>0.83729830189306897</c:v>
                </c:pt>
                <c:pt idx="413">
                  <c:v>0.82925191262077003</c:v>
                </c:pt>
                <c:pt idx="414">
                  <c:v>0.82160944581591999</c:v>
                </c:pt>
                <c:pt idx="415">
                  <c:v>0.81414008502352597</c:v>
                </c:pt>
                <c:pt idx="416">
                  <c:v>0.80651634150821505</c:v>
                </c:pt>
                <c:pt idx="417">
                  <c:v>0.79798366542694099</c:v>
                </c:pt>
                <c:pt idx="418">
                  <c:v>0.789340837505078</c:v>
                </c:pt>
                <c:pt idx="419">
                  <c:v>0.78010605940381295</c:v>
                </c:pt>
                <c:pt idx="420">
                  <c:v>0.76997374045943801</c:v>
                </c:pt>
                <c:pt idx="421">
                  <c:v>0.75997583028636095</c:v>
                </c:pt>
                <c:pt idx="422">
                  <c:v>0.75007030847020995</c:v>
                </c:pt>
                <c:pt idx="423">
                  <c:v>0.74051213762705204</c:v>
                </c:pt>
                <c:pt idx="424">
                  <c:v>0.732087058858091</c:v>
                </c:pt>
                <c:pt idx="425">
                  <c:v>0.72384424450305695</c:v>
                </c:pt>
                <c:pt idx="426">
                  <c:v>0.71514832232172998</c:v>
                </c:pt>
                <c:pt idx="427">
                  <c:v>0.70601835681695901</c:v>
                </c:pt>
                <c:pt idx="428">
                  <c:v>0.69672203508653496</c:v>
                </c:pt>
                <c:pt idx="429">
                  <c:v>0.68777887156171302</c:v>
                </c:pt>
                <c:pt idx="430">
                  <c:v>0.67900648353193604</c:v>
                </c:pt>
                <c:pt idx="431">
                  <c:v>0.67031043626586295</c:v>
                </c:pt>
                <c:pt idx="432">
                  <c:v>0.66196919231662898</c:v>
                </c:pt>
                <c:pt idx="433">
                  <c:v>0.653111553048211</c:v>
                </c:pt>
                <c:pt idx="434">
                  <c:v>0.64317269261532795</c:v>
                </c:pt>
                <c:pt idx="435">
                  <c:v>0.63389982419723101</c:v>
                </c:pt>
                <c:pt idx="436">
                  <c:v>0.62488593025656403</c:v>
                </c:pt>
                <c:pt idx="437">
                  <c:v>0.61600319613255206</c:v>
                </c:pt>
                <c:pt idx="438">
                  <c:v>0.60675870722925995</c:v>
                </c:pt>
                <c:pt idx="439">
                  <c:v>0.59833328720239598</c:v>
                </c:pt>
                <c:pt idx="440">
                  <c:v>0.58993143328194997</c:v>
                </c:pt>
                <c:pt idx="441">
                  <c:v>0.58166501747182398</c:v>
                </c:pt>
                <c:pt idx="442">
                  <c:v>0.57503911149428</c:v>
                </c:pt>
                <c:pt idx="443">
                  <c:v>0.56893549440183799</c:v>
                </c:pt>
                <c:pt idx="444">
                  <c:v>0.56417488976060404</c:v>
                </c:pt>
                <c:pt idx="445">
                  <c:v>0.55870542806057499</c:v>
                </c:pt>
                <c:pt idx="446">
                  <c:v>0.55102561863145305</c:v>
                </c:pt>
                <c:pt idx="447">
                  <c:v>0.54531488693506602</c:v>
                </c:pt>
                <c:pt idx="448">
                  <c:v>0.53913368830581498</c:v>
                </c:pt>
                <c:pt idx="449">
                  <c:v>0.53057406465535295</c:v>
                </c:pt>
                <c:pt idx="450">
                  <c:v>0.52215416248577196</c:v>
                </c:pt>
                <c:pt idx="451">
                  <c:v>0.51446506610986897</c:v>
                </c:pt>
                <c:pt idx="452">
                  <c:v>0.50435676911359295</c:v>
                </c:pt>
                <c:pt idx="453">
                  <c:v>0.496037562683938</c:v>
                </c:pt>
                <c:pt idx="454">
                  <c:v>0.49053178415331999</c:v>
                </c:pt>
                <c:pt idx="455">
                  <c:v>0.48252017850726697</c:v>
                </c:pt>
                <c:pt idx="456">
                  <c:v>0.471499581133632</c:v>
                </c:pt>
                <c:pt idx="457">
                  <c:v>0.459412473430722</c:v>
                </c:pt>
                <c:pt idx="458">
                  <c:v>0.449989175094343</c:v>
                </c:pt>
                <c:pt idx="459">
                  <c:v>0.44293723236628202</c:v>
                </c:pt>
                <c:pt idx="460">
                  <c:v>0.43564694805212401</c:v>
                </c:pt>
                <c:pt idx="461">
                  <c:v>0.43274184008529698</c:v>
                </c:pt>
                <c:pt idx="462">
                  <c:v>0.435281743620553</c:v>
                </c:pt>
                <c:pt idx="463">
                  <c:v>0.439152947302693</c:v>
                </c:pt>
                <c:pt idx="464">
                  <c:v>0.44319722968620501</c:v>
                </c:pt>
                <c:pt idx="465">
                  <c:v>0.44792538135460003</c:v>
                </c:pt>
                <c:pt idx="466">
                  <c:v>0.457778455735187</c:v>
                </c:pt>
                <c:pt idx="467">
                  <c:v>0.46782876023993702</c:v>
                </c:pt>
                <c:pt idx="468">
                  <c:v>0.47811830293707902</c:v>
                </c:pt>
                <c:pt idx="469">
                  <c:v>0.486751085236871</c:v>
                </c:pt>
                <c:pt idx="470">
                  <c:v>0.50001927870959995</c:v>
                </c:pt>
                <c:pt idx="471">
                  <c:v>0.51628991870470298</c:v>
                </c:pt>
                <c:pt idx="472">
                  <c:v>0.53172196276228201</c:v>
                </c:pt>
                <c:pt idx="473">
                  <c:v>0.54575213301415904</c:v>
                </c:pt>
                <c:pt idx="474">
                  <c:v>0.56068328507890297</c:v>
                </c:pt>
                <c:pt idx="475">
                  <c:v>0.57529830598819498</c:v>
                </c:pt>
                <c:pt idx="476">
                  <c:v>0.58963796514896605</c:v>
                </c:pt>
                <c:pt idx="477">
                  <c:v>0.60621853596439101</c:v>
                </c:pt>
                <c:pt idx="478">
                  <c:v>0.62500042014959001</c:v>
                </c:pt>
                <c:pt idx="479">
                  <c:v>0.63821080693223298</c:v>
                </c:pt>
                <c:pt idx="480">
                  <c:v>0.64589087647832299</c:v>
                </c:pt>
                <c:pt idx="481">
                  <c:v>0.66086490790549801</c:v>
                </c:pt>
                <c:pt idx="482">
                  <c:v>0.67839361420850497</c:v>
                </c:pt>
                <c:pt idx="483">
                  <c:v>0.697206678482159</c:v>
                </c:pt>
                <c:pt idx="484">
                  <c:v>0.69780969254530201</c:v>
                </c:pt>
                <c:pt idx="485">
                  <c:v>0.69193968998880095</c:v>
                </c:pt>
                <c:pt idx="486">
                  <c:v>0.67397190066811596</c:v>
                </c:pt>
                <c:pt idx="487">
                  <c:v>0.65172293414369797</c:v>
                </c:pt>
                <c:pt idx="488">
                  <c:v>0.60736872003654896</c:v>
                </c:pt>
                <c:pt idx="489">
                  <c:v>0.58526586406796199</c:v>
                </c:pt>
                <c:pt idx="490">
                  <c:v>0.53003670819780002</c:v>
                </c:pt>
                <c:pt idx="491">
                  <c:v>0.50004764538909796</c:v>
                </c:pt>
                <c:pt idx="492">
                  <c:v>0.48374835597306998</c:v>
                </c:pt>
                <c:pt idx="493">
                  <c:v>0.47891446932346399</c:v>
                </c:pt>
                <c:pt idx="494">
                  <c:v>0.48702552862301601</c:v>
                </c:pt>
                <c:pt idx="495">
                  <c:v>0.50226639715849897</c:v>
                </c:pt>
                <c:pt idx="496">
                  <c:v>0.51831731611677501</c:v>
                </c:pt>
                <c:pt idx="497">
                  <c:v>0.54100251871712002</c:v>
                </c:pt>
                <c:pt idx="498">
                  <c:v>0.55914164989139103</c:v>
                </c:pt>
                <c:pt idx="499">
                  <c:v>0.56987381398086601</c:v>
                </c:pt>
                <c:pt idx="500">
                  <c:v>0.58488536970572103</c:v>
                </c:pt>
                <c:pt idx="501">
                  <c:v>0.59318762107766398</c:v>
                </c:pt>
                <c:pt idx="502">
                  <c:v>0.60466201525173002</c:v>
                </c:pt>
                <c:pt idx="503">
                  <c:v>0.61404886107134404</c:v>
                </c:pt>
                <c:pt idx="504">
                  <c:v>0.61498289461915501</c:v>
                </c:pt>
                <c:pt idx="505">
                  <c:v>0.62298718287938604</c:v>
                </c:pt>
                <c:pt idx="506">
                  <c:v>0.59827714961604594</c:v>
                </c:pt>
                <c:pt idx="507">
                  <c:v>0.57609230344303197</c:v>
                </c:pt>
                <c:pt idx="508">
                  <c:v>0.56069185745264505</c:v>
                </c:pt>
                <c:pt idx="509">
                  <c:v>0.54844513125177197</c:v>
                </c:pt>
                <c:pt idx="510">
                  <c:v>0.54111808902143199</c:v>
                </c:pt>
                <c:pt idx="511">
                  <c:v>0.53742951803538497</c:v>
                </c:pt>
                <c:pt idx="512">
                  <c:v>0.53052421754533896</c:v>
                </c:pt>
                <c:pt idx="513">
                  <c:v>0.53687260801661896</c:v>
                </c:pt>
                <c:pt idx="514">
                  <c:v>0.54385021973189895</c:v>
                </c:pt>
                <c:pt idx="515">
                  <c:v>0.53123086799015795</c:v>
                </c:pt>
                <c:pt idx="516">
                  <c:v>0.56690816209857697</c:v>
                </c:pt>
                <c:pt idx="517">
                  <c:v>0.604590560440884</c:v>
                </c:pt>
                <c:pt idx="518">
                  <c:v>0.64228178632751598</c:v>
                </c:pt>
                <c:pt idx="519">
                  <c:v>0.67273043255376896</c:v>
                </c:pt>
                <c:pt idx="520">
                  <c:v>0.69260598954064201</c:v>
                </c:pt>
                <c:pt idx="521">
                  <c:v>0.70618618408202805</c:v>
                </c:pt>
                <c:pt idx="522">
                  <c:v>0.716257797603711</c:v>
                </c:pt>
                <c:pt idx="523">
                  <c:v>0.731042246444915</c:v>
                </c:pt>
                <c:pt idx="524">
                  <c:v>0.74964554683901696</c:v>
                </c:pt>
                <c:pt idx="525">
                  <c:v>0.77039159816537806</c:v>
                </c:pt>
                <c:pt idx="526">
                  <c:v>0.79304289663465499</c:v>
                </c:pt>
                <c:pt idx="527">
                  <c:v>0.81620210017743899</c:v>
                </c:pt>
                <c:pt idx="528">
                  <c:v>0.83980415293736899</c:v>
                </c:pt>
                <c:pt idx="529">
                  <c:v>0.86121538289657096</c:v>
                </c:pt>
                <c:pt idx="530">
                  <c:v>0.881939312968121</c:v>
                </c:pt>
                <c:pt idx="531">
                  <c:v>0.90052677644943602</c:v>
                </c:pt>
                <c:pt idx="532">
                  <c:v>0.91566883656264997</c:v>
                </c:pt>
                <c:pt idx="533">
                  <c:v>0.92623978808558005</c:v>
                </c:pt>
                <c:pt idx="534">
                  <c:v>0.93144859735871</c:v>
                </c:pt>
                <c:pt idx="535">
                  <c:v>0.93062242305574805</c:v>
                </c:pt>
                <c:pt idx="536">
                  <c:v>0.92289293255688098</c:v>
                </c:pt>
                <c:pt idx="537">
                  <c:v>0.90757614012846699</c:v>
                </c:pt>
                <c:pt idx="538">
                  <c:v>0.884730009724366</c:v>
                </c:pt>
                <c:pt idx="539">
                  <c:v>0.85724230006783297</c:v>
                </c:pt>
                <c:pt idx="540">
                  <c:v>0.82172295899043302</c:v>
                </c:pt>
                <c:pt idx="541">
                  <c:v>0.78110622017276998</c:v>
                </c:pt>
                <c:pt idx="542">
                  <c:v>0.73751430328711798</c:v>
                </c:pt>
                <c:pt idx="543">
                  <c:v>0.68931110476327895</c:v>
                </c:pt>
                <c:pt idx="544">
                  <c:v>0.64318768440358798</c:v>
                </c:pt>
                <c:pt idx="545">
                  <c:v>0.60243981896337495</c:v>
                </c:pt>
                <c:pt idx="546">
                  <c:v>0.56127259004793695</c:v>
                </c:pt>
                <c:pt idx="547">
                  <c:v>0.52406719980096605</c:v>
                </c:pt>
                <c:pt idx="548">
                  <c:v>0.490603364834858</c:v>
                </c:pt>
                <c:pt idx="549">
                  <c:v>0.46025752747687199</c:v>
                </c:pt>
                <c:pt idx="550">
                  <c:v>0.433205554148474</c:v>
                </c:pt>
                <c:pt idx="551">
                  <c:v>0.40828169744408799</c:v>
                </c:pt>
                <c:pt idx="552">
                  <c:v>0.38767796528797699</c:v>
                </c:pt>
                <c:pt idx="553">
                  <c:v>0.36889037190730101</c:v>
                </c:pt>
                <c:pt idx="554">
                  <c:v>0.35171097411581098</c:v>
                </c:pt>
                <c:pt idx="555">
                  <c:v>0.33649443679858698</c:v>
                </c:pt>
                <c:pt idx="556">
                  <c:v>0.32207397366163398</c:v>
                </c:pt>
                <c:pt idx="557">
                  <c:v>0.30909029978561198</c:v>
                </c:pt>
                <c:pt idx="558">
                  <c:v>0.300849618877921</c:v>
                </c:pt>
                <c:pt idx="559">
                  <c:v>0.293878781964378</c:v>
                </c:pt>
                <c:pt idx="560">
                  <c:v>0.28996829232254701</c:v>
                </c:pt>
                <c:pt idx="561">
                  <c:v>0.28487127696499298</c:v>
                </c:pt>
                <c:pt idx="562">
                  <c:v>0.28030769578984299</c:v>
                </c:pt>
                <c:pt idx="563">
                  <c:v>0.277094501576852</c:v>
                </c:pt>
                <c:pt idx="564">
                  <c:v>0.27607428375330301</c:v>
                </c:pt>
                <c:pt idx="565">
                  <c:v>0.275310540498722</c:v>
                </c:pt>
                <c:pt idx="566">
                  <c:v>0.27314642304557601</c:v>
                </c:pt>
                <c:pt idx="567">
                  <c:v>0.26889857783772803</c:v>
                </c:pt>
                <c:pt idx="568">
                  <c:v>0.26377347973746501</c:v>
                </c:pt>
                <c:pt idx="569">
                  <c:v>0.27243540893636797</c:v>
                </c:pt>
                <c:pt idx="570">
                  <c:v>0.29374814387709303</c:v>
                </c:pt>
                <c:pt idx="571">
                  <c:v>0.31161289865550301</c:v>
                </c:pt>
                <c:pt idx="572">
                  <c:v>0.32890185497157598</c:v>
                </c:pt>
                <c:pt idx="573">
                  <c:v>0.34819203450626501</c:v>
                </c:pt>
                <c:pt idx="574">
                  <c:v>0.361282283847362</c:v>
                </c:pt>
                <c:pt idx="575">
                  <c:v>0.378421283781809</c:v>
                </c:pt>
                <c:pt idx="576">
                  <c:v>0.38969369824429001</c:v>
                </c:pt>
                <c:pt idx="577">
                  <c:v>0.39805918935582901</c:v>
                </c:pt>
                <c:pt idx="578">
                  <c:v>0.403293666486922</c:v>
                </c:pt>
                <c:pt idx="579">
                  <c:v>0.41305556373775698</c:v>
                </c:pt>
                <c:pt idx="580">
                  <c:v>0.408463442065501</c:v>
                </c:pt>
                <c:pt idx="581">
                  <c:v>0.39886308047622798</c:v>
                </c:pt>
                <c:pt idx="582">
                  <c:v>0.38822807677721799</c:v>
                </c:pt>
                <c:pt idx="583">
                  <c:v>0.40618453299535801</c:v>
                </c:pt>
                <c:pt idx="584">
                  <c:v>0.42347521730869703</c:v>
                </c:pt>
                <c:pt idx="585">
                  <c:v>0.43853838183626598</c:v>
                </c:pt>
                <c:pt idx="586">
                  <c:v>0.47672240520502501</c:v>
                </c:pt>
                <c:pt idx="587">
                  <c:v>0.53876766054855096</c:v>
                </c:pt>
                <c:pt idx="588">
                  <c:v>0.58777054497404702</c:v>
                </c:pt>
                <c:pt idx="589">
                  <c:v>0.62444203489810501</c:v>
                </c:pt>
                <c:pt idx="590">
                  <c:v>0.64034570425693205</c:v>
                </c:pt>
                <c:pt idx="591">
                  <c:v>0.64265077392377801</c:v>
                </c:pt>
                <c:pt idx="592">
                  <c:v>0.634805557664047</c:v>
                </c:pt>
                <c:pt idx="593">
                  <c:v>0.61475310948837303</c:v>
                </c:pt>
                <c:pt idx="594">
                  <c:v>0.59593624672727696</c:v>
                </c:pt>
                <c:pt idx="595">
                  <c:v>0.59829877009530597</c:v>
                </c:pt>
                <c:pt idx="596">
                  <c:v>0.59933154370322805</c:v>
                </c:pt>
                <c:pt idx="597">
                  <c:v>0.59710437524465498</c:v>
                </c:pt>
                <c:pt idx="598">
                  <c:v>0.59487720678608103</c:v>
                </c:pt>
                <c:pt idx="599">
                  <c:v>0.59337047590527903</c:v>
                </c:pt>
                <c:pt idx="600">
                  <c:v>0.590921481611139</c:v>
                </c:pt>
                <c:pt idx="601">
                  <c:v>0.58558691895818604</c:v>
                </c:pt>
                <c:pt idx="602">
                  <c:v>0.58234645798394102</c:v>
                </c:pt>
                <c:pt idx="603">
                  <c:v>0.57248881692169296</c:v>
                </c:pt>
                <c:pt idx="604">
                  <c:v>0.57273169662311196</c:v>
                </c:pt>
                <c:pt idx="605">
                  <c:v>0.57771278063855203</c:v>
                </c:pt>
                <c:pt idx="606">
                  <c:v>0.58455479372328301</c:v>
                </c:pt>
                <c:pt idx="607">
                  <c:v>0.58941577540728995</c:v>
                </c:pt>
                <c:pt idx="608">
                  <c:v>0.59401455320187602</c:v>
                </c:pt>
                <c:pt idx="609">
                  <c:v>0.60503289375318803</c:v>
                </c:pt>
                <c:pt idx="610">
                  <c:v>0.62134742112239605</c:v>
                </c:pt>
                <c:pt idx="611">
                  <c:v>0.64223476709025995</c:v>
                </c:pt>
                <c:pt idx="612">
                  <c:v>0.66624377325476603</c:v>
                </c:pt>
                <c:pt idx="613">
                  <c:v>0.69239770585468496</c:v>
                </c:pt>
                <c:pt idx="614">
                  <c:v>0.72005372717465999</c:v>
                </c:pt>
                <c:pt idx="615">
                  <c:v>0.74935578788082402</c:v>
                </c:pt>
                <c:pt idx="616">
                  <c:v>0.77675469598330704</c:v>
                </c:pt>
                <c:pt idx="617">
                  <c:v>0.79979390291790997</c:v>
                </c:pt>
                <c:pt idx="618">
                  <c:v>0.81514487401516</c:v>
                </c:pt>
                <c:pt idx="619">
                  <c:v>0.81939922706704704</c:v>
                </c:pt>
                <c:pt idx="620">
                  <c:v>0.80841389935359997</c:v>
                </c:pt>
                <c:pt idx="621">
                  <c:v>0.77917524771440205</c:v>
                </c:pt>
                <c:pt idx="622">
                  <c:v>0.73041613113751302</c:v>
                </c:pt>
                <c:pt idx="623">
                  <c:v>0.66754549713823097</c:v>
                </c:pt>
                <c:pt idx="624">
                  <c:v>0.60181636982624998</c:v>
                </c:pt>
                <c:pt idx="625">
                  <c:v>0.543842635578629</c:v>
                </c:pt>
                <c:pt idx="626">
                  <c:v>0.498228776088811</c:v>
                </c:pt>
                <c:pt idx="627">
                  <c:v>0.46256038286026202</c:v>
                </c:pt>
                <c:pt idx="628">
                  <c:v>0.42869540171742598</c:v>
                </c:pt>
                <c:pt idx="629">
                  <c:v>0.39444433990113498</c:v>
                </c:pt>
                <c:pt idx="630">
                  <c:v>0.36444189636076102</c:v>
                </c:pt>
                <c:pt idx="631">
                  <c:v>0.34117429747591599</c:v>
                </c:pt>
                <c:pt idx="632">
                  <c:v>0.32384995584996601</c:v>
                </c:pt>
                <c:pt idx="633">
                  <c:v>0.31025739429177601</c:v>
                </c:pt>
                <c:pt idx="634">
                  <c:v>0.298920733088549</c:v>
                </c:pt>
                <c:pt idx="635">
                  <c:v>0.291063507057848</c:v>
                </c:pt>
                <c:pt idx="636">
                  <c:v>0.28779041490315899</c:v>
                </c:pt>
                <c:pt idx="637">
                  <c:v>0.28694810054603698</c:v>
                </c:pt>
                <c:pt idx="638">
                  <c:v>0.28762988638227099</c:v>
                </c:pt>
                <c:pt idx="639">
                  <c:v>0.29096927038060899</c:v>
                </c:pt>
                <c:pt idx="640">
                  <c:v>0.29720291640565299</c:v>
                </c:pt>
                <c:pt idx="641">
                  <c:v>0.30694079210363601</c:v>
                </c:pt>
                <c:pt idx="642">
                  <c:v>0.320908179549515</c:v>
                </c:pt>
                <c:pt idx="643">
                  <c:v>0.34161334440274299</c:v>
                </c:pt>
                <c:pt idx="644">
                  <c:v>0.37074423027199999</c:v>
                </c:pt>
                <c:pt idx="645">
                  <c:v>0.40746067346272202</c:v>
                </c:pt>
                <c:pt idx="646">
                  <c:v>0.45478387851517899</c:v>
                </c:pt>
                <c:pt idx="647">
                  <c:v>0.49658536167270301</c:v>
                </c:pt>
                <c:pt idx="648">
                  <c:v>0.50538987429267501</c:v>
                </c:pt>
                <c:pt idx="649">
                  <c:v>0.49928825529828302</c:v>
                </c:pt>
                <c:pt idx="650">
                  <c:v>0.51126745708767596</c:v>
                </c:pt>
                <c:pt idx="651">
                  <c:v>0.51672435367319003</c:v>
                </c:pt>
                <c:pt idx="652">
                  <c:v>0.47940975126121199</c:v>
                </c:pt>
                <c:pt idx="653">
                  <c:v>0.43244873998817202</c:v>
                </c:pt>
                <c:pt idx="654">
                  <c:v>0.408620315221977</c:v>
                </c:pt>
                <c:pt idx="655">
                  <c:v>0.40169544970849802</c:v>
                </c:pt>
                <c:pt idx="656">
                  <c:v>0.40707140573529899</c:v>
                </c:pt>
                <c:pt idx="657">
                  <c:v>0.42156850484707598</c:v>
                </c:pt>
                <c:pt idx="658">
                  <c:v>0.44342763686345199</c:v>
                </c:pt>
                <c:pt idx="659">
                  <c:v>0.47110285216958903</c:v>
                </c:pt>
                <c:pt idx="660">
                  <c:v>0.50390215338796496</c:v>
                </c:pt>
                <c:pt idx="661">
                  <c:v>0.53763047397810104</c:v>
                </c:pt>
                <c:pt idx="662">
                  <c:v>0.55553330567332704</c:v>
                </c:pt>
                <c:pt idx="663">
                  <c:v>0.59054905369103206</c:v>
                </c:pt>
                <c:pt idx="664">
                  <c:v>0.64030318540692499</c:v>
                </c:pt>
                <c:pt idx="665">
                  <c:v>0.684316980206917</c:v>
                </c:pt>
                <c:pt idx="666">
                  <c:v>0.71554794711037295</c:v>
                </c:pt>
                <c:pt idx="667">
                  <c:v>0.72106221789497504</c:v>
                </c:pt>
                <c:pt idx="668">
                  <c:v>0.71477519407686096</c:v>
                </c:pt>
                <c:pt idx="669">
                  <c:v>0.70396847666342799</c:v>
                </c:pt>
                <c:pt idx="670">
                  <c:v>0.68626337473506105</c:v>
                </c:pt>
                <c:pt idx="671">
                  <c:v>0.66482097385989003</c:v>
                </c:pt>
                <c:pt idx="672">
                  <c:v>0.64067659372306995</c:v>
                </c:pt>
                <c:pt idx="673">
                  <c:v>0.60744853273900801</c:v>
                </c:pt>
                <c:pt idx="674">
                  <c:v>0.59503558063235096</c:v>
                </c:pt>
                <c:pt idx="675">
                  <c:v>0.59539658444772803</c:v>
                </c:pt>
                <c:pt idx="676">
                  <c:v>0.59193025545980704</c:v>
                </c:pt>
                <c:pt idx="677">
                  <c:v>0.58578697574778404</c:v>
                </c:pt>
                <c:pt idx="678">
                  <c:v>0.575152754351413</c:v>
                </c:pt>
                <c:pt idx="679">
                  <c:v>0.55789502920771705</c:v>
                </c:pt>
                <c:pt idx="680">
                  <c:v>0.534184308072429</c:v>
                </c:pt>
                <c:pt idx="681">
                  <c:v>0.51471878122167802</c:v>
                </c:pt>
                <c:pt idx="682">
                  <c:v>0.49743391958345201</c:v>
                </c:pt>
                <c:pt idx="683">
                  <c:v>0.490049459569949</c:v>
                </c:pt>
                <c:pt idx="684">
                  <c:v>0.48932918843307899</c:v>
                </c:pt>
                <c:pt idx="685">
                  <c:v>0.490596638917289</c:v>
                </c:pt>
                <c:pt idx="686">
                  <c:v>0.49000177210329299</c:v>
                </c:pt>
                <c:pt idx="687">
                  <c:v>0.49050957797123101</c:v>
                </c:pt>
                <c:pt idx="688">
                  <c:v>0.49452108274171402</c:v>
                </c:pt>
                <c:pt idx="689">
                  <c:v>0.50188731899164596</c:v>
                </c:pt>
                <c:pt idx="690">
                  <c:v>0.51195253720837197</c:v>
                </c:pt>
                <c:pt idx="691">
                  <c:v>0.52214265711992602</c:v>
                </c:pt>
                <c:pt idx="692">
                  <c:v>0.53225079924168595</c:v>
                </c:pt>
                <c:pt idx="693">
                  <c:v>0.54245901413548803</c:v>
                </c:pt>
                <c:pt idx="694">
                  <c:v>0.55314015163033103</c:v>
                </c:pt>
                <c:pt idx="695">
                  <c:v>0.56032918820908495</c:v>
                </c:pt>
                <c:pt idx="696">
                  <c:v>0.56225421849174995</c:v>
                </c:pt>
                <c:pt idx="697">
                  <c:v>0.56746779444735895</c:v>
                </c:pt>
                <c:pt idx="698">
                  <c:v>0.57863735498896895</c:v>
                </c:pt>
                <c:pt idx="699">
                  <c:v>0.59365530516290099</c:v>
                </c:pt>
                <c:pt idx="700">
                  <c:v>0.61109542743182499</c:v>
                </c:pt>
                <c:pt idx="701">
                  <c:v>0.62884029233781302</c:v>
                </c:pt>
                <c:pt idx="702">
                  <c:v>0.64490359264830499</c:v>
                </c:pt>
                <c:pt idx="703">
                  <c:v>0.657954497762269</c:v>
                </c:pt>
                <c:pt idx="704">
                  <c:v>0.65985431347350099</c:v>
                </c:pt>
                <c:pt idx="705">
                  <c:v>0.65565150473409495</c:v>
                </c:pt>
                <c:pt idx="706">
                  <c:v>0.63790023896974302</c:v>
                </c:pt>
                <c:pt idx="707">
                  <c:v>0.59151147505604995</c:v>
                </c:pt>
                <c:pt idx="708">
                  <c:v>0.52929536770017105</c:v>
                </c:pt>
                <c:pt idx="709">
                  <c:v>0.46667203500510501</c:v>
                </c:pt>
                <c:pt idx="710">
                  <c:v>0.41819939908871101</c:v>
                </c:pt>
                <c:pt idx="711">
                  <c:v>0.37605715867777401</c:v>
                </c:pt>
                <c:pt idx="712">
                  <c:v>0.33866738898528898</c:v>
                </c:pt>
                <c:pt idx="713">
                  <c:v>0.31074643886968401</c:v>
                </c:pt>
                <c:pt idx="714">
                  <c:v>0.28505079836091402</c:v>
                </c:pt>
                <c:pt idx="715">
                  <c:v>0.26365012311373698</c:v>
                </c:pt>
                <c:pt idx="716">
                  <c:v>0.24772319413340799</c:v>
                </c:pt>
                <c:pt idx="717">
                  <c:v>0.240372197050123</c:v>
                </c:pt>
                <c:pt idx="718">
                  <c:v>0.23680750169882001</c:v>
                </c:pt>
                <c:pt idx="719">
                  <c:v>0.23509709259596501</c:v>
                </c:pt>
                <c:pt idx="720">
                  <c:v>0.23430374748688301</c:v>
                </c:pt>
                <c:pt idx="721">
                  <c:v>0.230146099808476</c:v>
                </c:pt>
                <c:pt idx="722">
                  <c:v>0.22669296703549399</c:v>
                </c:pt>
                <c:pt idx="723">
                  <c:v>0.22117989683473199</c:v>
                </c:pt>
                <c:pt idx="724">
                  <c:v>0.21859110954717001</c:v>
                </c:pt>
                <c:pt idx="725">
                  <c:v>0.21697476887754499</c:v>
                </c:pt>
                <c:pt idx="726">
                  <c:v>0.21395172427204701</c:v>
                </c:pt>
                <c:pt idx="727">
                  <c:v>0.210337118552992</c:v>
                </c:pt>
                <c:pt idx="728">
                  <c:v>0.20821223832986899</c:v>
                </c:pt>
                <c:pt idx="729">
                  <c:v>0.20524581485575699</c:v>
                </c:pt>
                <c:pt idx="730">
                  <c:v>0.20242877574620599</c:v>
                </c:pt>
                <c:pt idx="731">
                  <c:v>0.20260992952862</c:v>
                </c:pt>
                <c:pt idx="732">
                  <c:v>0.20399504609872701</c:v>
                </c:pt>
                <c:pt idx="733">
                  <c:v>0.20250999451233401</c:v>
                </c:pt>
                <c:pt idx="734">
                  <c:v>0.20205086773450701</c:v>
                </c:pt>
                <c:pt idx="735">
                  <c:v>0.20493131265690301</c:v>
                </c:pt>
                <c:pt idx="736">
                  <c:v>0.20457475466292299</c:v>
                </c:pt>
                <c:pt idx="737">
                  <c:v>0.205716680425062</c:v>
                </c:pt>
                <c:pt idx="738">
                  <c:v>0.20626138562817101</c:v>
                </c:pt>
                <c:pt idx="739">
                  <c:v>0.20714035232745601</c:v>
                </c:pt>
                <c:pt idx="740">
                  <c:v>0.21336520046281601</c:v>
                </c:pt>
                <c:pt idx="741">
                  <c:v>0.215007539244575</c:v>
                </c:pt>
                <c:pt idx="742">
                  <c:v>0.21510952174114301</c:v>
                </c:pt>
                <c:pt idx="743">
                  <c:v>0.22081119734302401</c:v>
                </c:pt>
                <c:pt idx="744">
                  <c:v>0.22916936326611501</c:v>
                </c:pt>
                <c:pt idx="745">
                  <c:v>0.23297181537057601</c:v>
                </c:pt>
                <c:pt idx="746">
                  <c:v>0.23760026269076701</c:v>
                </c:pt>
                <c:pt idx="747">
                  <c:v>0.24542758884638899</c:v>
                </c:pt>
                <c:pt idx="748">
                  <c:v>0.25919426904785697</c:v>
                </c:pt>
                <c:pt idx="749">
                  <c:v>0.28049824831437797</c:v>
                </c:pt>
                <c:pt idx="750">
                  <c:v>0.30444416881889702</c:v>
                </c:pt>
                <c:pt idx="751">
                  <c:v>0.33266223095363801</c:v>
                </c:pt>
                <c:pt idx="752">
                  <c:v>0.36658589256469898</c:v>
                </c:pt>
                <c:pt idx="753">
                  <c:v>0.39612940517692802</c:v>
                </c:pt>
                <c:pt idx="754">
                  <c:v>0.41630815814347299</c:v>
                </c:pt>
                <c:pt idx="755">
                  <c:v>0.44326171320493502</c:v>
                </c:pt>
                <c:pt idx="756">
                  <c:v>0.48344441668207999</c:v>
                </c:pt>
                <c:pt idx="757">
                  <c:v>0.54095901071543795</c:v>
                </c:pt>
                <c:pt idx="758">
                  <c:v>0.60177830726422699</c:v>
                </c:pt>
                <c:pt idx="759">
                  <c:v>0.62689006559863303</c:v>
                </c:pt>
                <c:pt idx="760">
                  <c:v>0.652971209637493</c:v>
                </c:pt>
                <c:pt idx="761">
                  <c:v>0.68508959466491004</c:v>
                </c:pt>
                <c:pt idx="762">
                  <c:v>0.70698487347776295</c:v>
                </c:pt>
                <c:pt idx="763">
                  <c:v>0.73028844193994302</c:v>
                </c:pt>
                <c:pt idx="764">
                  <c:v>0.73775563967965396</c:v>
                </c:pt>
                <c:pt idx="765">
                  <c:v>0.74425595477062301</c:v>
                </c:pt>
                <c:pt idx="766">
                  <c:v>0.74818698925983795</c:v>
                </c:pt>
                <c:pt idx="767">
                  <c:v>0.75443803748685301</c:v>
                </c:pt>
                <c:pt idx="768">
                  <c:v>0.74827459125420703</c:v>
                </c:pt>
                <c:pt idx="769">
                  <c:v>0.74666304088048896</c:v>
                </c:pt>
                <c:pt idx="770">
                  <c:v>0.74060045441303601</c:v>
                </c:pt>
                <c:pt idx="771">
                  <c:v>0.73796334768376604</c:v>
                </c:pt>
                <c:pt idx="772">
                  <c:v>0.73773446462459602</c:v>
                </c:pt>
                <c:pt idx="773">
                  <c:v>0.734145634674089</c:v>
                </c:pt>
                <c:pt idx="774">
                  <c:v>0.72549114398173598</c:v>
                </c:pt>
                <c:pt idx="775">
                  <c:v>0.714708513648734</c:v>
                </c:pt>
                <c:pt idx="776">
                  <c:v>0.69928583120697596</c:v>
                </c:pt>
                <c:pt idx="777">
                  <c:v>0.70318019677784904</c:v>
                </c:pt>
                <c:pt idx="778">
                  <c:v>0.70778285476017799</c:v>
                </c:pt>
                <c:pt idx="779">
                  <c:v>0.703915081884816</c:v>
                </c:pt>
                <c:pt idx="780">
                  <c:v>0.69996539227571797</c:v>
                </c:pt>
                <c:pt idx="781">
                  <c:v>0.69601570266661905</c:v>
                </c:pt>
                <c:pt idx="782">
                  <c:v>0.69206601305752102</c:v>
                </c:pt>
                <c:pt idx="783">
                  <c:v>0.68798491391322103</c:v>
                </c:pt>
                <c:pt idx="784">
                  <c:v>0.67016832257679304</c:v>
                </c:pt>
                <c:pt idx="785">
                  <c:v>0.64220287841916801</c:v>
                </c:pt>
                <c:pt idx="786">
                  <c:v>0.61749527473618904</c:v>
                </c:pt>
                <c:pt idx="787">
                  <c:v>0.59319525411955898</c:v>
                </c:pt>
                <c:pt idx="788">
                  <c:v>0.58401920038773303</c:v>
                </c:pt>
                <c:pt idx="789">
                  <c:v>0.54650701687946301</c:v>
                </c:pt>
                <c:pt idx="790">
                  <c:v>0.51656942260997596</c:v>
                </c:pt>
                <c:pt idx="791">
                  <c:v>0.49269852455872498</c:v>
                </c:pt>
                <c:pt idx="792">
                  <c:v>0.466317096142572</c:v>
                </c:pt>
                <c:pt idx="793">
                  <c:v>0.43777428295464099</c:v>
                </c:pt>
                <c:pt idx="794">
                  <c:v>0.40937859495670298</c:v>
                </c:pt>
                <c:pt idx="795">
                  <c:v>0.40168035080115599</c:v>
                </c:pt>
                <c:pt idx="796">
                  <c:v>0.41570401802541301</c:v>
                </c:pt>
                <c:pt idx="797">
                  <c:v>0.42013030679343899</c:v>
                </c:pt>
                <c:pt idx="798">
                  <c:v>0.41204669832568702</c:v>
                </c:pt>
                <c:pt idx="799">
                  <c:v>0.44132061205600398</c:v>
                </c:pt>
                <c:pt idx="800">
                  <c:v>0.46875050122614598</c:v>
                </c:pt>
                <c:pt idx="801">
                  <c:v>0.49175091135520399</c:v>
                </c:pt>
                <c:pt idx="802">
                  <c:v>0.50634625763422902</c:v>
                </c:pt>
                <c:pt idx="803">
                  <c:v>0.51634198597815795</c:v>
                </c:pt>
                <c:pt idx="804">
                  <c:v>0.51573574953444701</c:v>
                </c:pt>
                <c:pt idx="805">
                  <c:v>0.50211299704403001</c:v>
                </c:pt>
                <c:pt idx="806">
                  <c:v>0.48019862618519499</c:v>
                </c:pt>
                <c:pt idx="807">
                  <c:v>0.454056424771208</c:v>
                </c:pt>
                <c:pt idx="808">
                  <c:v>0.42664873197312297</c:v>
                </c:pt>
                <c:pt idx="809">
                  <c:v>0.38705675355017899</c:v>
                </c:pt>
                <c:pt idx="810">
                  <c:v>0.33257973200459501</c:v>
                </c:pt>
                <c:pt idx="811">
                  <c:v>0.27918830347498702</c:v>
                </c:pt>
                <c:pt idx="812">
                  <c:v>0.22591210784757201</c:v>
                </c:pt>
                <c:pt idx="813">
                  <c:v>0.18434735211258901</c:v>
                </c:pt>
                <c:pt idx="814">
                  <c:v>0.157633177548054</c:v>
                </c:pt>
                <c:pt idx="815">
                  <c:v>0.14199715964267701</c:v>
                </c:pt>
                <c:pt idx="816">
                  <c:v>0.13730015285890099</c:v>
                </c:pt>
                <c:pt idx="817">
                  <c:v>0.143069711117359</c:v>
                </c:pt>
                <c:pt idx="818">
                  <c:v>0.14882876653031099</c:v>
                </c:pt>
                <c:pt idx="819">
                  <c:v>0.15610807166815999</c:v>
                </c:pt>
                <c:pt idx="820">
                  <c:v>0.16597311679348001</c:v>
                </c:pt>
                <c:pt idx="821">
                  <c:v>0.17654375983870399</c:v>
                </c:pt>
                <c:pt idx="822">
                  <c:v>0.187245559495406</c:v>
                </c:pt>
                <c:pt idx="823">
                  <c:v>0.19981247089993201</c:v>
                </c:pt>
                <c:pt idx="824">
                  <c:v>0.21089332292714999</c:v>
                </c:pt>
                <c:pt idx="825">
                  <c:v>0.22100529221498499</c:v>
                </c:pt>
                <c:pt idx="826">
                  <c:v>0.22492261362149901</c:v>
                </c:pt>
                <c:pt idx="827">
                  <c:v>0.22640728222187601</c:v>
                </c:pt>
                <c:pt idx="828">
                  <c:v>0.22697208677665601</c:v>
                </c:pt>
                <c:pt idx="829">
                  <c:v>0.227603987937156</c:v>
                </c:pt>
                <c:pt idx="830">
                  <c:v>0.22586439800261199</c:v>
                </c:pt>
                <c:pt idx="831">
                  <c:v>0.22480058991093799</c:v>
                </c:pt>
                <c:pt idx="832">
                  <c:v>0.22510819994001899</c:v>
                </c:pt>
                <c:pt idx="833">
                  <c:v>0.22464085369223899</c:v>
                </c:pt>
                <c:pt idx="834">
                  <c:v>0.226377362929919</c:v>
                </c:pt>
                <c:pt idx="835">
                  <c:v>0.225441065033646</c:v>
                </c:pt>
                <c:pt idx="836">
                  <c:v>0.22556913373047099</c:v>
                </c:pt>
                <c:pt idx="837">
                  <c:v>0.22574688455115</c:v>
                </c:pt>
                <c:pt idx="838">
                  <c:v>0.222488357002183</c:v>
                </c:pt>
                <c:pt idx="839">
                  <c:v>0.21650770757913301</c:v>
                </c:pt>
                <c:pt idx="840">
                  <c:v>0.21198909399681001</c:v>
                </c:pt>
                <c:pt idx="841">
                  <c:v>0.208949007892968</c:v>
                </c:pt>
                <c:pt idx="842">
                  <c:v>0.20770410061156899</c:v>
                </c:pt>
                <c:pt idx="843">
                  <c:v>0.207722767347015</c:v>
                </c:pt>
                <c:pt idx="844">
                  <c:v>0.21308432157212001</c:v>
                </c:pt>
                <c:pt idx="845">
                  <c:v>0.214059806273665</c:v>
                </c:pt>
                <c:pt idx="846">
                  <c:v>0.212275193298676</c:v>
                </c:pt>
                <c:pt idx="847">
                  <c:v>0.216036333742813</c:v>
                </c:pt>
                <c:pt idx="848">
                  <c:v>0.22404932512060499</c:v>
                </c:pt>
                <c:pt idx="849">
                  <c:v>0.23603570849939101</c:v>
                </c:pt>
                <c:pt idx="850">
                  <c:v>0.25080133316591002</c:v>
                </c:pt>
                <c:pt idx="851">
                  <c:v>0.26749980959025699</c:v>
                </c:pt>
                <c:pt idx="852">
                  <c:v>0.28674307734409998</c:v>
                </c:pt>
                <c:pt idx="853">
                  <c:v>0.309381163869621</c:v>
                </c:pt>
                <c:pt idx="854">
                  <c:v>0.33683437887832401</c:v>
                </c:pt>
                <c:pt idx="855">
                  <c:v>0.36863442477668001</c:v>
                </c:pt>
                <c:pt idx="856">
                  <c:v>0.405807126873033</c:v>
                </c:pt>
                <c:pt idx="857">
                  <c:v>0.44605331052326402</c:v>
                </c:pt>
                <c:pt idx="858">
                  <c:v>0.48919238697789302</c:v>
                </c:pt>
                <c:pt idx="859">
                  <c:v>0.53685604824309996</c:v>
                </c:pt>
                <c:pt idx="860">
                  <c:v>0.58580832431760599</c:v>
                </c:pt>
                <c:pt idx="861">
                  <c:v>0.63497394242147098</c:v>
                </c:pt>
                <c:pt idx="862">
                  <c:v>0.68664987377295195</c:v>
                </c:pt>
                <c:pt idx="863">
                  <c:v>0.73697745258431302</c:v>
                </c:pt>
                <c:pt idx="864">
                  <c:v>0.77861169797046803</c:v>
                </c:pt>
                <c:pt idx="865">
                  <c:v>0.81229535554613796</c:v>
                </c:pt>
                <c:pt idx="866">
                  <c:v>0.83597506126126997</c:v>
                </c:pt>
                <c:pt idx="867">
                  <c:v>0.843292828619709</c:v>
                </c:pt>
                <c:pt idx="868">
                  <c:v>0.83614497098739704</c:v>
                </c:pt>
                <c:pt idx="869">
                  <c:v>0.81799135301248604</c:v>
                </c:pt>
                <c:pt idx="870">
                  <c:v>0.79345239470004103</c:v>
                </c:pt>
                <c:pt idx="871">
                  <c:v>0.76543213258700304</c:v>
                </c:pt>
                <c:pt idx="872">
                  <c:v>0.73881748686613402</c:v>
                </c:pt>
                <c:pt idx="873">
                  <c:v>0.71909172749210903</c:v>
                </c:pt>
                <c:pt idx="874">
                  <c:v>0.70504618088216697</c:v>
                </c:pt>
                <c:pt idx="875">
                  <c:v>0.69587335730816902</c:v>
                </c:pt>
                <c:pt idx="876">
                  <c:v>0.68793020206903799</c:v>
                </c:pt>
                <c:pt idx="877">
                  <c:v>0.681431424412971</c:v>
                </c:pt>
                <c:pt idx="878">
                  <c:v>0.67853785390923205</c:v>
                </c:pt>
                <c:pt idx="879">
                  <c:v>0.67710655743461101</c:v>
                </c:pt>
                <c:pt idx="880">
                  <c:v>0.67181122178147101</c:v>
                </c:pt>
                <c:pt idx="881">
                  <c:v>0.66174930566906398</c:v>
                </c:pt>
                <c:pt idx="882">
                  <c:v>0.64750784316424204</c:v>
                </c:pt>
                <c:pt idx="883">
                  <c:v>0.62846373775972098</c:v>
                </c:pt>
                <c:pt idx="884">
                  <c:v>0.61268895882623797</c:v>
                </c:pt>
                <c:pt idx="885">
                  <c:v>0.59912694163061797</c:v>
                </c:pt>
                <c:pt idx="886">
                  <c:v>0.58453736767367703</c:v>
                </c:pt>
                <c:pt idx="887">
                  <c:v>0.56833526290367198</c:v>
                </c:pt>
                <c:pt idx="888">
                  <c:v>0.55127370106194695</c:v>
                </c:pt>
                <c:pt idx="889">
                  <c:v>0.53209986596176195</c:v>
                </c:pt>
                <c:pt idx="890">
                  <c:v>0.51211514084094101</c:v>
                </c:pt>
                <c:pt idx="891">
                  <c:v>0.49292312073344902</c:v>
                </c:pt>
                <c:pt idx="892">
                  <c:v>0.47273942123488399</c:v>
                </c:pt>
                <c:pt idx="893">
                  <c:v>0.45356285913122701</c:v>
                </c:pt>
                <c:pt idx="894">
                  <c:v>0.43493889992295398</c:v>
                </c:pt>
                <c:pt idx="895">
                  <c:v>0.41895092347652102</c:v>
                </c:pt>
                <c:pt idx="896">
                  <c:v>0.40213698823455302</c:v>
                </c:pt>
                <c:pt idx="897">
                  <c:v>0.37684591885728902</c:v>
                </c:pt>
                <c:pt idx="898">
                  <c:v>0.35653388952346099</c:v>
                </c:pt>
                <c:pt idx="899">
                  <c:v>0.34230971293943202</c:v>
                </c:pt>
                <c:pt idx="900">
                  <c:v>0.32991385809884299</c:v>
                </c:pt>
                <c:pt idx="901">
                  <c:v>0.32572986963999101</c:v>
                </c:pt>
                <c:pt idx="902">
                  <c:v>0.32860186495576899</c:v>
                </c:pt>
                <c:pt idx="903">
                  <c:v>0.33147386027154602</c:v>
                </c:pt>
                <c:pt idx="904">
                  <c:v>0.33669078100197802</c:v>
                </c:pt>
                <c:pt idx="905">
                  <c:v>0.34452161539321302</c:v>
                </c:pt>
                <c:pt idx="906">
                  <c:v>0.35235244978444902</c:v>
                </c:pt>
                <c:pt idx="907">
                  <c:v>0.36288169763558198</c:v>
                </c:pt>
                <c:pt idx="908">
                  <c:v>0.37492731981862998</c:v>
                </c:pt>
                <c:pt idx="909">
                  <c:v>0.38507285771513</c:v>
                </c:pt>
                <c:pt idx="910">
                  <c:v>0.394233327422847</c:v>
                </c:pt>
                <c:pt idx="911">
                  <c:v>0.40094761213948699</c:v>
                </c:pt>
                <c:pt idx="912">
                  <c:v>0.40619692900550602</c:v>
                </c:pt>
                <c:pt idx="913">
                  <c:v>0.40864043876554301</c:v>
                </c:pt>
                <c:pt idx="914">
                  <c:v>0.408172241697079</c:v>
                </c:pt>
                <c:pt idx="915">
                  <c:v>0.40551692291525698</c:v>
                </c:pt>
                <c:pt idx="916">
                  <c:v>0.39984540666094998</c:v>
                </c:pt>
                <c:pt idx="917">
                  <c:v>0.39284235288747599</c:v>
                </c:pt>
                <c:pt idx="918">
                  <c:v>0.38389482939719199</c:v>
                </c:pt>
                <c:pt idx="919">
                  <c:v>0.37240658078505101</c:v>
                </c:pt>
                <c:pt idx="920">
                  <c:v>0.35861712147355301</c:v>
                </c:pt>
                <c:pt idx="921">
                  <c:v>0.34069203552299299</c:v>
                </c:pt>
                <c:pt idx="922">
                  <c:v>0.31966299491411498</c:v>
                </c:pt>
                <c:pt idx="923">
                  <c:v>0.29522304929362903</c:v>
                </c:pt>
                <c:pt idx="924">
                  <c:v>0.26322428095277201</c:v>
                </c:pt>
                <c:pt idx="925">
                  <c:v>0.22483675428623601</c:v>
                </c:pt>
                <c:pt idx="926">
                  <c:v>0.19334550956788699</c:v>
                </c:pt>
                <c:pt idx="927">
                  <c:v>0.17744753937971899</c:v>
                </c:pt>
                <c:pt idx="928">
                  <c:v>0.173178772098283</c:v>
                </c:pt>
                <c:pt idx="929">
                  <c:v>0.178413416570845</c:v>
                </c:pt>
                <c:pt idx="930">
                  <c:v>0.18588034786830801</c:v>
                </c:pt>
                <c:pt idx="931">
                  <c:v>0.19446471151426101</c:v>
                </c:pt>
                <c:pt idx="932">
                  <c:v>0.208644521776399</c:v>
                </c:pt>
                <c:pt idx="933">
                  <c:v>0.22670861619857399</c:v>
                </c:pt>
                <c:pt idx="934">
                  <c:v>0.247148225688476</c:v>
                </c:pt>
                <c:pt idx="935">
                  <c:v>0.26786609300811098</c:v>
                </c:pt>
                <c:pt idx="936">
                  <c:v>0.28801551471280901</c:v>
                </c:pt>
                <c:pt idx="937">
                  <c:v>0.302925469721329</c:v>
                </c:pt>
                <c:pt idx="938">
                  <c:v>0.31189698289079398</c:v>
                </c:pt>
                <c:pt idx="939">
                  <c:v>0.31964078203591401</c:v>
                </c:pt>
                <c:pt idx="940">
                  <c:v>0.32892111520079398</c:v>
                </c:pt>
                <c:pt idx="941">
                  <c:v>0.33851037426952502</c:v>
                </c:pt>
                <c:pt idx="942">
                  <c:v>0.342607887285307</c:v>
                </c:pt>
                <c:pt idx="943">
                  <c:v>0.34376254937691297</c:v>
                </c:pt>
                <c:pt idx="944">
                  <c:v>0.343929123861965</c:v>
                </c:pt>
                <c:pt idx="945">
                  <c:v>0.34280167255420801</c:v>
                </c:pt>
                <c:pt idx="946">
                  <c:v>0.34480625974107698</c:v>
                </c:pt>
                <c:pt idx="947">
                  <c:v>0.34746874729705302</c:v>
                </c:pt>
                <c:pt idx="948">
                  <c:v>0.34715232463326001</c:v>
                </c:pt>
                <c:pt idx="949">
                  <c:v>0.34199067084498502</c:v>
                </c:pt>
                <c:pt idx="950">
                  <c:v>0.33389591877903602</c:v>
                </c:pt>
                <c:pt idx="951">
                  <c:v>0.32725207821098601</c:v>
                </c:pt>
                <c:pt idx="952">
                  <c:v>0.31422929623830298</c:v>
                </c:pt>
                <c:pt idx="953">
                  <c:v>0.29616915942961802</c:v>
                </c:pt>
                <c:pt idx="954">
                  <c:v>0.291863517756697</c:v>
                </c:pt>
                <c:pt idx="955">
                  <c:v>0.29944847974061001</c:v>
                </c:pt>
                <c:pt idx="956">
                  <c:v>0.305770454273322</c:v>
                </c:pt>
                <c:pt idx="957">
                  <c:v>0.306617139701792</c:v>
                </c:pt>
                <c:pt idx="958">
                  <c:v>0.30819233677839097</c:v>
                </c:pt>
                <c:pt idx="959">
                  <c:v>0.31360939108180802</c:v>
                </c:pt>
                <c:pt idx="960">
                  <c:v>0.32237276210041199</c:v>
                </c:pt>
                <c:pt idx="961">
                  <c:v>0.334078052437773</c:v>
                </c:pt>
                <c:pt idx="962">
                  <c:v>0.34776255721920502</c:v>
                </c:pt>
                <c:pt idx="963">
                  <c:v>0.361551679959076</c:v>
                </c:pt>
                <c:pt idx="964">
                  <c:v>0.376280408509578</c:v>
                </c:pt>
                <c:pt idx="965">
                  <c:v>0.393470179098171</c:v>
                </c:pt>
                <c:pt idx="966">
                  <c:v>0.41418456163992501</c:v>
                </c:pt>
                <c:pt idx="967">
                  <c:v>0.43769294785809998</c:v>
                </c:pt>
                <c:pt idx="968">
                  <c:v>0.46296866771766898</c:v>
                </c:pt>
                <c:pt idx="969">
                  <c:v>0.490226127246286</c:v>
                </c:pt>
                <c:pt idx="970">
                  <c:v>0.51949912749195803</c:v>
                </c:pt>
                <c:pt idx="971">
                  <c:v>0.54999359081348997</c:v>
                </c:pt>
                <c:pt idx="972">
                  <c:v>0.58187681877244801</c:v>
                </c:pt>
                <c:pt idx="973">
                  <c:v>0.61730858559645796</c:v>
                </c:pt>
                <c:pt idx="974">
                  <c:v>0.65605102196279397</c:v>
                </c:pt>
                <c:pt idx="975">
                  <c:v>0.69548879274708197</c:v>
                </c:pt>
                <c:pt idx="976">
                  <c:v>0.73309732116743298</c:v>
                </c:pt>
                <c:pt idx="977">
                  <c:v>0.76925624678082904</c:v>
                </c:pt>
                <c:pt idx="978">
                  <c:v>0.80367317343223499</c:v>
                </c:pt>
                <c:pt idx="979">
                  <c:v>0.83564640788155897</c:v>
                </c:pt>
                <c:pt idx="980">
                  <c:v>0.86264264122715495</c:v>
                </c:pt>
                <c:pt idx="981">
                  <c:v>0.88158679388616601</c:v>
                </c:pt>
                <c:pt idx="982">
                  <c:v>0.89042724235976001</c:v>
                </c:pt>
                <c:pt idx="983">
                  <c:v>0.88849781728808896</c:v>
                </c:pt>
                <c:pt idx="984">
                  <c:v>0.87673228990586904</c:v>
                </c:pt>
                <c:pt idx="985">
                  <c:v>0.85722882965942304</c:v>
                </c:pt>
                <c:pt idx="986">
                  <c:v>0.82887668082376698</c:v>
                </c:pt>
                <c:pt idx="987">
                  <c:v>0.79684689601675096</c:v>
                </c:pt>
                <c:pt idx="988">
                  <c:v>0.76468874596911296</c:v>
                </c:pt>
                <c:pt idx="989">
                  <c:v>0.73030550251084703</c:v>
                </c:pt>
                <c:pt idx="990">
                  <c:v>0.69557015154382495</c:v>
                </c:pt>
                <c:pt idx="991">
                  <c:v>0.66630786722065105</c:v>
                </c:pt>
                <c:pt idx="992">
                  <c:v>0.64167880352497997</c:v>
                </c:pt>
                <c:pt idx="993">
                  <c:v>0.61814800972661199</c:v>
                </c:pt>
                <c:pt idx="994">
                  <c:v>0.59513276739459497</c:v>
                </c:pt>
                <c:pt idx="995">
                  <c:v>0.57220010719048897</c:v>
                </c:pt>
                <c:pt idx="996">
                  <c:v>0.55322649905610899</c:v>
                </c:pt>
                <c:pt idx="997">
                  <c:v>0.53624910493294897</c:v>
                </c:pt>
                <c:pt idx="998">
                  <c:v>0.52441467398788699</c:v>
                </c:pt>
                <c:pt idx="999">
                  <c:v>0.509804775796736</c:v>
                </c:pt>
                <c:pt idx="1000">
                  <c:v>0.49436058953018702</c:v>
                </c:pt>
                <c:pt idx="1001">
                  <c:v>0.48204432976942202</c:v>
                </c:pt>
                <c:pt idx="1002">
                  <c:v>0.46733044914725502</c:v>
                </c:pt>
                <c:pt idx="1003">
                  <c:v>0.449671753880029</c:v>
                </c:pt>
                <c:pt idx="1004">
                  <c:v>0.43333988184875599</c:v>
                </c:pt>
                <c:pt idx="1005">
                  <c:v>0.42033599791147302</c:v>
                </c:pt>
                <c:pt idx="1006">
                  <c:v>0.40595064122341701</c:v>
                </c:pt>
                <c:pt idx="1007">
                  <c:v>0.39086486023524603</c:v>
                </c:pt>
                <c:pt idx="1008">
                  <c:v>0.380477535468698</c:v>
                </c:pt>
                <c:pt idx="1009">
                  <c:v>0.36857359100919102</c:v>
                </c:pt>
                <c:pt idx="1010">
                  <c:v>0.35368177872319101</c:v>
                </c:pt>
                <c:pt idx="1011">
                  <c:v>0.34259044362173502</c:v>
                </c:pt>
                <c:pt idx="1012">
                  <c:v>0.330222211064293</c:v>
                </c:pt>
                <c:pt idx="1013">
                  <c:v>0.31535096580206101</c:v>
                </c:pt>
                <c:pt idx="1014">
                  <c:v>0.29473836931844799</c:v>
                </c:pt>
                <c:pt idx="1015">
                  <c:v>0.27297259801471702</c:v>
                </c:pt>
                <c:pt idx="1016">
                  <c:v>0.253984750780338</c:v>
                </c:pt>
                <c:pt idx="1017">
                  <c:v>0.23896479786004399</c:v>
                </c:pt>
                <c:pt idx="1018">
                  <c:v>0.228892922074766</c:v>
                </c:pt>
                <c:pt idx="1019">
                  <c:v>0.22069556366754001</c:v>
                </c:pt>
                <c:pt idx="1020">
                  <c:v>0.21213832427950999</c:v>
                </c:pt>
                <c:pt idx="1021">
                  <c:v>0.20648392292552101</c:v>
                </c:pt>
                <c:pt idx="1022">
                  <c:v>0.20800024083815899</c:v>
                </c:pt>
                <c:pt idx="1023">
                  <c:v>0.22189564677917201</c:v>
                </c:pt>
                <c:pt idx="1024">
                  <c:v>0.226243392483714</c:v>
                </c:pt>
                <c:pt idx="1025">
                  <c:v>0.24450257168179099</c:v>
                </c:pt>
                <c:pt idx="1026">
                  <c:v>0.25990934073884098</c:v>
                </c:pt>
                <c:pt idx="1027">
                  <c:v>0.27049597455839502</c:v>
                </c:pt>
                <c:pt idx="1028">
                  <c:v>0.27900270565461199</c:v>
                </c:pt>
                <c:pt idx="1029">
                  <c:v>0.28832740343933499</c:v>
                </c:pt>
                <c:pt idx="1030">
                  <c:v>0.29370797170109902</c:v>
                </c:pt>
                <c:pt idx="1031">
                  <c:v>0.30025092152202898</c:v>
                </c:pt>
                <c:pt idx="1032">
                  <c:v>0.30844862506632897</c:v>
                </c:pt>
                <c:pt idx="1033">
                  <c:v>0.31624749078465197</c:v>
                </c:pt>
                <c:pt idx="1034">
                  <c:v>0.32573322320701498</c:v>
                </c:pt>
                <c:pt idx="1035">
                  <c:v>0.335554554420262</c:v>
                </c:pt>
                <c:pt idx="1036">
                  <c:v>0.342620098633172</c:v>
                </c:pt>
                <c:pt idx="1037">
                  <c:v>0.35394759984611202</c:v>
                </c:pt>
                <c:pt idx="1038">
                  <c:v>0.36932018338463202</c:v>
                </c:pt>
                <c:pt idx="1039">
                  <c:v>0.39236295956907702</c:v>
                </c:pt>
                <c:pt idx="1040">
                  <c:v>0.42908426199518301</c:v>
                </c:pt>
                <c:pt idx="1041">
                  <c:v>0.47124869476803199</c:v>
                </c:pt>
                <c:pt idx="1042">
                  <c:v>0.50055281105027405</c:v>
                </c:pt>
                <c:pt idx="1043">
                  <c:v>0.48776751035565902</c:v>
                </c:pt>
                <c:pt idx="1044">
                  <c:v>0.52192845122797005</c:v>
                </c:pt>
                <c:pt idx="1045">
                  <c:v>0.53317659620202995</c:v>
                </c:pt>
                <c:pt idx="1046">
                  <c:v>0.50834114811508802</c:v>
                </c:pt>
                <c:pt idx="1047">
                  <c:v>0.51559456860678898</c:v>
                </c:pt>
                <c:pt idx="1048">
                  <c:v>0.50028908422989504</c:v>
                </c:pt>
                <c:pt idx="1049">
                  <c:v>0.49273330869187298</c:v>
                </c:pt>
                <c:pt idx="1050">
                  <c:v>0.49958889322203898</c:v>
                </c:pt>
                <c:pt idx="1051">
                  <c:v>0.51839828460813797</c:v>
                </c:pt>
                <c:pt idx="1052">
                  <c:v>0.52695554517031096</c:v>
                </c:pt>
                <c:pt idx="1053">
                  <c:v>0.52851585078748498</c:v>
                </c:pt>
                <c:pt idx="1054">
                  <c:v>0.538379567646601</c:v>
                </c:pt>
                <c:pt idx="1055">
                  <c:v>0.54962881297275201</c:v>
                </c:pt>
                <c:pt idx="1056">
                  <c:v>0.55723778343894503</c:v>
                </c:pt>
                <c:pt idx="1057">
                  <c:v>0.55707439634620703</c:v>
                </c:pt>
                <c:pt idx="1058">
                  <c:v>0.55721046023625598</c:v>
                </c:pt>
                <c:pt idx="1059">
                  <c:v>0.55519875879817304</c:v>
                </c:pt>
                <c:pt idx="1060">
                  <c:v>0.54897179983636402</c:v>
                </c:pt>
                <c:pt idx="1061">
                  <c:v>0.53887495719574097</c:v>
                </c:pt>
                <c:pt idx="1062">
                  <c:v>0.53005634440877003</c:v>
                </c:pt>
                <c:pt idx="1063">
                  <c:v>0.53563572223209199</c:v>
                </c:pt>
                <c:pt idx="1064">
                  <c:v>0.54086418293878002</c:v>
                </c:pt>
                <c:pt idx="1065">
                  <c:v>0.54557551305877805</c:v>
                </c:pt>
                <c:pt idx="1066">
                  <c:v>0.55117305294837504</c:v>
                </c:pt>
                <c:pt idx="1067">
                  <c:v>0.55685208278189702</c:v>
                </c:pt>
                <c:pt idx="1068">
                  <c:v>0.56559470225720498</c:v>
                </c:pt>
                <c:pt idx="1069">
                  <c:v>0.53679444644406205</c:v>
                </c:pt>
                <c:pt idx="1070">
                  <c:v>0.51678451828143401</c:v>
                </c:pt>
                <c:pt idx="1071">
                  <c:v>0.50401514807472303</c:v>
                </c:pt>
                <c:pt idx="1072">
                  <c:v>0.49249075002148301</c:v>
                </c:pt>
                <c:pt idx="1073">
                  <c:v>0.48005603436476002</c:v>
                </c:pt>
                <c:pt idx="1074">
                  <c:v>0.46545547305245899</c:v>
                </c:pt>
                <c:pt idx="1075">
                  <c:v>0.44963305506308798</c:v>
                </c:pt>
                <c:pt idx="1076">
                  <c:v>0.44902008584512798</c:v>
                </c:pt>
                <c:pt idx="1077">
                  <c:v>0.45115466474233001</c:v>
                </c:pt>
                <c:pt idx="1078">
                  <c:v>0.45549381889318902</c:v>
                </c:pt>
                <c:pt idx="1079">
                  <c:v>0.46234389016267402</c:v>
                </c:pt>
                <c:pt idx="1080">
                  <c:v>0.47111027685394102</c:v>
                </c:pt>
                <c:pt idx="1081">
                  <c:v>0.48149001258296698</c:v>
                </c:pt>
                <c:pt idx="1082">
                  <c:v>0.49372282473754597</c:v>
                </c:pt>
                <c:pt idx="1083">
                  <c:v>0.507363706992213</c:v>
                </c:pt>
                <c:pt idx="1084">
                  <c:v>0.52357366470012101</c:v>
                </c:pt>
                <c:pt idx="1085">
                  <c:v>0.54068604378983998</c:v>
                </c:pt>
                <c:pt idx="1086">
                  <c:v>0.55962180586099297</c:v>
                </c:pt>
                <c:pt idx="1087">
                  <c:v>0.58119655984025098</c:v>
                </c:pt>
                <c:pt idx="1088">
                  <c:v>0.60555890262633005</c:v>
                </c:pt>
                <c:pt idx="1089">
                  <c:v>0.63094313181434902</c:v>
                </c:pt>
                <c:pt idx="1090">
                  <c:v>0.65772141853407495</c:v>
                </c:pt>
                <c:pt idx="1091">
                  <c:v>0.684669917786071</c:v>
                </c:pt>
                <c:pt idx="1092">
                  <c:v>0.711737025135737</c:v>
                </c:pt>
                <c:pt idx="1093">
                  <c:v>0.73924225206417304</c:v>
                </c:pt>
                <c:pt idx="1094">
                  <c:v>0.766083025459394</c:v>
                </c:pt>
                <c:pt idx="1095">
                  <c:v>0.791781640373868</c:v>
                </c:pt>
                <c:pt idx="1096">
                  <c:v>0.81735607390259601</c:v>
                </c:pt>
                <c:pt idx="1097">
                  <c:v>0.84100400827452904</c:v>
                </c:pt>
                <c:pt idx="1098">
                  <c:v>0.86076574765998104</c:v>
                </c:pt>
                <c:pt idx="1099">
                  <c:v>0.87568971766518</c:v>
                </c:pt>
                <c:pt idx="1100">
                  <c:v>0.88476059392927697</c:v>
                </c:pt>
                <c:pt idx="1101">
                  <c:v>0.88487247932603696</c:v>
                </c:pt>
                <c:pt idx="1102">
                  <c:v>0.87392584953284602</c:v>
                </c:pt>
                <c:pt idx="1103">
                  <c:v>0.85050136392835496</c:v>
                </c:pt>
                <c:pt idx="1104">
                  <c:v>0.81449404962896399</c:v>
                </c:pt>
                <c:pt idx="1105">
                  <c:v>0.76984157548049903</c:v>
                </c:pt>
                <c:pt idx="1106">
                  <c:v>0.72124792425072304</c:v>
                </c:pt>
                <c:pt idx="1107">
                  <c:v>0.67441650391737595</c:v>
                </c:pt>
                <c:pt idx="1108">
                  <c:v>0.63341580778877904</c:v>
                </c:pt>
                <c:pt idx="1109">
                  <c:v>0.59180967750351898</c:v>
                </c:pt>
                <c:pt idx="1110">
                  <c:v>0.55255585327920098</c:v>
                </c:pt>
                <c:pt idx="1111">
                  <c:v>0.51898803852376996</c:v>
                </c:pt>
                <c:pt idx="1112">
                  <c:v>0.48979980111940502</c:v>
                </c:pt>
                <c:pt idx="1113">
                  <c:v>0.46310646620025098</c:v>
                </c:pt>
                <c:pt idx="1114">
                  <c:v>0.44111726144740299</c:v>
                </c:pt>
                <c:pt idx="1115">
                  <c:v>0.42019288888133599</c:v>
                </c:pt>
                <c:pt idx="1116">
                  <c:v>0.39606562617065799</c:v>
                </c:pt>
                <c:pt idx="1117">
                  <c:v>0.37688388206120599</c:v>
                </c:pt>
                <c:pt idx="1118">
                  <c:v>0.35870122903702301</c:v>
                </c:pt>
                <c:pt idx="1119">
                  <c:v>0.340511594308954</c:v>
                </c:pt>
                <c:pt idx="1120">
                  <c:v>0.32509291981753902</c:v>
                </c:pt>
                <c:pt idx="1121">
                  <c:v>0.311813529574822</c:v>
                </c:pt>
                <c:pt idx="1122">
                  <c:v>0.299769555064964</c:v>
                </c:pt>
                <c:pt idx="1123">
                  <c:v>0.28852151606703802</c:v>
                </c:pt>
                <c:pt idx="1124">
                  <c:v>0.27739788042681901</c:v>
                </c:pt>
                <c:pt idx="1125">
                  <c:v>0.26674704576236402</c:v>
                </c:pt>
                <c:pt idx="1126">
                  <c:v>0.25934319834553499</c:v>
                </c:pt>
                <c:pt idx="1127">
                  <c:v>0.25394521964459899</c:v>
                </c:pt>
                <c:pt idx="1128">
                  <c:v>0.24808675966285801</c:v>
                </c:pt>
                <c:pt idx="1129">
                  <c:v>0.242534546521572</c:v>
                </c:pt>
                <c:pt idx="1130">
                  <c:v>0.23662862052872399</c:v>
                </c:pt>
                <c:pt idx="1131">
                  <c:v>0.234314265101432</c:v>
                </c:pt>
                <c:pt idx="1132">
                  <c:v>0.233570600033561</c:v>
                </c:pt>
                <c:pt idx="1133">
                  <c:v>0.23239194863179199</c:v>
                </c:pt>
                <c:pt idx="1134">
                  <c:v>0.23276014568872999</c:v>
                </c:pt>
                <c:pt idx="1135">
                  <c:v>0.233353330519388</c:v>
                </c:pt>
                <c:pt idx="1136">
                  <c:v>0.23964751440250101</c:v>
                </c:pt>
                <c:pt idx="1137">
                  <c:v>0.26164622586042402</c:v>
                </c:pt>
                <c:pt idx="1138">
                  <c:v>0.29724448664144698</c:v>
                </c:pt>
                <c:pt idx="1139">
                  <c:v>0.31995807965221801</c:v>
                </c:pt>
                <c:pt idx="1140">
                  <c:v>0.304356739013667</c:v>
                </c:pt>
                <c:pt idx="1141">
                  <c:v>0.30546605923520198</c:v>
                </c:pt>
                <c:pt idx="1142">
                  <c:v>0.30427671268484402</c:v>
                </c:pt>
                <c:pt idx="1143">
                  <c:v>0.27620408100856603</c:v>
                </c:pt>
                <c:pt idx="1144">
                  <c:v>0.25634523569336398</c:v>
                </c:pt>
                <c:pt idx="1145">
                  <c:v>0.24076407427549901</c:v>
                </c:pt>
                <c:pt idx="1146">
                  <c:v>0.232331847201425</c:v>
                </c:pt>
                <c:pt idx="1147">
                  <c:v>0.23118947667407</c:v>
                </c:pt>
                <c:pt idx="1148">
                  <c:v>0.230240083820933</c:v>
                </c:pt>
                <c:pt idx="1149">
                  <c:v>0.23173121868392699</c:v>
                </c:pt>
                <c:pt idx="1150">
                  <c:v>0.23546355328643101</c:v>
                </c:pt>
                <c:pt idx="1151">
                  <c:v>0.244139199667117</c:v>
                </c:pt>
                <c:pt idx="1152">
                  <c:v>0.25484712094964701</c:v>
                </c:pt>
                <c:pt idx="1153">
                  <c:v>0.26323234676618701</c:v>
                </c:pt>
                <c:pt idx="1154">
                  <c:v>0.27065372763323903</c:v>
                </c:pt>
                <c:pt idx="1155">
                  <c:v>0.28005548786810203</c:v>
                </c:pt>
                <c:pt idx="1156">
                  <c:v>0.290132750071464</c:v>
                </c:pt>
                <c:pt idx="1157">
                  <c:v>0.30007119529896797</c:v>
                </c:pt>
                <c:pt idx="1158">
                  <c:v>0.31191671133695398</c:v>
                </c:pt>
                <c:pt idx="1159">
                  <c:v>0.32717194868013999</c:v>
                </c:pt>
                <c:pt idx="1160">
                  <c:v>0.347601177836453</c:v>
                </c:pt>
                <c:pt idx="1161">
                  <c:v>0.37320608339455003</c:v>
                </c:pt>
                <c:pt idx="1162">
                  <c:v>0.41083595686146002</c:v>
                </c:pt>
                <c:pt idx="1163">
                  <c:v>0.45071244926760201</c:v>
                </c:pt>
                <c:pt idx="1164">
                  <c:v>0.47634383463364499</c:v>
                </c:pt>
                <c:pt idx="1165">
                  <c:v>0.49269303654112601</c:v>
                </c:pt>
                <c:pt idx="1166">
                  <c:v>0.508747098797113</c:v>
                </c:pt>
                <c:pt idx="1167">
                  <c:v>0.52931572569469998</c:v>
                </c:pt>
                <c:pt idx="1168">
                  <c:v>0.55376693807920396</c:v>
                </c:pt>
                <c:pt idx="1169">
                  <c:v>0.57380471381939602</c:v>
                </c:pt>
                <c:pt idx="1170">
                  <c:v>0.59092077919664299</c:v>
                </c:pt>
                <c:pt idx="1171">
                  <c:v>0.61031030358696703</c:v>
                </c:pt>
                <c:pt idx="1172">
                  <c:v>0.631127522392809</c:v>
                </c:pt>
                <c:pt idx="1173">
                  <c:v>0.65196741711195305</c:v>
                </c:pt>
                <c:pt idx="1174">
                  <c:v>0.67212390252927601</c:v>
                </c:pt>
                <c:pt idx="1175">
                  <c:v>0.68511982820808703</c:v>
                </c:pt>
                <c:pt idx="1176">
                  <c:v>0.69199801062719002</c:v>
                </c:pt>
                <c:pt idx="1177">
                  <c:v>0.70333854441283405</c:v>
                </c:pt>
                <c:pt idx="1178">
                  <c:v>0.71414895380278998</c:v>
                </c:pt>
                <c:pt idx="1179">
                  <c:v>0.72133212529292801</c:v>
                </c:pt>
                <c:pt idx="1180">
                  <c:v>0.72632447493591801</c:v>
                </c:pt>
                <c:pt idx="1181">
                  <c:v>0.72701276884974497</c:v>
                </c:pt>
                <c:pt idx="1182">
                  <c:v>0.72657996844469497</c:v>
                </c:pt>
                <c:pt idx="1183">
                  <c:v>0.72638429454450504</c:v>
                </c:pt>
                <c:pt idx="1184">
                  <c:v>0.72490552726925594</c:v>
                </c:pt>
                <c:pt idx="1185">
                  <c:v>0.72301296450651298</c:v>
                </c:pt>
                <c:pt idx="1186">
                  <c:v>0.723184878494186</c:v>
                </c:pt>
                <c:pt idx="1187">
                  <c:v>0.71616536315648305</c:v>
                </c:pt>
                <c:pt idx="1188">
                  <c:v>0.70930947894490204</c:v>
                </c:pt>
                <c:pt idx="1189">
                  <c:v>0.70892146025931002</c:v>
                </c:pt>
                <c:pt idx="1190">
                  <c:v>0.70936586604424001</c:v>
                </c:pt>
                <c:pt idx="1191">
                  <c:v>0.69535401076347902</c:v>
                </c:pt>
                <c:pt idx="1192">
                  <c:v>0.67556341659706998</c:v>
                </c:pt>
                <c:pt idx="1193">
                  <c:v>0.66417578982867898</c:v>
                </c:pt>
                <c:pt idx="1194">
                  <c:v>0.65650464387757901</c:v>
                </c:pt>
                <c:pt idx="1195">
                  <c:v>0.65339054862889301</c:v>
                </c:pt>
                <c:pt idx="1196">
                  <c:v>0.64976556373035599</c:v>
                </c:pt>
                <c:pt idx="1197">
                  <c:v>0.64875135718743404</c:v>
                </c:pt>
                <c:pt idx="1198">
                  <c:v>0.65185435106117195</c:v>
                </c:pt>
                <c:pt idx="1199">
                  <c:v>0.65925764580186097</c:v>
                </c:pt>
                <c:pt idx="1200">
                  <c:v>0.66843181674622998</c:v>
                </c:pt>
                <c:pt idx="1201">
                  <c:v>0.67186655329516398</c:v>
                </c:pt>
                <c:pt idx="1202">
                  <c:v>0.66916615495315102</c:v>
                </c:pt>
                <c:pt idx="1203">
                  <c:v>0.66432851077687904</c:v>
                </c:pt>
                <c:pt idx="1204">
                  <c:v>0.65647774062842701</c:v>
                </c:pt>
                <c:pt idx="1205">
                  <c:v>0.65112126011328098</c:v>
                </c:pt>
                <c:pt idx="1206">
                  <c:v>0.65156169144451703</c:v>
                </c:pt>
                <c:pt idx="1207">
                  <c:v>0.65622545226786999</c:v>
                </c:pt>
                <c:pt idx="1208">
                  <c:v>0.66387840520563701</c:v>
                </c:pt>
                <c:pt idx="1209">
                  <c:v>0.67465786135306405</c:v>
                </c:pt>
                <c:pt idx="1210">
                  <c:v>0.68577520408457804</c:v>
                </c:pt>
                <c:pt idx="1211">
                  <c:v>0.69703932694228798</c:v>
                </c:pt>
                <c:pt idx="1212">
                  <c:v>0.71007212884743498</c:v>
                </c:pt>
                <c:pt idx="1213">
                  <c:v>0.724234081043728</c:v>
                </c:pt>
                <c:pt idx="1214">
                  <c:v>0.73967083536854294</c:v>
                </c:pt>
                <c:pt idx="1215">
                  <c:v>0.75646660594789605</c:v>
                </c:pt>
                <c:pt idx="1216">
                  <c:v>0.77473121685299995</c:v>
                </c:pt>
                <c:pt idx="1217">
                  <c:v>0.78987344362520995</c:v>
                </c:pt>
                <c:pt idx="1218">
                  <c:v>0.80059671791185005</c:v>
                </c:pt>
                <c:pt idx="1219">
                  <c:v>0.80487175216653395</c:v>
                </c:pt>
                <c:pt idx="1220">
                  <c:v>0.79956318916880498</c:v>
                </c:pt>
                <c:pt idx="1221">
                  <c:v>0.78079980185624998</c:v>
                </c:pt>
                <c:pt idx="1222">
                  <c:v>0.744524422439657</c:v>
                </c:pt>
                <c:pt idx="1223">
                  <c:v>0.68407380259166695</c:v>
                </c:pt>
                <c:pt idx="1224">
                  <c:v>0.61893083929741999</c:v>
                </c:pt>
                <c:pt idx="1225">
                  <c:v>0.55308391017249603</c:v>
                </c:pt>
                <c:pt idx="1226">
                  <c:v>0.48796136730602602</c:v>
                </c:pt>
                <c:pt idx="1227">
                  <c:v>0.430582997146365</c:v>
                </c:pt>
                <c:pt idx="1228">
                  <c:v>0.38642075287549499</c:v>
                </c:pt>
                <c:pt idx="1229">
                  <c:v>0.354253419452355</c:v>
                </c:pt>
                <c:pt idx="1230">
                  <c:v>0.33217424844732801</c:v>
                </c:pt>
                <c:pt idx="1231">
                  <c:v>0.30827157214401901</c:v>
                </c:pt>
                <c:pt idx="1232">
                  <c:v>0.27967929500303101</c:v>
                </c:pt>
                <c:pt idx="1233">
                  <c:v>0.25472974514997998</c:v>
                </c:pt>
                <c:pt idx="1234">
                  <c:v>0.233474318765831</c:v>
                </c:pt>
                <c:pt idx="1235">
                  <c:v>0.21865965842736801</c:v>
                </c:pt>
                <c:pt idx="1236">
                  <c:v>0.20817655468058299</c:v>
                </c:pt>
                <c:pt idx="1237">
                  <c:v>0.19586321453532701</c:v>
                </c:pt>
                <c:pt idx="1238">
                  <c:v>0.18453678752369901</c:v>
                </c:pt>
                <c:pt idx="1239">
                  <c:v>0.175309124066058</c:v>
                </c:pt>
                <c:pt idx="1240">
                  <c:v>0.167498817678186</c:v>
                </c:pt>
                <c:pt idx="1241">
                  <c:v>0.16096460537145299</c:v>
                </c:pt>
                <c:pt idx="1242">
                  <c:v>0.15710280714511601</c:v>
                </c:pt>
                <c:pt idx="1243">
                  <c:v>0.156605035173257</c:v>
                </c:pt>
                <c:pt idx="1244">
                  <c:v>0.158314939020196</c:v>
                </c:pt>
                <c:pt idx="1245">
                  <c:v>0.15962727853616199</c:v>
                </c:pt>
                <c:pt idx="1246">
                  <c:v>0.15990673045583401</c:v>
                </c:pt>
                <c:pt idx="1247">
                  <c:v>0.160096471453892</c:v>
                </c:pt>
                <c:pt idx="1248">
                  <c:v>0.16180292455188899</c:v>
                </c:pt>
                <c:pt idx="1249">
                  <c:v>0.16248319800998001</c:v>
                </c:pt>
                <c:pt idx="1250">
                  <c:v>0.16122987895190799</c:v>
                </c:pt>
                <c:pt idx="1251">
                  <c:v>0.15988964789572599</c:v>
                </c:pt>
                <c:pt idx="1252">
                  <c:v>0.15869269286131199</c:v>
                </c:pt>
                <c:pt idx="1253">
                  <c:v>0.15839847293041601</c:v>
                </c:pt>
                <c:pt idx="1254">
                  <c:v>0.15873493753200099</c:v>
                </c:pt>
                <c:pt idx="1255">
                  <c:v>0.160715454945633</c:v>
                </c:pt>
                <c:pt idx="1256">
                  <c:v>0.159740355920067</c:v>
                </c:pt>
                <c:pt idx="1257">
                  <c:v>0.16577884512187699</c:v>
                </c:pt>
                <c:pt idx="1258">
                  <c:v>0.158165856271033</c:v>
                </c:pt>
                <c:pt idx="1259">
                  <c:v>0.15306986977988299</c:v>
                </c:pt>
                <c:pt idx="1260">
                  <c:v>0.15226181741445499</c:v>
                </c:pt>
                <c:pt idx="1261">
                  <c:v>0.15870691405533999</c:v>
                </c:pt>
                <c:pt idx="1262">
                  <c:v>0.16293820054856301</c:v>
                </c:pt>
                <c:pt idx="1263">
                  <c:v>0.16488605739148199</c:v>
                </c:pt>
                <c:pt idx="1264">
                  <c:v>0.16577670892690199</c:v>
                </c:pt>
                <c:pt idx="1265">
                  <c:v>0.17123379612338199</c:v>
                </c:pt>
                <c:pt idx="1266">
                  <c:v>0.18159893483575801</c:v>
                </c:pt>
                <c:pt idx="1267">
                  <c:v>0.19562374264570001</c:v>
                </c:pt>
                <c:pt idx="1268">
                  <c:v>0.21409742886287</c:v>
                </c:pt>
                <c:pt idx="1269">
                  <c:v>0.23587670090238499</c:v>
                </c:pt>
                <c:pt idx="1270">
                  <c:v>0.26101731046805599</c:v>
                </c:pt>
                <c:pt idx="1271">
                  <c:v>0.28845290404754598</c:v>
                </c:pt>
                <c:pt idx="1272">
                  <c:v>0.31729961897407599</c:v>
                </c:pt>
                <c:pt idx="1273">
                  <c:v>0.34781758776813898</c:v>
                </c:pt>
                <c:pt idx="1274">
                  <c:v>0.38570153663484402</c:v>
                </c:pt>
                <c:pt idx="1275">
                  <c:v>0.42976349285095</c:v>
                </c:pt>
                <c:pt idx="1276">
                  <c:v>0.48057409133406997</c:v>
                </c:pt>
                <c:pt idx="1277">
                  <c:v>0.53429713943724999</c:v>
                </c:pt>
                <c:pt idx="1278">
                  <c:v>0.59147442503007497</c:v>
                </c:pt>
                <c:pt idx="1279">
                  <c:v>0.645394817104194</c:v>
                </c:pt>
                <c:pt idx="1280">
                  <c:v>0.69359010417673295</c:v>
                </c:pt>
                <c:pt idx="1281">
                  <c:v>0.744125326155886</c:v>
                </c:pt>
                <c:pt idx="1282">
                  <c:v>0.78307831585294096</c:v>
                </c:pt>
                <c:pt idx="1283">
                  <c:v>0.81268113040199297</c:v>
                </c:pt>
                <c:pt idx="1284">
                  <c:v>0.82792330573256101</c:v>
                </c:pt>
                <c:pt idx="1285">
                  <c:v>0.83780797472906698</c:v>
                </c:pt>
                <c:pt idx="1286">
                  <c:v>0.83738199596224305</c:v>
                </c:pt>
                <c:pt idx="1287">
                  <c:v>0.82863529716475703</c:v>
                </c:pt>
                <c:pt idx="1288">
                  <c:v>0.81600234393766402</c:v>
                </c:pt>
                <c:pt idx="1289">
                  <c:v>0.79960492368855896</c:v>
                </c:pt>
                <c:pt idx="1290">
                  <c:v>0.78132166549350202</c:v>
                </c:pt>
                <c:pt idx="1291">
                  <c:v>0.76684618041235397</c:v>
                </c:pt>
                <c:pt idx="1292">
                  <c:v>0.74783116852309806</c:v>
                </c:pt>
                <c:pt idx="1293">
                  <c:v>0.73267257583943401</c:v>
                </c:pt>
                <c:pt idx="1294">
                  <c:v>0.72194309246157196</c:v>
                </c:pt>
                <c:pt idx="1295">
                  <c:v>0.71432370059380601</c:v>
                </c:pt>
                <c:pt idx="1296">
                  <c:v>0.70945585475083195</c:v>
                </c:pt>
                <c:pt idx="1297">
                  <c:v>0.70662518805746199</c:v>
                </c:pt>
                <c:pt idx="1298">
                  <c:v>0.70304819082780501</c:v>
                </c:pt>
                <c:pt idx="1299">
                  <c:v>0.701142253045695</c:v>
                </c:pt>
                <c:pt idx="1300">
                  <c:v>0.70068855344627601</c:v>
                </c:pt>
                <c:pt idx="1301">
                  <c:v>0.70021094393134498</c:v>
                </c:pt>
                <c:pt idx="1302">
                  <c:v>0.70096239349879996</c:v>
                </c:pt>
                <c:pt idx="1303">
                  <c:v>0.70119849356362995</c:v>
                </c:pt>
                <c:pt idx="1304">
                  <c:v>0.69935956981428504</c:v>
                </c:pt>
                <c:pt idx="1305">
                  <c:v>0.70095249456123199</c:v>
                </c:pt>
                <c:pt idx="1306">
                  <c:v>0.69860995826312999</c:v>
                </c:pt>
                <c:pt idx="1307">
                  <c:v>0.69550236396509901</c:v>
                </c:pt>
                <c:pt idx="1308">
                  <c:v>0.68970569733564102</c:v>
                </c:pt>
                <c:pt idx="1309">
                  <c:v>0.67831697075500197</c:v>
                </c:pt>
                <c:pt idx="1310">
                  <c:v>0.66023021971506202</c:v>
                </c:pt>
                <c:pt idx="1311">
                  <c:v>0.63974050858030895</c:v>
                </c:pt>
                <c:pt idx="1312">
                  <c:v>0.61891830233573897</c:v>
                </c:pt>
                <c:pt idx="1313">
                  <c:v>0.59658791610788797</c:v>
                </c:pt>
                <c:pt idx="1314">
                  <c:v>0.57276636881371801</c:v>
                </c:pt>
                <c:pt idx="1315">
                  <c:v>0.56650931373862701</c:v>
                </c:pt>
                <c:pt idx="1316">
                  <c:v>0.55085341748591898</c:v>
                </c:pt>
                <c:pt idx="1317">
                  <c:v>0.54139441330092497</c:v>
                </c:pt>
                <c:pt idx="1318">
                  <c:v>0.52733902924916798</c:v>
                </c:pt>
                <c:pt idx="1319">
                  <c:v>0.55569654523920398</c:v>
                </c:pt>
                <c:pt idx="1320">
                  <c:v>0.57762419865956505</c:v>
                </c:pt>
                <c:pt idx="1321">
                  <c:v>0.59452504376006099</c:v>
                </c:pt>
                <c:pt idx="1322">
                  <c:v>0.60714476099696602</c:v>
                </c:pt>
                <c:pt idx="1323">
                  <c:v>0.619216048843789</c:v>
                </c:pt>
                <c:pt idx="1324">
                  <c:v>0.62620764770017701</c:v>
                </c:pt>
                <c:pt idx="1325">
                  <c:v>0.62851014945029404</c:v>
                </c:pt>
                <c:pt idx="1326">
                  <c:v>0.62811324404941604</c:v>
                </c:pt>
                <c:pt idx="1327">
                  <c:v>0.62731709395145496</c:v>
                </c:pt>
                <c:pt idx="1328">
                  <c:v>0.62877110037747697</c:v>
                </c:pt>
                <c:pt idx="1329">
                  <c:v>0.62601545365434796</c:v>
                </c:pt>
                <c:pt idx="1330">
                  <c:v>0.61998535482247896</c:v>
                </c:pt>
                <c:pt idx="1331">
                  <c:v>0.61672243164717999</c:v>
                </c:pt>
                <c:pt idx="1332">
                  <c:v>0.61583345798398503</c:v>
                </c:pt>
                <c:pt idx="1333">
                  <c:v>0.61582563124587897</c:v>
                </c:pt>
                <c:pt idx="1334">
                  <c:v>0.61407662539142505</c:v>
                </c:pt>
                <c:pt idx="1335">
                  <c:v>0.60748298056939098</c:v>
                </c:pt>
                <c:pt idx="1336">
                  <c:v>0.59940133309718602</c:v>
                </c:pt>
                <c:pt idx="1337">
                  <c:v>0.586062073847613</c:v>
                </c:pt>
                <c:pt idx="1338">
                  <c:v>0.56064255700425303</c:v>
                </c:pt>
                <c:pt idx="1339">
                  <c:v>0.52644372874635204</c:v>
                </c:pt>
                <c:pt idx="1340">
                  <c:v>0.47808771803765898</c:v>
                </c:pt>
                <c:pt idx="1341">
                  <c:v>0.40701434407068998</c:v>
                </c:pt>
                <c:pt idx="1342">
                  <c:v>0.32967041790701201</c:v>
                </c:pt>
                <c:pt idx="1343">
                  <c:v>0.25766804423352002</c:v>
                </c:pt>
                <c:pt idx="1344">
                  <c:v>0.200263450834722</c:v>
                </c:pt>
                <c:pt idx="1345">
                  <c:v>0.156294504318129</c:v>
                </c:pt>
                <c:pt idx="1346">
                  <c:v>0.12237699408156399</c:v>
                </c:pt>
                <c:pt idx="1347">
                  <c:v>9.75422053742485E-2</c:v>
                </c:pt>
                <c:pt idx="1348">
                  <c:v>8.2061817808130294E-2</c:v>
                </c:pt>
                <c:pt idx="1349">
                  <c:v>7.3531637436775696E-2</c:v>
                </c:pt>
                <c:pt idx="1350">
                  <c:v>6.7464204911678496E-2</c:v>
                </c:pt>
                <c:pt idx="1351">
                  <c:v>6.7132745655643603E-2</c:v>
                </c:pt>
                <c:pt idx="1352">
                  <c:v>6.98073505634908E-2</c:v>
                </c:pt>
                <c:pt idx="1353">
                  <c:v>7.8261229713838296E-2</c:v>
                </c:pt>
                <c:pt idx="1354">
                  <c:v>9.2165972584985101E-2</c:v>
                </c:pt>
                <c:pt idx="1355">
                  <c:v>0.106708839632234</c:v>
                </c:pt>
                <c:pt idx="1356">
                  <c:v>0.116561231543039</c:v>
                </c:pt>
                <c:pt idx="1357">
                  <c:v>0.120712951417215</c:v>
                </c:pt>
                <c:pt idx="1358">
                  <c:v>0.12186387324148699</c:v>
                </c:pt>
                <c:pt idx="1359">
                  <c:v>0.122950674243479</c:v>
                </c:pt>
                <c:pt idx="1360">
                  <c:v>0.127001801136848</c:v>
                </c:pt>
                <c:pt idx="1361">
                  <c:v>0.13617735439117501</c:v>
                </c:pt>
                <c:pt idx="1362">
                  <c:v>0.14547848080894701</c:v>
                </c:pt>
                <c:pt idx="1363">
                  <c:v>0.15668962644816201</c:v>
                </c:pt>
                <c:pt idx="1364">
                  <c:v>0.16636805841063601</c:v>
                </c:pt>
                <c:pt idx="1365">
                  <c:v>0.17454597964367599</c:v>
                </c:pt>
                <c:pt idx="1366">
                  <c:v>0.178807237513332</c:v>
                </c:pt>
                <c:pt idx="1367">
                  <c:v>0.181296248043464</c:v>
                </c:pt>
                <c:pt idx="1368">
                  <c:v>0.183029600390787</c:v>
                </c:pt>
                <c:pt idx="1369">
                  <c:v>0.18351879820001099</c:v>
                </c:pt>
                <c:pt idx="1370">
                  <c:v>0.180067837235591</c:v>
                </c:pt>
                <c:pt idx="1371">
                  <c:v>0.17852550133654799</c:v>
                </c:pt>
                <c:pt idx="1372">
                  <c:v>0.172521577641612</c:v>
                </c:pt>
                <c:pt idx="1373">
                  <c:v>0.16432727777711101</c:v>
                </c:pt>
                <c:pt idx="1374">
                  <c:v>0.155103671698992</c:v>
                </c:pt>
                <c:pt idx="1375">
                  <c:v>0.15555020165870201</c:v>
                </c:pt>
                <c:pt idx="1376">
                  <c:v>0.157280545924013</c:v>
                </c:pt>
                <c:pt idx="1377">
                  <c:v>0.15421940686108701</c:v>
                </c:pt>
                <c:pt idx="1378">
                  <c:v>0.15731005105697901</c:v>
                </c:pt>
                <c:pt idx="1379">
                  <c:v>0.16399801433458799</c:v>
                </c:pt>
                <c:pt idx="1380">
                  <c:v>0.175042778743844</c:v>
                </c:pt>
                <c:pt idx="1381">
                  <c:v>0.190904331435958</c:v>
                </c:pt>
                <c:pt idx="1382">
                  <c:v>0.21028632857767801</c:v>
                </c:pt>
                <c:pt idx="1383">
                  <c:v>0.23095573395164001</c:v>
                </c:pt>
                <c:pt idx="1384">
                  <c:v>0.25417082451260098</c:v>
                </c:pt>
                <c:pt idx="1385">
                  <c:v>0.28032509728613703</c:v>
                </c:pt>
                <c:pt idx="1386">
                  <c:v>0.30865991770637702</c:v>
                </c:pt>
                <c:pt idx="1387">
                  <c:v>0.33889139304385502</c:v>
                </c:pt>
                <c:pt idx="1388">
                  <c:v>0.37237285772168499</c:v>
                </c:pt>
                <c:pt idx="1389">
                  <c:v>0.40941989338232199</c:v>
                </c:pt>
                <c:pt idx="1390">
                  <c:v>0.44914550073571502</c:v>
                </c:pt>
                <c:pt idx="1391">
                  <c:v>0.49047490967679402</c:v>
                </c:pt>
                <c:pt idx="1392">
                  <c:v>0.53512097076461695</c:v>
                </c:pt>
                <c:pt idx="1393">
                  <c:v>0.58055316715469596</c:v>
                </c:pt>
                <c:pt idx="1394">
                  <c:v>0.62543448767504095</c:v>
                </c:pt>
                <c:pt idx="1395">
                  <c:v>0.67330843076165503</c:v>
                </c:pt>
                <c:pt idx="1396">
                  <c:v>0.72135047282693798</c:v>
                </c:pt>
                <c:pt idx="1397">
                  <c:v>0.76571202727590504</c:v>
                </c:pt>
                <c:pt idx="1398">
                  <c:v>0.80652910021558899</c:v>
                </c:pt>
                <c:pt idx="1399">
                  <c:v>0.84495115446331603</c:v>
                </c:pt>
                <c:pt idx="1400">
                  <c:v>0.87721012336637405</c:v>
                </c:pt>
                <c:pt idx="1401">
                  <c:v>0.90067583869678003</c:v>
                </c:pt>
                <c:pt idx="1402">
                  <c:v>0.915872882077582</c:v>
                </c:pt>
                <c:pt idx="1403">
                  <c:v>0.92299778128167198</c:v>
                </c:pt>
                <c:pt idx="1404">
                  <c:v>0.92289952297510502</c:v>
                </c:pt>
                <c:pt idx="1405">
                  <c:v>0.916509153827338</c:v>
                </c:pt>
                <c:pt idx="1406">
                  <c:v>0.90513159148872402</c:v>
                </c:pt>
                <c:pt idx="1407">
                  <c:v>0.89125831035668901</c:v>
                </c:pt>
                <c:pt idx="1408">
                  <c:v>0.87622685326407901</c:v>
                </c:pt>
                <c:pt idx="1409">
                  <c:v>0.85892604603538103</c:v>
                </c:pt>
                <c:pt idx="1410">
                  <c:v>0.83858802315254899</c:v>
                </c:pt>
                <c:pt idx="1411">
                  <c:v>0.81762255953912699</c:v>
                </c:pt>
                <c:pt idx="1412">
                  <c:v>0.79835827407911797</c:v>
                </c:pt>
                <c:pt idx="1413">
                  <c:v>0.78110127903003901</c:v>
                </c:pt>
                <c:pt idx="1414">
                  <c:v>0.76492629528935197</c:v>
                </c:pt>
                <c:pt idx="1415">
                  <c:v>0.75035681482882199</c:v>
                </c:pt>
                <c:pt idx="1416">
                  <c:v>0.73668591910599301</c:v>
                </c:pt>
                <c:pt idx="1417">
                  <c:v>0.72450143126470701</c:v>
                </c:pt>
                <c:pt idx="1418">
                  <c:v>0.71292109333133302</c:v>
                </c:pt>
                <c:pt idx="1419">
                  <c:v>0.70117678357775604</c:v>
                </c:pt>
                <c:pt idx="1420">
                  <c:v>0.69063085019235704</c:v>
                </c:pt>
                <c:pt idx="1421">
                  <c:v>0.682225129506834</c:v>
                </c:pt>
                <c:pt idx="1422">
                  <c:v>0.67493466324265505</c:v>
                </c:pt>
                <c:pt idx="1423">
                  <c:v>0.66738291640741898</c:v>
                </c:pt>
                <c:pt idx="1424">
                  <c:v>0.66010036346282097</c:v>
                </c:pt>
                <c:pt idx="1425">
                  <c:v>0.65208294449544102</c:v>
                </c:pt>
                <c:pt idx="1426">
                  <c:v>0.64180701155370201</c:v>
                </c:pt>
                <c:pt idx="1427">
                  <c:v>0.63019489532719697</c:v>
                </c:pt>
                <c:pt idx="1428">
                  <c:v>0.61679504816981401</c:v>
                </c:pt>
                <c:pt idx="1429">
                  <c:v>0.60204451778498203</c:v>
                </c:pt>
                <c:pt idx="1430">
                  <c:v>0.58718143442675097</c:v>
                </c:pt>
                <c:pt idx="1431">
                  <c:v>0.57254966097211102</c:v>
                </c:pt>
                <c:pt idx="1432">
                  <c:v>0.559227055950694</c:v>
                </c:pt>
                <c:pt idx="1433">
                  <c:v>0.54623780017316304</c:v>
                </c:pt>
                <c:pt idx="1434">
                  <c:v>0.53120038406950199</c:v>
                </c:pt>
                <c:pt idx="1435">
                  <c:v>0.51977744161388495</c:v>
                </c:pt>
                <c:pt idx="1436">
                  <c:v>0.51254914934559503</c:v>
                </c:pt>
                <c:pt idx="1437">
                  <c:v>0.50397108297890403</c:v>
                </c:pt>
                <c:pt idx="1438">
                  <c:v>0.49461200044613302</c:v>
                </c:pt>
                <c:pt idx="1439">
                  <c:v>0.485526414332691</c:v>
                </c:pt>
                <c:pt idx="1440">
                  <c:v>0.47639715874962801</c:v>
                </c:pt>
                <c:pt idx="1441">
                  <c:v>0.46474979990746401</c:v>
                </c:pt>
                <c:pt idx="1442">
                  <c:v>0.44867569496844201</c:v>
                </c:pt>
                <c:pt idx="1443">
                  <c:v>0.42952507620427099</c:v>
                </c:pt>
                <c:pt idx="1444">
                  <c:v>0.42379225029550899</c:v>
                </c:pt>
                <c:pt idx="1445">
                  <c:v>0.42694981010066801</c:v>
                </c:pt>
                <c:pt idx="1446">
                  <c:v>0.425160837327065</c:v>
                </c:pt>
                <c:pt idx="1447">
                  <c:v>0.418958208643402</c:v>
                </c:pt>
                <c:pt idx="1448">
                  <c:v>0.410502627521867</c:v>
                </c:pt>
                <c:pt idx="1449">
                  <c:v>0.40674681110055999</c:v>
                </c:pt>
                <c:pt idx="1450">
                  <c:v>0.40608249373321798</c:v>
                </c:pt>
                <c:pt idx="1451">
                  <c:v>0.40473407303404002</c:v>
                </c:pt>
                <c:pt idx="1452">
                  <c:v>0.40184055184559297</c:v>
                </c:pt>
                <c:pt idx="1453">
                  <c:v>0.39771938118822597</c:v>
                </c:pt>
                <c:pt idx="1454">
                  <c:v>0.39597255660770603</c:v>
                </c:pt>
                <c:pt idx="1455">
                  <c:v>0.39303655364977702</c:v>
                </c:pt>
                <c:pt idx="1456">
                  <c:v>0.39156631441143303</c:v>
                </c:pt>
                <c:pt idx="1457">
                  <c:v>0.395687114723004</c:v>
                </c:pt>
                <c:pt idx="1458">
                  <c:v>0.39912819315509002</c:v>
                </c:pt>
                <c:pt idx="1459">
                  <c:v>0.39933782488856201</c:v>
                </c:pt>
                <c:pt idx="1460">
                  <c:v>0.395185542238845</c:v>
                </c:pt>
                <c:pt idx="1461">
                  <c:v>0.38700185059956299</c:v>
                </c:pt>
                <c:pt idx="1462">
                  <c:v>0.37550332427078797</c:v>
                </c:pt>
                <c:pt idx="1463">
                  <c:v>0.36439640695362502</c:v>
                </c:pt>
                <c:pt idx="1464">
                  <c:v>0.34594079927945398</c:v>
                </c:pt>
                <c:pt idx="1465">
                  <c:v>0.31611198774243598</c:v>
                </c:pt>
                <c:pt idx="1466">
                  <c:v>0.28272818683294398</c:v>
                </c:pt>
                <c:pt idx="1467">
                  <c:v>0.25062776239377899</c:v>
                </c:pt>
                <c:pt idx="1468">
                  <c:v>0.223561770112852</c:v>
                </c:pt>
                <c:pt idx="1469">
                  <c:v>0.20340498530823201</c:v>
                </c:pt>
                <c:pt idx="1470">
                  <c:v>0.18672570315529</c:v>
                </c:pt>
                <c:pt idx="1471">
                  <c:v>0.170670550148177</c:v>
                </c:pt>
                <c:pt idx="1472">
                  <c:v>0.16376154921982999</c:v>
                </c:pt>
                <c:pt idx="1473">
                  <c:v>0.15819155130229001</c:v>
                </c:pt>
                <c:pt idx="1474">
                  <c:v>0.155595991365683</c:v>
                </c:pt>
                <c:pt idx="1475">
                  <c:v>0.157530243840736</c:v>
                </c:pt>
                <c:pt idx="1476">
                  <c:v>0.16168072014246601</c:v>
                </c:pt>
                <c:pt idx="1477">
                  <c:v>0.168069778921139</c:v>
                </c:pt>
                <c:pt idx="1478">
                  <c:v>0.173476545360886</c:v>
                </c:pt>
                <c:pt idx="1479">
                  <c:v>0.17759722597817801</c:v>
                </c:pt>
                <c:pt idx="1480">
                  <c:v>0.184176139115825</c:v>
                </c:pt>
                <c:pt idx="1481">
                  <c:v>0.16119215792771999</c:v>
                </c:pt>
                <c:pt idx="1482">
                  <c:v>0.13375991051287101</c:v>
                </c:pt>
                <c:pt idx="1483">
                  <c:v>0.119063637186935</c:v>
                </c:pt>
                <c:pt idx="1484">
                  <c:v>0.114081418227689</c:v>
                </c:pt>
                <c:pt idx="1485">
                  <c:v>0.118921802605975</c:v>
                </c:pt>
                <c:pt idx="1486">
                  <c:v>0.12139080615759699</c:v>
                </c:pt>
                <c:pt idx="1487">
                  <c:v>0.126294703143781</c:v>
                </c:pt>
                <c:pt idx="1488">
                  <c:v>0.127453051275632</c:v>
                </c:pt>
                <c:pt idx="1489">
                  <c:v>0.12984876890598701</c:v>
                </c:pt>
                <c:pt idx="1490">
                  <c:v>0.13745625156940999</c:v>
                </c:pt>
                <c:pt idx="1491">
                  <c:v>0.14949830519948501</c:v>
                </c:pt>
                <c:pt idx="1492">
                  <c:v>0.16436132360158701</c:v>
                </c:pt>
                <c:pt idx="1493">
                  <c:v>0.18222936531203399</c:v>
                </c:pt>
                <c:pt idx="1494">
                  <c:v>0.20110397146867701</c:v>
                </c:pt>
                <c:pt idx="1495">
                  <c:v>0.22208020996230399</c:v>
                </c:pt>
                <c:pt idx="1496">
                  <c:v>0.24554875568922699</c:v>
                </c:pt>
                <c:pt idx="1497">
                  <c:v>0.27006698323278699</c:v>
                </c:pt>
                <c:pt idx="1498">
                  <c:v>0.295825292286227</c:v>
                </c:pt>
                <c:pt idx="1499">
                  <c:v>0.32356082956433402</c:v>
                </c:pt>
                <c:pt idx="1500">
                  <c:v>0.35291901784581797</c:v>
                </c:pt>
                <c:pt idx="1501">
                  <c:v>0.38389419925523599</c:v>
                </c:pt>
                <c:pt idx="1502">
                  <c:v>0.41591878533781601</c:v>
                </c:pt>
                <c:pt idx="1503">
                  <c:v>0.45079856266990698</c:v>
                </c:pt>
                <c:pt idx="1504">
                  <c:v>0.48757522371809398</c:v>
                </c:pt>
                <c:pt idx="1505">
                  <c:v>0.52674897633951701</c:v>
                </c:pt>
                <c:pt idx="1506">
                  <c:v>0.56598353656592404</c:v>
                </c:pt>
                <c:pt idx="1507">
                  <c:v>0.60552051151472597</c:v>
                </c:pt>
                <c:pt idx="1508">
                  <c:v>0.64217030957757004</c:v>
                </c:pt>
                <c:pt idx="1509">
                  <c:v>0.68041030180324702</c:v>
                </c:pt>
                <c:pt idx="1510">
                  <c:v>0.71683226527497301</c:v>
                </c:pt>
                <c:pt idx="1511">
                  <c:v>0.75246111774401803</c:v>
                </c:pt>
                <c:pt idx="1512">
                  <c:v>0.78704605548530204</c:v>
                </c:pt>
                <c:pt idx="1513">
                  <c:v>0.81975611076125299</c:v>
                </c:pt>
                <c:pt idx="1514">
                  <c:v>0.85015419958313398</c:v>
                </c:pt>
                <c:pt idx="1515">
                  <c:v>0.87963905729875702</c:v>
                </c:pt>
                <c:pt idx="1516">
                  <c:v>0.90456776866102395</c:v>
                </c:pt>
                <c:pt idx="1517">
                  <c:v>0.92464588571427098</c:v>
                </c:pt>
                <c:pt idx="1518">
                  <c:v>0.93837631855524894</c:v>
                </c:pt>
                <c:pt idx="1519">
                  <c:v>0.94625173049883704</c:v>
                </c:pt>
                <c:pt idx="1520">
                  <c:v>0.94879222739824898</c:v>
                </c:pt>
                <c:pt idx="1521">
                  <c:v>0.94642044402659797</c:v>
                </c:pt>
                <c:pt idx="1522">
                  <c:v>0.93919602350296105</c:v>
                </c:pt>
                <c:pt idx="1523">
                  <c:v>0.92780384937406402</c:v>
                </c:pt>
                <c:pt idx="1524">
                  <c:v>0.91248417587833097</c:v>
                </c:pt>
                <c:pt idx="1525">
                  <c:v>0.89426264088395901</c:v>
                </c:pt>
                <c:pt idx="1526">
                  <c:v>0.87426833841330298</c:v>
                </c:pt>
                <c:pt idx="1527">
                  <c:v>0.85335471508775496</c:v>
                </c:pt>
                <c:pt idx="1528">
                  <c:v>0.83154735442208005</c:v>
                </c:pt>
                <c:pt idx="1529">
                  <c:v>0.80888655136926602</c:v>
                </c:pt>
                <c:pt idx="1530">
                  <c:v>0.786537301961308</c:v>
                </c:pt>
                <c:pt idx="1531">
                  <c:v>0.76670058053826295</c:v>
                </c:pt>
                <c:pt idx="1532">
                  <c:v>0.74802945286691702</c:v>
                </c:pt>
                <c:pt idx="1533">
                  <c:v>0.72668700744532799</c:v>
                </c:pt>
                <c:pt idx="1534">
                  <c:v>0.70459093339757695</c:v>
                </c:pt>
                <c:pt idx="1535">
                  <c:v>0.68325505133447095</c:v>
                </c:pt>
                <c:pt idx="1536">
                  <c:v>0.66525445716270304</c:v>
                </c:pt>
                <c:pt idx="1537">
                  <c:v>0.647708273849257</c:v>
                </c:pt>
                <c:pt idx="1538">
                  <c:v>0.62803676740791003</c:v>
                </c:pt>
                <c:pt idx="1539">
                  <c:v>0.60692897595947404</c:v>
                </c:pt>
                <c:pt idx="1540">
                  <c:v>0.58697548210658901</c:v>
                </c:pt>
                <c:pt idx="1541">
                  <c:v>0.56618988819405003</c:v>
                </c:pt>
                <c:pt idx="1542">
                  <c:v>0.54544654909599699</c:v>
                </c:pt>
                <c:pt idx="1543">
                  <c:v>0.52451170122239898</c:v>
                </c:pt>
                <c:pt idx="1544">
                  <c:v>0.50443548191156196</c:v>
                </c:pt>
                <c:pt idx="1545">
                  <c:v>0.48745963955266403</c:v>
                </c:pt>
                <c:pt idx="1546">
                  <c:v>0.470296342592738</c:v>
                </c:pt>
                <c:pt idx="1547">
                  <c:v>0.45355124220123999</c:v>
                </c:pt>
                <c:pt idx="1548">
                  <c:v>0.440186387350958</c:v>
                </c:pt>
                <c:pt idx="1549">
                  <c:v>0.42453170081512798</c:v>
                </c:pt>
                <c:pt idx="1550">
                  <c:v>0.40809915127395702</c:v>
                </c:pt>
                <c:pt idx="1551">
                  <c:v>0.39278950253762601</c:v>
                </c:pt>
                <c:pt idx="1552">
                  <c:v>0.37583872996946499</c:v>
                </c:pt>
                <c:pt idx="1553">
                  <c:v>0.35949313957838902</c:v>
                </c:pt>
                <c:pt idx="1554">
                  <c:v>0.345167398449647</c:v>
                </c:pt>
                <c:pt idx="1555">
                  <c:v>0.32859953528741798</c:v>
                </c:pt>
                <c:pt idx="1556">
                  <c:v>0.31502112288679401</c:v>
                </c:pt>
                <c:pt idx="1557">
                  <c:v>0.30278503322814498</c:v>
                </c:pt>
                <c:pt idx="1558">
                  <c:v>0.29172482682497403</c:v>
                </c:pt>
                <c:pt idx="1559">
                  <c:v>0.28130876631323198</c:v>
                </c:pt>
                <c:pt idx="1560">
                  <c:v>0.27730435326358899</c:v>
                </c:pt>
                <c:pt idx="1561">
                  <c:v>0.27376245361363</c:v>
                </c:pt>
              </c:numCache>
            </c:numRef>
          </c:yVal>
          <c:smooth val="1"/>
          <c:extLst>
            <c:ext xmlns:c16="http://schemas.microsoft.com/office/drawing/2014/chart" uri="{C3380CC4-5D6E-409C-BE32-E72D297353CC}">
              <c16:uniqueId val="{00000002-8185-CF46-82EE-73355F687D63}"/>
            </c:ext>
          </c:extLst>
        </c:ser>
        <c:dLbls>
          <c:showLegendKey val="0"/>
          <c:showVal val="0"/>
          <c:showCatName val="0"/>
          <c:showSerName val="0"/>
          <c:showPercent val="0"/>
          <c:showBubbleSize val="0"/>
        </c:dLbls>
        <c:axId val="1780803759"/>
        <c:axId val="1728833007"/>
      </c:scatterChart>
      <c:valAx>
        <c:axId val="1780803759"/>
        <c:scaling>
          <c:orientation val="minMax"/>
          <c:max val="1.075"/>
          <c:min val="0"/>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b"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728833007"/>
        <c:crossesAt val="-1"/>
        <c:crossBetween val="midCat"/>
      </c:valAx>
      <c:valAx>
        <c:axId val="1728833007"/>
        <c:scaling>
          <c:orientation val="minMax"/>
          <c:max val="1"/>
          <c:min val="-1"/>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ormalized Position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780803759"/>
        <c:crossesAt val="0"/>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nsition Time vs Mass</a:t>
            </a:r>
            <a:r>
              <a:rPr lang="en-US" baseline="0"/>
              <a:t> </a:t>
            </a:r>
            <a:r>
              <a:rPr lang="en-US"/>
              <a:t>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2 Sample T Test Mass Difference'!$F$2</c:f>
              <c:strCache>
                <c:ptCount val="1"/>
                <c:pt idx="0">
                  <c:v>t = 𝑓(m)</c:v>
                </c:pt>
              </c:strCache>
            </c:strRef>
          </c:tx>
          <c:spPr>
            <a:ln w="38100" cap="rnd">
              <a:noFill/>
              <a:round/>
            </a:ln>
            <a:effectLst/>
          </c:spPr>
          <c:marker>
            <c:symbol val="circle"/>
            <c:size val="5"/>
            <c:spPr>
              <a:solidFill>
                <a:srgbClr val="243FFF"/>
              </a:solidFill>
              <a:ln w="9525">
                <a:solidFill>
                  <a:schemeClr val="accent1"/>
                </a:solidFill>
              </a:ln>
              <a:effectLst/>
            </c:spPr>
          </c:marker>
          <c:xVal>
            <c:numRef>
              <c:f>'2 Sample T Test Mass Difference'!$D$3:$D$86</c:f>
              <c:numCache>
                <c:formatCode>General</c:formatCode>
                <c:ptCount val="84"/>
                <c:pt idx="0">
                  <c:v>0.1</c:v>
                </c:pt>
                <c:pt idx="1">
                  <c:v>0.2</c:v>
                </c:pt>
                <c:pt idx="2">
                  <c:v>0.2</c:v>
                </c:pt>
                <c:pt idx="3">
                  <c:v>0.3</c:v>
                </c:pt>
                <c:pt idx="4">
                  <c:v>0.3</c:v>
                </c:pt>
                <c:pt idx="5">
                  <c:v>0.3</c:v>
                </c:pt>
                <c:pt idx="6">
                  <c:v>0.3</c:v>
                </c:pt>
                <c:pt idx="7">
                  <c:v>0.3</c:v>
                </c:pt>
                <c:pt idx="8">
                  <c:v>0.3</c:v>
                </c:pt>
                <c:pt idx="9">
                  <c:v>0.3</c:v>
                </c:pt>
                <c:pt idx="10">
                  <c:v>0.3</c:v>
                </c:pt>
                <c:pt idx="11">
                  <c:v>0.3</c:v>
                </c:pt>
                <c:pt idx="12">
                  <c:v>0.3</c:v>
                </c:pt>
                <c:pt idx="13">
                  <c:v>0.3</c:v>
                </c:pt>
                <c:pt idx="14">
                  <c:v>0.3</c:v>
                </c:pt>
                <c:pt idx="15">
                  <c:v>0.3</c:v>
                </c:pt>
                <c:pt idx="16">
                  <c:v>0.4</c:v>
                </c:pt>
                <c:pt idx="17">
                  <c:v>0.4</c:v>
                </c:pt>
                <c:pt idx="18">
                  <c:v>0.4</c:v>
                </c:pt>
                <c:pt idx="19">
                  <c:v>0.4</c:v>
                </c:pt>
                <c:pt idx="20">
                  <c:v>0.4</c:v>
                </c:pt>
                <c:pt idx="21">
                  <c:v>0.4</c:v>
                </c:pt>
                <c:pt idx="22">
                  <c:v>0.4</c:v>
                </c:pt>
                <c:pt idx="23">
                  <c:v>0.4</c:v>
                </c:pt>
                <c:pt idx="24">
                  <c:v>0.4</c:v>
                </c:pt>
                <c:pt idx="25">
                  <c:v>0.4</c:v>
                </c:pt>
                <c:pt idx="26">
                  <c:v>0.4</c:v>
                </c:pt>
                <c:pt idx="27">
                  <c:v>0.4</c:v>
                </c:pt>
                <c:pt idx="28">
                  <c:v>0.4</c:v>
                </c:pt>
                <c:pt idx="29">
                  <c:v>0.4</c:v>
                </c:pt>
                <c:pt idx="30">
                  <c:v>0.4</c:v>
                </c:pt>
                <c:pt idx="31">
                  <c:v>0.4</c:v>
                </c:pt>
                <c:pt idx="32">
                  <c:v>0.4</c:v>
                </c:pt>
                <c:pt idx="33">
                  <c:v>0.4</c:v>
                </c:pt>
                <c:pt idx="34">
                  <c:v>0.4</c:v>
                </c:pt>
                <c:pt idx="35">
                  <c:v>0.4</c:v>
                </c:pt>
                <c:pt idx="36">
                  <c:v>0.4</c:v>
                </c:pt>
                <c:pt idx="37">
                  <c:v>0.4</c:v>
                </c:pt>
                <c:pt idx="38">
                  <c:v>0.4</c:v>
                </c:pt>
                <c:pt idx="39">
                  <c:v>0.4</c:v>
                </c:pt>
                <c:pt idx="40">
                  <c:v>0.4</c:v>
                </c:pt>
                <c:pt idx="41">
                  <c:v>0.4</c:v>
                </c:pt>
                <c:pt idx="42">
                  <c:v>0.5</c:v>
                </c:pt>
                <c:pt idx="43">
                  <c:v>0.5</c:v>
                </c:pt>
                <c:pt idx="44">
                  <c:v>0.5</c:v>
                </c:pt>
                <c:pt idx="45">
                  <c:v>0.5</c:v>
                </c:pt>
                <c:pt idx="46">
                  <c:v>0.5</c:v>
                </c:pt>
                <c:pt idx="47">
                  <c:v>0.5</c:v>
                </c:pt>
                <c:pt idx="48">
                  <c:v>0.5</c:v>
                </c:pt>
                <c:pt idx="49">
                  <c:v>0.5</c:v>
                </c:pt>
                <c:pt idx="50">
                  <c:v>0.5</c:v>
                </c:pt>
                <c:pt idx="51">
                  <c:v>0.5</c:v>
                </c:pt>
                <c:pt idx="52">
                  <c:v>0.5</c:v>
                </c:pt>
                <c:pt idx="53">
                  <c:v>0.5</c:v>
                </c:pt>
                <c:pt idx="54">
                  <c:v>0.5</c:v>
                </c:pt>
                <c:pt idx="55">
                  <c:v>0.5</c:v>
                </c:pt>
                <c:pt idx="56">
                  <c:v>0.5</c:v>
                </c:pt>
                <c:pt idx="57">
                  <c:v>0.5</c:v>
                </c:pt>
                <c:pt idx="58">
                  <c:v>0.5</c:v>
                </c:pt>
                <c:pt idx="59">
                  <c:v>0.5</c:v>
                </c:pt>
                <c:pt idx="60">
                  <c:v>0.5</c:v>
                </c:pt>
                <c:pt idx="61">
                  <c:v>0.5</c:v>
                </c:pt>
                <c:pt idx="62">
                  <c:v>0.5</c:v>
                </c:pt>
                <c:pt idx="63">
                  <c:v>0.6</c:v>
                </c:pt>
                <c:pt idx="64">
                  <c:v>0.6</c:v>
                </c:pt>
                <c:pt idx="65">
                  <c:v>0.6</c:v>
                </c:pt>
                <c:pt idx="66">
                  <c:v>0.6</c:v>
                </c:pt>
                <c:pt idx="67">
                  <c:v>0.6</c:v>
                </c:pt>
                <c:pt idx="68">
                  <c:v>0.6</c:v>
                </c:pt>
                <c:pt idx="69">
                  <c:v>0.6</c:v>
                </c:pt>
                <c:pt idx="70">
                  <c:v>0.6</c:v>
                </c:pt>
                <c:pt idx="71">
                  <c:v>0.6</c:v>
                </c:pt>
                <c:pt idx="72">
                  <c:v>0.6</c:v>
                </c:pt>
                <c:pt idx="73">
                  <c:v>0.6</c:v>
                </c:pt>
                <c:pt idx="74">
                  <c:v>0.6</c:v>
                </c:pt>
                <c:pt idx="75">
                  <c:v>0.6</c:v>
                </c:pt>
                <c:pt idx="76">
                  <c:v>0.6</c:v>
                </c:pt>
                <c:pt idx="77">
                  <c:v>0.6</c:v>
                </c:pt>
                <c:pt idx="78">
                  <c:v>0.7</c:v>
                </c:pt>
                <c:pt idx="79">
                  <c:v>0.7</c:v>
                </c:pt>
                <c:pt idx="80">
                  <c:v>0.7</c:v>
                </c:pt>
                <c:pt idx="81">
                  <c:v>0.7</c:v>
                </c:pt>
                <c:pt idx="82">
                  <c:v>0.7</c:v>
                </c:pt>
                <c:pt idx="83">
                  <c:v>0.8</c:v>
                </c:pt>
              </c:numCache>
            </c:numRef>
          </c:xVal>
          <c:yVal>
            <c:numRef>
              <c:f>'2 Sample T Test Mass Difference'!$E$3:$E$86</c:f>
              <c:numCache>
                <c:formatCode>General</c:formatCode>
                <c:ptCount val="84"/>
                <c:pt idx="0">
                  <c:v>0.43</c:v>
                </c:pt>
                <c:pt idx="1">
                  <c:v>0.46899999999999997</c:v>
                </c:pt>
                <c:pt idx="2">
                  <c:v>0.42199999999999999</c:v>
                </c:pt>
                <c:pt idx="3">
                  <c:v>0.44750000000000001</c:v>
                </c:pt>
                <c:pt idx="4">
                  <c:v>0.41</c:v>
                </c:pt>
                <c:pt idx="5">
                  <c:v>0.41</c:v>
                </c:pt>
                <c:pt idx="6">
                  <c:v>0.39800000000000002</c:v>
                </c:pt>
                <c:pt idx="7">
                  <c:v>0.53900000000000003</c:v>
                </c:pt>
                <c:pt idx="8">
                  <c:v>0.436</c:v>
                </c:pt>
                <c:pt idx="9">
                  <c:v>0.38700000000000001</c:v>
                </c:pt>
                <c:pt idx="10">
                  <c:v>0.44500000000000001</c:v>
                </c:pt>
                <c:pt idx="11">
                  <c:v>0.46300000000000002</c:v>
                </c:pt>
                <c:pt idx="12">
                  <c:v>0.47299999999999998</c:v>
                </c:pt>
                <c:pt idx="13">
                  <c:v>0.45300000000000001</c:v>
                </c:pt>
                <c:pt idx="14">
                  <c:v>0.55300000000000005</c:v>
                </c:pt>
                <c:pt idx="15">
                  <c:v>0.47</c:v>
                </c:pt>
                <c:pt idx="16">
                  <c:v>0.375</c:v>
                </c:pt>
                <c:pt idx="17">
                  <c:v>0.45900000000000002</c:v>
                </c:pt>
                <c:pt idx="18">
                  <c:v>0.45800000000000002</c:v>
                </c:pt>
                <c:pt idx="19">
                  <c:v>0.36399999999999999</c:v>
                </c:pt>
                <c:pt idx="20">
                  <c:v>0.51800000000000002</c:v>
                </c:pt>
                <c:pt idx="21">
                  <c:v>0.51</c:v>
                </c:pt>
                <c:pt idx="22">
                  <c:v>0.48</c:v>
                </c:pt>
                <c:pt idx="23">
                  <c:v>0.49299999999999999</c:v>
                </c:pt>
                <c:pt idx="24">
                  <c:v>0.47599999999999998</c:v>
                </c:pt>
                <c:pt idx="25">
                  <c:v>0.43099999999999999</c:v>
                </c:pt>
                <c:pt idx="26">
                  <c:v>0.48</c:v>
                </c:pt>
                <c:pt idx="27">
                  <c:v>0.52700000000000002</c:v>
                </c:pt>
                <c:pt idx="28">
                  <c:v>0.55700000000000005</c:v>
                </c:pt>
                <c:pt idx="29">
                  <c:v>0.379</c:v>
                </c:pt>
                <c:pt idx="30">
                  <c:v>0.443</c:v>
                </c:pt>
                <c:pt idx="31">
                  <c:v>0.376</c:v>
                </c:pt>
                <c:pt idx="32">
                  <c:v>0.48799999999999999</c:v>
                </c:pt>
                <c:pt idx="33">
                  <c:v>0.46800000000000003</c:v>
                </c:pt>
                <c:pt idx="34">
                  <c:v>0.433</c:v>
                </c:pt>
                <c:pt idx="35">
                  <c:v>0.47</c:v>
                </c:pt>
                <c:pt idx="36">
                  <c:v>0.51700000000000002</c:v>
                </c:pt>
                <c:pt idx="37">
                  <c:v>0.501</c:v>
                </c:pt>
                <c:pt idx="38">
                  <c:v>0.45900000000000002</c:v>
                </c:pt>
                <c:pt idx="39">
                  <c:v>0.51700000000000002</c:v>
                </c:pt>
                <c:pt idx="40">
                  <c:v>0.48</c:v>
                </c:pt>
                <c:pt idx="41">
                  <c:v>0.439</c:v>
                </c:pt>
                <c:pt idx="42">
                  <c:v>0.5</c:v>
                </c:pt>
                <c:pt idx="43">
                  <c:v>0.54100000000000004</c:v>
                </c:pt>
                <c:pt idx="44">
                  <c:v>0.46600000000000003</c:v>
                </c:pt>
                <c:pt idx="45">
                  <c:v>0.47</c:v>
                </c:pt>
                <c:pt idx="46">
                  <c:v>0.48799999999999999</c:v>
                </c:pt>
                <c:pt idx="47">
                  <c:v>0.50600000000000001</c:v>
                </c:pt>
                <c:pt idx="48">
                  <c:v>0.46300000000000002</c:v>
                </c:pt>
                <c:pt idx="49">
                  <c:v>0.38700000000000001</c:v>
                </c:pt>
                <c:pt idx="50">
                  <c:v>0.42</c:v>
                </c:pt>
                <c:pt idx="51">
                  <c:v>0.47399999999999998</c:v>
                </c:pt>
                <c:pt idx="52">
                  <c:v>0.55000000000000004</c:v>
                </c:pt>
                <c:pt idx="53">
                  <c:v>0.47599999999999998</c:v>
                </c:pt>
                <c:pt idx="54">
                  <c:v>0.48499999999999999</c:v>
                </c:pt>
                <c:pt idx="55">
                  <c:v>0.621</c:v>
                </c:pt>
                <c:pt idx="56">
                  <c:v>0.442</c:v>
                </c:pt>
                <c:pt idx="57">
                  <c:v>0.45200000000000001</c:v>
                </c:pt>
                <c:pt idx="58">
                  <c:v>0.47399999999999998</c:v>
                </c:pt>
                <c:pt idx="59">
                  <c:v>0.442</c:v>
                </c:pt>
                <c:pt idx="60">
                  <c:v>0.40600000000000003</c:v>
                </c:pt>
                <c:pt idx="61">
                  <c:v>0.53</c:v>
                </c:pt>
                <c:pt idx="62">
                  <c:v>0.44900000000000001</c:v>
                </c:pt>
                <c:pt idx="63">
                  <c:v>0.45700000000000002</c:v>
                </c:pt>
                <c:pt idx="64">
                  <c:v>0.44</c:v>
                </c:pt>
                <c:pt idx="65">
                  <c:v>0.51900000000000002</c:v>
                </c:pt>
                <c:pt idx="66">
                  <c:v>0.42499999999999999</c:v>
                </c:pt>
                <c:pt idx="67">
                  <c:v>0.624</c:v>
                </c:pt>
                <c:pt idx="68">
                  <c:v>0.45600000000000002</c:v>
                </c:pt>
                <c:pt idx="69">
                  <c:v>0.47499999999999998</c:v>
                </c:pt>
                <c:pt idx="70">
                  <c:v>0.51100000000000001</c:v>
                </c:pt>
                <c:pt idx="71">
                  <c:v>0.47099999999999997</c:v>
                </c:pt>
                <c:pt idx="72">
                  <c:v>0.48399999999999999</c:v>
                </c:pt>
                <c:pt idx="73">
                  <c:v>0.51400000000000001</c:v>
                </c:pt>
                <c:pt idx="74">
                  <c:v>0.438</c:v>
                </c:pt>
                <c:pt idx="75">
                  <c:v>0.47599999999999998</c:v>
                </c:pt>
                <c:pt idx="76">
                  <c:v>0.46600000000000003</c:v>
                </c:pt>
                <c:pt idx="77">
                  <c:v>0.43099999999999999</c:v>
                </c:pt>
                <c:pt idx="78">
                  <c:v>0.48299999999999998</c:v>
                </c:pt>
                <c:pt idx="79">
                  <c:v>0.60399999999999998</c:v>
                </c:pt>
                <c:pt idx="80">
                  <c:v>0.52900000000000003</c:v>
                </c:pt>
                <c:pt idx="81">
                  <c:v>0.51300000000000001</c:v>
                </c:pt>
                <c:pt idx="82">
                  <c:v>0.51700000000000002</c:v>
                </c:pt>
                <c:pt idx="83">
                  <c:v>0.46300000000000002</c:v>
                </c:pt>
              </c:numCache>
            </c:numRef>
          </c:yVal>
          <c:smooth val="0"/>
          <c:extLst>
            <c:ext xmlns:c16="http://schemas.microsoft.com/office/drawing/2014/chart" uri="{C3380CC4-5D6E-409C-BE32-E72D297353CC}">
              <c16:uniqueId val="{00000000-2660-4843-A7A1-A42DBD64AC59}"/>
            </c:ext>
          </c:extLst>
        </c:ser>
        <c:dLbls>
          <c:showLegendKey val="0"/>
          <c:showVal val="0"/>
          <c:showCatName val="0"/>
          <c:showSerName val="0"/>
          <c:showPercent val="0"/>
          <c:showBubbleSize val="0"/>
        </c:dLbls>
        <c:axId val="1652324959"/>
        <c:axId val="1721062543"/>
      </c:scatterChart>
      <c:valAx>
        <c:axId val="1652324959"/>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1062543"/>
        <c:crosses val="autoZero"/>
        <c:crossBetween val="midCat"/>
      </c:valAx>
      <c:valAx>
        <c:axId val="1721062543"/>
        <c:scaling>
          <c:orientation val="minMax"/>
          <c:min val="0.3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tion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2324959"/>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nsition Time</a:t>
            </a:r>
            <a:r>
              <a:rPr lang="en-US" baseline="0"/>
              <a:t> vs Wing-Loading Distribu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2 Sample T Test Loading Differe'!$F$2</c:f>
              <c:strCache>
                <c:ptCount val="1"/>
                <c:pt idx="0">
                  <c:v>t = 𝑓(L)</c:v>
                </c:pt>
              </c:strCache>
            </c:strRef>
          </c:tx>
          <c:spPr>
            <a:ln w="38100" cap="rnd">
              <a:noFill/>
              <a:round/>
            </a:ln>
            <a:effectLst/>
          </c:spPr>
          <c:marker>
            <c:symbol val="circle"/>
            <c:size val="5"/>
            <c:spPr>
              <a:solidFill>
                <a:srgbClr val="243FFF"/>
              </a:solidFill>
              <a:ln w="9525">
                <a:solidFill>
                  <a:schemeClr val="accent1"/>
                </a:solidFill>
              </a:ln>
              <a:effectLst/>
            </c:spPr>
          </c:marker>
          <c:xVal>
            <c:numRef>
              <c:f>'2 Sample T Test Loading Differe'!$D$3:$D$86</c:f>
              <c:numCache>
                <c:formatCode>General</c:formatCode>
                <c:ptCount val="84"/>
                <c:pt idx="0">
                  <c:v>1.3610558365817524</c:v>
                </c:pt>
                <c:pt idx="1">
                  <c:v>2.2291257182786146</c:v>
                </c:pt>
                <c:pt idx="2">
                  <c:v>2.4437219585871164</c:v>
                </c:pt>
                <c:pt idx="3">
                  <c:v>2.6746962496154434</c:v>
                </c:pt>
                <c:pt idx="4">
                  <c:v>2.7364260203259771</c:v>
                </c:pt>
                <c:pt idx="5">
                  <c:v>2.8918759706528143</c:v>
                </c:pt>
                <c:pt idx="6">
                  <c:v>2.954511492356906</c:v>
                </c:pt>
                <c:pt idx="7">
                  <c:v>3.0362354200472272</c:v>
                </c:pt>
                <c:pt idx="8">
                  <c:v>3.0401773019832694</c:v>
                </c:pt>
                <c:pt idx="9">
                  <c:v>3.0437996971166115</c:v>
                </c:pt>
                <c:pt idx="10">
                  <c:v>3.0540548639419152</c:v>
                </c:pt>
                <c:pt idx="11">
                  <c:v>3.168022413121093</c:v>
                </c:pt>
                <c:pt idx="12">
                  <c:v>3.1689513053664067</c:v>
                </c:pt>
                <c:pt idx="13">
                  <c:v>3.2004053194259794</c:v>
                </c:pt>
                <c:pt idx="14">
                  <c:v>3.2072543293491194</c:v>
                </c:pt>
                <c:pt idx="15">
                  <c:v>3.2708114419822603</c:v>
                </c:pt>
                <c:pt idx="16">
                  <c:v>3.3274551574824494</c:v>
                </c:pt>
                <c:pt idx="17">
                  <c:v>3.3575719222709162</c:v>
                </c:pt>
                <c:pt idx="18">
                  <c:v>3.3962241725007543</c:v>
                </c:pt>
                <c:pt idx="19">
                  <c:v>3.4269775052524092</c:v>
                </c:pt>
                <c:pt idx="20">
                  <c:v>3.5356369789885709</c:v>
                </c:pt>
                <c:pt idx="21">
                  <c:v>3.5995643166607585</c:v>
                </c:pt>
                <c:pt idx="22">
                  <c:v>3.7025797561023834</c:v>
                </c:pt>
                <c:pt idx="23">
                  <c:v>3.7377439219630704</c:v>
                </c:pt>
                <c:pt idx="24">
                  <c:v>3.7492139835943572</c:v>
                </c:pt>
                <c:pt idx="25">
                  <c:v>3.7870082748972034</c:v>
                </c:pt>
                <c:pt idx="26">
                  <c:v>3.789153020747706</c:v>
                </c:pt>
                <c:pt idx="27">
                  <c:v>3.8286475655613081</c:v>
                </c:pt>
                <c:pt idx="28">
                  <c:v>3.9007959475716447</c:v>
                </c:pt>
                <c:pt idx="29">
                  <c:v>3.9280324867266141</c:v>
                </c:pt>
                <c:pt idx="30">
                  <c:v>3.9439100073669562</c:v>
                </c:pt>
                <c:pt idx="31">
                  <c:v>3.9696500546698918</c:v>
                </c:pt>
                <c:pt idx="32">
                  <c:v>3.9930880390931285</c:v>
                </c:pt>
                <c:pt idx="33">
                  <c:v>4.0110421873456508</c:v>
                </c:pt>
                <c:pt idx="34">
                  <c:v>4.012502683499215</c:v>
                </c:pt>
                <c:pt idx="35">
                  <c:v>4.066769246830658</c:v>
                </c:pt>
                <c:pt idx="36">
                  <c:v>4.0961129410557149</c:v>
                </c:pt>
                <c:pt idx="37">
                  <c:v>4.1281561340760096</c:v>
                </c:pt>
                <c:pt idx="38">
                  <c:v>4.1328919274434623</c:v>
                </c:pt>
                <c:pt idx="39">
                  <c:v>4.1354464758581209</c:v>
                </c:pt>
                <c:pt idx="40">
                  <c:v>4.1644968300958123</c:v>
                </c:pt>
                <c:pt idx="41">
                  <c:v>4.1935826776435272</c:v>
                </c:pt>
                <c:pt idx="42">
                  <c:v>4.2038086330521107</c:v>
                </c:pt>
                <c:pt idx="43">
                  <c:v>4.255695714365749</c:v>
                </c:pt>
                <c:pt idx="44">
                  <c:v>4.2829383934042768</c:v>
                </c:pt>
                <c:pt idx="45">
                  <c:v>4.3431775587797716</c:v>
                </c:pt>
                <c:pt idx="46">
                  <c:v>4.406862511311302</c:v>
                </c:pt>
                <c:pt idx="47">
                  <c:v>4.4157959009735821</c:v>
                </c:pt>
                <c:pt idx="48">
                  <c:v>4.4212150789617173</c:v>
                </c:pt>
                <c:pt idx="49">
                  <c:v>4.4241386093215374</c:v>
                </c:pt>
                <c:pt idx="50">
                  <c:v>4.4606778618607805</c:v>
                </c:pt>
                <c:pt idx="51">
                  <c:v>4.5106357853698462</c:v>
                </c:pt>
                <c:pt idx="52">
                  <c:v>4.5501390617117901</c:v>
                </c:pt>
                <c:pt idx="53">
                  <c:v>4.5797757086498967</c:v>
                </c:pt>
                <c:pt idx="54">
                  <c:v>4.6450712955373179</c:v>
                </c:pt>
                <c:pt idx="55">
                  <c:v>4.6502600313952644</c:v>
                </c:pt>
                <c:pt idx="56">
                  <c:v>4.670782023987357</c:v>
                </c:pt>
                <c:pt idx="57">
                  <c:v>4.6717138492640053</c:v>
                </c:pt>
                <c:pt idx="58">
                  <c:v>4.7063365244340707</c:v>
                </c:pt>
                <c:pt idx="59">
                  <c:v>4.7724794181372339</c:v>
                </c:pt>
                <c:pt idx="60">
                  <c:v>4.7942604058611771</c:v>
                </c:pt>
                <c:pt idx="61">
                  <c:v>4.8121172703560564</c:v>
                </c:pt>
                <c:pt idx="62">
                  <c:v>4.8574518248908021</c:v>
                </c:pt>
                <c:pt idx="63">
                  <c:v>4.8861691536095515</c:v>
                </c:pt>
                <c:pt idx="64">
                  <c:v>4.894467024369427</c:v>
                </c:pt>
                <c:pt idx="65">
                  <c:v>4.9704358016183088</c:v>
                </c:pt>
                <c:pt idx="66">
                  <c:v>5.0052293830451111</c:v>
                </c:pt>
                <c:pt idx="67">
                  <c:v>5.0372606982584704</c:v>
                </c:pt>
                <c:pt idx="68">
                  <c:v>5.1110146951484667</c:v>
                </c:pt>
                <c:pt idx="69">
                  <c:v>5.1874393198602542</c:v>
                </c:pt>
                <c:pt idx="70">
                  <c:v>5.2634222676918059</c:v>
                </c:pt>
                <c:pt idx="71">
                  <c:v>5.6392451946761533</c:v>
                </c:pt>
                <c:pt idx="72">
                  <c:v>5.6747766069205259</c:v>
                </c:pt>
                <c:pt idx="73">
                  <c:v>5.7648856890442497</c:v>
                </c:pt>
                <c:pt idx="74">
                  <c:v>5.848393024064273</c:v>
                </c:pt>
                <c:pt idx="75">
                  <c:v>5.8725932689034357</c:v>
                </c:pt>
                <c:pt idx="76">
                  <c:v>5.9509442614804868</c:v>
                </c:pt>
                <c:pt idx="77">
                  <c:v>5.9661059028449284</c:v>
                </c:pt>
                <c:pt idx="78">
                  <c:v>6.0403043623078121</c:v>
                </c:pt>
                <c:pt idx="79">
                  <c:v>6.2542530169027897</c:v>
                </c:pt>
                <c:pt idx="80">
                  <c:v>7.2404944095118591</c:v>
                </c:pt>
                <c:pt idx="81">
                  <c:v>7.2836596199072723</c:v>
                </c:pt>
                <c:pt idx="82">
                  <c:v>7.3267967228701929</c:v>
                </c:pt>
                <c:pt idx="83">
                  <c:v>7.5547302540519432</c:v>
                </c:pt>
              </c:numCache>
            </c:numRef>
          </c:xVal>
          <c:yVal>
            <c:numRef>
              <c:f>'2 Sample T Test Loading Differe'!$E$3:$E$86</c:f>
              <c:numCache>
                <c:formatCode>General</c:formatCode>
                <c:ptCount val="84"/>
                <c:pt idx="0">
                  <c:v>0.43</c:v>
                </c:pt>
                <c:pt idx="1">
                  <c:v>0.46899999999999997</c:v>
                </c:pt>
                <c:pt idx="2">
                  <c:v>0.42199999999999999</c:v>
                </c:pt>
                <c:pt idx="3">
                  <c:v>0.47</c:v>
                </c:pt>
                <c:pt idx="4">
                  <c:v>0.38700000000000001</c:v>
                </c:pt>
                <c:pt idx="5">
                  <c:v>0.44750000000000001</c:v>
                </c:pt>
                <c:pt idx="6">
                  <c:v>0.41</c:v>
                </c:pt>
                <c:pt idx="7">
                  <c:v>0.48</c:v>
                </c:pt>
                <c:pt idx="8">
                  <c:v>0.41</c:v>
                </c:pt>
                <c:pt idx="9">
                  <c:v>0.436</c:v>
                </c:pt>
                <c:pt idx="10">
                  <c:v>0.46300000000000002</c:v>
                </c:pt>
                <c:pt idx="11">
                  <c:v>0.55300000000000005</c:v>
                </c:pt>
                <c:pt idx="12">
                  <c:v>0.45200000000000001</c:v>
                </c:pt>
                <c:pt idx="13">
                  <c:v>0.433</c:v>
                </c:pt>
                <c:pt idx="14">
                  <c:v>0.439</c:v>
                </c:pt>
                <c:pt idx="15">
                  <c:v>0.51700000000000002</c:v>
                </c:pt>
                <c:pt idx="16">
                  <c:v>0.53900000000000003</c:v>
                </c:pt>
                <c:pt idx="17">
                  <c:v>0.375</c:v>
                </c:pt>
                <c:pt idx="18">
                  <c:v>0.44500000000000001</c:v>
                </c:pt>
                <c:pt idx="19">
                  <c:v>0.45800000000000002</c:v>
                </c:pt>
                <c:pt idx="20">
                  <c:v>0.49299999999999999</c:v>
                </c:pt>
                <c:pt idx="21">
                  <c:v>0.46300000000000002</c:v>
                </c:pt>
                <c:pt idx="22">
                  <c:v>0.44900000000000001</c:v>
                </c:pt>
                <c:pt idx="23">
                  <c:v>0.51800000000000002</c:v>
                </c:pt>
                <c:pt idx="24">
                  <c:v>0.47599999999999998</c:v>
                </c:pt>
                <c:pt idx="25">
                  <c:v>0.50600000000000001</c:v>
                </c:pt>
                <c:pt idx="26">
                  <c:v>0.45300000000000001</c:v>
                </c:pt>
                <c:pt idx="27">
                  <c:v>0.46600000000000003</c:v>
                </c:pt>
                <c:pt idx="28">
                  <c:v>0.48</c:v>
                </c:pt>
                <c:pt idx="29">
                  <c:v>0.48499999999999999</c:v>
                </c:pt>
                <c:pt idx="30">
                  <c:v>0.45900000000000002</c:v>
                </c:pt>
                <c:pt idx="31">
                  <c:v>0.53</c:v>
                </c:pt>
                <c:pt idx="32">
                  <c:v>0.443</c:v>
                </c:pt>
                <c:pt idx="33">
                  <c:v>0.47</c:v>
                </c:pt>
                <c:pt idx="34">
                  <c:v>0.621</c:v>
                </c:pt>
                <c:pt idx="35">
                  <c:v>0.379</c:v>
                </c:pt>
                <c:pt idx="36">
                  <c:v>0.48799999999999999</c:v>
                </c:pt>
                <c:pt idx="37">
                  <c:v>0.55700000000000005</c:v>
                </c:pt>
                <c:pt idx="38">
                  <c:v>0.47599999999999998</c:v>
                </c:pt>
                <c:pt idx="39">
                  <c:v>0.52700000000000002</c:v>
                </c:pt>
                <c:pt idx="40">
                  <c:v>0.47399999999999998</c:v>
                </c:pt>
                <c:pt idx="41">
                  <c:v>0.442</c:v>
                </c:pt>
                <c:pt idx="42">
                  <c:v>0.45700000000000002</c:v>
                </c:pt>
                <c:pt idx="43">
                  <c:v>0.51</c:v>
                </c:pt>
                <c:pt idx="44">
                  <c:v>0.51100000000000001</c:v>
                </c:pt>
                <c:pt idx="45">
                  <c:v>0.47299999999999998</c:v>
                </c:pt>
                <c:pt idx="46">
                  <c:v>0.43099999999999999</c:v>
                </c:pt>
                <c:pt idx="47">
                  <c:v>0.47</c:v>
                </c:pt>
                <c:pt idx="48">
                  <c:v>0.54100000000000004</c:v>
                </c:pt>
                <c:pt idx="49">
                  <c:v>0.40600000000000003</c:v>
                </c:pt>
                <c:pt idx="50">
                  <c:v>0.52900000000000003</c:v>
                </c:pt>
                <c:pt idx="51">
                  <c:v>0.46600000000000003</c:v>
                </c:pt>
                <c:pt idx="52">
                  <c:v>0.48299999999999998</c:v>
                </c:pt>
                <c:pt idx="53">
                  <c:v>0.501</c:v>
                </c:pt>
                <c:pt idx="54">
                  <c:v>0.51700000000000002</c:v>
                </c:pt>
                <c:pt idx="55">
                  <c:v>0.46800000000000003</c:v>
                </c:pt>
                <c:pt idx="56">
                  <c:v>0.5</c:v>
                </c:pt>
                <c:pt idx="57">
                  <c:v>0.39800000000000002</c:v>
                </c:pt>
                <c:pt idx="58">
                  <c:v>0.36399999999999999</c:v>
                </c:pt>
                <c:pt idx="59">
                  <c:v>0.51400000000000001</c:v>
                </c:pt>
                <c:pt idx="60">
                  <c:v>0.48</c:v>
                </c:pt>
                <c:pt idx="61">
                  <c:v>0.51900000000000002</c:v>
                </c:pt>
                <c:pt idx="62">
                  <c:v>0.47099999999999997</c:v>
                </c:pt>
                <c:pt idx="63">
                  <c:v>0.38700000000000001</c:v>
                </c:pt>
                <c:pt idx="64">
                  <c:v>0.376</c:v>
                </c:pt>
                <c:pt idx="65">
                  <c:v>0.45900000000000002</c:v>
                </c:pt>
                <c:pt idx="66">
                  <c:v>0.47399999999999998</c:v>
                </c:pt>
                <c:pt idx="67">
                  <c:v>0.47599999999999998</c:v>
                </c:pt>
                <c:pt idx="68">
                  <c:v>0.438</c:v>
                </c:pt>
                <c:pt idx="69">
                  <c:v>0.42499999999999999</c:v>
                </c:pt>
                <c:pt idx="70">
                  <c:v>0.48799999999999999</c:v>
                </c:pt>
                <c:pt idx="71">
                  <c:v>0.48399999999999999</c:v>
                </c:pt>
                <c:pt idx="72">
                  <c:v>0.55000000000000004</c:v>
                </c:pt>
                <c:pt idx="73">
                  <c:v>0.42</c:v>
                </c:pt>
                <c:pt idx="74">
                  <c:v>0.442</c:v>
                </c:pt>
                <c:pt idx="75">
                  <c:v>0.44</c:v>
                </c:pt>
                <c:pt idx="76">
                  <c:v>0.43099999999999999</c:v>
                </c:pt>
                <c:pt idx="77">
                  <c:v>0.45600000000000002</c:v>
                </c:pt>
                <c:pt idx="78">
                  <c:v>0.51300000000000001</c:v>
                </c:pt>
                <c:pt idx="79">
                  <c:v>0.624</c:v>
                </c:pt>
                <c:pt idx="80">
                  <c:v>0.47499999999999998</c:v>
                </c:pt>
                <c:pt idx="81">
                  <c:v>0.46300000000000002</c:v>
                </c:pt>
                <c:pt idx="82">
                  <c:v>0.60399999999999998</c:v>
                </c:pt>
                <c:pt idx="83">
                  <c:v>0.51700000000000002</c:v>
                </c:pt>
              </c:numCache>
            </c:numRef>
          </c:yVal>
          <c:smooth val="0"/>
          <c:extLst>
            <c:ext xmlns:c16="http://schemas.microsoft.com/office/drawing/2014/chart" uri="{C3380CC4-5D6E-409C-BE32-E72D297353CC}">
              <c16:uniqueId val="{00000000-2F2B-5F46-91EE-7CAAD37D05DE}"/>
            </c:ext>
          </c:extLst>
        </c:ser>
        <c:dLbls>
          <c:showLegendKey val="0"/>
          <c:showVal val="0"/>
          <c:showCatName val="0"/>
          <c:showSerName val="0"/>
          <c:showPercent val="0"/>
          <c:showBubbleSize val="0"/>
        </c:dLbls>
        <c:axId val="1644765071"/>
        <c:axId val="1644768543"/>
      </c:scatterChart>
      <c:valAx>
        <c:axId val="1644765071"/>
        <c:scaling>
          <c:orientation val="minMax"/>
          <c:min val="1"/>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ng-Loading: L</a:t>
                </a:r>
                <a:r>
                  <a:rPr lang="en-US" baseline="0"/>
                  <a:t> [</a:t>
                </a:r>
                <a:r>
                  <a:rPr lang="en-US" sz="1000" b="0" i="0" u="none" strike="noStrike" baseline="0">
                    <a:effectLst/>
                  </a:rPr>
                  <a:t>N/m</a:t>
                </a:r>
                <a:r>
                  <a:rPr lang="en-US" sz="1000" b="0" i="0" u="none" strike="noStrike" baseline="30000">
                    <a:effectLst/>
                  </a:rPr>
                  <a:t>2</a:t>
                </a:r>
                <a:r>
                  <a:rPr lang="en-US" sz="1000" b="0" i="0" u="none" strike="noStrike" baseline="0">
                    <a:effectLst/>
                  </a:rPr>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4768543"/>
        <c:crosses val="autoZero"/>
        <c:crossBetween val="midCat"/>
      </c:valAx>
      <c:valAx>
        <c:axId val="1644768543"/>
        <c:scaling>
          <c:orientation val="minMax"/>
          <c:min val="0.3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tion Time: t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4765071"/>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nsition Time vs Mass</a:t>
            </a:r>
            <a:r>
              <a:rPr lang="en-US" baseline="0"/>
              <a:t> </a:t>
            </a:r>
            <a:r>
              <a:rPr lang="en-US"/>
              <a:t>Distribu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2 Sample T Test Mass Difference'!$F$2</c:f>
              <c:strCache>
                <c:ptCount val="1"/>
                <c:pt idx="0">
                  <c:v>t = 𝑓(m)</c:v>
                </c:pt>
              </c:strCache>
            </c:strRef>
          </c:tx>
          <c:spPr>
            <a:ln w="38100" cap="rnd">
              <a:noFill/>
              <a:round/>
            </a:ln>
            <a:effectLst/>
          </c:spPr>
          <c:marker>
            <c:symbol val="circle"/>
            <c:size val="5"/>
            <c:spPr>
              <a:solidFill>
                <a:srgbClr val="243FFF"/>
              </a:solidFill>
              <a:ln w="9525">
                <a:solidFill>
                  <a:schemeClr val="accent1"/>
                </a:solidFill>
              </a:ln>
              <a:effectLst/>
            </c:spPr>
          </c:marker>
          <c:trendline>
            <c:spPr>
              <a:ln w="19050" cap="rnd">
                <a:solidFill>
                  <a:srgbClr val="FF9022"/>
                </a:solidFill>
                <a:prstDash val="sysDot"/>
              </a:ln>
              <a:effectLst/>
            </c:spPr>
            <c:trendlineType val="power"/>
            <c:forward val="2"/>
            <c:dispRSqr val="1"/>
            <c:dispEq val="1"/>
            <c:trendlineLbl>
              <c:layout>
                <c:manualLayout>
                  <c:x val="-3.4268929827167831E-2"/>
                  <c:y val="6.592165444011981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2 Sample T Test Mass Difference'!$D$3:$D$86</c:f>
              <c:numCache>
                <c:formatCode>General</c:formatCode>
                <c:ptCount val="84"/>
                <c:pt idx="0">
                  <c:v>0.1</c:v>
                </c:pt>
                <c:pt idx="1">
                  <c:v>0.2</c:v>
                </c:pt>
                <c:pt idx="2">
                  <c:v>0.2</c:v>
                </c:pt>
                <c:pt idx="3">
                  <c:v>0.3</c:v>
                </c:pt>
                <c:pt idx="4">
                  <c:v>0.3</c:v>
                </c:pt>
                <c:pt idx="5">
                  <c:v>0.3</c:v>
                </c:pt>
                <c:pt idx="6">
                  <c:v>0.3</c:v>
                </c:pt>
                <c:pt idx="7">
                  <c:v>0.3</c:v>
                </c:pt>
                <c:pt idx="8">
                  <c:v>0.3</c:v>
                </c:pt>
                <c:pt idx="9">
                  <c:v>0.3</c:v>
                </c:pt>
                <c:pt idx="10">
                  <c:v>0.3</c:v>
                </c:pt>
                <c:pt idx="11">
                  <c:v>0.3</c:v>
                </c:pt>
                <c:pt idx="12">
                  <c:v>0.3</c:v>
                </c:pt>
                <c:pt idx="13">
                  <c:v>0.3</c:v>
                </c:pt>
                <c:pt idx="14">
                  <c:v>0.3</c:v>
                </c:pt>
                <c:pt idx="15">
                  <c:v>0.3</c:v>
                </c:pt>
                <c:pt idx="16">
                  <c:v>0.4</c:v>
                </c:pt>
                <c:pt idx="17">
                  <c:v>0.4</c:v>
                </c:pt>
                <c:pt idx="18">
                  <c:v>0.4</c:v>
                </c:pt>
                <c:pt idx="19">
                  <c:v>0.4</c:v>
                </c:pt>
                <c:pt idx="20">
                  <c:v>0.4</c:v>
                </c:pt>
                <c:pt idx="21">
                  <c:v>0.4</c:v>
                </c:pt>
                <c:pt idx="22">
                  <c:v>0.4</c:v>
                </c:pt>
                <c:pt idx="23">
                  <c:v>0.4</c:v>
                </c:pt>
                <c:pt idx="24">
                  <c:v>0.4</c:v>
                </c:pt>
                <c:pt idx="25">
                  <c:v>0.4</c:v>
                </c:pt>
                <c:pt idx="26">
                  <c:v>0.4</c:v>
                </c:pt>
                <c:pt idx="27">
                  <c:v>0.4</c:v>
                </c:pt>
                <c:pt idx="28">
                  <c:v>0.4</c:v>
                </c:pt>
                <c:pt idx="29">
                  <c:v>0.4</c:v>
                </c:pt>
                <c:pt idx="30">
                  <c:v>0.4</c:v>
                </c:pt>
                <c:pt idx="31">
                  <c:v>0.4</c:v>
                </c:pt>
                <c:pt idx="32">
                  <c:v>0.4</c:v>
                </c:pt>
                <c:pt idx="33">
                  <c:v>0.4</c:v>
                </c:pt>
                <c:pt idx="34">
                  <c:v>0.4</c:v>
                </c:pt>
                <c:pt idx="35">
                  <c:v>0.4</c:v>
                </c:pt>
                <c:pt idx="36">
                  <c:v>0.4</c:v>
                </c:pt>
                <c:pt idx="37">
                  <c:v>0.4</c:v>
                </c:pt>
                <c:pt idx="38">
                  <c:v>0.4</c:v>
                </c:pt>
                <c:pt idx="39">
                  <c:v>0.4</c:v>
                </c:pt>
                <c:pt idx="40">
                  <c:v>0.4</c:v>
                </c:pt>
                <c:pt idx="41">
                  <c:v>0.4</c:v>
                </c:pt>
                <c:pt idx="42">
                  <c:v>0.5</c:v>
                </c:pt>
                <c:pt idx="43">
                  <c:v>0.5</c:v>
                </c:pt>
                <c:pt idx="44">
                  <c:v>0.5</c:v>
                </c:pt>
                <c:pt idx="45">
                  <c:v>0.5</c:v>
                </c:pt>
                <c:pt idx="46">
                  <c:v>0.5</c:v>
                </c:pt>
                <c:pt idx="47">
                  <c:v>0.5</c:v>
                </c:pt>
                <c:pt idx="48">
                  <c:v>0.5</c:v>
                </c:pt>
                <c:pt idx="49">
                  <c:v>0.5</c:v>
                </c:pt>
                <c:pt idx="50">
                  <c:v>0.5</c:v>
                </c:pt>
                <c:pt idx="51">
                  <c:v>0.5</c:v>
                </c:pt>
                <c:pt idx="52">
                  <c:v>0.5</c:v>
                </c:pt>
                <c:pt idx="53">
                  <c:v>0.5</c:v>
                </c:pt>
                <c:pt idx="54">
                  <c:v>0.5</c:v>
                </c:pt>
                <c:pt idx="55">
                  <c:v>0.5</c:v>
                </c:pt>
                <c:pt idx="56">
                  <c:v>0.5</c:v>
                </c:pt>
                <c:pt idx="57">
                  <c:v>0.5</c:v>
                </c:pt>
                <c:pt idx="58">
                  <c:v>0.5</c:v>
                </c:pt>
                <c:pt idx="59">
                  <c:v>0.5</c:v>
                </c:pt>
                <c:pt idx="60">
                  <c:v>0.5</c:v>
                </c:pt>
                <c:pt idx="61">
                  <c:v>0.5</c:v>
                </c:pt>
                <c:pt idx="62">
                  <c:v>0.5</c:v>
                </c:pt>
                <c:pt idx="63">
                  <c:v>0.6</c:v>
                </c:pt>
                <c:pt idx="64">
                  <c:v>0.6</c:v>
                </c:pt>
                <c:pt idx="65">
                  <c:v>0.6</c:v>
                </c:pt>
                <c:pt idx="66">
                  <c:v>0.6</c:v>
                </c:pt>
                <c:pt idx="67">
                  <c:v>0.6</c:v>
                </c:pt>
                <c:pt idx="68">
                  <c:v>0.6</c:v>
                </c:pt>
                <c:pt idx="69">
                  <c:v>0.6</c:v>
                </c:pt>
                <c:pt idx="70">
                  <c:v>0.6</c:v>
                </c:pt>
                <c:pt idx="71">
                  <c:v>0.6</c:v>
                </c:pt>
                <c:pt idx="72">
                  <c:v>0.6</c:v>
                </c:pt>
                <c:pt idx="73">
                  <c:v>0.6</c:v>
                </c:pt>
                <c:pt idx="74">
                  <c:v>0.6</c:v>
                </c:pt>
                <c:pt idx="75">
                  <c:v>0.6</c:v>
                </c:pt>
                <c:pt idx="76">
                  <c:v>0.6</c:v>
                </c:pt>
                <c:pt idx="77">
                  <c:v>0.6</c:v>
                </c:pt>
                <c:pt idx="78">
                  <c:v>0.7</c:v>
                </c:pt>
                <c:pt idx="79">
                  <c:v>0.7</c:v>
                </c:pt>
                <c:pt idx="80">
                  <c:v>0.7</c:v>
                </c:pt>
                <c:pt idx="81">
                  <c:v>0.7</c:v>
                </c:pt>
                <c:pt idx="82">
                  <c:v>0.7</c:v>
                </c:pt>
                <c:pt idx="83">
                  <c:v>0.8</c:v>
                </c:pt>
              </c:numCache>
            </c:numRef>
          </c:xVal>
          <c:yVal>
            <c:numRef>
              <c:f>'2 Sample T Test Mass Difference'!$E$3:$E$86</c:f>
              <c:numCache>
                <c:formatCode>General</c:formatCode>
                <c:ptCount val="84"/>
                <c:pt idx="0">
                  <c:v>0.43</c:v>
                </c:pt>
                <c:pt idx="1">
                  <c:v>0.46899999999999997</c:v>
                </c:pt>
                <c:pt idx="2">
                  <c:v>0.42199999999999999</c:v>
                </c:pt>
                <c:pt idx="3">
                  <c:v>0.44750000000000001</c:v>
                </c:pt>
                <c:pt idx="4">
                  <c:v>0.41</c:v>
                </c:pt>
                <c:pt idx="5">
                  <c:v>0.41</c:v>
                </c:pt>
                <c:pt idx="6">
                  <c:v>0.39800000000000002</c:v>
                </c:pt>
                <c:pt idx="7">
                  <c:v>0.53900000000000003</c:v>
                </c:pt>
                <c:pt idx="8">
                  <c:v>0.436</c:v>
                </c:pt>
                <c:pt idx="9">
                  <c:v>0.38700000000000001</c:v>
                </c:pt>
                <c:pt idx="10">
                  <c:v>0.44500000000000001</c:v>
                </c:pt>
                <c:pt idx="11">
                  <c:v>0.46300000000000002</c:v>
                </c:pt>
                <c:pt idx="12">
                  <c:v>0.47299999999999998</c:v>
                </c:pt>
                <c:pt idx="13">
                  <c:v>0.45300000000000001</c:v>
                </c:pt>
                <c:pt idx="14">
                  <c:v>0.55300000000000005</c:v>
                </c:pt>
                <c:pt idx="15">
                  <c:v>0.47</c:v>
                </c:pt>
                <c:pt idx="16">
                  <c:v>0.375</c:v>
                </c:pt>
                <c:pt idx="17">
                  <c:v>0.45900000000000002</c:v>
                </c:pt>
                <c:pt idx="18">
                  <c:v>0.45800000000000002</c:v>
                </c:pt>
                <c:pt idx="19">
                  <c:v>0.36399999999999999</c:v>
                </c:pt>
                <c:pt idx="20">
                  <c:v>0.51800000000000002</c:v>
                </c:pt>
                <c:pt idx="21">
                  <c:v>0.51</c:v>
                </c:pt>
                <c:pt idx="22">
                  <c:v>0.48</c:v>
                </c:pt>
                <c:pt idx="23">
                  <c:v>0.49299999999999999</c:v>
                </c:pt>
                <c:pt idx="24">
                  <c:v>0.47599999999999998</c:v>
                </c:pt>
                <c:pt idx="25">
                  <c:v>0.43099999999999999</c:v>
                </c:pt>
                <c:pt idx="26">
                  <c:v>0.48</c:v>
                </c:pt>
                <c:pt idx="27">
                  <c:v>0.52700000000000002</c:v>
                </c:pt>
                <c:pt idx="28">
                  <c:v>0.55700000000000005</c:v>
                </c:pt>
                <c:pt idx="29">
                  <c:v>0.379</c:v>
                </c:pt>
                <c:pt idx="30">
                  <c:v>0.443</c:v>
                </c:pt>
                <c:pt idx="31">
                  <c:v>0.376</c:v>
                </c:pt>
                <c:pt idx="32">
                  <c:v>0.48799999999999999</c:v>
                </c:pt>
                <c:pt idx="33">
                  <c:v>0.46800000000000003</c:v>
                </c:pt>
                <c:pt idx="34">
                  <c:v>0.433</c:v>
                </c:pt>
                <c:pt idx="35">
                  <c:v>0.47</c:v>
                </c:pt>
                <c:pt idx="36">
                  <c:v>0.51700000000000002</c:v>
                </c:pt>
                <c:pt idx="37">
                  <c:v>0.501</c:v>
                </c:pt>
                <c:pt idx="38">
                  <c:v>0.45900000000000002</c:v>
                </c:pt>
                <c:pt idx="39">
                  <c:v>0.51700000000000002</c:v>
                </c:pt>
                <c:pt idx="40">
                  <c:v>0.48</c:v>
                </c:pt>
                <c:pt idx="41">
                  <c:v>0.439</c:v>
                </c:pt>
                <c:pt idx="42">
                  <c:v>0.5</c:v>
                </c:pt>
                <c:pt idx="43">
                  <c:v>0.54100000000000004</c:v>
                </c:pt>
                <c:pt idx="44">
                  <c:v>0.46600000000000003</c:v>
                </c:pt>
                <c:pt idx="45">
                  <c:v>0.47</c:v>
                </c:pt>
                <c:pt idx="46">
                  <c:v>0.48799999999999999</c:v>
                </c:pt>
                <c:pt idx="47">
                  <c:v>0.50600000000000001</c:v>
                </c:pt>
                <c:pt idx="48">
                  <c:v>0.46300000000000002</c:v>
                </c:pt>
                <c:pt idx="49">
                  <c:v>0.38700000000000001</c:v>
                </c:pt>
                <c:pt idx="50">
                  <c:v>0.42</c:v>
                </c:pt>
                <c:pt idx="51">
                  <c:v>0.47399999999999998</c:v>
                </c:pt>
                <c:pt idx="52">
                  <c:v>0.55000000000000004</c:v>
                </c:pt>
                <c:pt idx="53">
                  <c:v>0.47599999999999998</c:v>
                </c:pt>
                <c:pt idx="54">
                  <c:v>0.48499999999999999</c:v>
                </c:pt>
                <c:pt idx="55">
                  <c:v>0.621</c:v>
                </c:pt>
                <c:pt idx="56">
                  <c:v>0.442</c:v>
                </c:pt>
                <c:pt idx="57">
                  <c:v>0.45200000000000001</c:v>
                </c:pt>
                <c:pt idx="58">
                  <c:v>0.47399999999999998</c:v>
                </c:pt>
                <c:pt idx="59">
                  <c:v>0.442</c:v>
                </c:pt>
                <c:pt idx="60">
                  <c:v>0.40600000000000003</c:v>
                </c:pt>
                <c:pt idx="61">
                  <c:v>0.53</c:v>
                </c:pt>
                <c:pt idx="62">
                  <c:v>0.44900000000000001</c:v>
                </c:pt>
                <c:pt idx="63">
                  <c:v>0.45700000000000002</c:v>
                </c:pt>
                <c:pt idx="64">
                  <c:v>0.44</c:v>
                </c:pt>
                <c:pt idx="65">
                  <c:v>0.51900000000000002</c:v>
                </c:pt>
                <c:pt idx="66">
                  <c:v>0.42499999999999999</c:v>
                </c:pt>
                <c:pt idx="67">
                  <c:v>0.624</c:v>
                </c:pt>
                <c:pt idx="68">
                  <c:v>0.45600000000000002</c:v>
                </c:pt>
                <c:pt idx="69">
                  <c:v>0.47499999999999998</c:v>
                </c:pt>
                <c:pt idx="70">
                  <c:v>0.51100000000000001</c:v>
                </c:pt>
                <c:pt idx="71">
                  <c:v>0.47099999999999997</c:v>
                </c:pt>
                <c:pt idx="72">
                  <c:v>0.48399999999999999</c:v>
                </c:pt>
                <c:pt idx="73">
                  <c:v>0.51400000000000001</c:v>
                </c:pt>
                <c:pt idx="74">
                  <c:v>0.438</c:v>
                </c:pt>
                <c:pt idx="75">
                  <c:v>0.47599999999999998</c:v>
                </c:pt>
                <c:pt idx="76">
                  <c:v>0.46600000000000003</c:v>
                </c:pt>
                <c:pt idx="77">
                  <c:v>0.43099999999999999</c:v>
                </c:pt>
                <c:pt idx="78">
                  <c:v>0.48299999999999998</c:v>
                </c:pt>
                <c:pt idx="79">
                  <c:v>0.60399999999999998</c:v>
                </c:pt>
                <c:pt idx="80">
                  <c:v>0.52900000000000003</c:v>
                </c:pt>
                <c:pt idx="81">
                  <c:v>0.51300000000000001</c:v>
                </c:pt>
                <c:pt idx="82">
                  <c:v>0.51700000000000002</c:v>
                </c:pt>
                <c:pt idx="83">
                  <c:v>0.46300000000000002</c:v>
                </c:pt>
              </c:numCache>
            </c:numRef>
          </c:yVal>
          <c:smooth val="0"/>
          <c:extLst>
            <c:ext xmlns:c16="http://schemas.microsoft.com/office/drawing/2014/chart" uri="{C3380CC4-5D6E-409C-BE32-E72D297353CC}">
              <c16:uniqueId val="{00000001-2DB2-CC4B-92F6-D796F973FE1A}"/>
            </c:ext>
          </c:extLst>
        </c:ser>
        <c:dLbls>
          <c:showLegendKey val="0"/>
          <c:showVal val="0"/>
          <c:showCatName val="0"/>
          <c:showSerName val="0"/>
          <c:showPercent val="0"/>
          <c:showBubbleSize val="0"/>
        </c:dLbls>
        <c:axId val="1652324959"/>
        <c:axId val="1721062543"/>
      </c:scatterChart>
      <c:valAx>
        <c:axId val="1652324959"/>
        <c:scaling>
          <c:orientation val="minMax"/>
          <c:max val="0.9"/>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1062543"/>
        <c:crosses val="autoZero"/>
        <c:crossBetween val="midCat"/>
      </c:valAx>
      <c:valAx>
        <c:axId val="1721062543"/>
        <c:scaling>
          <c:orientation val="minMax"/>
          <c:min val="0.3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tion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52324959"/>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ansition Time</a:t>
            </a:r>
            <a:r>
              <a:rPr lang="en-US" baseline="0"/>
              <a:t> vs Wing-Loading Distribu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2 Sample T Test Loading Differe'!$F$2</c:f>
              <c:strCache>
                <c:ptCount val="1"/>
                <c:pt idx="0">
                  <c:v>t = 𝑓(L)</c:v>
                </c:pt>
              </c:strCache>
            </c:strRef>
          </c:tx>
          <c:spPr>
            <a:ln w="38100" cap="rnd">
              <a:noFill/>
              <a:round/>
            </a:ln>
            <a:effectLst/>
          </c:spPr>
          <c:marker>
            <c:symbol val="circle"/>
            <c:size val="5"/>
            <c:spPr>
              <a:solidFill>
                <a:srgbClr val="243FFF"/>
              </a:solidFill>
              <a:ln w="9525">
                <a:solidFill>
                  <a:schemeClr val="accent1"/>
                </a:solidFill>
              </a:ln>
              <a:effectLst/>
            </c:spPr>
          </c:marker>
          <c:trendline>
            <c:spPr>
              <a:ln w="19050" cap="rnd">
                <a:solidFill>
                  <a:srgbClr val="FF9022"/>
                </a:solidFill>
                <a:prstDash val="sysDot"/>
              </a:ln>
              <a:effectLst/>
            </c:spPr>
            <c:trendlineType val="power"/>
            <c:dispRSqr val="1"/>
            <c:dispEq val="1"/>
            <c:trendlineLbl>
              <c:layout>
                <c:manualLayout>
                  <c:x val="-8.2373947383236959E-3"/>
                  <c:y val="-6.891644214594122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2 Sample T Test Loading Differe'!$D$3:$D$86</c:f>
              <c:numCache>
                <c:formatCode>General</c:formatCode>
                <c:ptCount val="84"/>
                <c:pt idx="0">
                  <c:v>1.3610558365817524</c:v>
                </c:pt>
                <c:pt idx="1">
                  <c:v>2.2291257182786146</c:v>
                </c:pt>
                <c:pt idx="2">
                  <c:v>2.4437219585871164</c:v>
                </c:pt>
                <c:pt idx="3">
                  <c:v>2.6746962496154434</c:v>
                </c:pt>
                <c:pt idx="4">
                  <c:v>2.7364260203259771</c:v>
                </c:pt>
                <c:pt idx="5">
                  <c:v>2.8918759706528143</c:v>
                </c:pt>
                <c:pt idx="6">
                  <c:v>2.954511492356906</c:v>
                </c:pt>
                <c:pt idx="7">
                  <c:v>3.0362354200472272</c:v>
                </c:pt>
                <c:pt idx="8">
                  <c:v>3.0401773019832694</c:v>
                </c:pt>
                <c:pt idx="9">
                  <c:v>3.0437996971166115</c:v>
                </c:pt>
                <c:pt idx="10">
                  <c:v>3.0540548639419152</c:v>
                </c:pt>
                <c:pt idx="11">
                  <c:v>3.168022413121093</c:v>
                </c:pt>
                <c:pt idx="12">
                  <c:v>3.1689513053664067</c:v>
                </c:pt>
                <c:pt idx="13">
                  <c:v>3.2004053194259794</c:v>
                </c:pt>
                <c:pt idx="14">
                  <c:v>3.2072543293491194</c:v>
                </c:pt>
                <c:pt idx="15">
                  <c:v>3.2708114419822603</c:v>
                </c:pt>
                <c:pt idx="16">
                  <c:v>3.3274551574824494</c:v>
                </c:pt>
                <c:pt idx="17">
                  <c:v>3.3575719222709162</c:v>
                </c:pt>
                <c:pt idx="18">
                  <c:v>3.3962241725007543</c:v>
                </c:pt>
                <c:pt idx="19">
                  <c:v>3.4269775052524092</c:v>
                </c:pt>
                <c:pt idx="20">
                  <c:v>3.5356369789885709</c:v>
                </c:pt>
                <c:pt idx="21">
                  <c:v>3.5995643166607585</c:v>
                </c:pt>
                <c:pt idx="22">
                  <c:v>3.7025797561023834</c:v>
                </c:pt>
                <c:pt idx="23">
                  <c:v>3.7377439219630704</c:v>
                </c:pt>
                <c:pt idx="24">
                  <c:v>3.7492139835943572</c:v>
                </c:pt>
                <c:pt idx="25">
                  <c:v>3.7870082748972034</c:v>
                </c:pt>
                <c:pt idx="26">
                  <c:v>3.789153020747706</c:v>
                </c:pt>
                <c:pt idx="27">
                  <c:v>3.8286475655613081</c:v>
                </c:pt>
                <c:pt idx="28">
                  <c:v>3.9007959475716447</c:v>
                </c:pt>
                <c:pt idx="29">
                  <c:v>3.9280324867266141</c:v>
                </c:pt>
                <c:pt idx="30">
                  <c:v>3.9439100073669562</c:v>
                </c:pt>
                <c:pt idx="31">
                  <c:v>3.9696500546698918</c:v>
                </c:pt>
                <c:pt idx="32">
                  <c:v>3.9930880390931285</c:v>
                </c:pt>
                <c:pt idx="33">
                  <c:v>4.0110421873456508</c:v>
                </c:pt>
                <c:pt idx="34">
                  <c:v>4.012502683499215</c:v>
                </c:pt>
                <c:pt idx="35">
                  <c:v>4.066769246830658</c:v>
                </c:pt>
                <c:pt idx="36">
                  <c:v>4.0961129410557149</c:v>
                </c:pt>
                <c:pt idx="37">
                  <c:v>4.1281561340760096</c:v>
                </c:pt>
                <c:pt idx="38">
                  <c:v>4.1328919274434623</c:v>
                </c:pt>
                <c:pt idx="39">
                  <c:v>4.1354464758581209</c:v>
                </c:pt>
                <c:pt idx="40">
                  <c:v>4.1644968300958123</c:v>
                </c:pt>
                <c:pt idx="41">
                  <c:v>4.1935826776435272</c:v>
                </c:pt>
                <c:pt idx="42">
                  <c:v>4.2038086330521107</c:v>
                </c:pt>
                <c:pt idx="43">
                  <c:v>4.255695714365749</c:v>
                </c:pt>
                <c:pt idx="44">
                  <c:v>4.2829383934042768</c:v>
                </c:pt>
                <c:pt idx="45">
                  <c:v>4.3431775587797716</c:v>
                </c:pt>
                <c:pt idx="46">
                  <c:v>4.406862511311302</c:v>
                </c:pt>
                <c:pt idx="47">
                  <c:v>4.4157959009735821</c:v>
                </c:pt>
                <c:pt idx="48">
                  <c:v>4.4212150789617173</c:v>
                </c:pt>
                <c:pt idx="49">
                  <c:v>4.4241386093215374</c:v>
                </c:pt>
                <c:pt idx="50">
                  <c:v>4.4606778618607805</c:v>
                </c:pt>
                <c:pt idx="51">
                  <c:v>4.5106357853698462</c:v>
                </c:pt>
                <c:pt idx="52">
                  <c:v>4.5501390617117901</c:v>
                </c:pt>
                <c:pt idx="53">
                  <c:v>4.5797757086498967</c:v>
                </c:pt>
                <c:pt idx="54">
                  <c:v>4.6450712955373179</c:v>
                </c:pt>
                <c:pt idx="55">
                  <c:v>4.6502600313952644</c:v>
                </c:pt>
                <c:pt idx="56">
                  <c:v>4.670782023987357</c:v>
                </c:pt>
                <c:pt idx="57">
                  <c:v>4.6717138492640053</c:v>
                </c:pt>
                <c:pt idx="58">
                  <c:v>4.7063365244340707</c:v>
                </c:pt>
                <c:pt idx="59">
                  <c:v>4.7724794181372339</c:v>
                </c:pt>
                <c:pt idx="60">
                  <c:v>4.7942604058611771</c:v>
                </c:pt>
                <c:pt idx="61">
                  <c:v>4.8121172703560564</c:v>
                </c:pt>
                <c:pt idx="62">
                  <c:v>4.8574518248908021</c:v>
                </c:pt>
                <c:pt idx="63">
                  <c:v>4.8861691536095515</c:v>
                </c:pt>
                <c:pt idx="64">
                  <c:v>4.894467024369427</c:v>
                </c:pt>
                <c:pt idx="65">
                  <c:v>4.9704358016183088</c:v>
                </c:pt>
                <c:pt idx="66">
                  <c:v>5.0052293830451111</c:v>
                </c:pt>
                <c:pt idx="67">
                  <c:v>5.0372606982584704</c:v>
                </c:pt>
                <c:pt idx="68">
                  <c:v>5.1110146951484667</c:v>
                </c:pt>
                <c:pt idx="69">
                  <c:v>5.1874393198602542</c:v>
                </c:pt>
                <c:pt idx="70">
                  <c:v>5.2634222676918059</c:v>
                </c:pt>
                <c:pt idx="71">
                  <c:v>5.6392451946761533</c:v>
                </c:pt>
                <c:pt idx="72">
                  <c:v>5.6747766069205259</c:v>
                </c:pt>
                <c:pt idx="73">
                  <c:v>5.7648856890442497</c:v>
                </c:pt>
                <c:pt idx="74">
                  <c:v>5.848393024064273</c:v>
                </c:pt>
                <c:pt idx="75">
                  <c:v>5.8725932689034357</c:v>
                </c:pt>
                <c:pt idx="76">
                  <c:v>5.9509442614804868</c:v>
                </c:pt>
                <c:pt idx="77">
                  <c:v>5.9661059028449284</c:v>
                </c:pt>
                <c:pt idx="78">
                  <c:v>6.0403043623078121</c:v>
                </c:pt>
                <c:pt idx="79">
                  <c:v>6.2542530169027897</c:v>
                </c:pt>
                <c:pt idx="80">
                  <c:v>7.2404944095118591</c:v>
                </c:pt>
                <c:pt idx="81">
                  <c:v>7.2836596199072723</c:v>
                </c:pt>
                <c:pt idx="82">
                  <c:v>7.3267967228701929</c:v>
                </c:pt>
                <c:pt idx="83">
                  <c:v>7.5547302540519432</c:v>
                </c:pt>
              </c:numCache>
            </c:numRef>
          </c:xVal>
          <c:yVal>
            <c:numRef>
              <c:f>'2 Sample T Test Loading Differe'!$E$3:$E$86</c:f>
              <c:numCache>
                <c:formatCode>General</c:formatCode>
                <c:ptCount val="84"/>
                <c:pt idx="0">
                  <c:v>0.43</c:v>
                </c:pt>
                <c:pt idx="1">
                  <c:v>0.46899999999999997</c:v>
                </c:pt>
                <c:pt idx="2">
                  <c:v>0.42199999999999999</c:v>
                </c:pt>
                <c:pt idx="3">
                  <c:v>0.47</c:v>
                </c:pt>
                <c:pt idx="4">
                  <c:v>0.38700000000000001</c:v>
                </c:pt>
                <c:pt idx="5">
                  <c:v>0.44750000000000001</c:v>
                </c:pt>
                <c:pt idx="6">
                  <c:v>0.41</c:v>
                </c:pt>
                <c:pt idx="7">
                  <c:v>0.48</c:v>
                </c:pt>
                <c:pt idx="8">
                  <c:v>0.41</c:v>
                </c:pt>
                <c:pt idx="9">
                  <c:v>0.436</c:v>
                </c:pt>
                <c:pt idx="10">
                  <c:v>0.46300000000000002</c:v>
                </c:pt>
                <c:pt idx="11">
                  <c:v>0.55300000000000005</c:v>
                </c:pt>
                <c:pt idx="12">
                  <c:v>0.45200000000000001</c:v>
                </c:pt>
                <c:pt idx="13">
                  <c:v>0.433</c:v>
                </c:pt>
                <c:pt idx="14">
                  <c:v>0.439</c:v>
                </c:pt>
                <c:pt idx="15">
                  <c:v>0.51700000000000002</c:v>
                </c:pt>
                <c:pt idx="16">
                  <c:v>0.53900000000000003</c:v>
                </c:pt>
                <c:pt idx="17">
                  <c:v>0.375</c:v>
                </c:pt>
                <c:pt idx="18">
                  <c:v>0.44500000000000001</c:v>
                </c:pt>
                <c:pt idx="19">
                  <c:v>0.45800000000000002</c:v>
                </c:pt>
                <c:pt idx="20">
                  <c:v>0.49299999999999999</c:v>
                </c:pt>
                <c:pt idx="21">
                  <c:v>0.46300000000000002</c:v>
                </c:pt>
                <c:pt idx="22">
                  <c:v>0.44900000000000001</c:v>
                </c:pt>
                <c:pt idx="23">
                  <c:v>0.51800000000000002</c:v>
                </c:pt>
                <c:pt idx="24">
                  <c:v>0.47599999999999998</c:v>
                </c:pt>
                <c:pt idx="25">
                  <c:v>0.50600000000000001</c:v>
                </c:pt>
                <c:pt idx="26">
                  <c:v>0.45300000000000001</c:v>
                </c:pt>
                <c:pt idx="27">
                  <c:v>0.46600000000000003</c:v>
                </c:pt>
                <c:pt idx="28">
                  <c:v>0.48</c:v>
                </c:pt>
                <c:pt idx="29">
                  <c:v>0.48499999999999999</c:v>
                </c:pt>
                <c:pt idx="30">
                  <c:v>0.45900000000000002</c:v>
                </c:pt>
                <c:pt idx="31">
                  <c:v>0.53</c:v>
                </c:pt>
                <c:pt idx="32">
                  <c:v>0.443</c:v>
                </c:pt>
                <c:pt idx="33">
                  <c:v>0.47</c:v>
                </c:pt>
                <c:pt idx="34">
                  <c:v>0.621</c:v>
                </c:pt>
                <c:pt idx="35">
                  <c:v>0.379</c:v>
                </c:pt>
                <c:pt idx="36">
                  <c:v>0.48799999999999999</c:v>
                </c:pt>
                <c:pt idx="37">
                  <c:v>0.55700000000000005</c:v>
                </c:pt>
                <c:pt idx="38">
                  <c:v>0.47599999999999998</c:v>
                </c:pt>
                <c:pt idx="39">
                  <c:v>0.52700000000000002</c:v>
                </c:pt>
                <c:pt idx="40">
                  <c:v>0.47399999999999998</c:v>
                </c:pt>
                <c:pt idx="41">
                  <c:v>0.442</c:v>
                </c:pt>
                <c:pt idx="42">
                  <c:v>0.45700000000000002</c:v>
                </c:pt>
                <c:pt idx="43">
                  <c:v>0.51</c:v>
                </c:pt>
                <c:pt idx="44">
                  <c:v>0.51100000000000001</c:v>
                </c:pt>
                <c:pt idx="45">
                  <c:v>0.47299999999999998</c:v>
                </c:pt>
                <c:pt idx="46">
                  <c:v>0.43099999999999999</c:v>
                </c:pt>
                <c:pt idx="47">
                  <c:v>0.47</c:v>
                </c:pt>
                <c:pt idx="48">
                  <c:v>0.54100000000000004</c:v>
                </c:pt>
                <c:pt idx="49">
                  <c:v>0.40600000000000003</c:v>
                </c:pt>
                <c:pt idx="50">
                  <c:v>0.52900000000000003</c:v>
                </c:pt>
                <c:pt idx="51">
                  <c:v>0.46600000000000003</c:v>
                </c:pt>
                <c:pt idx="52">
                  <c:v>0.48299999999999998</c:v>
                </c:pt>
                <c:pt idx="53">
                  <c:v>0.501</c:v>
                </c:pt>
                <c:pt idx="54">
                  <c:v>0.51700000000000002</c:v>
                </c:pt>
                <c:pt idx="55">
                  <c:v>0.46800000000000003</c:v>
                </c:pt>
                <c:pt idx="56">
                  <c:v>0.5</c:v>
                </c:pt>
                <c:pt idx="57">
                  <c:v>0.39800000000000002</c:v>
                </c:pt>
                <c:pt idx="58">
                  <c:v>0.36399999999999999</c:v>
                </c:pt>
                <c:pt idx="59">
                  <c:v>0.51400000000000001</c:v>
                </c:pt>
                <c:pt idx="60">
                  <c:v>0.48</c:v>
                </c:pt>
                <c:pt idx="61">
                  <c:v>0.51900000000000002</c:v>
                </c:pt>
                <c:pt idx="62">
                  <c:v>0.47099999999999997</c:v>
                </c:pt>
                <c:pt idx="63">
                  <c:v>0.38700000000000001</c:v>
                </c:pt>
                <c:pt idx="64">
                  <c:v>0.376</c:v>
                </c:pt>
                <c:pt idx="65">
                  <c:v>0.45900000000000002</c:v>
                </c:pt>
                <c:pt idx="66">
                  <c:v>0.47399999999999998</c:v>
                </c:pt>
                <c:pt idx="67">
                  <c:v>0.47599999999999998</c:v>
                </c:pt>
                <c:pt idx="68">
                  <c:v>0.438</c:v>
                </c:pt>
                <c:pt idx="69">
                  <c:v>0.42499999999999999</c:v>
                </c:pt>
                <c:pt idx="70">
                  <c:v>0.48799999999999999</c:v>
                </c:pt>
                <c:pt idx="71">
                  <c:v>0.48399999999999999</c:v>
                </c:pt>
                <c:pt idx="72">
                  <c:v>0.55000000000000004</c:v>
                </c:pt>
                <c:pt idx="73">
                  <c:v>0.42</c:v>
                </c:pt>
                <c:pt idx="74">
                  <c:v>0.442</c:v>
                </c:pt>
                <c:pt idx="75">
                  <c:v>0.44</c:v>
                </c:pt>
                <c:pt idx="76">
                  <c:v>0.43099999999999999</c:v>
                </c:pt>
                <c:pt idx="77">
                  <c:v>0.45600000000000002</c:v>
                </c:pt>
                <c:pt idx="78">
                  <c:v>0.51300000000000001</c:v>
                </c:pt>
                <c:pt idx="79">
                  <c:v>0.624</c:v>
                </c:pt>
                <c:pt idx="80">
                  <c:v>0.47499999999999998</c:v>
                </c:pt>
                <c:pt idx="81">
                  <c:v>0.46300000000000002</c:v>
                </c:pt>
                <c:pt idx="82">
                  <c:v>0.60399999999999998</c:v>
                </c:pt>
                <c:pt idx="83">
                  <c:v>0.51700000000000002</c:v>
                </c:pt>
              </c:numCache>
            </c:numRef>
          </c:yVal>
          <c:smooth val="0"/>
          <c:extLst>
            <c:ext xmlns:c16="http://schemas.microsoft.com/office/drawing/2014/chart" uri="{C3380CC4-5D6E-409C-BE32-E72D297353CC}">
              <c16:uniqueId val="{00000001-5E8A-1946-A035-D75B16FA3E51}"/>
            </c:ext>
          </c:extLst>
        </c:ser>
        <c:dLbls>
          <c:showLegendKey val="0"/>
          <c:showVal val="0"/>
          <c:showCatName val="0"/>
          <c:showSerName val="0"/>
          <c:showPercent val="0"/>
          <c:showBubbleSize val="0"/>
        </c:dLbls>
        <c:axId val="1644765071"/>
        <c:axId val="1644768543"/>
      </c:scatterChart>
      <c:valAx>
        <c:axId val="1644765071"/>
        <c:scaling>
          <c:orientation val="minMax"/>
          <c:min val="1"/>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ing-Loading: L</a:t>
                </a:r>
                <a:r>
                  <a:rPr lang="en-US" baseline="0"/>
                  <a:t> [</a:t>
                </a:r>
                <a:r>
                  <a:rPr lang="en-US" sz="1000" b="0" i="0" u="none" strike="noStrike" baseline="0">
                    <a:effectLst/>
                  </a:rPr>
                  <a:t>N/m</a:t>
                </a:r>
                <a:r>
                  <a:rPr lang="en-US" sz="1000" b="0" i="0" u="none" strike="noStrike" baseline="30000">
                    <a:effectLst/>
                  </a:rPr>
                  <a:t>2</a:t>
                </a:r>
                <a:r>
                  <a:rPr lang="en-US" sz="1000" b="0" i="0" u="none" strike="noStrike" baseline="0">
                    <a:effectLst/>
                  </a:rPr>
                  <a:t>]</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4768543"/>
        <c:crosses val="autoZero"/>
        <c:crossBetween val="midCat"/>
      </c:valAx>
      <c:valAx>
        <c:axId val="1644768543"/>
        <c:scaling>
          <c:orientation val="minMax"/>
          <c:min val="0.3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tion Time: t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4765071"/>
        <c:crosses val="autoZero"/>
        <c:crossBetween val="midCat"/>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2 Sample T Test Mass Difference'!$D$3:$D$86</cx:f>
        <cx:lvl ptCount="84" formatCode="General">
          <cx:pt idx="0">0.40000000000000002</cx:pt>
          <cx:pt idx="1">0.40000000000000002</cx:pt>
          <cx:pt idx="2">0.40000000000000002</cx:pt>
          <cx:pt idx="3">0.40000000000000002</cx:pt>
          <cx:pt idx="4">0.29999999999999999</cx:pt>
          <cx:pt idx="5">0.5</cx:pt>
          <cx:pt idx="6">0.29999999999999999</cx:pt>
          <cx:pt idx="7">0.5</cx:pt>
          <cx:pt idx="8">0.29999999999999999</cx:pt>
          <cx:pt idx="9">0.29999999999999999</cx:pt>
          <cx:pt idx="10">0.5</cx:pt>
          <cx:pt idx="11">0.20000000000000001</cx:pt>
          <cx:pt idx="12">0.59999999999999998</cx:pt>
          <cx:pt idx="13">0.10000000000000001</cx:pt>
          <cx:pt idx="14">0.40000000000000002</cx:pt>
          <cx:pt idx="15">0.59999999999999998</cx:pt>
          <cx:pt idx="16">0.40000000000000002</cx:pt>
          <cx:pt idx="17">0.29999999999999999</cx:pt>
          <cx:pt idx="18">0.59999999999999998</cx:pt>
          <cx:pt idx="19">0.40000000000000002</cx:pt>
          <cx:pt idx="20">0.59999999999999998</cx:pt>
          <cx:pt idx="21">0.5</cx:pt>
          <cx:pt idx="22">0.5</cx:pt>
          <cx:pt idx="23">0.40000000000000002</cx:pt>
          <cx:pt idx="24">0.29999999999999999</cx:pt>
          <cx:pt idx="25">0.29999999999999999</cx:pt>
          <cx:pt idx="26">0.5</cx:pt>
          <cx:pt idx="27">0.5</cx:pt>
          <cx:pt idx="28">0.29999999999999999</cx:pt>
          <cx:pt idx="29">0.59999999999999998</cx:pt>
          <cx:pt idx="30">0.59999999999999998</cx:pt>
          <cx:pt idx="31">0.40000000000000002</cx:pt>
          <cx:pt idx="32">0.40000000000000002</cx:pt>
          <cx:pt idx="33">0.40000000000000002</cx:pt>
          <cx:pt idx="34">0.29999999999999999</cx:pt>
          <cx:pt idx="35">0.5</cx:pt>
          <cx:pt idx="36">0.80000000000000004</cx:pt>
          <cx:pt idx="37">0.5</cx:pt>
          <cx:pt idx="38">0.59999999999999998</cx:pt>
          <cx:pt idx="39">0.40000000000000002</cx:pt>
          <cx:pt idx="40">0.20000000000000001</cx:pt>
          <cx:pt idx="41">0.29999999999999999</cx:pt>
          <cx:pt idx="42">0.40000000000000002</cx:pt>
          <cx:pt idx="43">0.5</cx:pt>
          <cx:pt idx="44">0.59999999999999998</cx:pt>
          <cx:pt idx="45">0.29999999999999999</cx:pt>
          <cx:pt idx="46">0.5</cx:pt>
          <cx:pt idx="47">0.5</cx:pt>
          <cx:pt idx="48">0.59999999999999998</cx:pt>
          <cx:pt idx="49">0.40000000000000002</cx:pt>
          <cx:pt idx="50">0.5</cx:pt>
          <cx:pt idx="51">0.59999999999999998</cx:pt>
          <cx:pt idx="52">0.40000000000000002</cx:pt>
          <cx:pt idx="53">0.40000000000000002</cx:pt>
          <cx:pt idx="54">0.40000000000000002</cx:pt>
          <cx:pt idx="55">0.69999999999999996</cx:pt>
          <cx:pt idx="56">0.59999999999999998</cx:pt>
          <cx:pt idx="57">0.5</cx:pt>
          <cx:pt idx="58">0.40000000000000002</cx:pt>
          <cx:pt idx="59">0.5</cx:pt>
          <cx:pt idx="60">0.40000000000000002</cx:pt>
          <cx:pt idx="61">0.5</cx:pt>
          <cx:pt idx="62">0.40000000000000002</cx:pt>
          <cx:pt idx="63">0.5</cx:pt>
          <cx:pt idx="64">0.40000000000000002</cx:pt>
          <cx:pt idx="65">0.59999999999999998</cx:pt>
          <cx:pt idx="66">0.69999999999999996</cx:pt>
          <cx:pt idx="67">0.59999999999999998</cx:pt>
          <cx:pt idx="68">0.40000000000000002</cx:pt>
          <cx:pt idx="69">0.40000000000000002</cx:pt>
          <cx:pt idx="70">0.69999999999999996</cx:pt>
          <cx:pt idx="71">0.40000000000000002</cx:pt>
          <cx:pt idx="72">0.59999999999999998</cx:pt>
          <cx:pt idx="73">0.40000000000000002</cx:pt>
          <cx:pt idx="74">0.69999999999999996</cx:pt>
          <cx:pt idx="75">0.5</cx:pt>
          <cx:pt idx="76">0.29999999999999999</cx:pt>
          <cx:pt idx="77">0.5</cx:pt>
          <cx:pt idx="78">0.5</cx:pt>
          <cx:pt idx="79">0.29999999999999999</cx:pt>
          <cx:pt idx="80">0.40000000000000002</cx:pt>
          <cx:pt idx="81">0.69999999999999996</cx:pt>
          <cx:pt idx="82">0.5</cx:pt>
          <cx:pt idx="83">0.59999999999999998</cx:pt>
        </cx:lvl>
      </cx:numDim>
    </cx:data>
    <cx:data id="1">
      <cx:numDim type="val">
        <cx:f>'2 Sample T Test Mass Difference'!$E$3:$E$86</cx:f>
        <cx:lvl ptCount="84" formatCode="General">
          <cx:pt idx="0">0.36399999999999999</cx:pt>
          <cx:pt idx="1">0.375</cx:pt>
          <cx:pt idx="2">0.376</cx:pt>
          <cx:pt idx="3">0.379</cx:pt>
          <cx:pt idx="4">0.38700000000000001</cx:pt>
          <cx:pt idx="5">0.38700000000000001</cx:pt>
          <cx:pt idx="6">0.39800000000000002</cx:pt>
          <cx:pt idx="7">0.40600000000000003</cx:pt>
          <cx:pt idx="8">0.40999999999999998</cx:pt>
          <cx:pt idx="9">0.40999999999999998</cx:pt>
          <cx:pt idx="10">0.41999999999999998</cx:pt>
          <cx:pt idx="11">0.42199999999999999</cx:pt>
          <cx:pt idx="12">0.42499999999999999</cx:pt>
          <cx:pt idx="13">0.42999999999999999</cx:pt>
          <cx:pt idx="14">0.43099999999999999</cx:pt>
          <cx:pt idx="15">0.43099999999999999</cx:pt>
          <cx:pt idx="16">0.433</cx:pt>
          <cx:pt idx="17">0.436</cx:pt>
          <cx:pt idx="18">0.438</cx:pt>
          <cx:pt idx="19">0.439</cx:pt>
          <cx:pt idx="20">0.44</cx:pt>
          <cx:pt idx="21">0.442</cx:pt>
          <cx:pt idx="22">0.442</cx:pt>
          <cx:pt idx="23">0.443</cx:pt>
          <cx:pt idx="24">0.44500000000000001</cx:pt>
          <cx:pt idx="25">0.44750000000000001</cx:pt>
          <cx:pt idx="26">0.44900000000000001</cx:pt>
          <cx:pt idx="27">0.45200000000000001</cx:pt>
          <cx:pt idx="28">0.45300000000000001</cx:pt>
          <cx:pt idx="29">0.45600000000000002</cx:pt>
          <cx:pt idx="30">0.45700000000000002</cx:pt>
          <cx:pt idx="31">0.45800000000000002</cx:pt>
          <cx:pt idx="32">0.45900000000000002</cx:pt>
          <cx:pt idx="33">0.45900000000000002</cx:pt>
          <cx:pt idx="34">0.46300000000000002</cx:pt>
          <cx:pt idx="35">0.46300000000000002</cx:pt>
          <cx:pt idx="36">0.46300000000000002</cx:pt>
          <cx:pt idx="37">0.46600000000000003</cx:pt>
          <cx:pt idx="38">0.46600000000000003</cx:pt>
          <cx:pt idx="39">0.46800000000000003</cx:pt>
          <cx:pt idx="40">0.46899999999999997</cx:pt>
          <cx:pt idx="41">0.46999999999999997</cx:pt>
          <cx:pt idx="42">0.46999999999999997</cx:pt>
          <cx:pt idx="43">0.46999999999999997</cx:pt>
          <cx:pt idx="44">0.47099999999999997</cx:pt>
          <cx:pt idx="45">0.47299999999999998</cx:pt>
          <cx:pt idx="46">0.47399999999999998</cx:pt>
          <cx:pt idx="47">0.47399999999999998</cx:pt>
          <cx:pt idx="48">0.47499999999999998</cx:pt>
          <cx:pt idx="49">0.47599999999999998</cx:pt>
          <cx:pt idx="50">0.47599999999999998</cx:pt>
          <cx:pt idx="51">0.47599999999999998</cx:pt>
          <cx:pt idx="52">0.47999999999999998</cx:pt>
          <cx:pt idx="53">0.47999999999999998</cx:pt>
          <cx:pt idx="54">0.47999999999999998</cx:pt>
          <cx:pt idx="55">0.48299999999999998</cx:pt>
          <cx:pt idx="56">0.48399999999999999</cx:pt>
          <cx:pt idx="57">0.48499999999999999</cx:pt>
          <cx:pt idx="58">0.48799999999999999</cx:pt>
          <cx:pt idx="59">0.48799999999999999</cx:pt>
          <cx:pt idx="60">0.49299999999999999</cx:pt>
          <cx:pt idx="61">0.5</cx:pt>
          <cx:pt idx="62">0.501</cx:pt>
          <cx:pt idx="63">0.50600000000000001</cx:pt>
          <cx:pt idx="64">0.51000000000000001</cx:pt>
          <cx:pt idx="65">0.51100000000000001</cx:pt>
          <cx:pt idx="66">0.51300000000000001</cx:pt>
          <cx:pt idx="67">0.51400000000000001</cx:pt>
          <cx:pt idx="68">0.51700000000000002</cx:pt>
          <cx:pt idx="69">0.51700000000000002</cx:pt>
          <cx:pt idx="70">0.51700000000000002</cx:pt>
          <cx:pt idx="71">0.51800000000000002</cx:pt>
          <cx:pt idx="72">0.51900000000000002</cx:pt>
          <cx:pt idx="73">0.52700000000000002</cx:pt>
          <cx:pt idx="74">0.52900000000000003</cx:pt>
          <cx:pt idx="75">0.53000000000000003</cx:pt>
          <cx:pt idx="76">0.53900000000000003</cx:pt>
          <cx:pt idx="77">0.54100000000000004</cx:pt>
          <cx:pt idx="78">0.55000000000000004</cx:pt>
          <cx:pt idx="79">0.55300000000000005</cx:pt>
          <cx:pt idx="80">0.55700000000000005</cx:pt>
          <cx:pt idx="81">0.60399999999999998</cx:pt>
          <cx:pt idx="82">0.621</cx:pt>
          <cx:pt idx="83">0.624</cx:pt>
        </cx:lvl>
      </cx:numDim>
    </cx:data>
  </cx:chartData>
  <cx:chart>
    <cx:title pos="t" align="ctr" overlay="0">
      <cx:tx>
        <cx:txData>
          <cx:v>Mass Distribution</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14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Mass Distribution</a:t>
          </a:r>
        </a:p>
      </cx:txPr>
    </cx:title>
    <cx:plotArea>
      <cx:plotAreaRegion>
        <cx:series layoutId="clusteredColumn" uniqueId="{0576C496-02F8-6C46-91E0-8D5D4B6C4E8D}" formatIdx="0">
          <cx:tx>
            <cx:txData>
              <cx:f>'2 Sample T Test Mass Difference'!$D$2</cx:f>
              <cx:v>Mass [g]</cx:v>
            </cx:txData>
          </cx:tx>
          <cx:spPr>
            <a:solidFill>
              <a:srgbClr val="243FFF"/>
            </a:solidFill>
          </cx:spPr>
          <cx:dataId val="0"/>
          <cx:layoutPr>
            <cx:binning intervalClosed="r"/>
          </cx:layoutPr>
        </cx:series>
        <cx:series layoutId="clusteredColumn" hidden="1" uniqueId="{0DEB3AC8-9AC4-794E-9572-D5682627B155}" formatIdx="1">
          <cx:tx>
            <cx:txData>
              <cx:f>'2 Sample T Test Mass Difference'!$E$2</cx:f>
              <cx:v>Transition Time: t [s]</cx:v>
            </cx:txData>
          </cx:tx>
          <cx:dataId val="1"/>
          <cx:layoutPr>
            <cx:binning intervalClosed="r"/>
          </cx:layoutPr>
        </cx:series>
      </cx:plotAreaRegion>
      <cx:axis id="0">
        <cx:catScaling gapWidth="0"/>
        <cx:title>
          <cx:tx>
            <cx:txData>
              <cx:v>Mass: m [g]</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Mass: m [g]</a:t>
              </a:r>
            </a:p>
          </cx:txPr>
        </cx:title>
        <cx:majorGridlines/>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axis id="1">
        <cx:valScaling/>
        <cx:title>
          <cx:tx>
            <cx:txData>
              <cx:v>Frequency</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Frequency</a:t>
              </a:r>
            </a:p>
          </cx:txPr>
        </cx:title>
        <cx:majorGridlines/>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plotArea>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2 Sample T Test Loading Differe'!$D$3:$D$86</cx:f>
        <cx:lvl ptCount="84" formatCode="General">
          <cx:pt idx="0">1.3610558365817524</cx:pt>
          <cx:pt idx="1">2.2291257182786146</cx:pt>
          <cx:pt idx="2">2.4437219585871164</cx:pt>
          <cx:pt idx="3">2.6746962496154434</cx:pt>
          <cx:pt idx="4">2.7364260203259771</cx:pt>
          <cx:pt idx="5">2.8918759706528143</cx:pt>
          <cx:pt idx="6">2.954511492356906</cx:pt>
          <cx:pt idx="7">3.0362354200472272</cx:pt>
          <cx:pt idx="8">3.0401773019832694</cx:pt>
          <cx:pt idx="9">3.0437996971166115</cx:pt>
          <cx:pt idx="10">3.0540548639419152</cx:pt>
          <cx:pt idx="11">3.168022413121093</cx:pt>
          <cx:pt idx="12">3.1689513053664067</cx:pt>
          <cx:pt idx="13">3.2004053194259794</cx:pt>
          <cx:pt idx="14">3.2072543293491194</cx:pt>
          <cx:pt idx="15">3.2708114419822603</cx:pt>
          <cx:pt idx="16">3.3274551574824494</cx:pt>
          <cx:pt idx="17">3.3575719222709162</cx:pt>
          <cx:pt idx="18">3.3962241725007543</cx:pt>
          <cx:pt idx="19">3.4269775052524092</cx:pt>
          <cx:pt idx="20">3.5356369789885709</cx:pt>
          <cx:pt idx="21">3.5995643166607585</cx:pt>
          <cx:pt idx="22">3.7025797561023834</cx:pt>
          <cx:pt idx="23">3.7377439219630704</cx:pt>
          <cx:pt idx="24">3.7492139835943572</cx:pt>
          <cx:pt idx="25">3.7870082748972034</cx:pt>
          <cx:pt idx="26">3.789153020747706</cx:pt>
          <cx:pt idx="27">3.8286475655613081</cx:pt>
          <cx:pt idx="28">3.9007959475716447</cx:pt>
          <cx:pt idx="29">3.9280324867266141</cx:pt>
          <cx:pt idx="30">3.9439100073669562</cx:pt>
          <cx:pt idx="31">3.9696500546698918</cx:pt>
          <cx:pt idx="32">3.9930880390931285</cx:pt>
          <cx:pt idx="33">4.0110421873456508</cx:pt>
          <cx:pt idx="34">4.012502683499215</cx:pt>
          <cx:pt idx="35">4.066769246830658</cx:pt>
          <cx:pt idx="36">4.0961129410557149</cx:pt>
          <cx:pt idx="37">4.1281561340760096</cx:pt>
          <cx:pt idx="38">4.1328919274434623</cx:pt>
          <cx:pt idx="39">4.1354464758581209</cx:pt>
          <cx:pt idx="40">4.1644968300958123</cx:pt>
          <cx:pt idx="41">4.1935826776435272</cx:pt>
          <cx:pt idx="42">4.2038086330521107</cx:pt>
          <cx:pt idx="43">4.255695714365749</cx:pt>
          <cx:pt idx="44">4.2829383934042768</cx:pt>
          <cx:pt idx="45">4.3431775587797716</cx:pt>
          <cx:pt idx="46">4.406862511311302</cx:pt>
          <cx:pt idx="47">4.4157959009735821</cx:pt>
          <cx:pt idx="48">4.4212150789617173</cx:pt>
          <cx:pt idx="49">4.4241386093215374</cx:pt>
          <cx:pt idx="50">4.4606778618607805</cx:pt>
          <cx:pt idx="51">4.5106357853698462</cx:pt>
          <cx:pt idx="52">4.5501390617117901</cx:pt>
          <cx:pt idx="53">4.5797757086498967</cx:pt>
          <cx:pt idx="54">4.6450712955373179</cx:pt>
          <cx:pt idx="55">4.6502600313952644</cx:pt>
          <cx:pt idx="56">4.670782023987357</cx:pt>
          <cx:pt idx="57">4.6717138492640053</cx:pt>
          <cx:pt idx="58">4.7063365244340707</cx:pt>
          <cx:pt idx="59">4.7724794181372339</cx:pt>
          <cx:pt idx="60">4.7942604058611771</cx:pt>
          <cx:pt idx="61">4.8121172703560564</cx:pt>
          <cx:pt idx="62">4.8574518248908021</cx:pt>
          <cx:pt idx="63">4.8861691536095515</cx:pt>
          <cx:pt idx="64">4.894467024369427</cx:pt>
          <cx:pt idx="65">4.9704358016183088</cx:pt>
          <cx:pt idx="66">5.0052293830451111</cx:pt>
          <cx:pt idx="67">5.0372606982584704</cx:pt>
          <cx:pt idx="68">5.1110146951484667</cx:pt>
          <cx:pt idx="69">5.1874393198602542</cx:pt>
          <cx:pt idx="70">5.2634222676918059</cx:pt>
          <cx:pt idx="71">5.6392451946761533</cx:pt>
          <cx:pt idx="72">5.6747766069205259</cx:pt>
          <cx:pt idx="73">5.7648856890442497</cx:pt>
          <cx:pt idx="74">5.848393024064273</cx:pt>
          <cx:pt idx="75">5.8725932689034357</cx:pt>
          <cx:pt idx="76">5.9509442614804868</cx:pt>
          <cx:pt idx="77">5.9661059028449284</cx:pt>
          <cx:pt idx="78">6.0403043623078121</cx:pt>
          <cx:pt idx="79">6.2542530169027897</cx:pt>
          <cx:pt idx="80">7.2404944095118591</cx:pt>
          <cx:pt idx="81">7.2836596199072723</cx:pt>
          <cx:pt idx="82">7.3267967228701929</cx:pt>
          <cx:pt idx="83">7.5547302540519432</cx:pt>
        </cx:lvl>
      </cx:numDim>
    </cx:data>
  </cx:chartData>
  <cx:chart>
    <cx:title pos="t" align="ctr" overlay="0">
      <cx:tx>
        <cx:txData>
          <cx:v>Wing-Loading Distribution</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14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Wing-Loading Distribution</a:t>
          </a:r>
        </a:p>
      </cx:txPr>
    </cx:title>
    <cx:plotArea>
      <cx:plotAreaRegion>
        <cx:series layoutId="clusteredColumn" uniqueId="{B9C6AD37-8427-0241-BB9C-C6CFE0EA9EFE}">
          <cx:tx>
            <cx:txData>
              <cx:f>'2 Sample T Test Loading Differe'!$D$2</cx:f>
              <cx:v>Loading: mg/A [N/m2]</cx:v>
            </cx:txData>
          </cx:tx>
          <cx:spPr>
            <a:solidFill>
              <a:srgbClr val="243FFF"/>
            </a:solidFill>
          </cx:spPr>
          <cx:dataId val="0"/>
          <cx:layoutPr>
            <cx:binning intervalClosed="r"/>
          </cx:layoutPr>
        </cx:series>
      </cx:plotAreaRegion>
      <cx:axis id="0">
        <cx:catScaling gapWidth="0"/>
        <cx:title>
          <cx:tx>
            <cx:rich>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Wing-loading: L [N/m</a:t>
                </a:r>
                <a:r>
                  <a:rPr lang="en-US" sz="900" b="0" i="0" u="none" strike="noStrike" baseline="30000">
                    <a:solidFill>
                      <a:sysClr val="windowText" lastClr="000000">
                        <a:lumMod val="65000"/>
                        <a:lumOff val="35000"/>
                      </a:sysClr>
                    </a:solidFill>
                    <a:latin typeface="Times New Roman" panose="02020603050405020304" pitchFamily="18" charset="0"/>
                    <a:cs typeface="Times New Roman" panose="02020603050405020304" pitchFamily="18" charset="0"/>
                  </a:rPr>
                  <a:t>2</a:t>
                </a:r>
                <a:r>
                  <a:rPr lang="en-US"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a:t>
                </a:r>
              </a:p>
            </cx:rich>
          </cx:tx>
        </cx:title>
        <cx:majorGridlines/>
        <cx:tickLabels/>
        <cx:numFmt formatCode="#,##0.00" sourceLinked="0"/>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axis id="1">
        <cx:valScaling/>
        <cx:title>
          <cx:tx>
            <cx:txData>
              <cx:v>Axis Title</cx:v>
            </cx:txData>
          </cx:tx>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r>
                <a:rPr lang="en-US">
                  <a:latin typeface="Times New Roman" panose="02020603050405020304" pitchFamily="18" charset="0"/>
                  <a:cs typeface="Times New Roman" panose="02020603050405020304" pitchFamily="18" charset="0"/>
                </a:rPr>
                <a:t>Axis Title</a:t>
              </a:r>
            </a:p>
          </cx:txPr>
        </cx:title>
        <cx:majorGridlines/>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plotArea>
  </cx:chart>
</cx:chartSpace>
</file>

<file path=word/charts/chartEx3.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2 Sample T Test Mass Difference'!$E$3:$E$86</cx:f>
        <cx:lvl ptCount="84" formatCode="General">
          <cx:pt idx="0">0.36399999999999999</cx:pt>
          <cx:pt idx="1">0.375</cx:pt>
          <cx:pt idx="2">0.376</cx:pt>
          <cx:pt idx="3">0.379</cx:pt>
          <cx:pt idx="4">0.38700000000000001</cx:pt>
          <cx:pt idx="5">0.38700000000000001</cx:pt>
          <cx:pt idx="6">0.39800000000000002</cx:pt>
          <cx:pt idx="7">0.40600000000000003</cx:pt>
          <cx:pt idx="8">0.40999999999999998</cx:pt>
          <cx:pt idx="9">0.40999999999999998</cx:pt>
          <cx:pt idx="10">0.41999999999999998</cx:pt>
          <cx:pt idx="11">0.42199999999999999</cx:pt>
          <cx:pt idx="12">0.42499999999999999</cx:pt>
          <cx:pt idx="13">0.42999999999999999</cx:pt>
          <cx:pt idx="14">0.43099999999999999</cx:pt>
          <cx:pt idx="15">0.43099999999999999</cx:pt>
          <cx:pt idx="16">0.433</cx:pt>
          <cx:pt idx="17">0.436</cx:pt>
          <cx:pt idx="18">0.438</cx:pt>
          <cx:pt idx="19">0.439</cx:pt>
          <cx:pt idx="20">0.44</cx:pt>
          <cx:pt idx="21">0.442</cx:pt>
          <cx:pt idx="22">0.442</cx:pt>
          <cx:pt idx="23">0.443</cx:pt>
          <cx:pt idx="24">0.44500000000000001</cx:pt>
          <cx:pt idx="25">0.44750000000000001</cx:pt>
          <cx:pt idx="26">0.44900000000000001</cx:pt>
          <cx:pt idx="27">0.45200000000000001</cx:pt>
          <cx:pt idx="28">0.45300000000000001</cx:pt>
          <cx:pt idx="29">0.45600000000000002</cx:pt>
          <cx:pt idx="30">0.45700000000000002</cx:pt>
          <cx:pt idx="31">0.45800000000000002</cx:pt>
          <cx:pt idx="32">0.45900000000000002</cx:pt>
          <cx:pt idx="33">0.45900000000000002</cx:pt>
          <cx:pt idx="34">0.46300000000000002</cx:pt>
          <cx:pt idx="35">0.46300000000000002</cx:pt>
          <cx:pt idx="36">0.46300000000000002</cx:pt>
          <cx:pt idx="37">0.46600000000000003</cx:pt>
          <cx:pt idx="38">0.46600000000000003</cx:pt>
          <cx:pt idx="39">0.46800000000000003</cx:pt>
          <cx:pt idx="40">0.46899999999999997</cx:pt>
          <cx:pt idx="41">0.46999999999999997</cx:pt>
          <cx:pt idx="42">0.46999999999999997</cx:pt>
          <cx:pt idx="43">0.46999999999999997</cx:pt>
          <cx:pt idx="44">0.47099999999999997</cx:pt>
          <cx:pt idx="45">0.47299999999999998</cx:pt>
          <cx:pt idx="46">0.47399999999999998</cx:pt>
          <cx:pt idx="47">0.47399999999999998</cx:pt>
          <cx:pt idx="48">0.47499999999999998</cx:pt>
          <cx:pt idx="49">0.47599999999999998</cx:pt>
          <cx:pt idx="50">0.47599999999999998</cx:pt>
          <cx:pt idx="51">0.47599999999999998</cx:pt>
          <cx:pt idx="52">0.47999999999999998</cx:pt>
          <cx:pt idx="53">0.47999999999999998</cx:pt>
          <cx:pt idx="54">0.47999999999999998</cx:pt>
          <cx:pt idx="55">0.48299999999999998</cx:pt>
          <cx:pt idx="56">0.48399999999999999</cx:pt>
          <cx:pt idx="57">0.48499999999999999</cx:pt>
          <cx:pt idx="58">0.48799999999999999</cx:pt>
          <cx:pt idx="59">0.48799999999999999</cx:pt>
          <cx:pt idx="60">0.49299999999999999</cx:pt>
          <cx:pt idx="61">0.5</cx:pt>
          <cx:pt idx="62">0.501</cx:pt>
          <cx:pt idx="63">0.50600000000000001</cx:pt>
          <cx:pt idx="64">0.51000000000000001</cx:pt>
          <cx:pt idx="65">0.51100000000000001</cx:pt>
          <cx:pt idx="66">0.51300000000000001</cx:pt>
          <cx:pt idx="67">0.51400000000000001</cx:pt>
          <cx:pt idx="68">0.51700000000000002</cx:pt>
          <cx:pt idx="69">0.51700000000000002</cx:pt>
          <cx:pt idx="70">0.51700000000000002</cx:pt>
          <cx:pt idx="71">0.51800000000000002</cx:pt>
          <cx:pt idx="72">0.51900000000000002</cx:pt>
          <cx:pt idx="73">0.52700000000000002</cx:pt>
          <cx:pt idx="74">0.52900000000000003</cx:pt>
          <cx:pt idx="75">0.53000000000000003</cx:pt>
          <cx:pt idx="76">0.53900000000000003</cx:pt>
          <cx:pt idx="77">0.54100000000000004</cx:pt>
          <cx:pt idx="78">0.55000000000000004</cx:pt>
          <cx:pt idx="79">0.55300000000000005</cx:pt>
          <cx:pt idx="80">0.55700000000000005</cx:pt>
          <cx:pt idx="81">0.60399999999999998</cx:pt>
          <cx:pt idx="82">0.621</cx:pt>
          <cx:pt idx="83">0.624</cx:pt>
        </cx:lvl>
      </cx:numDim>
    </cx:data>
  </cx:chartData>
  <cx:chart>
    <cx:title pos="t" align="ctr" overlay="0">
      <cx:tx>
        <cx:txData>
          <cx:v>Transition Time Distribution</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14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Transition Time Distribution</a:t>
          </a:r>
        </a:p>
      </cx:txPr>
    </cx:title>
    <cx:plotArea>
      <cx:plotAreaRegion>
        <cx:series layoutId="clusteredColumn" uniqueId="{BAA8B440-1FAD-EE44-8291-EDD29C9983F0}">
          <cx:tx>
            <cx:txData>
              <cx:f>'2 Sample T Test Mass Difference'!$E$2</cx:f>
              <cx:v>Transition Time: t [s]</cx:v>
            </cx:txData>
          </cx:tx>
          <cx:spPr>
            <a:solidFill>
              <a:srgbClr val="243FFF"/>
            </a:solidFill>
          </cx:spPr>
          <cx:dataId val="0"/>
          <cx:layoutPr>
            <cx:binning intervalClosed="r"/>
          </cx:layoutPr>
        </cx:series>
      </cx:plotAreaRegion>
      <cx:axis id="0">
        <cx:catScaling gapWidth="0"/>
        <cx:title>
          <cx:tx>
            <cx:txData>
              <cx:v>Transition Time: t [s]</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Transition Time: t [s]</a:t>
              </a:r>
            </a:p>
          </cx:txPr>
        </cx:title>
        <cx:majorGridlines/>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axis id="1">
        <cx:valScaling/>
        <cx:title>
          <cx:tx>
            <cx:txData>
              <cx:v>Frequency</cx:v>
            </cx:txData>
          </cx:tx>
          <cx:txPr>
            <a:bodyPr spcFirstLastPara="1" vertOverflow="ellipsis" horzOverflow="overflow" wrap="square" lIns="0" tIns="0" rIns="0" bIns="0" anchor="ctr" anchorCtr="1"/>
            <a:lstStyle/>
            <a:p>
              <a:pPr algn="ctr" rtl="0">
                <a:defRPr>
                  <a:latin typeface="Times New Roman" panose="02020603050405020304" pitchFamily="18" charset="0"/>
                  <a:ea typeface="Times New Roman" panose="02020603050405020304" pitchFamily="18" charset="0"/>
                  <a:cs typeface="Times New Roman" panose="02020603050405020304" pitchFamily="18" charset="0"/>
                </a:defRPr>
              </a:pPr>
              <a:r>
                <a:rPr lang="en-US" sz="900" b="0" i="0" u="none" strike="noStrike" baseline="0">
                  <a:solidFill>
                    <a:sysClr val="windowText" lastClr="000000">
                      <a:lumMod val="65000"/>
                      <a:lumOff val="35000"/>
                    </a:sysClr>
                  </a:solidFill>
                  <a:latin typeface="Times New Roman" panose="02020603050405020304" pitchFamily="18" charset="0"/>
                  <a:cs typeface="Times New Roman" panose="02020603050405020304" pitchFamily="18" charset="0"/>
                </a:rPr>
                <a:t>Frequency</a:t>
              </a:r>
            </a:p>
          </cx:txPr>
        </cx:title>
        <cx:majorGridlines/>
        <cx:tickLabels/>
        <cx:txPr>
          <a:bodyPr vertOverflow="overflow" horzOverflow="overflow" wrap="square" lIns="0" tIns="0" rIns="0" bIns="0"/>
          <a:lstStyle/>
          <a:p>
            <a:pPr algn="ctr" rtl="0">
              <a:defRPr sz="900" b="0" i="0">
                <a:solidFill>
                  <a:srgbClr val="595959"/>
                </a:solidFill>
                <a:latin typeface="Times New Roman" panose="02020603050405020304" pitchFamily="18" charset="0"/>
                <a:ea typeface="Times New Roman" panose="02020603050405020304" pitchFamily="18" charset="0"/>
                <a:cs typeface="Times New Roman" panose="02020603050405020304" pitchFamily="18" charset="0"/>
              </a:defRPr>
            </a:pPr>
            <a:endParaRPr lang="en-US">
              <a:latin typeface="Times New Roman" panose="02020603050405020304" pitchFamily="18" charset="0"/>
              <a:cs typeface="Times New Roman" panose="02020603050405020304" pitchFamily="18" charset="0"/>
            </a:endParaRPr>
          </a:p>
        </cx:txPr>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3.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4.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C957B2-B4EA-A546-9DE4-654E2C5AD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3193</Words>
  <Characters>1820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shwat Sparsh</dc:creator>
  <cp:keywords/>
  <dc:description/>
  <cp:lastModifiedBy>Shashwat Sparsh</cp:lastModifiedBy>
  <cp:revision>2</cp:revision>
  <cp:lastPrinted>2024-12-03T02:11:00Z</cp:lastPrinted>
  <dcterms:created xsi:type="dcterms:W3CDTF">2025-01-16T06:51:00Z</dcterms:created>
  <dcterms:modified xsi:type="dcterms:W3CDTF">2025-01-16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ZOTERO_PREF_1">
    <vt:lpwstr>&lt;data data-version="3" zotero-version="7.0.8"&gt;&lt;session id="bsryR8is"/&gt;&lt;style id="http://www.zotero.org/styles/chicago-note-bibliography" locale="en-US" hasBibliography="1" bibliographyStyleHasBeenSet="0"/&gt;&lt;prefs&gt;&lt;pref name="fieldType" value="Field"/&gt;&lt;pref</vt:lpwstr>
  </property>
  <property fmtid="{D5CDD505-2E9C-101B-9397-08002B2CF9AE}" pid="4" name="ZOTERO_PREF_2">
    <vt:lpwstr> name="automaticJournalAbbreviations" value="true"/&gt;&lt;pref name="noteType" value="1"/&gt;&lt;/prefs&gt;&lt;/data&gt;</vt:lpwstr>
  </property>
</Properties>
</file>